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A1D1C9" w14:textId="0A074DCA" w:rsidR="00BF3AD0" w:rsidRPr="00CC2B3D" w:rsidRDefault="00921D52" w:rsidP="00CC2B3D">
      <w:pPr>
        <w:spacing w:line="480" w:lineRule="auto"/>
        <w:jc w:val="center"/>
        <w:rPr>
          <w:b/>
          <w:bCs/>
          <w:sz w:val="28"/>
          <w:szCs w:val="28"/>
        </w:rPr>
      </w:pPr>
      <w:bookmarkStart w:id="0" w:name="_GoBack"/>
      <w:bookmarkEnd w:id="0"/>
      <w:r w:rsidRPr="00CC2B3D">
        <w:rPr>
          <w:b/>
          <w:bCs/>
          <w:sz w:val="28"/>
          <w:szCs w:val="28"/>
        </w:rPr>
        <w:t>U</w:t>
      </w:r>
      <w:r w:rsidR="00BF3AD0" w:rsidRPr="00CC2B3D">
        <w:rPr>
          <w:b/>
          <w:bCs/>
          <w:sz w:val="28"/>
          <w:szCs w:val="28"/>
        </w:rPr>
        <w:t>NIVERSIDAD AUTONOMA DE NUEVO LEON</w:t>
      </w:r>
    </w:p>
    <w:p w14:paraId="3271A3CA" w14:textId="7A3AC4CB" w:rsidR="00815C09" w:rsidRPr="00CC2B3D" w:rsidRDefault="00BF3AD0" w:rsidP="00CC2B3D">
      <w:pPr>
        <w:pStyle w:val="Ttulo"/>
        <w:spacing w:line="480" w:lineRule="auto"/>
        <w:rPr>
          <w:rFonts w:ascii="Times New Roman" w:hAnsi="Times New Roman"/>
          <w:sz w:val="28"/>
          <w:szCs w:val="22"/>
        </w:rPr>
      </w:pPr>
      <w:r w:rsidRPr="00CC2B3D">
        <w:rPr>
          <w:rFonts w:ascii="Times New Roman" w:hAnsi="Times New Roman"/>
          <w:sz w:val="28"/>
          <w:szCs w:val="22"/>
        </w:rPr>
        <w:t>FACULTAD DE MEDICINA</w:t>
      </w:r>
    </w:p>
    <w:p w14:paraId="3B9CA87E" w14:textId="7CBD5459" w:rsidR="00815C09" w:rsidRPr="00CC2B3D" w:rsidRDefault="00815C09" w:rsidP="00815C09">
      <w:pPr>
        <w:pStyle w:val="Ttulo"/>
        <w:rPr>
          <w:rFonts w:ascii="Times New Roman" w:hAnsi="Times New Roman"/>
          <w:sz w:val="22"/>
          <w:szCs w:val="18"/>
        </w:rPr>
      </w:pPr>
    </w:p>
    <w:p w14:paraId="03403542" w14:textId="77777777" w:rsidR="00815C09" w:rsidRPr="00CC2B3D" w:rsidRDefault="00815C09" w:rsidP="00E02913">
      <w:pPr>
        <w:pStyle w:val="Ttulo"/>
        <w:jc w:val="left"/>
        <w:rPr>
          <w:rFonts w:ascii="Times New Roman" w:hAnsi="Times New Roman"/>
          <w:sz w:val="22"/>
          <w:szCs w:val="18"/>
        </w:rPr>
      </w:pPr>
    </w:p>
    <w:p w14:paraId="36BB2B39" w14:textId="77777777" w:rsidR="00BF3AD0" w:rsidRPr="00CC2B3D" w:rsidRDefault="00BF3AD0" w:rsidP="00BF3AD0">
      <w:pPr>
        <w:pStyle w:val="Ttulo"/>
        <w:spacing w:line="480" w:lineRule="auto"/>
        <w:rPr>
          <w:rFonts w:ascii="Times New Roman" w:hAnsi="Times New Roman"/>
          <w:sz w:val="22"/>
          <w:szCs w:val="18"/>
        </w:rPr>
      </w:pPr>
      <w:r w:rsidRPr="00CC2B3D">
        <w:rPr>
          <w:rFonts w:ascii="Times New Roman" w:hAnsi="Times New Roman"/>
          <w:noProof/>
          <w:sz w:val="22"/>
          <w:szCs w:val="18"/>
          <w:lang w:val="es-MX" w:eastAsia="es-MX"/>
        </w:rPr>
        <mc:AlternateContent>
          <mc:Choice Requires="wpg">
            <w:drawing>
              <wp:anchor distT="0" distB="0" distL="114300" distR="114300" simplePos="0" relativeHeight="251657728" behindDoc="0" locked="0" layoutInCell="1" allowOverlap="1" wp14:anchorId="21E3B1A6" wp14:editId="6F4C9161">
                <wp:simplePos x="0" y="0"/>
                <wp:positionH relativeFrom="character">
                  <wp:posOffset>-900430</wp:posOffset>
                </wp:positionH>
                <wp:positionV relativeFrom="line">
                  <wp:posOffset>50800</wp:posOffset>
                </wp:positionV>
                <wp:extent cx="1729740" cy="1718310"/>
                <wp:effectExtent l="0" t="0" r="22860" b="15240"/>
                <wp:wrapSquare wrapText="bothSides"/>
                <wp:docPr id="8"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729740" cy="1718310"/>
                          <a:chOff x="4707" y="3320"/>
                          <a:chExt cx="3288" cy="3267"/>
                        </a:xfrm>
                      </wpg:grpSpPr>
                      <wps:wsp>
                        <wps:cNvPr id="9" name="AutoShape 11"/>
                        <wps:cNvSpPr>
                          <a:spLocks noChangeAspect="1" noChangeArrowheads="1" noTextEdit="1"/>
                        </wps:cNvSpPr>
                        <wps:spPr bwMode="auto">
                          <a:xfrm>
                            <a:off x="4707" y="3320"/>
                            <a:ext cx="3288" cy="326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Oval 12"/>
                        <wps:cNvSpPr>
                          <a:spLocks noChangeArrowheads="1"/>
                        </wps:cNvSpPr>
                        <wps:spPr bwMode="auto">
                          <a:xfrm>
                            <a:off x="4707" y="3320"/>
                            <a:ext cx="3288" cy="3267"/>
                          </a:xfrm>
                          <a:prstGeom prst="ellipse">
                            <a:avLst/>
                          </a:prstGeom>
                          <a:solidFill>
                            <a:srgbClr val="FFFFFF"/>
                          </a:solidFill>
                          <a:ln w="1588">
                            <a:solidFill>
                              <a:srgbClr val="000000"/>
                            </a:solidFill>
                            <a:round/>
                            <a:headEnd/>
                            <a:tailEnd/>
                          </a:ln>
                        </wps:spPr>
                        <wps:bodyPr rot="0" vert="horz" wrap="square" lIns="91440" tIns="45720" rIns="91440" bIns="45720" anchor="t" anchorCtr="0" upright="1">
                          <a:noAutofit/>
                        </wps:bodyPr>
                      </wps:wsp>
                      <wps:wsp>
                        <wps:cNvPr id="11" name="Freeform 13"/>
                        <wps:cNvSpPr>
                          <a:spLocks/>
                        </wps:cNvSpPr>
                        <wps:spPr bwMode="auto">
                          <a:xfrm>
                            <a:off x="5105" y="5665"/>
                            <a:ext cx="62" cy="62"/>
                          </a:xfrm>
                          <a:custGeom>
                            <a:avLst/>
                            <a:gdLst>
                              <a:gd name="T0" fmla="*/ 80 w 86"/>
                              <a:gd name="T1" fmla="*/ 23 h 84"/>
                              <a:gd name="T2" fmla="*/ 83 w 86"/>
                              <a:gd name="T3" fmla="*/ 29 h 84"/>
                              <a:gd name="T4" fmla="*/ 86 w 86"/>
                              <a:gd name="T5" fmla="*/ 39 h 84"/>
                              <a:gd name="T6" fmla="*/ 85 w 86"/>
                              <a:gd name="T7" fmla="*/ 52 h 84"/>
                              <a:gd name="T8" fmla="*/ 84 w 86"/>
                              <a:gd name="T9" fmla="*/ 55 h 84"/>
                              <a:gd name="T10" fmla="*/ 77 w 86"/>
                              <a:gd name="T11" fmla="*/ 69 h 84"/>
                              <a:gd name="T12" fmla="*/ 64 w 86"/>
                              <a:gd name="T13" fmla="*/ 80 h 84"/>
                              <a:gd name="T14" fmla="*/ 49 w 86"/>
                              <a:gd name="T15" fmla="*/ 84 h 84"/>
                              <a:gd name="T16" fmla="*/ 32 w 86"/>
                              <a:gd name="T17" fmla="*/ 82 h 84"/>
                              <a:gd name="T18" fmla="*/ 29 w 86"/>
                              <a:gd name="T19" fmla="*/ 80 h 84"/>
                              <a:gd name="T20" fmla="*/ 17 w 86"/>
                              <a:gd name="T21" fmla="*/ 74 h 84"/>
                              <a:gd name="T22" fmla="*/ 11 w 86"/>
                              <a:gd name="T23" fmla="*/ 65 h 84"/>
                              <a:gd name="T24" fmla="*/ 6 w 86"/>
                              <a:gd name="T25" fmla="*/ 59 h 84"/>
                              <a:gd name="T26" fmla="*/ 0 w 86"/>
                              <a:gd name="T27" fmla="*/ 44 h 84"/>
                              <a:gd name="T28" fmla="*/ 0 w 86"/>
                              <a:gd name="T29" fmla="*/ 43 h 84"/>
                              <a:gd name="T30" fmla="*/ 2 w 86"/>
                              <a:gd name="T31" fmla="*/ 26 h 84"/>
                              <a:gd name="T32" fmla="*/ 8 w 86"/>
                              <a:gd name="T33" fmla="*/ 16 h 84"/>
                              <a:gd name="T34" fmla="*/ 10 w 86"/>
                              <a:gd name="T35" fmla="*/ 13 h 84"/>
                              <a:gd name="T36" fmla="*/ 23 w 86"/>
                              <a:gd name="T37" fmla="*/ 4 h 84"/>
                              <a:gd name="T38" fmla="*/ 39 w 86"/>
                              <a:gd name="T39" fmla="*/ 0 h 84"/>
                              <a:gd name="T40" fmla="*/ 42 w 86"/>
                              <a:gd name="T41" fmla="*/ 0 h 84"/>
                              <a:gd name="T42" fmla="*/ 56 w 86"/>
                              <a:gd name="T43" fmla="*/ 2 h 84"/>
                              <a:gd name="T44" fmla="*/ 70 w 86"/>
                              <a:gd name="T45" fmla="*/ 10 h 84"/>
                              <a:gd name="T46" fmla="*/ 70 w 86"/>
                              <a:gd name="T47" fmla="*/ 11 h 84"/>
                              <a:gd name="T48" fmla="*/ 80 w 86"/>
                              <a:gd name="T49" fmla="*/ 23 h 84"/>
                              <a:gd name="T50" fmla="*/ 80 w 86"/>
                              <a:gd name="T51" fmla="*/ 23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86" h="84">
                                <a:moveTo>
                                  <a:pt x="80" y="23"/>
                                </a:moveTo>
                                <a:lnTo>
                                  <a:pt x="83" y="29"/>
                                </a:lnTo>
                                <a:lnTo>
                                  <a:pt x="86" y="39"/>
                                </a:lnTo>
                                <a:lnTo>
                                  <a:pt x="85" y="52"/>
                                </a:lnTo>
                                <a:lnTo>
                                  <a:pt x="84" y="55"/>
                                </a:lnTo>
                                <a:lnTo>
                                  <a:pt x="77" y="69"/>
                                </a:lnTo>
                                <a:lnTo>
                                  <a:pt x="64" y="80"/>
                                </a:lnTo>
                                <a:lnTo>
                                  <a:pt x="49" y="84"/>
                                </a:lnTo>
                                <a:lnTo>
                                  <a:pt x="32" y="82"/>
                                </a:lnTo>
                                <a:lnTo>
                                  <a:pt x="29" y="80"/>
                                </a:lnTo>
                                <a:lnTo>
                                  <a:pt x="17" y="74"/>
                                </a:lnTo>
                                <a:lnTo>
                                  <a:pt x="11" y="65"/>
                                </a:lnTo>
                                <a:lnTo>
                                  <a:pt x="6" y="59"/>
                                </a:lnTo>
                                <a:lnTo>
                                  <a:pt x="0" y="44"/>
                                </a:lnTo>
                                <a:lnTo>
                                  <a:pt x="0" y="43"/>
                                </a:lnTo>
                                <a:lnTo>
                                  <a:pt x="2" y="26"/>
                                </a:lnTo>
                                <a:lnTo>
                                  <a:pt x="8" y="16"/>
                                </a:lnTo>
                                <a:lnTo>
                                  <a:pt x="10" y="13"/>
                                </a:lnTo>
                                <a:lnTo>
                                  <a:pt x="23" y="4"/>
                                </a:lnTo>
                                <a:lnTo>
                                  <a:pt x="39" y="0"/>
                                </a:lnTo>
                                <a:lnTo>
                                  <a:pt x="42" y="0"/>
                                </a:lnTo>
                                <a:lnTo>
                                  <a:pt x="56" y="2"/>
                                </a:lnTo>
                                <a:lnTo>
                                  <a:pt x="70" y="10"/>
                                </a:lnTo>
                                <a:lnTo>
                                  <a:pt x="70" y="11"/>
                                </a:lnTo>
                                <a:lnTo>
                                  <a:pt x="80" y="2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2" name="Freeform 14"/>
                        <wps:cNvSpPr>
                          <a:spLocks/>
                        </wps:cNvSpPr>
                        <wps:spPr bwMode="auto">
                          <a:xfrm>
                            <a:off x="5127" y="5749"/>
                            <a:ext cx="192" cy="141"/>
                          </a:xfrm>
                          <a:custGeom>
                            <a:avLst/>
                            <a:gdLst>
                              <a:gd name="T0" fmla="*/ 135 w 268"/>
                              <a:gd name="T1" fmla="*/ 111 h 191"/>
                              <a:gd name="T2" fmla="*/ 141 w 268"/>
                              <a:gd name="T3" fmla="*/ 118 h 191"/>
                              <a:gd name="T4" fmla="*/ 155 w 268"/>
                              <a:gd name="T5" fmla="*/ 131 h 191"/>
                              <a:gd name="T6" fmla="*/ 164 w 268"/>
                              <a:gd name="T7" fmla="*/ 135 h 191"/>
                              <a:gd name="T8" fmla="*/ 186 w 268"/>
                              <a:gd name="T9" fmla="*/ 133 h 191"/>
                              <a:gd name="T10" fmla="*/ 202 w 268"/>
                              <a:gd name="T11" fmla="*/ 130 h 191"/>
                              <a:gd name="T12" fmla="*/ 121 w 268"/>
                              <a:gd name="T13" fmla="*/ 188 h 191"/>
                              <a:gd name="T14" fmla="*/ 118 w 268"/>
                              <a:gd name="T15" fmla="*/ 184 h 191"/>
                              <a:gd name="T16" fmla="*/ 135 w 268"/>
                              <a:gd name="T17" fmla="*/ 165 h 191"/>
                              <a:gd name="T18" fmla="*/ 139 w 268"/>
                              <a:gd name="T19" fmla="*/ 146 h 191"/>
                              <a:gd name="T20" fmla="*/ 132 w 268"/>
                              <a:gd name="T21" fmla="*/ 124 h 191"/>
                              <a:gd name="T22" fmla="*/ 126 w 268"/>
                              <a:gd name="T23" fmla="*/ 116 h 191"/>
                              <a:gd name="T24" fmla="*/ 61 w 268"/>
                              <a:gd name="T25" fmla="*/ 160 h 191"/>
                              <a:gd name="T26" fmla="*/ 61 w 268"/>
                              <a:gd name="T27" fmla="*/ 172 h 191"/>
                              <a:gd name="T28" fmla="*/ 70 w 268"/>
                              <a:gd name="T29" fmla="*/ 188 h 191"/>
                              <a:gd name="T30" fmla="*/ 54 w 268"/>
                              <a:gd name="T31" fmla="*/ 176 h 191"/>
                              <a:gd name="T32" fmla="*/ 27 w 268"/>
                              <a:gd name="T33" fmla="*/ 137 h 191"/>
                              <a:gd name="T34" fmla="*/ 1 w 268"/>
                              <a:gd name="T35" fmla="*/ 98 h 191"/>
                              <a:gd name="T36" fmla="*/ 5 w 268"/>
                              <a:gd name="T37" fmla="*/ 95 h 191"/>
                              <a:gd name="T38" fmla="*/ 9 w 268"/>
                              <a:gd name="T39" fmla="*/ 101 h 191"/>
                              <a:gd name="T40" fmla="*/ 22 w 268"/>
                              <a:gd name="T41" fmla="*/ 113 h 191"/>
                              <a:gd name="T42" fmla="*/ 46 w 268"/>
                              <a:gd name="T43" fmla="*/ 107 h 191"/>
                              <a:gd name="T44" fmla="*/ 172 w 268"/>
                              <a:gd name="T45" fmla="*/ 29 h 191"/>
                              <a:gd name="T46" fmla="*/ 174 w 268"/>
                              <a:gd name="T47" fmla="*/ 20 h 191"/>
                              <a:gd name="T48" fmla="*/ 166 w 268"/>
                              <a:gd name="T49" fmla="*/ 2 h 191"/>
                              <a:gd name="T50" fmla="*/ 170 w 268"/>
                              <a:gd name="T51" fmla="*/ 0 h 191"/>
                              <a:gd name="T52" fmla="*/ 181 w 268"/>
                              <a:gd name="T53" fmla="*/ 16 h 191"/>
                              <a:gd name="T54" fmla="*/ 206 w 268"/>
                              <a:gd name="T55" fmla="*/ 51 h 191"/>
                              <a:gd name="T56" fmla="*/ 231 w 268"/>
                              <a:gd name="T57" fmla="*/ 85 h 191"/>
                              <a:gd name="T58" fmla="*/ 255 w 268"/>
                              <a:gd name="T59" fmla="*/ 119 h 191"/>
                              <a:gd name="T60" fmla="*/ 221 w 268"/>
                              <a:gd name="T61" fmla="*/ 166 h 191"/>
                              <a:gd name="T62" fmla="*/ 229 w 268"/>
                              <a:gd name="T63" fmla="*/ 148 h 191"/>
                              <a:gd name="T64" fmla="*/ 235 w 268"/>
                              <a:gd name="T65" fmla="*/ 133 h 191"/>
                              <a:gd name="T66" fmla="*/ 231 w 268"/>
                              <a:gd name="T67" fmla="*/ 110 h 191"/>
                              <a:gd name="T68" fmla="*/ 220 w 268"/>
                              <a:gd name="T69" fmla="*/ 92 h 191"/>
                              <a:gd name="T70" fmla="*/ 209 w 268"/>
                              <a:gd name="T71" fmla="*/ 75 h 1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268" h="191">
                                <a:moveTo>
                                  <a:pt x="203" y="67"/>
                                </a:moveTo>
                                <a:lnTo>
                                  <a:pt x="135" y="111"/>
                                </a:lnTo>
                                <a:lnTo>
                                  <a:pt x="139" y="115"/>
                                </a:lnTo>
                                <a:lnTo>
                                  <a:pt x="141" y="118"/>
                                </a:lnTo>
                                <a:lnTo>
                                  <a:pt x="147" y="125"/>
                                </a:lnTo>
                                <a:lnTo>
                                  <a:pt x="155" y="131"/>
                                </a:lnTo>
                                <a:lnTo>
                                  <a:pt x="158" y="132"/>
                                </a:lnTo>
                                <a:lnTo>
                                  <a:pt x="164" y="135"/>
                                </a:lnTo>
                                <a:lnTo>
                                  <a:pt x="175" y="136"/>
                                </a:lnTo>
                                <a:lnTo>
                                  <a:pt x="186" y="133"/>
                                </a:lnTo>
                                <a:lnTo>
                                  <a:pt x="200" y="127"/>
                                </a:lnTo>
                                <a:lnTo>
                                  <a:pt x="202" y="130"/>
                                </a:lnTo>
                                <a:lnTo>
                                  <a:pt x="203" y="131"/>
                                </a:lnTo>
                                <a:lnTo>
                                  <a:pt x="121" y="188"/>
                                </a:lnTo>
                                <a:lnTo>
                                  <a:pt x="120" y="186"/>
                                </a:lnTo>
                                <a:lnTo>
                                  <a:pt x="118" y="184"/>
                                </a:lnTo>
                                <a:lnTo>
                                  <a:pt x="128" y="175"/>
                                </a:lnTo>
                                <a:lnTo>
                                  <a:pt x="135" y="165"/>
                                </a:lnTo>
                                <a:lnTo>
                                  <a:pt x="140" y="150"/>
                                </a:lnTo>
                                <a:lnTo>
                                  <a:pt x="139" y="146"/>
                                </a:lnTo>
                                <a:lnTo>
                                  <a:pt x="137" y="135"/>
                                </a:lnTo>
                                <a:lnTo>
                                  <a:pt x="132" y="124"/>
                                </a:lnTo>
                                <a:lnTo>
                                  <a:pt x="130" y="121"/>
                                </a:lnTo>
                                <a:lnTo>
                                  <a:pt x="126" y="116"/>
                                </a:lnTo>
                                <a:lnTo>
                                  <a:pt x="75" y="149"/>
                                </a:lnTo>
                                <a:lnTo>
                                  <a:pt x="61" y="160"/>
                                </a:lnTo>
                                <a:lnTo>
                                  <a:pt x="60" y="169"/>
                                </a:lnTo>
                                <a:lnTo>
                                  <a:pt x="61" y="172"/>
                                </a:lnTo>
                                <a:lnTo>
                                  <a:pt x="66" y="183"/>
                                </a:lnTo>
                                <a:lnTo>
                                  <a:pt x="70" y="188"/>
                                </a:lnTo>
                                <a:lnTo>
                                  <a:pt x="66" y="191"/>
                                </a:lnTo>
                                <a:lnTo>
                                  <a:pt x="54" y="176"/>
                                </a:lnTo>
                                <a:lnTo>
                                  <a:pt x="40" y="156"/>
                                </a:lnTo>
                                <a:lnTo>
                                  <a:pt x="27" y="137"/>
                                </a:lnTo>
                                <a:lnTo>
                                  <a:pt x="13" y="117"/>
                                </a:lnTo>
                                <a:lnTo>
                                  <a:pt x="1" y="98"/>
                                </a:lnTo>
                                <a:lnTo>
                                  <a:pt x="0" y="97"/>
                                </a:lnTo>
                                <a:lnTo>
                                  <a:pt x="5" y="95"/>
                                </a:lnTo>
                                <a:lnTo>
                                  <a:pt x="9" y="101"/>
                                </a:lnTo>
                                <a:lnTo>
                                  <a:pt x="20" y="112"/>
                                </a:lnTo>
                                <a:lnTo>
                                  <a:pt x="22" y="113"/>
                                </a:lnTo>
                                <a:lnTo>
                                  <a:pt x="30" y="114"/>
                                </a:lnTo>
                                <a:lnTo>
                                  <a:pt x="46" y="107"/>
                                </a:lnTo>
                                <a:lnTo>
                                  <a:pt x="156" y="40"/>
                                </a:lnTo>
                                <a:lnTo>
                                  <a:pt x="172" y="29"/>
                                </a:lnTo>
                                <a:lnTo>
                                  <a:pt x="173" y="21"/>
                                </a:lnTo>
                                <a:lnTo>
                                  <a:pt x="174" y="20"/>
                                </a:lnTo>
                                <a:lnTo>
                                  <a:pt x="169" y="8"/>
                                </a:lnTo>
                                <a:lnTo>
                                  <a:pt x="166" y="2"/>
                                </a:lnTo>
                                <a:lnTo>
                                  <a:pt x="170" y="0"/>
                                </a:lnTo>
                                <a:lnTo>
                                  <a:pt x="181" y="16"/>
                                </a:lnTo>
                                <a:lnTo>
                                  <a:pt x="193" y="34"/>
                                </a:lnTo>
                                <a:lnTo>
                                  <a:pt x="206" y="51"/>
                                </a:lnTo>
                                <a:lnTo>
                                  <a:pt x="217" y="69"/>
                                </a:lnTo>
                                <a:lnTo>
                                  <a:pt x="231" y="85"/>
                                </a:lnTo>
                                <a:lnTo>
                                  <a:pt x="242" y="103"/>
                                </a:lnTo>
                                <a:lnTo>
                                  <a:pt x="255" y="119"/>
                                </a:lnTo>
                                <a:lnTo>
                                  <a:pt x="268" y="133"/>
                                </a:lnTo>
                                <a:lnTo>
                                  <a:pt x="221" y="166"/>
                                </a:lnTo>
                                <a:lnTo>
                                  <a:pt x="217" y="161"/>
                                </a:lnTo>
                                <a:lnTo>
                                  <a:pt x="229" y="148"/>
                                </a:lnTo>
                                <a:lnTo>
                                  <a:pt x="235" y="136"/>
                                </a:lnTo>
                                <a:lnTo>
                                  <a:pt x="235" y="133"/>
                                </a:lnTo>
                                <a:lnTo>
                                  <a:pt x="235" y="123"/>
                                </a:lnTo>
                                <a:lnTo>
                                  <a:pt x="231" y="110"/>
                                </a:lnTo>
                                <a:lnTo>
                                  <a:pt x="231" y="109"/>
                                </a:lnTo>
                                <a:lnTo>
                                  <a:pt x="220" y="92"/>
                                </a:lnTo>
                                <a:lnTo>
                                  <a:pt x="214" y="82"/>
                                </a:lnTo>
                                <a:lnTo>
                                  <a:pt x="209" y="75"/>
                                </a:lnTo>
                                <a:lnTo>
                                  <a:pt x="203" y="6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3" name="Freeform 15"/>
                        <wps:cNvSpPr>
                          <a:spLocks noEditPoints="1"/>
                        </wps:cNvSpPr>
                        <wps:spPr bwMode="auto">
                          <a:xfrm>
                            <a:off x="5197" y="5899"/>
                            <a:ext cx="173" cy="154"/>
                          </a:xfrm>
                          <a:custGeom>
                            <a:avLst/>
                            <a:gdLst>
                              <a:gd name="T0" fmla="*/ 131 w 232"/>
                              <a:gd name="T1" fmla="*/ 103 h 209"/>
                              <a:gd name="T2" fmla="*/ 128 w 232"/>
                              <a:gd name="T3" fmla="*/ 101 h 209"/>
                              <a:gd name="T4" fmla="*/ 114 w 232"/>
                              <a:gd name="T5" fmla="*/ 85 h 209"/>
                              <a:gd name="T6" fmla="*/ 99 w 232"/>
                              <a:gd name="T7" fmla="*/ 67 h 209"/>
                              <a:gd name="T8" fmla="*/ 84 w 232"/>
                              <a:gd name="T9" fmla="*/ 51 h 209"/>
                              <a:gd name="T10" fmla="*/ 81 w 232"/>
                              <a:gd name="T11" fmla="*/ 48 h 209"/>
                              <a:gd name="T12" fmla="*/ 61 w 232"/>
                              <a:gd name="T13" fmla="*/ 52 h 209"/>
                              <a:gd name="T14" fmla="*/ 45 w 232"/>
                              <a:gd name="T15" fmla="*/ 58 h 209"/>
                              <a:gd name="T16" fmla="*/ 41 w 232"/>
                              <a:gd name="T17" fmla="*/ 63 h 209"/>
                              <a:gd name="T18" fmla="*/ 40 w 232"/>
                              <a:gd name="T19" fmla="*/ 70 h 209"/>
                              <a:gd name="T20" fmla="*/ 45 w 232"/>
                              <a:gd name="T21" fmla="*/ 80 h 209"/>
                              <a:gd name="T22" fmla="*/ 51 w 232"/>
                              <a:gd name="T23" fmla="*/ 89 h 209"/>
                              <a:gd name="T24" fmla="*/ 47 w 232"/>
                              <a:gd name="T25" fmla="*/ 92 h 209"/>
                              <a:gd name="T26" fmla="*/ 40 w 232"/>
                              <a:gd name="T27" fmla="*/ 84 h 209"/>
                              <a:gd name="T28" fmla="*/ 26 w 232"/>
                              <a:gd name="T29" fmla="*/ 66 h 209"/>
                              <a:gd name="T30" fmla="*/ 10 w 232"/>
                              <a:gd name="T31" fmla="*/ 48 h 209"/>
                              <a:gd name="T32" fmla="*/ 0 w 232"/>
                              <a:gd name="T33" fmla="*/ 35 h 209"/>
                              <a:gd name="T34" fmla="*/ 5 w 232"/>
                              <a:gd name="T35" fmla="*/ 32 h 209"/>
                              <a:gd name="T36" fmla="*/ 14 w 232"/>
                              <a:gd name="T37" fmla="*/ 39 h 209"/>
                              <a:gd name="T38" fmla="*/ 19 w 232"/>
                              <a:gd name="T39" fmla="*/ 41 h 209"/>
                              <a:gd name="T40" fmla="*/ 25 w 232"/>
                              <a:gd name="T41" fmla="*/ 43 h 209"/>
                              <a:gd name="T42" fmla="*/ 39 w 232"/>
                              <a:gd name="T43" fmla="*/ 43 h 209"/>
                              <a:gd name="T44" fmla="*/ 60 w 232"/>
                              <a:gd name="T45" fmla="*/ 40 h 209"/>
                              <a:gd name="T46" fmla="*/ 61 w 232"/>
                              <a:gd name="T47" fmla="*/ 40 h 209"/>
                              <a:gd name="T48" fmla="*/ 113 w 232"/>
                              <a:gd name="T49" fmla="*/ 29 h 209"/>
                              <a:gd name="T50" fmla="*/ 163 w 232"/>
                              <a:gd name="T51" fmla="*/ 17 h 209"/>
                              <a:gd name="T52" fmla="*/ 215 w 232"/>
                              <a:gd name="T53" fmla="*/ 5 h 209"/>
                              <a:gd name="T54" fmla="*/ 230 w 232"/>
                              <a:gd name="T55" fmla="*/ 0 h 209"/>
                              <a:gd name="T56" fmla="*/ 232 w 232"/>
                              <a:gd name="T57" fmla="*/ 2 h 209"/>
                              <a:gd name="T58" fmla="*/ 220 w 232"/>
                              <a:gd name="T59" fmla="*/ 27 h 209"/>
                              <a:gd name="T60" fmla="*/ 197 w 232"/>
                              <a:gd name="T61" fmla="*/ 74 h 209"/>
                              <a:gd name="T62" fmla="*/ 178 w 232"/>
                              <a:gd name="T63" fmla="*/ 120 h 209"/>
                              <a:gd name="T64" fmla="*/ 161 w 232"/>
                              <a:gd name="T65" fmla="*/ 160 h 209"/>
                              <a:gd name="T66" fmla="*/ 158 w 232"/>
                              <a:gd name="T67" fmla="*/ 168 h 209"/>
                              <a:gd name="T68" fmla="*/ 155 w 232"/>
                              <a:gd name="T69" fmla="*/ 180 h 209"/>
                              <a:gd name="T70" fmla="*/ 153 w 232"/>
                              <a:gd name="T71" fmla="*/ 192 h 209"/>
                              <a:gd name="T72" fmla="*/ 155 w 232"/>
                              <a:gd name="T73" fmla="*/ 199 h 209"/>
                              <a:gd name="T74" fmla="*/ 156 w 232"/>
                              <a:gd name="T75" fmla="*/ 201 h 209"/>
                              <a:gd name="T76" fmla="*/ 159 w 232"/>
                              <a:gd name="T77" fmla="*/ 206 h 209"/>
                              <a:gd name="T78" fmla="*/ 156 w 232"/>
                              <a:gd name="T79" fmla="*/ 209 h 209"/>
                              <a:gd name="T80" fmla="*/ 151 w 232"/>
                              <a:gd name="T81" fmla="*/ 205 h 209"/>
                              <a:gd name="T82" fmla="*/ 136 w 232"/>
                              <a:gd name="T83" fmla="*/ 189 h 209"/>
                              <a:gd name="T84" fmla="*/ 118 w 232"/>
                              <a:gd name="T85" fmla="*/ 171 h 209"/>
                              <a:gd name="T86" fmla="*/ 103 w 232"/>
                              <a:gd name="T87" fmla="*/ 154 h 209"/>
                              <a:gd name="T88" fmla="*/ 86 w 232"/>
                              <a:gd name="T89" fmla="*/ 136 h 209"/>
                              <a:gd name="T90" fmla="*/ 82 w 232"/>
                              <a:gd name="T91" fmla="*/ 132 h 209"/>
                              <a:gd name="T92" fmla="*/ 86 w 232"/>
                              <a:gd name="T93" fmla="*/ 129 h 209"/>
                              <a:gd name="T94" fmla="*/ 89 w 232"/>
                              <a:gd name="T95" fmla="*/ 132 h 209"/>
                              <a:gd name="T96" fmla="*/ 90 w 232"/>
                              <a:gd name="T97" fmla="*/ 133 h 209"/>
                              <a:gd name="T98" fmla="*/ 98 w 232"/>
                              <a:gd name="T99" fmla="*/ 139 h 209"/>
                              <a:gd name="T100" fmla="*/ 104 w 232"/>
                              <a:gd name="T101" fmla="*/ 143 h 209"/>
                              <a:gd name="T102" fmla="*/ 111 w 232"/>
                              <a:gd name="T103" fmla="*/ 141 h 209"/>
                              <a:gd name="T104" fmla="*/ 115 w 232"/>
                              <a:gd name="T105" fmla="*/ 137 h 209"/>
                              <a:gd name="T106" fmla="*/ 119 w 232"/>
                              <a:gd name="T107" fmla="*/ 128 h 209"/>
                              <a:gd name="T108" fmla="*/ 131 w 232"/>
                              <a:gd name="T109" fmla="*/ 103 h 209"/>
                              <a:gd name="T110" fmla="*/ 136 w 232"/>
                              <a:gd name="T111" fmla="*/ 93 h 209"/>
                              <a:gd name="T112" fmla="*/ 155 w 232"/>
                              <a:gd name="T113" fmla="*/ 52 h 209"/>
                              <a:gd name="T114" fmla="*/ 168 w 232"/>
                              <a:gd name="T115" fmla="*/ 27 h 209"/>
                              <a:gd name="T116" fmla="*/ 142 w 232"/>
                              <a:gd name="T117" fmla="*/ 33 h 209"/>
                              <a:gd name="T118" fmla="*/ 93 w 232"/>
                              <a:gd name="T119" fmla="*/ 45 h 209"/>
                              <a:gd name="T120" fmla="*/ 108 w 232"/>
                              <a:gd name="T121" fmla="*/ 61 h 209"/>
                              <a:gd name="T122" fmla="*/ 122 w 232"/>
                              <a:gd name="T123" fmla="*/ 78 h 209"/>
                              <a:gd name="T124" fmla="*/ 136 w 232"/>
                              <a:gd name="T125" fmla="*/ 93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232" h="209">
                                <a:moveTo>
                                  <a:pt x="131" y="103"/>
                                </a:moveTo>
                                <a:lnTo>
                                  <a:pt x="128" y="101"/>
                                </a:lnTo>
                                <a:lnTo>
                                  <a:pt x="114" y="85"/>
                                </a:lnTo>
                                <a:lnTo>
                                  <a:pt x="99" y="67"/>
                                </a:lnTo>
                                <a:lnTo>
                                  <a:pt x="84" y="51"/>
                                </a:lnTo>
                                <a:lnTo>
                                  <a:pt x="81" y="48"/>
                                </a:lnTo>
                                <a:lnTo>
                                  <a:pt x="61" y="52"/>
                                </a:lnTo>
                                <a:lnTo>
                                  <a:pt x="45" y="58"/>
                                </a:lnTo>
                                <a:lnTo>
                                  <a:pt x="41" y="63"/>
                                </a:lnTo>
                                <a:lnTo>
                                  <a:pt x="40" y="70"/>
                                </a:lnTo>
                                <a:lnTo>
                                  <a:pt x="45" y="80"/>
                                </a:lnTo>
                                <a:lnTo>
                                  <a:pt x="51" y="89"/>
                                </a:lnTo>
                                <a:lnTo>
                                  <a:pt x="47" y="92"/>
                                </a:lnTo>
                                <a:lnTo>
                                  <a:pt x="40" y="84"/>
                                </a:lnTo>
                                <a:lnTo>
                                  <a:pt x="26" y="66"/>
                                </a:lnTo>
                                <a:lnTo>
                                  <a:pt x="10" y="48"/>
                                </a:lnTo>
                                <a:lnTo>
                                  <a:pt x="0" y="35"/>
                                </a:lnTo>
                                <a:lnTo>
                                  <a:pt x="5" y="32"/>
                                </a:lnTo>
                                <a:lnTo>
                                  <a:pt x="14" y="39"/>
                                </a:lnTo>
                                <a:lnTo>
                                  <a:pt x="19" y="41"/>
                                </a:lnTo>
                                <a:lnTo>
                                  <a:pt x="25" y="43"/>
                                </a:lnTo>
                                <a:lnTo>
                                  <a:pt x="39" y="43"/>
                                </a:lnTo>
                                <a:lnTo>
                                  <a:pt x="60" y="40"/>
                                </a:lnTo>
                                <a:lnTo>
                                  <a:pt x="61" y="40"/>
                                </a:lnTo>
                                <a:lnTo>
                                  <a:pt x="113" y="29"/>
                                </a:lnTo>
                                <a:lnTo>
                                  <a:pt x="163" y="17"/>
                                </a:lnTo>
                                <a:lnTo>
                                  <a:pt x="215" y="5"/>
                                </a:lnTo>
                                <a:lnTo>
                                  <a:pt x="230" y="0"/>
                                </a:lnTo>
                                <a:lnTo>
                                  <a:pt x="232" y="2"/>
                                </a:lnTo>
                                <a:lnTo>
                                  <a:pt x="220" y="27"/>
                                </a:lnTo>
                                <a:lnTo>
                                  <a:pt x="197" y="74"/>
                                </a:lnTo>
                                <a:lnTo>
                                  <a:pt x="178" y="120"/>
                                </a:lnTo>
                                <a:lnTo>
                                  <a:pt x="161" y="160"/>
                                </a:lnTo>
                                <a:lnTo>
                                  <a:pt x="158" y="168"/>
                                </a:lnTo>
                                <a:lnTo>
                                  <a:pt x="155" y="180"/>
                                </a:lnTo>
                                <a:lnTo>
                                  <a:pt x="153" y="192"/>
                                </a:lnTo>
                                <a:lnTo>
                                  <a:pt x="155" y="199"/>
                                </a:lnTo>
                                <a:lnTo>
                                  <a:pt x="156" y="201"/>
                                </a:lnTo>
                                <a:lnTo>
                                  <a:pt x="159" y="206"/>
                                </a:lnTo>
                                <a:lnTo>
                                  <a:pt x="156" y="209"/>
                                </a:lnTo>
                                <a:lnTo>
                                  <a:pt x="151" y="205"/>
                                </a:lnTo>
                                <a:lnTo>
                                  <a:pt x="136" y="189"/>
                                </a:lnTo>
                                <a:lnTo>
                                  <a:pt x="118" y="171"/>
                                </a:lnTo>
                                <a:lnTo>
                                  <a:pt x="103" y="154"/>
                                </a:lnTo>
                                <a:lnTo>
                                  <a:pt x="86" y="136"/>
                                </a:lnTo>
                                <a:lnTo>
                                  <a:pt x="82" y="132"/>
                                </a:lnTo>
                                <a:lnTo>
                                  <a:pt x="86" y="129"/>
                                </a:lnTo>
                                <a:lnTo>
                                  <a:pt x="89" y="132"/>
                                </a:lnTo>
                                <a:lnTo>
                                  <a:pt x="90" y="133"/>
                                </a:lnTo>
                                <a:lnTo>
                                  <a:pt x="98" y="139"/>
                                </a:lnTo>
                                <a:lnTo>
                                  <a:pt x="104" y="143"/>
                                </a:lnTo>
                                <a:lnTo>
                                  <a:pt x="111" y="141"/>
                                </a:lnTo>
                                <a:lnTo>
                                  <a:pt x="115" y="137"/>
                                </a:lnTo>
                                <a:lnTo>
                                  <a:pt x="119" y="128"/>
                                </a:lnTo>
                                <a:lnTo>
                                  <a:pt x="131" y="103"/>
                                </a:lnTo>
                                <a:close/>
                                <a:moveTo>
                                  <a:pt x="136" y="93"/>
                                </a:moveTo>
                                <a:lnTo>
                                  <a:pt x="155" y="52"/>
                                </a:lnTo>
                                <a:lnTo>
                                  <a:pt x="168" y="27"/>
                                </a:lnTo>
                                <a:lnTo>
                                  <a:pt x="142" y="33"/>
                                </a:lnTo>
                                <a:lnTo>
                                  <a:pt x="93" y="45"/>
                                </a:lnTo>
                                <a:lnTo>
                                  <a:pt x="108" y="61"/>
                                </a:lnTo>
                                <a:lnTo>
                                  <a:pt x="122" y="78"/>
                                </a:lnTo>
                                <a:lnTo>
                                  <a:pt x="136" y="9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4" name="Freeform 16"/>
                        <wps:cNvSpPr>
                          <a:spLocks/>
                        </wps:cNvSpPr>
                        <wps:spPr bwMode="auto">
                          <a:xfrm>
                            <a:off x="5351" y="5991"/>
                            <a:ext cx="180" cy="156"/>
                          </a:xfrm>
                          <a:custGeom>
                            <a:avLst/>
                            <a:gdLst>
                              <a:gd name="T0" fmla="*/ 202 w 247"/>
                              <a:gd name="T1" fmla="*/ 131 h 206"/>
                              <a:gd name="T2" fmla="*/ 205 w 247"/>
                              <a:gd name="T3" fmla="*/ 104 h 206"/>
                              <a:gd name="T4" fmla="*/ 205 w 247"/>
                              <a:gd name="T5" fmla="*/ 81 h 206"/>
                              <a:gd name="T6" fmla="*/ 201 w 247"/>
                              <a:gd name="T7" fmla="*/ 71 h 206"/>
                              <a:gd name="T8" fmla="*/ 189 w 247"/>
                              <a:gd name="T9" fmla="*/ 53 h 206"/>
                              <a:gd name="T10" fmla="*/ 173 w 247"/>
                              <a:gd name="T11" fmla="*/ 39 h 206"/>
                              <a:gd name="T12" fmla="*/ 151 w 247"/>
                              <a:gd name="T13" fmla="*/ 30 h 206"/>
                              <a:gd name="T14" fmla="*/ 131 w 247"/>
                              <a:gd name="T15" fmla="*/ 30 h 206"/>
                              <a:gd name="T16" fmla="*/ 114 w 247"/>
                              <a:gd name="T17" fmla="*/ 34 h 206"/>
                              <a:gd name="T18" fmla="*/ 73 w 247"/>
                              <a:gd name="T19" fmla="*/ 62 h 206"/>
                              <a:gd name="T20" fmla="*/ 44 w 247"/>
                              <a:gd name="T21" fmla="*/ 100 h 206"/>
                              <a:gd name="T22" fmla="*/ 38 w 247"/>
                              <a:gd name="T23" fmla="*/ 119 h 206"/>
                              <a:gd name="T24" fmla="*/ 41 w 247"/>
                              <a:gd name="T25" fmla="*/ 143 h 206"/>
                              <a:gd name="T26" fmla="*/ 53 w 247"/>
                              <a:gd name="T27" fmla="*/ 164 h 206"/>
                              <a:gd name="T28" fmla="*/ 71 w 247"/>
                              <a:gd name="T29" fmla="*/ 179 h 206"/>
                              <a:gd name="T30" fmla="*/ 93 w 247"/>
                              <a:gd name="T31" fmla="*/ 191 h 206"/>
                              <a:gd name="T32" fmla="*/ 118 w 247"/>
                              <a:gd name="T33" fmla="*/ 195 h 206"/>
                              <a:gd name="T34" fmla="*/ 143 w 247"/>
                              <a:gd name="T35" fmla="*/ 193 h 206"/>
                              <a:gd name="T36" fmla="*/ 112 w 247"/>
                              <a:gd name="T37" fmla="*/ 206 h 206"/>
                              <a:gd name="T38" fmla="*/ 86 w 247"/>
                              <a:gd name="T39" fmla="*/ 201 h 206"/>
                              <a:gd name="T40" fmla="*/ 65 w 247"/>
                              <a:gd name="T41" fmla="*/ 191 h 206"/>
                              <a:gd name="T42" fmla="*/ 45 w 247"/>
                              <a:gd name="T43" fmla="*/ 175 h 206"/>
                              <a:gd name="T44" fmla="*/ 27 w 247"/>
                              <a:gd name="T45" fmla="*/ 157 h 206"/>
                              <a:gd name="T46" fmla="*/ 13 w 247"/>
                              <a:gd name="T47" fmla="*/ 137 h 206"/>
                              <a:gd name="T48" fmla="*/ 4 w 247"/>
                              <a:gd name="T49" fmla="*/ 114 h 206"/>
                              <a:gd name="T50" fmla="*/ 1 w 247"/>
                              <a:gd name="T51" fmla="*/ 84 h 206"/>
                              <a:gd name="T52" fmla="*/ 11 w 247"/>
                              <a:gd name="T53" fmla="*/ 47 h 206"/>
                              <a:gd name="T54" fmla="*/ 27 w 247"/>
                              <a:gd name="T55" fmla="*/ 28 h 206"/>
                              <a:gd name="T56" fmla="*/ 50 w 247"/>
                              <a:gd name="T57" fmla="*/ 11 h 206"/>
                              <a:gd name="T58" fmla="*/ 77 w 247"/>
                              <a:gd name="T59" fmla="*/ 2 h 206"/>
                              <a:gd name="T60" fmla="*/ 106 w 247"/>
                              <a:gd name="T61" fmla="*/ 0 h 206"/>
                              <a:gd name="T62" fmla="*/ 134 w 247"/>
                              <a:gd name="T63" fmla="*/ 4 h 206"/>
                              <a:gd name="T64" fmla="*/ 161 w 247"/>
                              <a:gd name="T65" fmla="*/ 13 h 206"/>
                              <a:gd name="T66" fmla="*/ 183 w 247"/>
                              <a:gd name="T67" fmla="*/ 28 h 206"/>
                              <a:gd name="T68" fmla="*/ 198 w 247"/>
                              <a:gd name="T69" fmla="*/ 43 h 206"/>
                              <a:gd name="T70" fmla="*/ 211 w 247"/>
                              <a:gd name="T71" fmla="*/ 61 h 206"/>
                              <a:gd name="T72" fmla="*/ 223 w 247"/>
                              <a:gd name="T73" fmla="*/ 79 h 206"/>
                              <a:gd name="T74" fmla="*/ 231 w 247"/>
                              <a:gd name="T75" fmla="*/ 81 h 206"/>
                              <a:gd name="T76" fmla="*/ 247 w 247"/>
                              <a:gd name="T77" fmla="*/ 80 h 2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247" h="206">
                                <a:moveTo>
                                  <a:pt x="247" y="80"/>
                                </a:moveTo>
                                <a:lnTo>
                                  <a:pt x="202" y="131"/>
                                </a:lnTo>
                                <a:lnTo>
                                  <a:pt x="198" y="127"/>
                                </a:lnTo>
                                <a:lnTo>
                                  <a:pt x="205" y="104"/>
                                </a:lnTo>
                                <a:lnTo>
                                  <a:pt x="205" y="99"/>
                                </a:lnTo>
                                <a:lnTo>
                                  <a:pt x="205" y="81"/>
                                </a:lnTo>
                                <a:lnTo>
                                  <a:pt x="201" y="71"/>
                                </a:lnTo>
                                <a:lnTo>
                                  <a:pt x="197" y="62"/>
                                </a:lnTo>
                                <a:lnTo>
                                  <a:pt x="189" y="53"/>
                                </a:lnTo>
                                <a:lnTo>
                                  <a:pt x="184" y="45"/>
                                </a:lnTo>
                                <a:lnTo>
                                  <a:pt x="173" y="39"/>
                                </a:lnTo>
                                <a:lnTo>
                                  <a:pt x="168" y="36"/>
                                </a:lnTo>
                                <a:lnTo>
                                  <a:pt x="151" y="30"/>
                                </a:lnTo>
                                <a:lnTo>
                                  <a:pt x="150" y="30"/>
                                </a:lnTo>
                                <a:lnTo>
                                  <a:pt x="131" y="30"/>
                                </a:lnTo>
                                <a:lnTo>
                                  <a:pt x="117" y="33"/>
                                </a:lnTo>
                                <a:lnTo>
                                  <a:pt x="114" y="34"/>
                                </a:lnTo>
                                <a:lnTo>
                                  <a:pt x="92" y="45"/>
                                </a:lnTo>
                                <a:lnTo>
                                  <a:pt x="73" y="62"/>
                                </a:lnTo>
                                <a:lnTo>
                                  <a:pt x="56" y="80"/>
                                </a:lnTo>
                                <a:lnTo>
                                  <a:pt x="44" y="100"/>
                                </a:lnTo>
                                <a:lnTo>
                                  <a:pt x="40" y="110"/>
                                </a:lnTo>
                                <a:lnTo>
                                  <a:pt x="38" y="119"/>
                                </a:lnTo>
                                <a:lnTo>
                                  <a:pt x="38" y="138"/>
                                </a:lnTo>
                                <a:lnTo>
                                  <a:pt x="41" y="143"/>
                                </a:lnTo>
                                <a:lnTo>
                                  <a:pt x="46" y="156"/>
                                </a:lnTo>
                                <a:lnTo>
                                  <a:pt x="53" y="164"/>
                                </a:lnTo>
                                <a:lnTo>
                                  <a:pt x="61" y="172"/>
                                </a:lnTo>
                                <a:lnTo>
                                  <a:pt x="71" y="179"/>
                                </a:lnTo>
                                <a:lnTo>
                                  <a:pt x="78" y="184"/>
                                </a:lnTo>
                                <a:lnTo>
                                  <a:pt x="93" y="191"/>
                                </a:lnTo>
                                <a:lnTo>
                                  <a:pt x="96" y="192"/>
                                </a:lnTo>
                                <a:lnTo>
                                  <a:pt x="118" y="195"/>
                                </a:lnTo>
                                <a:lnTo>
                                  <a:pt x="121" y="195"/>
                                </a:lnTo>
                                <a:lnTo>
                                  <a:pt x="143" y="193"/>
                                </a:lnTo>
                                <a:lnTo>
                                  <a:pt x="132" y="206"/>
                                </a:lnTo>
                                <a:lnTo>
                                  <a:pt x="112" y="206"/>
                                </a:lnTo>
                                <a:lnTo>
                                  <a:pt x="108" y="205"/>
                                </a:lnTo>
                                <a:lnTo>
                                  <a:pt x="86" y="201"/>
                                </a:lnTo>
                                <a:lnTo>
                                  <a:pt x="84" y="200"/>
                                </a:lnTo>
                                <a:lnTo>
                                  <a:pt x="65" y="191"/>
                                </a:lnTo>
                                <a:lnTo>
                                  <a:pt x="62" y="188"/>
                                </a:lnTo>
                                <a:lnTo>
                                  <a:pt x="45" y="175"/>
                                </a:lnTo>
                                <a:lnTo>
                                  <a:pt x="44" y="174"/>
                                </a:lnTo>
                                <a:lnTo>
                                  <a:pt x="27" y="157"/>
                                </a:lnTo>
                                <a:lnTo>
                                  <a:pt x="21" y="150"/>
                                </a:lnTo>
                                <a:lnTo>
                                  <a:pt x="13" y="137"/>
                                </a:lnTo>
                                <a:lnTo>
                                  <a:pt x="6" y="125"/>
                                </a:lnTo>
                                <a:lnTo>
                                  <a:pt x="4" y="114"/>
                                </a:lnTo>
                                <a:lnTo>
                                  <a:pt x="0" y="98"/>
                                </a:lnTo>
                                <a:lnTo>
                                  <a:pt x="1" y="84"/>
                                </a:lnTo>
                                <a:lnTo>
                                  <a:pt x="2" y="71"/>
                                </a:lnTo>
                                <a:lnTo>
                                  <a:pt x="11" y="47"/>
                                </a:lnTo>
                                <a:lnTo>
                                  <a:pt x="25" y="30"/>
                                </a:lnTo>
                                <a:lnTo>
                                  <a:pt x="27" y="28"/>
                                </a:lnTo>
                                <a:lnTo>
                                  <a:pt x="30" y="26"/>
                                </a:lnTo>
                                <a:lnTo>
                                  <a:pt x="50" y="11"/>
                                </a:lnTo>
                                <a:lnTo>
                                  <a:pt x="62" y="6"/>
                                </a:lnTo>
                                <a:lnTo>
                                  <a:pt x="77" y="2"/>
                                </a:lnTo>
                                <a:lnTo>
                                  <a:pt x="88" y="1"/>
                                </a:lnTo>
                                <a:lnTo>
                                  <a:pt x="106" y="0"/>
                                </a:lnTo>
                                <a:lnTo>
                                  <a:pt x="120" y="2"/>
                                </a:lnTo>
                                <a:lnTo>
                                  <a:pt x="134" y="4"/>
                                </a:lnTo>
                                <a:lnTo>
                                  <a:pt x="144" y="7"/>
                                </a:lnTo>
                                <a:lnTo>
                                  <a:pt x="161" y="13"/>
                                </a:lnTo>
                                <a:lnTo>
                                  <a:pt x="164" y="16"/>
                                </a:lnTo>
                                <a:lnTo>
                                  <a:pt x="183" y="28"/>
                                </a:lnTo>
                                <a:lnTo>
                                  <a:pt x="185" y="30"/>
                                </a:lnTo>
                                <a:lnTo>
                                  <a:pt x="198" y="43"/>
                                </a:lnTo>
                                <a:lnTo>
                                  <a:pt x="199" y="45"/>
                                </a:lnTo>
                                <a:lnTo>
                                  <a:pt x="211" y="61"/>
                                </a:lnTo>
                                <a:lnTo>
                                  <a:pt x="213" y="65"/>
                                </a:lnTo>
                                <a:lnTo>
                                  <a:pt x="223" y="79"/>
                                </a:lnTo>
                                <a:lnTo>
                                  <a:pt x="231" y="81"/>
                                </a:lnTo>
                                <a:lnTo>
                                  <a:pt x="242" y="76"/>
                                </a:lnTo>
                                <a:lnTo>
                                  <a:pt x="247" y="8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5" name="Freeform 17"/>
                        <wps:cNvSpPr>
                          <a:spLocks/>
                        </wps:cNvSpPr>
                        <wps:spPr bwMode="auto">
                          <a:xfrm>
                            <a:off x="5515" y="6063"/>
                            <a:ext cx="154" cy="158"/>
                          </a:xfrm>
                          <a:custGeom>
                            <a:avLst/>
                            <a:gdLst>
                              <a:gd name="T0" fmla="*/ 212 w 212"/>
                              <a:gd name="T1" fmla="*/ 118 h 218"/>
                              <a:gd name="T2" fmla="*/ 210 w 212"/>
                              <a:gd name="T3" fmla="*/ 123 h 218"/>
                              <a:gd name="T4" fmla="*/ 198 w 212"/>
                              <a:gd name="T5" fmla="*/ 121 h 218"/>
                              <a:gd name="T6" fmla="*/ 193 w 212"/>
                              <a:gd name="T7" fmla="*/ 121 h 218"/>
                              <a:gd name="T8" fmla="*/ 186 w 212"/>
                              <a:gd name="T9" fmla="*/ 122 h 218"/>
                              <a:gd name="T10" fmla="*/ 156 w 212"/>
                              <a:gd name="T11" fmla="*/ 138 h 218"/>
                              <a:gd name="T12" fmla="*/ 152 w 212"/>
                              <a:gd name="T13" fmla="*/ 140 h 218"/>
                              <a:gd name="T14" fmla="*/ 112 w 212"/>
                              <a:gd name="T15" fmla="*/ 162 h 218"/>
                              <a:gd name="T16" fmla="*/ 66 w 212"/>
                              <a:gd name="T17" fmla="*/ 187 h 218"/>
                              <a:gd name="T18" fmla="*/ 19 w 212"/>
                              <a:gd name="T19" fmla="*/ 211 h 218"/>
                              <a:gd name="T20" fmla="*/ 4 w 212"/>
                              <a:gd name="T21" fmla="*/ 218 h 218"/>
                              <a:gd name="T22" fmla="*/ 0 w 212"/>
                              <a:gd name="T23" fmla="*/ 216 h 218"/>
                              <a:gd name="T24" fmla="*/ 4 w 212"/>
                              <a:gd name="T25" fmla="*/ 193 h 218"/>
                              <a:gd name="T26" fmla="*/ 13 w 212"/>
                              <a:gd name="T27" fmla="*/ 142 h 218"/>
                              <a:gd name="T28" fmla="*/ 25 w 212"/>
                              <a:gd name="T29" fmla="*/ 91 h 218"/>
                              <a:gd name="T30" fmla="*/ 34 w 212"/>
                              <a:gd name="T31" fmla="*/ 52 h 218"/>
                              <a:gd name="T32" fmla="*/ 36 w 212"/>
                              <a:gd name="T33" fmla="*/ 42 h 218"/>
                              <a:gd name="T34" fmla="*/ 41 w 212"/>
                              <a:gd name="T35" fmla="*/ 17 h 218"/>
                              <a:gd name="T36" fmla="*/ 39 w 212"/>
                              <a:gd name="T37" fmla="*/ 11 h 218"/>
                              <a:gd name="T38" fmla="*/ 36 w 212"/>
                              <a:gd name="T39" fmla="*/ 8 h 218"/>
                              <a:gd name="T40" fmla="*/ 33 w 212"/>
                              <a:gd name="T41" fmla="*/ 4 h 218"/>
                              <a:gd name="T42" fmla="*/ 36 w 212"/>
                              <a:gd name="T43" fmla="*/ 0 h 218"/>
                              <a:gd name="T44" fmla="*/ 40 w 212"/>
                              <a:gd name="T45" fmla="*/ 3 h 218"/>
                              <a:gd name="T46" fmla="*/ 58 w 212"/>
                              <a:gd name="T47" fmla="*/ 16 h 218"/>
                              <a:gd name="T48" fmla="*/ 75 w 212"/>
                              <a:gd name="T49" fmla="*/ 29 h 218"/>
                              <a:gd name="T50" fmla="*/ 93 w 212"/>
                              <a:gd name="T51" fmla="*/ 41 h 218"/>
                              <a:gd name="T52" fmla="*/ 110 w 212"/>
                              <a:gd name="T53" fmla="*/ 53 h 218"/>
                              <a:gd name="T54" fmla="*/ 114 w 212"/>
                              <a:gd name="T55" fmla="*/ 55 h 218"/>
                              <a:gd name="T56" fmla="*/ 110 w 212"/>
                              <a:gd name="T57" fmla="*/ 61 h 218"/>
                              <a:gd name="T58" fmla="*/ 108 w 212"/>
                              <a:gd name="T59" fmla="*/ 58 h 218"/>
                              <a:gd name="T60" fmla="*/ 107 w 212"/>
                              <a:gd name="T61" fmla="*/ 57 h 218"/>
                              <a:gd name="T62" fmla="*/ 99 w 212"/>
                              <a:gd name="T63" fmla="*/ 52 h 218"/>
                              <a:gd name="T64" fmla="*/ 91 w 212"/>
                              <a:gd name="T65" fmla="*/ 50 h 218"/>
                              <a:gd name="T66" fmla="*/ 84 w 212"/>
                              <a:gd name="T67" fmla="*/ 53 h 218"/>
                              <a:gd name="T68" fmla="*/ 82 w 212"/>
                              <a:gd name="T69" fmla="*/ 58 h 218"/>
                              <a:gd name="T70" fmla="*/ 77 w 212"/>
                              <a:gd name="T71" fmla="*/ 78 h 218"/>
                              <a:gd name="T72" fmla="*/ 71 w 212"/>
                              <a:gd name="T73" fmla="*/ 105 h 218"/>
                              <a:gd name="T74" fmla="*/ 62 w 212"/>
                              <a:gd name="T75" fmla="*/ 154 h 218"/>
                              <a:gd name="T76" fmla="*/ 57 w 212"/>
                              <a:gd name="T77" fmla="*/ 180 h 218"/>
                              <a:gd name="T78" fmla="*/ 80 w 212"/>
                              <a:gd name="T79" fmla="*/ 167 h 218"/>
                              <a:gd name="T80" fmla="*/ 126 w 212"/>
                              <a:gd name="T81" fmla="*/ 142 h 218"/>
                              <a:gd name="T82" fmla="*/ 141 w 212"/>
                              <a:gd name="T83" fmla="*/ 134 h 218"/>
                              <a:gd name="T84" fmla="*/ 160 w 212"/>
                              <a:gd name="T85" fmla="*/ 121 h 218"/>
                              <a:gd name="T86" fmla="*/ 168 w 212"/>
                              <a:gd name="T87" fmla="*/ 115 h 218"/>
                              <a:gd name="T88" fmla="*/ 170 w 212"/>
                              <a:gd name="T89" fmla="*/ 107 h 218"/>
                              <a:gd name="T90" fmla="*/ 167 w 212"/>
                              <a:gd name="T91" fmla="*/ 100 h 218"/>
                              <a:gd name="T92" fmla="*/ 160 w 212"/>
                              <a:gd name="T93" fmla="*/ 93 h 218"/>
                              <a:gd name="T94" fmla="*/ 153 w 212"/>
                              <a:gd name="T95" fmla="*/ 88 h 218"/>
                              <a:gd name="T96" fmla="*/ 156 w 212"/>
                              <a:gd name="T97" fmla="*/ 84 h 218"/>
                              <a:gd name="T98" fmla="*/ 163 w 212"/>
                              <a:gd name="T99" fmla="*/ 88 h 218"/>
                              <a:gd name="T100" fmla="*/ 182 w 212"/>
                              <a:gd name="T101" fmla="*/ 100 h 218"/>
                              <a:gd name="T102" fmla="*/ 201 w 212"/>
                              <a:gd name="T103" fmla="*/ 111 h 218"/>
                              <a:gd name="T104" fmla="*/ 212 w 212"/>
                              <a:gd name="T105" fmla="*/ 118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212" h="218">
                                <a:moveTo>
                                  <a:pt x="212" y="118"/>
                                </a:moveTo>
                                <a:lnTo>
                                  <a:pt x="210" y="123"/>
                                </a:lnTo>
                                <a:lnTo>
                                  <a:pt x="198" y="121"/>
                                </a:lnTo>
                                <a:lnTo>
                                  <a:pt x="193" y="121"/>
                                </a:lnTo>
                                <a:lnTo>
                                  <a:pt x="186" y="122"/>
                                </a:lnTo>
                                <a:lnTo>
                                  <a:pt x="156" y="138"/>
                                </a:lnTo>
                                <a:lnTo>
                                  <a:pt x="152" y="140"/>
                                </a:lnTo>
                                <a:lnTo>
                                  <a:pt x="112" y="162"/>
                                </a:lnTo>
                                <a:lnTo>
                                  <a:pt x="66" y="187"/>
                                </a:lnTo>
                                <a:lnTo>
                                  <a:pt x="19" y="211"/>
                                </a:lnTo>
                                <a:lnTo>
                                  <a:pt x="4" y="218"/>
                                </a:lnTo>
                                <a:lnTo>
                                  <a:pt x="0" y="216"/>
                                </a:lnTo>
                                <a:lnTo>
                                  <a:pt x="4" y="193"/>
                                </a:lnTo>
                                <a:lnTo>
                                  <a:pt x="13" y="142"/>
                                </a:lnTo>
                                <a:lnTo>
                                  <a:pt x="25" y="91"/>
                                </a:lnTo>
                                <a:lnTo>
                                  <a:pt x="34" y="52"/>
                                </a:lnTo>
                                <a:lnTo>
                                  <a:pt x="36" y="42"/>
                                </a:lnTo>
                                <a:lnTo>
                                  <a:pt x="41" y="17"/>
                                </a:lnTo>
                                <a:lnTo>
                                  <a:pt x="39" y="11"/>
                                </a:lnTo>
                                <a:lnTo>
                                  <a:pt x="36" y="8"/>
                                </a:lnTo>
                                <a:lnTo>
                                  <a:pt x="33" y="4"/>
                                </a:lnTo>
                                <a:lnTo>
                                  <a:pt x="36" y="0"/>
                                </a:lnTo>
                                <a:lnTo>
                                  <a:pt x="40" y="3"/>
                                </a:lnTo>
                                <a:lnTo>
                                  <a:pt x="58" y="16"/>
                                </a:lnTo>
                                <a:lnTo>
                                  <a:pt x="75" y="29"/>
                                </a:lnTo>
                                <a:lnTo>
                                  <a:pt x="93" y="41"/>
                                </a:lnTo>
                                <a:lnTo>
                                  <a:pt x="110" y="53"/>
                                </a:lnTo>
                                <a:lnTo>
                                  <a:pt x="114" y="55"/>
                                </a:lnTo>
                                <a:lnTo>
                                  <a:pt x="110" y="61"/>
                                </a:lnTo>
                                <a:lnTo>
                                  <a:pt x="108" y="58"/>
                                </a:lnTo>
                                <a:lnTo>
                                  <a:pt x="107" y="57"/>
                                </a:lnTo>
                                <a:lnTo>
                                  <a:pt x="99" y="52"/>
                                </a:lnTo>
                                <a:lnTo>
                                  <a:pt x="91" y="50"/>
                                </a:lnTo>
                                <a:lnTo>
                                  <a:pt x="84" y="53"/>
                                </a:lnTo>
                                <a:lnTo>
                                  <a:pt x="82" y="58"/>
                                </a:lnTo>
                                <a:lnTo>
                                  <a:pt x="77" y="78"/>
                                </a:lnTo>
                                <a:lnTo>
                                  <a:pt x="71" y="105"/>
                                </a:lnTo>
                                <a:lnTo>
                                  <a:pt x="62" y="154"/>
                                </a:lnTo>
                                <a:lnTo>
                                  <a:pt x="57" y="180"/>
                                </a:lnTo>
                                <a:lnTo>
                                  <a:pt x="80" y="167"/>
                                </a:lnTo>
                                <a:lnTo>
                                  <a:pt x="126" y="142"/>
                                </a:lnTo>
                                <a:lnTo>
                                  <a:pt x="141" y="134"/>
                                </a:lnTo>
                                <a:lnTo>
                                  <a:pt x="160" y="121"/>
                                </a:lnTo>
                                <a:lnTo>
                                  <a:pt x="168" y="115"/>
                                </a:lnTo>
                                <a:lnTo>
                                  <a:pt x="170" y="107"/>
                                </a:lnTo>
                                <a:lnTo>
                                  <a:pt x="167" y="100"/>
                                </a:lnTo>
                                <a:lnTo>
                                  <a:pt x="160" y="93"/>
                                </a:lnTo>
                                <a:lnTo>
                                  <a:pt x="153" y="88"/>
                                </a:lnTo>
                                <a:lnTo>
                                  <a:pt x="156" y="84"/>
                                </a:lnTo>
                                <a:lnTo>
                                  <a:pt x="163" y="88"/>
                                </a:lnTo>
                                <a:lnTo>
                                  <a:pt x="182" y="100"/>
                                </a:lnTo>
                                <a:lnTo>
                                  <a:pt x="201" y="111"/>
                                </a:lnTo>
                                <a:lnTo>
                                  <a:pt x="212" y="11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6" name="Freeform 18"/>
                        <wps:cNvSpPr>
                          <a:spLocks/>
                        </wps:cNvSpPr>
                        <wps:spPr bwMode="auto">
                          <a:xfrm>
                            <a:off x="5599" y="6155"/>
                            <a:ext cx="157" cy="185"/>
                          </a:xfrm>
                          <a:custGeom>
                            <a:avLst/>
                            <a:gdLst>
                              <a:gd name="T0" fmla="*/ 214 w 214"/>
                              <a:gd name="T1" fmla="*/ 196 h 251"/>
                              <a:gd name="T2" fmla="*/ 176 w 214"/>
                              <a:gd name="T3" fmla="*/ 251 h 251"/>
                              <a:gd name="T4" fmla="*/ 169 w 214"/>
                              <a:gd name="T5" fmla="*/ 248 h 251"/>
                              <a:gd name="T6" fmla="*/ 148 w 214"/>
                              <a:gd name="T7" fmla="*/ 238 h 251"/>
                              <a:gd name="T8" fmla="*/ 126 w 214"/>
                              <a:gd name="T9" fmla="*/ 228 h 251"/>
                              <a:gd name="T10" fmla="*/ 104 w 214"/>
                              <a:gd name="T11" fmla="*/ 217 h 251"/>
                              <a:gd name="T12" fmla="*/ 83 w 214"/>
                              <a:gd name="T13" fmla="*/ 206 h 251"/>
                              <a:gd name="T14" fmla="*/ 62 w 214"/>
                              <a:gd name="T15" fmla="*/ 195 h 251"/>
                              <a:gd name="T16" fmla="*/ 41 w 214"/>
                              <a:gd name="T17" fmla="*/ 183 h 251"/>
                              <a:gd name="T18" fmla="*/ 21 w 214"/>
                              <a:gd name="T19" fmla="*/ 172 h 251"/>
                              <a:gd name="T20" fmla="*/ 0 w 214"/>
                              <a:gd name="T21" fmla="*/ 160 h 251"/>
                              <a:gd name="T22" fmla="*/ 3 w 214"/>
                              <a:gd name="T23" fmla="*/ 157 h 251"/>
                              <a:gd name="T24" fmla="*/ 9 w 214"/>
                              <a:gd name="T25" fmla="*/ 160 h 251"/>
                              <a:gd name="T26" fmla="*/ 25 w 214"/>
                              <a:gd name="T27" fmla="*/ 165 h 251"/>
                              <a:gd name="T28" fmla="*/ 26 w 214"/>
                              <a:gd name="T29" fmla="*/ 165 h 251"/>
                              <a:gd name="T30" fmla="*/ 34 w 214"/>
                              <a:gd name="T31" fmla="*/ 163 h 251"/>
                              <a:gd name="T32" fmla="*/ 45 w 214"/>
                              <a:gd name="T33" fmla="*/ 148 h 251"/>
                              <a:gd name="T34" fmla="*/ 112 w 214"/>
                              <a:gd name="T35" fmla="*/ 41 h 251"/>
                              <a:gd name="T36" fmla="*/ 121 w 214"/>
                              <a:gd name="T37" fmla="*/ 25 h 251"/>
                              <a:gd name="T38" fmla="*/ 118 w 214"/>
                              <a:gd name="T39" fmla="*/ 17 h 251"/>
                              <a:gd name="T40" fmla="*/ 117 w 214"/>
                              <a:gd name="T41" fmla="*/ 17 h 251"/>
                              <a:gd name="T42" fmla="*/ 107 w 214"/>
                              <a:gd name="T43" fmla="*/ 7 h 251"/>
                              <a:gd name="T44" fmla="*/ 102 w 214"/>
                              <a:gd name="T45" fmla="*/ 4 h 251"/>
                              <a:gd name="T46" fmla="*/ 104 w 214"/>
                              <a:gd name="T47" fmla="*/ 0 h 251"/>
                              <a:gd name="T48" fmla="*/ 123 w 214"/>
                              <a:gd name="T49" fmla="*/ 11 h 251"/>
                              <a:gd name="T50" fmla="*/ 141 w 214"/>
                              <a:gd name="T51" fmla="*/ 21 h 251"/>
                              <a:gd name="T52" fmla="*/ 160 w 214"/>
                              <a:gd name="T53" fmla="*/ 31 h 251"/>
                              <a:gd name="T54" fmla="*/ 179 w 214"/>
                              <a:gd name="T55" fmla="*/ 40 h 251"/>
                              <a:gd name="T56" fmla="*/ 198 w 214"/>
                              <a:gd name="T57" fmla="*/ 51 h 251"/>
                              <a:gd name="T58" fmla="*/ 199 w 214"/>
                              <a:gd name="T59" fmla="*/ 52 h 251"/>
                              <a:gd name="T60" fmla="*/ 196 w 214"/>
                              <a:gd name="T61" fmla="*/ 56 h 251"/>
                              <a:gd name="T62" fmla="*/ 196 w 214"/>
                              <a:gd name="T63" fmla="*/ 56 h 251"/>
                              <a:gd name="T64" fmla="*/ 188 w 214"/>
                              <a:gd name="T65" fmla="*/ 52 h 251"/>
                              <a:gd name="T66" fmla="*/ 175 w 214"/>
                              <a:gd name="T67" fmla="*/ 48 h 251"/>
                              <a:gd name="T68" fmla="*/ 174 w 214"/>
                              <a:gd name="T69" fmla="*/ 48 h 251"/>
                              <a:gd name="T70" fmla="*/ 166 w 214"/>
                              <a:gd name="T71" fmla="*/ 51 h 251"/>
                              <a:gd name="T72" fmla="*/ 155 w 214"/>
                              <a:gd name="T73" fmla="*/ 65 h 251"/>
                              <a:gd name="T74" fmla="*/ 94 w 214"/>
                              <a:gd name="T75" fmla="*/ 170 h 251"/>
                              <a:gd name="T76" fmla="*/ 86 w 214"/>
                              <a:gd name="T77" fmla="*/ 188 h 251"/>
                              <a:gd name="T78" fmla="*/ 90 w 214"/>
                              <a:gd name="T79" fmla="*/ 195 h 251"/>
                              <a:gd name="T80" fmla="*/ 90 w 214"/>
                              <a:gd name="T81" fmla="*/ 196 h 251"/>
                              <a:gd name="T82" fmla="*/ 107 w 214"/>
                              <a:gd name="T83" fmla="*/ 206 h 251"/>
                              <a:gd name="T84" fmla="*/ 109 w 214"/>
                              <a:gd name="T85" fmla="*/ 208 h 251"/>
                              <a:gd name="T86" fmla="*/ 124 w 214"/>
                              <a:gd name="T87" fmla="*/ 214 h 251"/>
                              <a:gd name="T88" fmla="*/ 131 w 214"/>
                              <a:gd name="T89" fmla="*/ 217 h 251"/>
                              <a:gd name="T90" fmla="*/ 138 w 214"/>
                              <a:gd name="T91" fmla="*/ 221 h 251"/>
                              <a:gd name="T92" fmla="*/ 152 w 214"/>
                              <a:gd name="T93" fmla="*/ 223 h 251"/>
                              <a:gd name="T94" fmla="*/ 157 w 214"/>
                              <a:gd name="T95" fmla="*/ 223 h 251"/>
                              <a:gd name="T96" fmla="*/ 166 w 214"/>
                              <a:gd name="T97" fmla="*/ 222 h 251"/>
                              <a:gd name="T98" fmla="*/ 179 w 214"/>
                              <a:gd name="T99" fmla="*/ 216 h 251"/>
                              <a:gd name="T100" fmla="*/ 188 w 214"/>
                              <a:gd name="T101" fmla="*/ 210 h 251"/>
                              <a:gd name="T102" fmla="*/ 193 w 214"/>
                              <a:gd name="T103" fmla="*/ 207 h 251"/>
                              <a:gd name="T104" fmla="*/ 208 w 214"/>
                              <a:gd name="T105" fmla="*/ 193 h 251"/>
                              <a:gd name="T106" fmla="*/ 214 w 214"/>
                              <a:gd name="T107" fmla="*/ 196 h 2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214" h="251">
                                <a:moveTo>
                                  <a:pt x="214" y="196"/>
                                </a:moveTo>
                                <a:lnTo>
                                  <a:pt x="176" y="251"/>
                                </a:lnTo>
                                <a:lnTo>
                                  <a:pt x="169" y="248"/>
                                </a:lnTo>
                                <a:lnTo>
                                  <a:pt x="148" y="238"/>
                                </a:lnTo>
                                <a:lnTo>
                                  <a:pt x="126" y="228"/>
                                </a:lnTo>
                                <a:lnTo>
                                  <a:pt x="104" y="217"/>
                                </a:lnTo>
                                <a:lnTo>
                                  <a:pt x="83" y="206"/>
                                </a:lnTo>
                                <a:lnTo>
                                  <a:pt x="62" y="195"/>
                                </a:lnTo>
                                <a:lnTo>
                                  <a:pt x="41" y="183"/>
                                </a:lnTo>
                                <a:lnTo>
                                  <a:pt x="21" y="172"/>
                                </a:lnTo>
                                <a:lnTo>
                                  <a:pt x="0" y="160"/>
                                </a:lnTo>
                                <a:lnTo>
                                  <a:pt x="3" y="157"/>
                                </a:lnTo>
                                <a:lnTo>
                                  <a:pt x="9" y="160"/>
                                </a:lnTo>
                                <a:lnTo>
                                  <a:pt x="25" y="165"/>
                                </a:lnTo>
                                <a:lnTo>
                                  <a:pt x="26" y="165"/>
                                </a:lnTo>
                                <a:lnTo>
                                  <a:pt x="34" y="163"/>
                                </a:lnTo>
                                <a:lnTo>
                                  <a:pt x="45" y="148"/>
                                </a:lnTo>
                                <a:lnTo>
                                  <a:pt x="112" y="41"/>
                                </a:lnTo>
                                <a:lnTo>
                                  <a:pt x="121" y="25"/>
                                </a:lnTo>
                                <a:lnTo>
                                  <a:pt x="118" y="17"/>
                                </a:lnTo>
                                <a:lnTo>
                                  <a:pt x="117" y="17"/>
                                </a:lnTo>
                                <a:lnTo>
                                  <a:pt x="107" y="7"/>
                                </a:lnTo>
                                <a:lnTo>
                                  <a:pt x="102" y="4"/>
                                </a:lnTo>
                                <a:lnTo>
                                  <a:pt x="104" y="0"/>
                                </a:lnTo>
                                <a:lnTo>
                                  <a:pt x="123" y="11"/>
                                </a:lnTo>
                                <a:lnTo>
                                  <a:pt x="141" y="21"/>
                                </a:lnTo>
                                <a:lnTo>
                                  <a:pt x="160" y="31"/>
                                </a:lnTo>
                                <a:lnTo>
                                  <a:pt x="179" y="40"/>
                                </a:lnTo>
                                <a:lnTo>
                                  <a:pt x="198" y="51"/>
                                </a:lnTo>
                                <a:lnTo>
                                  <a:pt x="199" y="52"/>
                                </a:lnTo>
                                <a:lnTo>
                                  <a:pt x="196" y="56"/>
                                </a:lnTo>
                                <a:lnTo>
                                  <a:pt x="188" y="52"/>
                                </a:lnTo>
                                <a:lnTo>
                                  <a:pt x="175" y="48"/>
                                </a:lnTo>
                                <a:lnTo>
                                  <a:pt x="174" y="48"/>
                                </a:lnTo>
                                <a:lnTo>
                                  <a:pt x="166" y="51"/>
                                </a:lnTo>
                                <a:lnTo>
                                  <a:pt x="155" y="65"/>
                                </a:lnTo>
                                <a:lnTo>
                                  <a:pt x="94" y="170"/>
                                </a:lnTo>
                                <a:lnTo>
                                  <a:pt x="86" y="188"/>
                                </a:lnTo>
                                <a:lnTo>
                                  <a:pt x="90" y="195"/>
                                </a:lnTo>
                                <a:lnTo>
                                  <a:pt x="90" y="196"/>
                                </a:lnTo>
                                <a:lnTo>
                                  <a:pt x="107" y="206"/>
                                </a:lnTo>
                                <a:lnTo>
                                  <a:pt x="109" y="208"/>
                                </a:lnTo>
                                <a:lnTo>
                                  <a:pt x="124" y="214"/>
                                </a:lnTo>
                                <a:lnTo>
                                  <a:pt x="131" y="217"/>
                                </a:lnTo>
                                <a:lnTo>
                                  <a:pt x="138" y="221"/>
                                </a:lnTo>
                                <a:lnTo>
                                  <a:pt x="152" y="223"/>
                                </a:lnTo>
                                <a:lnTo>
                                  <a:pt x="157" y="223"/>
                                </a:lnTo>
                                <a:lnTo>
                                  <a:pt x="166" y="222"/>
                                </a:lnTo>
                                <a:lnTo>
                                  <a:pt x="179" y="216"/>
                                </a:lnTo>
                                <a:lnTo>
                                  <a:pt x="188" y="210"/>
                                </a:lnTo>
                                <a:lnTo>
                                  <a:pt x="193" y="207"/>
                                </a:lnTo>
                                <a:lnTo>
                                  <a:pt x="208" y="193"/>
                                </a:lnTo>
                                <a:lnTo>
                                  <a:pt x="214" y="19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7" name="Freeform 19"/>
                        <wps:cNvSpPr>
                          <a:spLocks/>
                        </wps:cNvSpPr>
                        <wps:spPr bwMode="auto">
                          <a:xfrm>
                            <a:off x="5756" y="6212"/>
                            <a:ext cx="159" cy="172"/>
                          </a:xfrm>
                          <a:custGeom>
                            <a:avLst/>
                            <a:gdLst>
                              <a:gd name="T0" fmla="*/ 217 w 217"/>
                              <a:gd name="T1" fmla="*/ 67 h 230"/>
                              <a:gd name="T2" fmla="*/ 199 w 217"/>
                              <a:gd name="T3" fmla="*/ 115 h 230"/>
                              <a:gd name="T4" fmla="*/ 194 w 217"/>
                              <a:gd name="T5" fmla="*/ 113 h 230"/>
                              <a:gd name="T6" fmla="*/ 194 w 217"/>
                              <a:gd name="T7" fmla="*/ 97 h 230"/>
                              <a:gd name="T8" fmla="*/ 193 w 217"/>
                              <a:gd name="T9" fmla="*/ 85 h 230"/>
                              <a:gd name="T10" fmla="*/ 192 w 217"/>
                              <a:gd name="T11" fmla="*/ 83 h 230"/>
                              <a:gd name="T12" fmla="*/ 188 w 217"/>
                              <a:gd name="T13" fmla="*/ 77 h 230"/>
                              <a:gd name="T14" fmla="*/ 181 w 217"/>
                              <a:gd name="T15" fmla="*/ 69 h 230"/>
                              <a:gd name="T16" fmla="*/ 175 w 217"/>
                              <a:gd name="T17" fmla="*/ 64 h 230"/>
                              <a:gd name="T18" fmla="*/ 175 w 217"/>
                              <a:gd name="T19" fmla="*/ 63 h 230"/>
                              <a:gd name="T20" fmla="*/ 164 w 217"/>
                              <a:gd name="T21" fmla="*/ 59 h 230"/>
                              <a:gd name="T22" fmla="*/ 156 w 217"/>
                              <a:gd name="T23" fmla="*/ 56 h 230"/>
                              <a:gd name="T24" fmla="*/ 150 w 217"/>
                              <a:gd name="T25" fmla="*/ 54 h 230"/>
                              <a:gd name="T26" fmla="*/ 93 w 217"/>
                              <a:gd name="T27" fmla="*/ 189 h 230"/>
                              <a:gd name="T28" fmla="*/ 87 w 217"/>
                              <a:gd name="T29" fmla="*/ 206 h 230"/>
                              <a:gd name="T30" fmla="*/ 90 w 217"/>
                              <a:gd name="T31" fmla="*/ 212 h 230"/>
                              <a:gd name="T32" fmla="*/ 92 w 217"/>
                              <a:gd name="T33" fmla="*/ 215 h 230"/>
                              <a:gd name="T34" fmla="*/ 105 w 217"/>
                              <a:gd name="T35" fmla="*/ 223 h 230"/>
                              <a:gd name="T36" fmla="*/ 110 w 217"/>
                              <a:gd name="T37" fmla="*/ 225 h 230"/>
                              <a:gd name="T38" fmla="*/ 111 w 217"/>
                              <a:gd name="T39" fmla="*/ 225 h 230"/>
                              <a:gd name="T40" fmla="*/ 109 w 217"/>
                              <a:gd name="T41" fmla="*/ 230 h 230"/>
                              <a:gd name="T42" fmla="*/ 108 w 217"/>
                              <a:gd name="T43" fmla="*/ 229 h 230"/>
                              <a:gd name="T44" fmla="*/ 86 w 217"/>
                              <a:gd name="T45" fmla="*/ 221 h 230"/>
                              <a:gd name="T46" fmla="*/ 64 w 217"/>
                              <a:gd name="T47" fmla="*/ 213 h 230"/>
                              <a:gd name="T48" fmla="*/ 41 w 217"/>
                              <a:gd name="T49" fmla="*/ 204 h 230"/>
                              <a:gd name="T50" fmla="*/ 19 w 217"/>
                              <a:gd name="T51" fmla="*/ 194 h 230"/>
                              <a:gd name="T52" fmla="*/ 0 w 217"/>
                              <a:gd name="T53" fmla="*/ 186 h 230"/>
                              <a:gd name="T54" fmla="*/ 2 w 217"/>
                              <a:gd name="T55" fmla="*/ 182 h 230"/>
                              <a:gd name="T56" fmla="*/ 9 w 217"/>
                              <a:gd name="T57" fmla="*/ 185 h 230"/>
                              <a:gd name="T58" fmla="*/ 22 w 217"/>
                              <a:gd name="T59" fmla="*/ 188 h 230"/>
                              <a:gd name="T60" fmla="*/ 25 w 217"/>
                              <a:gd name="T61" fmla="*/ 189 h 230"/>
                              <a:gd name="T62" fmla="*/ 34 w 217"/>
                              <a:gd name="T63" fmla="*/ 185 h 230"/>
                              <a:gd name="T64" fmla="*/ 43 w 217"/>
                              <a:gd name="T65" fmla="*/ 169 h 230"/>
                              <a:gd name="T66" fmla="*/ 105 w 217"/>
                              <a:gd name="T67" fmla="*/ 36 h 230"/>
                              <a:gd name="T68" fmla="*/ 95 w 217"/>
                              <a:gd name="T69" fmla="*/ 32 h 230"/>
                              <a:gd name="T70" fmla="*/ 91 w 217"/>
                              <a:gd name="T71" fmla="*/ 30 h 230"/>
                              <a:gd name="T72" fmla="*/ 73 w 217"/>
                              <a:gd name="T73" fmla="*/ 25 h 230"/>
                              <a:gd name="T74" fmla="*/ 73 w 217"/>
                              <a:gd name="T75" fmla="*/ 25 h 230"/>
                              <a:gd name="T76" fmla="*/ 60 w 217"/>
                              <a:gd name="T77" fmla="*/ 25 h 230"/>
                              <a:gd name="T78" fmla="*/ 45 w 217"/>
                              <a:gd name="T79" fmla="*/ 33 h 230"/>
                              <a:gd name="T80" fmla="*/ 43 w 217"/>
                              <a:gd name="T81" fmla="*/ 34 h 230"/>
                              <a:gd name="T82" fmla="*/ 30 w 217"/>
                              <a:gd name="T83" fmla="*/ 48 h 230"/>
                              <a:gd name="T84" fmla="*/ 25 w 217"/>
                              <a:gd name="T85" fmla="*/ 46 h 230"/>
                              <a:gd name="T86" fmla="*/ 49 w 217"/>
                              <a:gd name="T87" fmla="*/ 0 h 230"/>
                              <a:gd name="T88" fmla="*/ 60 w 217"/>
                              <a:gd name="T89" fmla="*/ 5 h 230"/>
                              <a:gd name="T90" fmla="*/ 79 w 217"/>
                              <a:gd name="T91" fmla="*/ 14 h 230"/>
                              <a:gd name="T92" fmla="*/ 99 w 217"/>
                              <a:gd name="T93" fmla="*/ 22 h 230"/>
                              <a:gd name="T94" fmla="*/ 120 w 217"/>
                              <a:gd name="T95" fmla="*/ 30 h 230"/>
                              <a:gd name="T96" fmla="*/ 139 w 217"/>
                              <a:gd name="T97" fmla="*/ 38 h 230"/>
                              <a:gd name="T98" fmla="*/ 160 w 217"/>
                              <a:gd name="T99" fmla="*/ 46 h 230"/>
                              <a:gd name="T100" fmla="*/ 180 w 217"/>
                              <a:gd name="T101" fmla="*/ 53 h 230"/>
                              <a:gd name="T102" fmla="*/ 200 w 217"/>
                              <a:gd name="T103" fmla="*/ 60 h 230"/>
                              <a:gd name="T104" fmla="*/ 217 w 217"/>
                              <a:gd name="T105" fmla="*/ 67 h 2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217" h="230">
                                <a:moveTo>
                                  <a:pt x="217" y="67"/>
                                </a:moveTo>
                                <a:lnTo>
                                  <a:pt x="199" y="115"/>
                                </a:lnTo>
                                <a:lnTo>
                                  <a:pt x="194" y="113"/>
                                </a:lnTo>
                                <a:lnTo>
                                  <a:pt x="194" y="97"/>
                                </a:lnTo>
                                <a:lnTo>
                                  <a:pt x="193" y="85"/>
                                </a:lnTo>
                                <a:lnTo>
                                  <a:pt x="192" y="83"/>
                                </a:lnTo>
                                <a:lnTo>
                                  <a:pt x="188" y="77"/>
                                </a:lnTo>
                                <a:lnTo>
                                  <a:pt x="181" y="69"/>
                                </a:lnTo>
                                <a:lnTo>
                                  <a:pt x="175" y="64"/>
                                </a:lnTo>
                                <a:lnTo>
                                  <a:pt x="175" y="63"/>
                                </a:lnTo>
                                <a:lnTo>
                                  <a:pt x="164" y="59"/>
                                </a:lnTo>
                                <a:lnTo>
                                  <a:pt x="156" y="56"/>
                                </a:lnTo>
                                <a:lnTo>
                                  <a:pt x="150" y="54"/>
                                </a:lnTo>
                                <a:lnTo>
                                  <a:pt x="93" y="189"/>
                                </a:lnTo>
                                <a:lnTo>
                                  <a:pt x="87" y="206"/>
                                </a:lnTo>
                                <a:lnTo>
                                  <a:pt x="90" y="212"/>
                                </a:lnTo>
                                <a:lnTo>
                                  <a:pt x="92" y="215"/>
                                </a:lnTo>
                                <a:lnTo>
                                  <a:pt x="105" y="223"/>
                                </a:lnTo>
                                <a:lnTo>
                                  <a:pt x="110" y="225"/>
                                </a:lnTo>
                                <a:lnTo>
                                  <a:pt x="111" y="225"/>
                                </a:lnTo>
                                <a:lnTo>
                                  <a:pt x="109" y="230"/>
                                </a:lnTo>
                                <a:lnTo>
                                  <a:pt x="108" y="229"/>
                                </a:lnTo>
                                <a:lnTo>
                                  <a:pt x="86" y="221"/>
                                </a:lnTo>
                                <a:lnTo>
                                  <a:pt x="64" y="213"/>
                                </a:lnTo>
                                <a:lnTo>
                                  <a:pt x="41" y="204"/>
                                </a:lnTo>
                                <a:lnTo>
                                  <a:pt x="19" y="194"/>
                                </a:lnTo>
                                <a:lnTo>
                                  <a:pt x="0" y="186"/>
                                </a:lnTo>
                                <a:lnTo>
                                  <a:pt x="2" y="182"/>
                                </a:lnTo>
                                <a:lnTo>
                                  <a:pt x="9" y="185"/>
                                </a:lnTo>
                                <a:lnTo>
                                  <a:pt x="22" y="188"/>
                                </a:lnTo>
                                <a:lnTo>
                                  <a:pt x="25" y="189"/>
                                </a:lnTo>
                                <a:lnTo>
                                  <a:pt x="34" y="185"/>
                                </a:lnTo>
                                <a:lnTo>
                                  <a:pt x="43" y="169"/>
                                </a:lnTo>
                                <a:lnTo>
                                  <a:pt x="105" y="36"/>
                                </a:lnTo>
                                <a:lnTo>
                                  <a:pt x="95" y="32"/>
                                </a:lnTo>
                                <a:lnTo>
                                  <a:pt x="91" y="30"/>
                                </a:lnTo>
                                <a:lnTo>
                                  <a:pt x="73" y="25"/>
                                </a:lnTo>
                                <a:lnTo>
                                  <a:pt x="60" y="25"/>
                                </a:lnTo>
                                <a:lnTo>
                                  <a:pt x="45" y="33"/>
                                </a:lnTo>
                                <a:lnTo>
                                  <a:pt x="43" y="34"/>
                                </a:lnTo>
                                <a:lnTo>
                                  <a:pt x="30" y="48"/>
                                </a:lnTo>
                                <a:lnTo>
                                  <a:pt x="25" y="46"/>
                                </a:lnTo>
                                <a:lnTo>
                                  <a:pt x="49" y="0"/>
                                </a:lnTo>
                                <a:lnTo>
                                  <a:pt x="60" y="5"/>
                                </a:lnTo>
                                <a:lnTo>
                                  <a:pt x="79" y="14"/>
                                </a:lnTo>
                                <a:lnTo>
                                  <a:pt x="99" y="22"/>
                                </a:lnTo>
                                <a:lnTo>
                                  <a:pt x="120" y="30"/>
                                </a:lnTo>
                                <a:lnTo>
                                  <a:pt x="139" y="38"/>
                                </a:lnTo>
                                <a:lnTo>
                                  <a:pt x="160" y="46"/>
                                </a:lnTo>
                                <a:lnTo>
                                  <a:pt x="180" y="53"/>
                                </a:lnTo>
                                <a:lnTo>
                                  <a:pt x="200" y="60"/>
                                </a:lnTo>
                                <a:lnTo>
                                  <a:pt x="217" y="6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8" name="Freeform 20"/>
                        <wps:cNvSpPr>
                          <a:spLocks noEditPoints="1"/>
                        </wps:cNvSpPr>
                        <wps:spPr bwMode="auto">
                          <a:xfrm>
                            <a:off x="5859" y="6281"/>
                            <a:ext cx="173" cy="160"/>
                          </a:xfrm>
                          <a:custGeom>
                            <a:avLst/>
                            <a:gdLst>
                              <a:gd name="T0" fmla="*/ 148 w 232"/>
                              <a:gd name="T1" fmla="*/ 138 h 214"/>
                              <a:gd name="T2" fmla="*/ 145 w 232"/>
                              <a:gd name="T3" fmla="*/ 137 h 214"/>
                              <a:gd name="T4" fmla="*/ 123 w 232"/>
                              <a:gd name="T5" fmla="*/ 131 h 214"/>
                              <a:gd name="T6" fmla="*/ 101 w 232"/>
                              <a:gd name="T7" fmla="*/ 125 h 214"/>
                              <a:gd name="T8" fmla="*/ 78 w 232"/>
                              <a:gd name="T9" fmla="*/ 118 h 214"/>
                              <a:gd name="T10" fmla="*/ 74 w 232"/>
                              <a:gd name="T11" fmla="*/ 117 h 214"/>
                              <a:gd name="T12" fmla="*/ 59 w 232"/>
                              <a:gd name="T13" fmla="*/ 131 h 214"/>
                              <a:gd name="T14" fmla="*/ 49 w 232"/>
                              <a:gd name="T15" fmla="*/ 144 h 214"/>
                              <a:gd name="T16" fmla="*/ 49 w 232"/>
                              <a:gd name="T17" fmla="*/ 152 h 214"/>
                              <a:gd name="T18" fmla="*/ 54 w 232"/>
                              <a:gd name="T19" fmla="*/ 158 h 214"/>
                              <a:gd name="T20" fmla="*/ 63 w 232"/>
                              <a:gd name="T21" fmla="*/ 162 h 214"/>
                              <a:gd name="T22" fmla="*/ 73 w 232"/>
                              <a:gd name="T23" fmla="*/ 167 h 214"/>
                              <a:gd name="T24" fmla="*/ 72 w 232"/>
                              <a:gd name="T25" fmla="*/ 172 h 214"/>
                              <a:gd name="T26" fmla="*/ 61 w 232"/>
                              <a:gd name="T27" fmla="*/ 168 h 214"/>
                              <a:gd name="T28" fmla="*/ 37 w 232"/>
                              <a:gd name="T29" fmla="*/ 161 h 214"/>
                              <a:gd name="T30" fmla="*/ 14 w 232"/>
                              <a:gd name="T31" fmla="*/ 154 h 214"/>
                              <a:gd name="T32" fmla="*/ 0 w 232"/>
                              <a:gd name="T33" fmla="*/ 148 h 214"/>
                              <a:gd name="T34" fmla="*/ 2 w 232"/>
                              <a:gd name="T35" fmla="*/ 143 h 214"/>
                              <a:gd name="T36" fmla="*/ 13 w 232"/>
                              <a:gd name="T37" fmla="*/ 145 h 214"/>
                              <a:gd name="T38" fmla="*/ 19 w 232"/>
                              <a:gd name="T39" fmla="*/ 143 h 214"/>
                              <a:gd name="T40" fmla="*/ 24 w 232"/>
                              <a:gd name="T41" fmla="*/ 142 h 214"/>
                              <a:gd name="T42" fmla="*/ 36 w 232"/>
                              <a:gd name="T43" fmla="*/ 135 h 214"/>
                              <a:gd name="T44" fmla="*/ 52 w 232"/>
                              <a:gd name="T45" fmla="*/ 122 h 214"/>
                              <a:gd name="T46" fmla="*/ 52 w 232"/>
                              <a:gd name="T47" fmla="*/ 122 h 214"/>
                              <a:gd name="T48" fmla="*/ 90 w 232"/>
                              <a:gd name="T49" fmla="*/ 86 h 214"/>
                              <a:gd name="T50" fmla="*/ 126 w 232"/>
                              <a:gd name="T51" fmla="*/ 50 h 214"/>
                              <a:gd name="T52" fmla="*/ 161 w 232"/>
                              <a:gd name="T53" fmla="*/ 14 h 214"/>
                              <a:gd name="T54" fmla="*/ 173 w 232"/>
                              <a:gd name="T55" fmla="*/ 0 h 214"/>
                              <a:gd name="T56" fmla="*/ 176 w 232"/>
                              <a:gd name="T57" fmla="*/ 1 h 214"/>
                              <a:gd name="T58" fmla="*/ 179 w 232"/>
                              <a:gd name="T59" fmla="*/ 27 h 214"/>
                              <a:gd name="T60" fmla="*/ 187 w 232"/>
                              <a:gd name="T61" fmla="*/ 77 h 214"/>
                              <a:gd name="T62" fmla="*/ 197 w 232"/>
                              <a:gd name="T63" fmla="*/ 127 h 214"/>
                              <a:gd name="T64" fmla="*/ 206 w 232"/>
                              <a:gd name="T65" fmla="*/ 169 h 214"/>
                              <a:gd name="T66" fmla="*/ 208 w 232"/>
                              <a:gd name="T67" fmla="*/ 176 h 214"/>
                              <a:gd name="T68" fmla="*/ 212 w 232"/>
                              <a:gd name="T69" fmla="*/ 190 h 214"/>
                              <a:gd name="T70" fmla="*/ 218 w 232"/>
                              <a:gd name="T71" fmla="*/ 201 h 214"/>
                              <a:gd name="T72" fmla="*/ 223 w 232"/>
                              <a:gd name="T73" fmla="*/ 206 h 214"/>
                              <a:gd name="T74" fmla="*/ 225 w 232"/>
                              <a:gd name="T75" fmla="*/ 206 h 214"/>
                              <a:gd name="T76" fmla="*/ 232 w 232"/>
                              <a:gd name="T77" fmla="*/ 209 h 214"/>
                              <a:gd name="T78" fmla="*/ 231 w 232"/>
                              <a:gd name="T79" fmla="*/ 214 h 214"/>
                              <a:gd name="T80" fmla="*/ 223 w 232"/>
                              <a:gd name="T81" fmla="*/ 212 h 214"/>
                              <a:gd name="T82" fmla="*/ 201 w 232"/>
                              <a:gd name="T83" fmla="*/ 207 h 214"/>
                              <a:gd name="T84" fmla="*/ 176 w 232"/>
                              <a:gd name="T85" fmla="*/ 202 h 214"/>
                              <a:gd name="T86" fmla="*/ 153 w 232"/>
                              <a:gd name="T87" fmla="*/ 196 h 214"/>
                              <a:gd name="T88" fmla="*/ 130 w 232"/>
                              <a:gd name="T89" fmla="*/ 190 h 214"/>
                              <a:gd name="T90" fmla="*/ 125 w 232"/>
                              <a:gd name="T91" fmla="*/ 188 h 214"/>
                              <a:gd name="T92" fmla="*/ 126 w 232"/>
                              <a:gd name="T93" fmla="*/ 182 h 214"/>
                              <a:gd name="T94" fmla="*/ 131 w 232"/>
                              <a:gd name="T95" fmla="*/ 183 h 214"/>
                              <a:gd name="T96" fmla="*/ 131 w 232"/>
                              <a:gd name="T97" fmla="*/ 184 h 214"/>
                              <a:gd name="T98" fmla="*/ 141 w 232"/>
                              <a:gd name="T99" fmla="*/ 187 h 214"/>
                              <a:gd name="T100" fmla="*/ 149 w 232"/>
                              <a:gd name="T101" fmla="*/ 185 h 214"/>
                              <a:gd name="T102" fmla="*/ 154 w 232"/>
                              <a:gd name="T103" fmla="*/ 180 h 214"/>
                              <a:gd name="T104" fmla="*/ 155 w 232"/>
                              <a:gd name="T105" fmla="*/ 175 h 214"/>
                              <a:gd name="T106" fmla="*/ 153 w 232"/>
                              <a:gd name="T107" fmla="*/ 164 h 214"/>
                              <a:gd name="T108" fmla="*/ 148 w 232"/>
                              <a:gd name="T109" fmla="*/ 138 h 214"/>
                              <a:gd name="T110" fmla="*/ 146 w 232"/>
                              <a:gd name="T111" fmla="*/ 127 h 214"/>
                              <a:gd name="T112" fmla="*/ 139 w 232"/>
                              <a:gd name="T113" fmla="*/ 82 h 214"/>
                              <a:gd name="T114" fmla="*/ 136 w 232"/>
                              <a:gd name="T115" fmla="*/ 56 h 214"/>
                              <a:gd name="T116" fmla="*/ 117 w 232"/>
                              <a:gd name="T117" fmla="*/ 74 h 214"/>
                              <a:gd name="T118" fmla="*/ 83 w 232"/>
                              <a:gd name="T119" fmla="*/ 108 h 214"/>
                              <a:gd name="T120" fmla="*/ 104 w 232"/>
                              <a:gd name="T121" fmla="*/ 114 h 214"/>
                              <a:gd name="T122" fmla="*/ 127 w 232"/>
                              <a:gd name="T123" fmla="*/ 122 h 214"/>
                              <a:gd name="T124" fmla="*/ 146 w 232"/>
                              <a:gd name="T125" fmla="*/ 127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232" h="214">
                                <a:moveTo>
                                  <a:pt x="148" y="138"/>
                                </a:moveTo>
                                <a:lnTo>
                                  <a:pt x="145" y="137"/>
                                </a:lnTo>
                                <a:lnTo>
                                  <a:pt x="123" y="131"/>
                                </a:lnTo>
                                <a:lnTo>
                                  <a:pt x="101" y="125"/>
                                </a:lnTo>
                                <a:lnTo>
                                  <a:pt x="78" y="118"/>
                                </a:lnTo>
                                <a:lnTo>
                                  <a:pt x="74" y="117"/>
                                </a:lnTo>
                                <a:lnTo>
                                  <a:pt x="59" y="131"/>
                                </a:lnTo>
                                <a:lnTo>
                                  <a:pt x="49" y="144"/>
                                </a:lnTo>
                                <a:lnTo>
                                  <a:pt x="49" y="152"/>
                                </a:lnTo>
                                <a:lnTo>
                                  <a:pt x="54" y="158"/>
                                </a:lnTo>
                                <a:lnTo>
                                  <a:pt x="63" y="162"/>
                                </a:lnTo>
                                <a:lnTo>
                                  <a:pt x="73" y="167"/>
                                </a:lnTo>
                                <a:lnTo>
                                  <a:pt x="72" y="172"/>
                                </a:lnTo>
                                <a:lnTo>
                                  <a:pt x="61" y="168"/>
                                </a:lnTo>
                                <a:lnTo>
                                  <a:pt x="37" y="161"/>
                                </a:lnTo>
                                <a:lnTo>
                                  <a:pt x="14" y="154"/>
                                </a:lnTo>
                                <a:lnTo>
                                  <a:pt x="0" y="148"/>
                                </a:lnTo>
                                <a:lnTo>
                                  <a:pt x="2" y="143"/>
                                </a:lnTo>
                                <a:lnTo>
                                  <a:pt x="13" y="145"/>
                                </a:lnTo>
                                <a:lnTo>
                                  <a:pt x="19" y="143"/>
                                </a:lnTo>
                                <a:lnTo>
                                  <a:pt x="24" y="142"/>
                                </a:lnTo>
                                <a:lnTo>
                                  <a:pt x="36" y="135"/>
                                </a:lnTo>
                                <a:lnTo>
                                  <a:pt x="52" y="122"/>
                                </a:lnTo>
                                <a:lnTo>
                                  <a:pt x="90" y="86"/>
                                </a:lnTo>
                                <a:lnTo>
                                  <a:pt x="126" y="50"/>
                                </a:lnTo>
                                <a:lnTo>
                                  <a:pt x="161" y="14"/>
                                </a:lnTo>
                                <a:lnTo>
                                  <a:pt x="173" y="0"/>
                                </a:lnTo>
                                <a:lnTo>
                                  <a:pt x="176" y="1"/>
                                </a:lnTo>
                                <a:lnTo>
                                  <a:pt x="179" y="27"/>
                                </a:lnTo>
                                <a:lnTo>
                                  <a:pt x="187" y="77"/>
                                </a:lnTo>
                                <a:lnTo>
                                  <a:pt x="197" y="127"/>
                                </a:lnTo>
                                <a:lnTo>
                                  <a:pt x="206" y="169"/>
                                </a:lnTo>
                                <a:lnTo>
                                  <a:pt x="208" y="176"/>
                                </a:lnTo>
                                <a:lnTo>
                                  <a:pt x="212" y="190"/>
                                </a:lnTo>
                                <a:lnTo>
                                  <a:pt x="218" y="201"/>
                                </a:lnTo>
                                <a:lnTo>
                                  <a:pt x="223" y="206"/>
                                </a:lnTo>
                                <a:lnTo>
                                  <a:pt x="225" y="206"/>
                                </a:lnTo>
                                <a:lnTo>
                                  <a:pt x="232" y="209"/>
                                </a:lnTo>
                                <a:lnTo>
                                  <a:pt x="231" y="214"/>
                                </a:lnTo>
                                <a:lnTo>
                                  <a:pt x="223" y="212"/>
                                </a:lnTo>
                                <a:lnTo>
                                  <a:pt x="201" y="207"/>
                                </a:lnTo>
                                <a:lnTo>
                                  <a:pt x="176" y="202"/>
                                </a:lnTo>
                                <a:lnTo>
                                  <a:pt x="153" y="196"/>
                                </a:lnTo>
                                <a:lnTo>
                                  <a:pt x="130" y="190"/>
                                </a:lnTo>
                                <a:lnTo>
                                  <a:pt x="125" y="188"/>
                                </a:lnTo>
                                <a:lnTo>
                                  <a:pt x="126" y="182"/>
                                </a:lnTo>
                                <a:lnTo>
                                  <a:pt x="131" y="183"/>
                                </a:lnTo>
                                <a:lnTo>
                                  <a:pt x="131" y="184"/>
                                </a:lnTo>
                                <a:lnTo>
                                  <a:pt x="141" y="187"/>
                                </a:lnTo>
                                <a:lnTo>
                                  <a:pt x="149" y="185"/>
                                </a:lnTo>
                                <a:lnTo>
                                  <a:pt x="154" y="180"/>
                                </a:lnTo>
                                <a:lnTo>
                                  <a:pt x="155" y="175"/>
                                </a:lnTo>
                                <a:lnTo>
                                  <a:pt x="153" y="164"/>
                                </a:lnTo>
                                <a:lnTo>
                                  <a:pt x="148" y="138"/>
                                </a:lnTo>
                                <a:close/>
                                <a:moveTo>
                                  <a:pt x="146" y="127"/>
                                </a:moveTo>
                                <a:lnTo>
                                  <a:pt x="139" y="82"/>
                                </a:lnTo>
                                <a:lnTo>
                                  <a:pt x="136" y="56"/>
                                </a:lnTo>
                                <a:lnTo>
                                  <a:pt x="117" y="74"/>
                                </a:lnTo>
                                <a:lnTo>
                                  <a:pt x="83" y="108"/>
                                </a:lnTo>
                                <a:lnTo>
                                  <a:pt x="104" y="114"/>
                                </a:lnTo>
                                <a:lnTo>
                                  <a:pt x="127" y="122"/>
                                </a:lnTo>
                                <a:lnTo>
                                  <a:pt x="146" y="12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9" name="Freeform 21"/>
                        <wps:cNvSpPr>
                          <a:spLocks noEditPoints="1"/>
                        </wps:cNvSpPr>
                        <wps:spPr bwMode="auto">
                          <a:xfrm>
                            <a:off x="6035" y="6303"/>
                            <a:ext cx="173" cy="156"/>
                          </a:xfrm>
                          <a:custGeom>
                            <a:avLst/>
                            <a:gdLst>
                              <a:gd name="T0" fmla="*/ 1 w 235"/>
                              <a:gd name="T1" fmla="*/ 179 h 207"/>
                              <a:gd name="T2" fmla="*/ 9 w 235"/>
                              <a:gd name="T3" fmla="*/ 180 h 207"/>
                              <a:gd name="T4" fmla="*/ 33 w 235"/>
                              <a:gd name="T5" fmla="*/ 176 h 207"/>
                              <a:gd name="T6" fmla="*/ 66 w 235"/>
                              <a:gd name="T7" fmla="*/ 37 h 207"/>
                              <a:gd name="T8" fmla="*/ 63 w 235"/>
                              <a:gd name="T9" fmla="*/ 11 h 207"/>
                              <a:gd name="T10" fmla="*/ 49 w 235"/>
                              <a:gd name="T11" fmla="*/ 6 h 207"/>
                              <a:gd name="T12" fmla="*/ 44 w 235"/>
                              <a:gd name="T13" fmla="*/ 0 h 207"/>
                              <a:gd name="T14" fmla="*/ 73 w 235"/>
                              <a:gd name="T15" fmla="*/ 6 h 207"/>
                              <a:gd name="T16" fmla="*/ 115 w 235"/>
                              <a:gd name="T17" fmla="*/ 14 h 207"/>
                              <a:gd name="T18" fmla="*/ 137 w 235"/>
                              <a:gd name="T19" fmla="*/ 18 h 207"/>
                              <a:gd name="T20" fmla="*/ 165 w 235"/>
                              <a:gd name="T21" fmla="*/ 25 h 207"/>
                              <a:gd name="T22" fmla="*/ 189 w 235"/>
                              <a:gd name="T23" fmla="*/ 35 h 207"/>
                              <a:gd name="T24" fmla="*/ 212 w 235"/>
                              <a:gd name="T25" fmla="*/ 52 h 207"/>
                              <a:gd name="T26" fmla="*/ 227 w 235"/>
                              <a:gd name="T27" fmla="*/ 74 h 207"/>
                              <a:gd name="T28" fmla="*/ 235 w 235"/>
                              <a:gd name="T29" fmla="*/ 99 h 207"/>
                              <a:gd name="T30" fmla="*/ 235 w 235"/>
                              <a:gd name="T31" fmla="*/ 127 h 207"/>
                              <a:gd name="T32" fmla="*/ 231 w 235"/>
                              <a:gd name="T33" fmla="*/ 145 h 207"/>
                              <a:gd name="T34" fmla="*/ 213 w 235"/>
                              <a:gd name="T35" fmla="*/ 176 h 207"/>
                              <a:gd name="T36" fmla="*/ 200 w 235"/>
                              <a:gd name="T37" fmla="*/ 187 h 207"/>
                              <a:gd name="T38" fmla="*/ 177 w 235"/>
                              <a:gd name="T39" fmla="*/ 200 h 207"/>
                              <a:gd name="T40" fmla="*/ 152 w 235"/>
                              <a:gd name="T41" fmla="*/ 205 h 207"/>
                              <a:gd name="T42" fmla="*/ 130 w 235"/>
                              <a:gd name="T43" fmla="*/ 207 h 207"/>
                              <a:gd name="T44" fmla="*/ 104 w 235"/>
                              <a:gd name="T45" fmla="*/ 203 h 207"/>
                              <a:gd name="T46" fmla="*/ 79 w 235"/>
                              <a:gd name="T47" fmla="*/ 199 h 207"/>
                              <a:gd name="T48" fmla="*/ 32 w 235"/>
                              <a:gd name="T49" fmla="*/ 191 h 207"/>
                              <a:gd name="T50" fmla="*/ 0 w 235"/>
                              <a:gd name="T51" fmla="*/ 183 h 207"/>
                              <a:gd name="T52" fmla="*/ 90 w 235"/>
                              <a:gd name="T53" fmla="*/ 170 h 207"/>
                              <a:gd name="T54" fmla="*/ 92 w 235"/>
                              <a:gd name="T55" fmla="*/ 188 h 207"/>
                              <a:gd name="T56" fmla="*/ 105 w 235"/>
                              <a:gd name="T57" fmla="*/ 194 h 207"/>
                              <a:gd name="T58" fmla="*/ 129 w 235"/>
                              <a:gd name="T59" fmla="*/ 194 h 207"/>
                              <a:gd name="T60" fmla="*/ 140 w 235"/>
                              <a:gd name="T61" fmla="*/ 191 h 207"/>
                              <a:gd name="T62" fmla="*/ 156 w 235"/>
                              <a:gd name="T63" fmla="*/ 176 h 207"/>
                              <a:gd name="T64" fmla="*/ 167 w 235"/>
                              <a:gd name="T65" fmla="*/ 160 h 207"/>
                              <a:gd name="T66" fmla="*/ 178 w 235"/>
                              <a:gd name="T67" fmla="*/ 122 h 207"/>
                              <a:gd name="T68" fmla="*/ 174 w 235"/>
                              <a:gd name="T69" fmla="*/ 62 h 207"/>
                              <a:gd name="T70" fmla="*/ 165 w 235"/>
                              <a:gd name="T71" fmla="*/ 45 h 207"/>
                              <a:gd name="T72" fmla="*/ 152 w 235"/>
                              <a:gd name="T73" fmla="*/ 35 h 207"/>
                              <a:gd name="T74" fmla="*/ 135 w 235"/>
                              <a:gd name="T75" fmla="*/ 29 h 207"/>
                              <a:gd name="T76" fmla="*/ 118 w 235"/>
                              <a:gd name="T77" fmla="*/ 25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235" h="207">
                                <a:moveTo>
                                  <a:pt x="0" y="183"/>
                                </a:moveTo>
                                <a:lnTo>
                                  <a:pt x="1" y="179"/>
                                </a:lnTo>
                                <a:lnTo>
                                  <a:pt x="8" y="180"/>
                                </a:lnTo>
                                <a:lnTo>
                                  <a:pt x="9" y="180"/>
                                </a:lnTo>
                                <a:lnTo>
                                  <a:pt x="23" y="181"/>
                                </a:lnTo>
                                <a:lnTo>
                                  <a:pt x="33" y="176"/>
                                </a:lnTo>
                                <a:lnTo>
                                  <a:pt x="38" y="159"/>
                                </a:lnTo>
                                <a:lnTo>
                                  <a:pt x="66" y="37"/>
                                </a:lnTo>
                                <a:lnTo>
                                  <a:pt x="68" y="19"/>
                                </a:lnTo>
                                <a:lnTo>
                                  <a:pt x="63" y="11"/>
                                </a:lnTo>
                                <a:lnTo>
                                  <a:pt x="50" y="6"/>
                                </a:lnTo>
                                <a:lnTo>
                                  <a:pt x="49" y="6"/>
                                </a:lnTo>
                                <a:lnTo>
                                  <a:pt x="43" y="5"/>
                                </a:lnTo>
                                <a:lnTo>
                                  <a:pt x="44" y="0"/>
                                </a:lnTo>
                                <a:lnTo>
                                  <a:pt x="51" y="1"/>
                                </a:lnTo>
                                <a:lnTo>
                                  <a:pt x="73" y="6"/>
                                </a:lnTo>
                                <a:lnTo>
                                  <a:pt x="93" y="10"/>
                                </a:lnTo>
                                <a:lnTo>
                                  <a:pt x="115" y="14"/>
                                </a:lnTo>
                                <a:lnTo>
                                  <a:pt x="132" y="17"/>
                                </a:lnTo>
                                <a:lnTo>
                                  <a:pt x="137" y="18"/>
                                </a:lnTo>
                                <a:lnTo>
                                  <a:pt x="157" y="23"/>
                                </a:lnTo>
                                <a:lnTo>
                                  <a:pt x="165" y="25"/>
                                </a:lnTo>
                                <a:lnTo>
                                  <a:pt x="179" y="31"/>
                                </a:lnTo>
                                <a:lnTo>
                                  <a:pt x="189" y="35"/>
                                </a:lnTo>
                                <a:lnTo>
                                  <a:pt x="199" y="42"/>
                                </a:lnTo>
                                <a:lnTo>
                                  <a:pt x="212" y="52"/>
                                </a:lnTo>
                                <a:lnTo>
                                  <a:pt x="219" y="62"/>
                                </a:lnTo>
                                <a:lnTo>
                                  <a:pt x="227" y="74"/>
                                </a:lnTo>
                                <a:lnTo>
                                  <a:pt x="231" y="87"/>
                                </a:lnTo>
                                <a:lnTo>
                                  <a:pt x="235" y="99"/>
                                </a:lnTo>
                                <a:lnTo>
                                  <a:pt x="235" y="117"/>
                                </a:lnTo>
                                <a:lnTo>
                                  <a:pt x="235" y="127"/>
                                </a:lnTo>
                                <a:lnTo>
                                  <a:pt x="232" y="139"/>
                                </a:lnTo>
                                <a:lnTo>
                                  <a:pt x="231" y="145"/>
                                </a:lnTo>
                                <a:lnTo>
                                  <a:pt x="224" y="163"/>
                                </a:lnTo>
                                <a:lnTo>
                                  <a:pt x="213" y="176"/>
                                </a:lnTo>
                                <a:lnTo>
                                  <a:pt x="202" y="185"/>
                                </a:lnTo>
                                <a:lnTo>
                                  <a:pt x="200" y="187"/>
                                </a:lnTo>
                                <a:lnTo>
                                  <a:pt x="186" y="196"/>
                                </a:lnTo>
                                <a:lnTo>
                                  <a:pt x="177" y="200"/>
                                </a:lnTo>
                                <a:lnTo>
                                  <a:pt x="171" y="202"/>
                                </a:lnTo>
                                <a:lnTo>
                                  <a:pt x="152" y="205"/>
                                </a:lnTo>
                                <a:lnTo>
                                  <a:pt x="130" y="207"/>
                                </a:lnTo>
                                <a:lnTo>
                                  <a:pt x="126" y="206"/>
                                </a:lnTo>
                                <a:lnTo>
                                  <a:pt x="104" y="203"/>
                                </a:lnTo>
                                <a:lnTo>
                                  <a:pt x="99" y="203"/>
                                </a:lnTo>
                                <a:lnTo>
                                  <a:pt x="79" y="199"/>
                                </a:lnTo>
                                <a:lnTo>
                                  <a:pt x="55" y="195"/>
                                </a:lnTo>
                                <a:lnTo>
                                  <a:pt x="32" y="191"/>
                                </a:lnTo>
                                <a:lnTo>
                                  <a:pt x="9" y="185"/>
                                </a:lnTo>
                                <a:lnTo>
                                  <a:pt x="0" y="183"/>
                                </a:lnTo>
                                <a:close/>
                                <a:moveTo>
                                  <a:pt x="118" y="25"/>
                                </a:moveTo>
                                <a:lnTo>
                                  <a:pt x="90" y="170"/>
                                </a:lnTo>
                                <a:lnTo>
                                  <a:pt x="88" y="184"/>
                                </a:lnTo>
                                <a:lnTo>
                                  <a:pt x="92" y="188"/>
                                </a:lnTo>
                                <a:lnTo>
                                  <a:pt x="105" y="194"/>
                                </a:lnTo>
                                <a:lnTo>
                                  <a:pt x="117" y="195"/>
                                </a:lnTo>
                                <a:lnTo>
                                  <a:pt x="129" y="194"/>
                                </a:lnTo>
                                <a:lnTo>
                                  <a:pt x="140" y="191"/>
                                </a:lnTo>
                                <a:lnTo>
                                  <a:pt x="149" y="184"/>
                                </a:lnTo>
                                <a:lnTo>
                                  <a:pt x="156" y="176"/>
                                </a:lnTo>
                                <a:lnTo>
                                  <a:pt x="159" y="174"/>
                                </a:lnTo>
                                <a:lnTo>
                                  <a:pt x="167" y="160"/>
                                </a:lnTo>
                                <a:lnTo>
                                  <a:pt x="174" y="142"/>
                                </a:lnTo>
                                <a:lnTo>
                                  <a:pt x="178" y="122"/>
                                </a:lnTo>
                                <a:lnTo>
                                  <a:pt x="180" y="89"/>
                                </a:lnTo>
                                <a:lnTo>
                                  <a:pt x="174" y="62"/>
                                </a:lnTo>
                                <a:lnTo>
                                  <a:pt x="165" y="45"/>
                                </a:lnTo>
                                <a:lnTo>
                                  <a:pt x="155" y="37"/>
                                </a:lnTo>
                                <a:lnTo>
                                  <a:pt x="152" y="35"/>
                                </a:lnTo>
                                <a:lnTo>
                                  <a:pt x="139" y="30"/>
                                </a:lnTo>
                                <a:lnTo>
                                  <a:pt x="135" y="29"/>
                                </a:lnTo>
                                <a:lnTo>
                                  <a:pt x="118" y="2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0" name="Freeform 22"/>
                        <wps:cNvSpPr>
                          <a:spLocks noEditPoints="1"/>
                        </wps:cNvSpPr>
                        <wps:spPr bwMode="auto">
                          <a:xfrm>
                            <a:off x="6278" y="6335"/>
                            <a:ext cx="164" cy="141"/>
                          </a:xfrm>
                          <a:custGeom>
                            <a:avLst/>
                            <a:gdLst>
                              <a:gd name="T0" fmla="*/ 1 w 221"/>
                              <a:gd name="T1" fmla="*/ 184 h 193"/>
                              <a:gd name="T2" fmla="*/ 15 w 221"/>
                              <a:gd name="T3" fmla="*/ 183 h 193"/>
                              <a:gd name="T4" fmla="*/ 31 w 221"/>
                              <a:gd name="T5" fmla="*/ 176 h 193"/>
                              <a:gd name="T6" fmla="*/ 36 w 221"/>
                              <a:gd name="T7" fmla="*/ 96 h 193"/>
                              <a:gd name="T8" fmla="*/ 6 w 221"/>
                              <a:gd name="T9" fmla="*/ 95 h 193"/>
                              <a:gd name="T10" fmla="*/ 21 w 221"/>
                              <a:gd name="T11" fmla="*/ 85 h 193"/>
                              <a:gd name="T12" fmla="*/ 38 w 221"/>
                              <a:gd name="T13" fmla="*/ 34 h 193"/>
                              <a:gd name="T14" fmla="*/ 32 w 221"/>
                              <a:gd name="T15" fmla="*/ 10 h 193"/>
                              <a:gd name="T16" fmla="*/ 18 w 221"/>
                              <a:gd name="T17" fmla="*/ 6 h 193"/>
                              <a:gd name="T18" fmla="*/ 11 w 221"/>
                              <a:gd name="T19" fmla="*/ 0 h 193"/>
                              <a:gd name="T20" fmla="*/ 45 w 221"/>
                              <a:gd name="T21" fmla="*/ 2 h 193"/>
                              <a:gd name="T22" fmla="*/ 92 w 221"/>
                              <a:gd name="T23" fmla="*/ 3 h 193"/>
                              <a:gd name="T24" fmla="*/ 111 w 221"/>
                              <a:gd name="T25" fmla="*/ 4 h 193"/>
                              <a:gd name="T26" fmla="*/ 133 w 221"/>
                              <a:gd name="T27" fmla="*/ 5 h 193"/>
                              <a:gd name="T28" fmla="*/ 162 w 221"/>
                              <a:gd name="T29" fmla="*/ 12 h 193"/>
                              <a:gd name="T30" fmla="*/ 185 w 221"/>
                              <a:gd name="T31" fmla="*/ 25 h 193"/>
                              <a:gd name="T32" fmla="*/ 204 w 221"/>
                              <a:gd name="T33" fmla="*/ 45 h 193"/>
                              <a:gd name="T34" fmla="*/ 221 w 221"/>
                              <a:gd name="T35" fmla="*/ 95 h 193"/>
                              <a:gd name="T36" fmla="*/ 216 w 221"/>
                              <a:gd name="T37" fmla="*/ 132 h 193"/>
                              <a:gd name="T38" fmla="*/ 205 w 221"/>
                              <a:gd name="T39" fmla="*/ 152 h 193"/>
                              <a:gd name="T40" fmla="*/ 186 w 221"/>
                              <a:gd name="T41" fmla="*/ 171 h 193"/>
                              <a:gd name="T42" fmla="*/ 172 w 221"/>
                              <a:gd name="T43" fmla="*/ 179 h 193"/>
                              <a:gd name="T44" fmla="*/ 154 w 221"/>
                              <a:gd name="T45" fmla="*/ 186 h 193"/>
                              <a:gd name="T46" fmla="*/ 131 w 221"/>
                              <a:gd name="T47" fmla="*/ 191 h 193"/>
                              <a:gd name="T48" fmla="*/ 102 w 221"/>
                              <a:gd name="T49" fmla="*/ 193 h 193"/>
                              <a:gd name="T50" fmla="*/ 63 w 221"/>
                              <a:gd name="T51" fmla="*/ 192 h 193"/>
                              <a:gd name="T52" fmla="*/ 15 w 221"/>
                              <a:gd name="T53" fmla="*/ 190 h 193"/>
                              <a:gd name="T54" fmla="*/ 91 w 221"/>
                              <a:gd name="T55" fmla="*/ 15 h 193"/>
                              <a:gd name="T56" fmla="*/ 91 w 221"/>
                              <a:gd name="T57" fmla="*/ 88 h 193"/>
                              <a:gd name="T58" fmla="*/ 133 w 221"/>
                              <a:gd name="T59" fmla="*/ 88 h 193"/>
                              <a:gd name="T60" fmla="*/ 133 w 221"/>
                              <a:gd name="T61" fmla="*/ 98 h 193"/>
                              <a:gd name="T62" fmla="*/ 111 w 221"/>
                              <a:gd name="T63" fmla="*/ 98 h 193"/>
                              <a:gd name="T64" fmla="*/ 89 w 221"/>
                              <a:gd name="T65" fmla="*/ 98 h 193"/>
                              <a:gd name="T66" fmla="*/ 89 w 221"/>
                              <a:gd name="T67" fmla="*/ 168 h 193"/>
                              <a:gd name="T68" fmla="*/ 94 w 221"/>
                              <a:gd name="T69" fmla="*/ 180 h 193"/>
                              <a:gd name="T70" fmla="*/ 111 w 221"/>
                              <a:gd name="T71" fmla="*/ 181 h 193"/>
                              <a:gd name="T72" fmla="*/ 128 w 221"/>
                              <a:gd name="T73" fmla="*/ 178 h 193"/>
                              <a:gd name="T74" fmla="*/ 137 w 221"/>
                              <a:gd name="T75" fmla="*/ 173 h 193"/>
                              <a:gd name="T76" fmla="*/ 155 w 221"/>
                              <a:gd name="T77" fmla="*/ 154 h 193"/>
                              <a:gd name="T78" fmla="*/ 162 w 221"/>
                              <a:gd name="T79" fmla="*/ 138 h 193"/>
                              <a:gd name="T80" fmla="*/ 165 w 221"/>
                              <a:gd name="T81" fmla="*/ 99 h 193"/>
                              <a:gd name="T82" fmla="*/ 157 w 221"/>
                              <a:gd name="T83" fmla="*/ 55 h 193"/>
                              <a:gd name="T84" fmla="*/ 138 w 221"/>
                              <a:gd name="T85" fmla="*/ 27 h 193"/>
                              <a:gd name="T86" fmla="*/ 123 w 221"/>
                              <a:gd name="T87" fmla="*/ 19 h 193"/>
                              <a:gd name="T88" fmla="*/ 110 w 221"/>
                              <a:gd name="T89" fmla="*/ 15 h 193"/>
                              <a:gd name="T90" fmla="*/ 91 w 221"/>
                              <a:gd name="T91" fmla="*/ 15 h 1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21" h="193">
                                <a:moveTo>
                                  <a:pt x="0" y="189"/>
                                </a:moveTo>
                                <a:lnTo>
                                  <a:pt x="1" y="184"/>
                                </a:lnTo>
                                <a:lnTo>
                                  <a:pt x="8" y="184"/>
                                </a:lnTo>
                                <a:lnTo>
                                  <a:pt x="15" y="183"/>
                                </a:lnTo>
                                <a:lnTo>
                                  <a:pt x="24" y="182"/>
                                </a:lnTo>
                                <a:lnTo>
                                  <a:pt x="31" y="176"/>
                                </a:lnTo>
                                <a:lnTo>
                                  <a:pt x="33" y="159"/>
                                </a:lnTo>
                                <a:lnTo>
                                  <a:pt x="36" y="96"/>
                                </a:lnTo>
                                <a:lnTo>
                                  <a:pt x="20" y="95"/>
                                </a:lnTo>
                                <a:lnTo>
                                  <a:pt x="6" y="95"/>
                                </a:lnTo>
                                <a:lnTo>
                                  <a:pt x="7" y="85"/>
                                </a:lnTo>
                                <a:lnTo>
                                  <a:pt x="21" y="85"/>
                                </a:lnTo>
                                <a:lnTo>
                                  <a:pt x="36" y="86"/>
                                </a:lnTo>
                                <a:lnTo>
                                  <a:pt x="38" y="34"/>
                                </a:lnTo>
                                <a:lnTo>
                                  <a:pt x="38" y="16"/>
                                </a:lnTo>
                                <a:lnTo>
                                  <a:pt x="32" y="10"/>
                                </a:lnTo>
                                <a:lnTo>
                                  <a:pt x="25" y="7"/>
                                </a:lnTo>
                                <a:lnTo>
                                  <a:pt x="18" y="6"/>
                                </a:lnTo>
                                <a:lnTo>
                                  <a:pt x="11" y="5"/>
                                </a:lnTo>
                                <a:lnTo>
                                  <a:pt x="11" y="0"/>
                                </a:lnTo>
                                <a:lnTo>
                                  <a:pt x="25" y="1"/>
                                </a:lnTo>
                                <a:lnTo>
                                  <a:pt x="45" y="2"/>
                                </a:lnTo>
                                <a:lnTo>
                                  <a:pt x="67" y="2"/>
                                </a:lnTo>
                                <a:lnTo>
                                  <a:pt x="92" y="3"/>
                                </a:lnTo>
                                <a:lnTo>
                                  <a:pt x="103" y="3"/>
                                </a:lnTo>
                                <a:lnTo>
                                  <a:pt x="111" y="4"/>
                                </a:lnTo>
                                <a:lnTo>
                                  <a:pt x="131" y="5"/>
                                </a:lnTo>
                                <a:lnTo>
                                  <a:pt x="133" y="5"/>
                                </a:lnTo>
                                <a:lnTo>
                                  <a:pt x="155" y="11"/>
                                </a:lnTo>
                                <a:lnTo>
                                  <a:pt x="162" y="12"/>
                                </a:lnTo>
                                <a:lnTo>
                                  <a:pt x="177" y="21"/>
                                </a:lnTo>
                                <a:lnTo>
                                  <a:pt x="185" y="25"/>
                                </a:lnTo>
                                <a:lnTo>
                                  <a:pt x="200" y="40"/>
                                </a:lnTo>
                                <a:lnTo>
                                  <a:pt x="204" y="45"/>
                                </a:lnTo>
                                <a:lnTo>
                                  <a:pt x="216" y="68"/>
                                </a:lnTo>
                                <a:lnTo>
                                  <a:pt x="221" y="95"/>
                                </a:lnTo>
                                <a:lnTo>
                                  <a:pt x="220" y="114"/>
                                </a:lnTo>
                                <a:lnTo>
                                  <a:pt x="216" y="132"/>
                                </a:lnTo>
                                <a:lnTo>
                                  <a:pt x="208" y="147"/>
                                </a:lnTo>
                                <a:lnTo>
                                  <a:pt x="205" y="152"/>
                                </a:lnTo>
                                <a:lnTo>
                                  <a:pt x="199" y="161"/>
                                </a:lnTo>
                                <a:lnTo>
                                  <a:pt x="186" y="171"/>
                                </a:lnTo>
                                <a:lnTo>
                                  <a:pt x="183" y="173"/>
                                </a:lnTo>
                                <a:lnTo>
                                  <a:pt x="172" y="179"/>
                                </a:lnTo>
                                <a:lnTo>
                                  <a:pt x="160" y="184"/>
                                </a:lnTo>
                                <a:lnTo>
                                  <a:pt x="154" y="186"/>
                                </a:lnTo>
                                <a:lnTo>
                                  <a:pt x="133" y="191"/>
                                </a:lnTo>
                                <a:lnTo>
                                  <a:pt x="131" y="191"/>
                                </a:lnTo>
                                <a:lnTo>
                                  <a:pt x="111" y="192"/>
                                </a:lnTo>
                                <a:lnTo>
                                  <a:pt x="102" y="193"/>
                                </a:lnTo>
                                <a:lnTo>
                                  <a:pt x="89" y="193"/>
                                </a:lnTo>
                                <a:lnTo>
                                  <a:pt x="63" y="192"/>
                                </a:lnTo>
                                <a:lnTo>
                                  <a:pt x="38" y="191"/>
                                </a:lnTo>
                                <a:lnTo>
                                  <a:pt x="15" y="190"/>
                                </a:lnTo>
                                <a:lnTo>
                                  <a:pt x="0" y="189"/>
                                </a:lnTo>
                                <a:close/>
                                <a:moveTo>
                                  <a:pt x="91" y="15"/>
                                </a:moveTo>
                                <a:lnTo>
                                  <a:pt x="89" y="88"/>
                                </a:lnTo>
                                <a:lnTo>
                                  <a:pt x="91" y="88"/>
                                </a:lnTo>
                                <a:lnTo>
                                  <a:pt x="111" y="88"/>
                                </a:lnTo>
                                <a:lnTo>
                                  <a:pt x="133" y="88"/>
                                </a:lnTo>
                                <a:lnTo>
                                  <a:pt x="133" y="98"/>
                                </a:lnTo>
                                <a:lnTo>
                                  <a:pt x="111" y="98"/>
                                </a:lnTo>
                                <a:lnTo>
                                  <a:pt x="91" y="98"/>
                                </a:lnTo>
                                <a:lnTo>
                                  <a:pt x="89" y="98"/>
                                </a:lnTo>
                                <a:lnTo>
                                  <a:pt x="88" y="162"/>
                                </a:lnTo>
                                <a:lnTo>
                                  <a:pt x="89" y="168"/>
                                </a:lnTo>
                                <a:lnTo>
                                  <a:pt x="89" y="176"/>
                                </a:lnTo>
                                <a:lnTo>
                                  <a:pt x="94" y="180"/>
                                </a:lnTo>
                                <a:lnTo>
                                  <a:pt x="106" y="182"/>
                                </a:lnTo>
                                <a:lnTo>
                                  <a:pt x="111" y="181"/>
                                </a:lnTo>
                                <a:lnTo>
                                  <a:pt x="117" y="181"/>
                                </a:lnTo>
                                <a:lnTo>
                                  <a:pt x="128" y="178"/>
                                </a:lnTo>
                                <a:lnTo>
                                  <a:pt x="133" y="175"/>
                                </a:lnTo>
                                <a:lnTo>
                                  <a:pt x="137" y="173"/>
                                </a:lnTo>
                                <a:lnTo>
                                  <a:pt x="146" y="166"/>
                                </a:lnTo>
                                <a:lnTo>
                                  <a:pt x="155" y="154"/>
                                </a:lnTo>
                                <a:lnTo>
                                  <a:pt x="159" y="145"/>
                                </a:lnTo>
                                <a:lnTo>
                                  <a:pt x="162" y="138"/>
                                </a:lnTo>
                                <a:lnTo>
                                  <a:pt x="165" y="120"/>
                                </a:lnTo>
                                <a:lnTo>
                                  <a:pt x="165" y="99"/>
                                </a:lnTo>
                                <a:lnTo>
                                  <a:pt x="160" y="66"/>
                                </a:lnTo>
                                <a:lnTo>
                                  <a:pt x="157" y="55"/>
                                </a:lnTo>
                                <a:lnTo>
                                  <a:pt x="150" y="41"/>
                                </a:lnTo>
                                <a:lnTo>
                                  <a:pt x="138" y="27"/>
                                </a:lnTo>
                                <a:lnTo>
                                  <a:pt x="132" y="24"/>
                                </a:lnTo>
                                <a:lnTo>
                                  <a:pt x="123" y="19"/>
                                </a:lnTo>
                                <a:lnTo>
                                  <a:pt x="111" y="16"/>
                                </a:lnTo>
                                <a:lnTo>
                                  <a:pt x="110" y="15"/>
                                </a:lnTo>
                                <a:lnTo>
                                  <a:pt x="91" y="1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1" name="Freeform 23"/>
                        <wps:cNvSpPr>
                          <a:spLocks/>
                        </wps:cNvSpPr>
                        <wps:spPr bwMode="auto">
                          <a:xfrm>
                            <a:off x="6507" y="6292"/>
                            <a:ext cx="238" cy="176"/>
                          </a:xfrm>
                          <a:custGeom>
                            <a:avLst/>
                            <a:gdLst>
                              <a:gd name="T0" fmla="*/ 169 w 326"/>
                              <a:gd name="T1" fmla="*/ 131 h 237"/>
                              <a:gd name="T2" fmla="*/ 191 w 326"/>
                              <a:gd name="T3" fmla="*/ 26 h 237"/>
                              <a:gd name="T4" fmla="*/ 211 w 326"/>
                              <a:gd name="T5" fmla="*/ 15 h 237"/>
                              <a:gd name="T6" fmla="*/ 254 w 326"/>
                              <a:gd name="T7" fmla="*/ 5 h 237"/>
                              <a:gd name="T8" fmla="*/ 274 w 326"/>
                              <a:gd name="T9" fmla="*/ 5 h 237"/>
                              <a:gd name="T10" fmla="*/ 256 w 326"/>
                              <a:gd name="T11" fmla="*/ 13 h 237"/>
                              <a:gd name="T12" fmla="*/ 251 w 326"/>
                              <a:gd name="T13" fmla="*/ 20 h 237"/>
                              <a:gd name="T14" fmla="*/ 286 w 326"/>
                              <a:gd name="T15" fmla="*/ 158 h 237"/>
                              <a:gd name="T16" fmla="*/ 302 w 326"/>
                              <a:gd name="T17" fmla="*/ 180 h 237"/>
                              <a:gd name="T18" fmla="*/ 317 w 326"/>
                              <a:gd name="T19" fmla="*/ 179 h 237"/>
                              <a:gd name="T20" fmla="*/ 326 w 326"/>
                              <a:gd name="T21" fmla="*/ 182 h 237"/>
                              <a:gd name="T22" fmla="*/ 281 w 326"/>
                              <a:gd name="T23" fmla="*/ 193 h 237"/>
                              <a:gd name="T24" fmla="*/ 233 w 326"/>
                              <a:gd name="T25" fmla="*/ 203 h 237"/>
                              <a:gd name="T26" fmla="*/ 210 w 326"/>
                              <a:gd name="T27" fmla="*/ 203 h 237"/>
                              <a:gd name="T28" fmla="*/ 231 w 326"/>
                              <a:gd name="T29" fmla="*/ 196 h 237"/>
                              <a:gd name="T30" fmla="*/ 236 w 326"/>
                              <a:gd name="T31" fmla="*/ 188 h 237"/>
                              <a:gd name="T32" fmla="*/ 201 w 326"/>
                              <a:gd name="T33" fmla="*/ 34 h 237"/>
                              <a:gd name="T34" fmla="*/ 186 w 326"/>
                              <a:gd name="T35" fmla="*/ 105 h 237"/>
                              <a:gd name="T36" fmla="*/ 160 w 326"/>
                              <a:gd name="T37" fmla="*/ 208 h 237"/>
                              <a:gd name="T38" fmla="*/ 153 w 326"/>
                              <a:gd name="T39" fmla="*/ 219 h 237"/>
                              <a:gd name="T40" fmla="*/ 102 w 326"/>
                              <a:gd name="T41" fmla="*/ 150 h 237"/>
                              <a:gd name="T42" fmla="*/ 43 w 326"/>
                              <a:gd name="T43" fmla="*/ 63 h 237"/>
                              <a:gd name="T44" fmla="*/ 61 w 326"/>
                              <a:gd name="T45" fmla="*/ 195 h 237"/>
                              <a:gd name="T46" fmla="*/ 64 w 326"/>
                              <a:gd name="T47" fmla="*/ 212 h 237"/>
                              <a:gd name="T48" fmla="*/ 75 w 326"/>
                              <a:gd name="T49" fmla="*/ 222 h 237"/>
                              <a:gd name="T50" fmla="*/ 89 w 326"/>
                              <a:gd name="T51" fmla="*/ 223 h 237"/>
                              <a:gd name="T52" fmla="*/ 98 w 326"/>
                              <a:gd name="T53" fmla="*/ 228 h 237"/>
                              <a:gd name="T54" fmla="*/ 67 w 326"/>
                              <a:gd name="T55" fmla="*/ 232 h 237"/>
                              <a:gd name="T56" fmla="*/ 21 w 326"/>
                              <a:gd name="T57" fmla="*/ 237 h 237"/>
                              <a:gd name="T58" fmla="*/ 23 w 326"/>
                              <a:gd name="T59" fmla="*/ 232 h 237"/>
                              <a:gd name="T60" fmla="*/ 42 w 326"/>
                              <a:gd name="T61" fmla="*/ 225 h 237"/>
                              <a:gd name="T62" fmla="*/ 50 w 326"/>
                              <a:gd name="T63" fmla="*/ 211 h 237"/>
                              <a:gd name="T64" fmla="*/ 33 w 326"/>
                              <a:gd name="T65" fmla="*/ 78 h 237"/>
                              <a:gd name="T66" fmla="*/ 21 w 326"/>
                              <a:gd name="T67" fmla="*/ 55 h 237"/>
                              <a:gd name="T68" fmla="*/ 7 w 326"/>
                              <a:gd name="T69" fmla="*/ 54 h 237"/>
                              <a:gd name="T70" fmla="*/ 0 w 326"/>
                              <a:gd name="T71" fmla="*/ 50 h 237"/>
                              <a:gd name="T72" fmla="*/ 40 w 326"/>
                              <a:gd name="T73" fmla="*/ 45 h 237"/>
                              <a:gd name="T74" fmla="*/ 83 w 326"/>
                              <a:gd name="T75" fmla="*/ 39 h 237"/>
                              <a:gd name="T76" fmla="*/ 113 w 326"/>
                              <a:gd name="T77" fmla="*/ 83 h 237"/>
                              <a:gd name="T78" fmla="*/ 163 w 326"/>
                              <a:gd name="T79" fmla="*/ 152 h 2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26" h="237">
                                <a:moveTo>
                                  <a:pt x="163" y="152"/>
                                </a:moveTo>
                                <a:lnTo>
                                  <a:pt x="169" y="131"/>
                                </a:lnTo>
                                <a:lnTo>
                                  <a:pt x="181" y="79"/>
                                </a:lnTo>
                                <a:lnTo>
                                  <a:pt x="191" y="26"/>
                                </a:lnTo>
                                <a:lnTo>
                                  <a:pt x="193" y="19"/>
                                </a:lnTo>
                                <a:lnTo>
                                  <a:pt x="211" y="15"/>
                                </a:lnTo>
                                <a:lnTo>
                                  <a:pt x="232" y="10"/>
                                </a:lnTo>
                                <a:lnTo>
                                  <a:pt x="254" y="5"/>
                                </a:lnTo>
                                <a:lnTo>
                                  <a:pt x="273" y="0"/>
                                </a:lnTo>
                                <a:lnTo>
                                  <a:pt x="274" y="5"/>
                                </a:lnTo>
                                <a:lnTo>
                                  <a:pt x="268" y="6"/>
                                </a:lnTo>
                                <a:lnTo>
                                  <a:pt x="256" y="13"/>
                                </a:lnTo>
                                <a:lnTo>
                                  <a:pt x="255" y="13"/>
                                </a:lnTo>
                                <a:lnTo>
                                  <a:pt x="251" y="20"/>
                                </a:lnTo>
                                <a:lnTo>
                                  <a:pt x="254" y="38"/>
                                </a:lnTo>
                                <a:lnTo>
                                  <a:pt x="286" y="158"/>
                                </a:lnTo>
                                <a:lnTo>
                                  <a:pt x="293" y="176"/>
                                </a:lnTo>
                                <a:lnTo>
                                  <a:pt x="302" y="180"/>
                                </a:lnTo>
                                <a:lnTo>
                                  <a:pt x="317" y="179"/>
                                </a:lnTo>
                                <a:lnTo>
                                  <a:pt x="324" y="177"/>
                                </a:lnTo>
                                <a:lnTo>
                                  <a:pt x="326" y="182"/>
                                </a:lnTo>
                                <a:lnTo>
                                  <a:pt x="304" y="188"/>
                                </a:lnTo>
                                <a:lnTo>
                                  <a:pt x="281" y="193"/>
                                </a:lnTo>
                                <a:lnTo>
                                  <a:pt x="257" y="198"/>
                                </a:lnTo>
                                <a:lnTo>
                                  <a:pt x="233" y="203"/>
                                </a:lnTo>
                                <a:lnTo>
                                  <a:pt x="211" y="209"/>
                                </a:lnTo>
                                <a:lnTo>
                                  <a:pt x="210" y="203"/>
                                </a:lnTo>
                                <a:lnTo>
                                  <a:pt x="217" y="202"/>
                                </a:lnTo>
                                <a:lnTo>
                                  <a:pt x="231" y="196"/>
                                </a:lnTo>
                                <a:lnTo>
                                  <a:pt x="232" y="196"/>
                                </a:lnTo>
                                <a:lnTo>
                                  <a:pt x="236" y="188"/>
                                </a:lnTo>
                                <a:lnTo>
                                  <a:pt x="234" y="170"/>
                                </a:lnTo>
                                <a:lnTo>
                                  <a:pt x="201" y="34"/>
                                </a:lnTo>
                                <a:lnTo>
                                  <a:pt x="197" y="53"/>
                                </a:lnTo>
                                <a:lnTo>
                                  <a:pt x="186" y="105"/>
                                </a:lnTo>
                                <a:lnTo>
                                  <a:pt x="175" y="156"/>
                                </a:lnTo>
                                <a:lnTo>
                                  <a:pt x="160" y="208"/>
                                </a:lnTo>
                                <a:lnTo>
                                  <a:pt x="157" y="219"/>
                                </a:lnTo>
                                <a:lnTo>
                                  <a:pt x="153" y="219"/>
                                </a:lnTo>
                                <a:lnTo>
                                  <a:pt x="132" y="192"/>
                                </a:lnTo>
                                <a:lnTo>
                                  <a:pt x="102" y="150"/>
                                </a:lnTo>
                                <a:lnTo>
                                  <a:pt x="72" y="107"/>
                                </a:lnTo>
                                <a:lnTo>
                                  <a:pt x="43" y="63"/>
                                </a:lnTo>
                                <a:lnTo>
                                  <a:pt x="61" y="195"/>
                                </a:lnTo>
                                <a:lnTo>
                                  <a:pt x="62" y="200"/>
                                </a:lnTo>
                                <a:lnTo>
                                  <a:pt x="64" y="212"/>
                                </a:lnTo>
                                <a:lnTo>
                                  <a:pt x="69" y="218"/>
                                </a:lnTo>
                                <a:lnTo>
                                  <a:pt x="75" y="222"/>
                                </a:lnTo>
                                <a:lnTo>
                                  <a:pt x="84" y="224"/>
                                </a:lnTo>
                                <a:lnTo>
                                  <a:pt x="89" y="223"/>
                                </a:lnTo>
                                <a:lnTo>
                                  <a:pt x="97" y="223"/>
                                </a:lnTo>
                                <a:lnTo>
                                  <a:pt x="98" y="228"/>
                                </a:lnTo>
                                <a:lnTo>
                                  <a:pt x="90" y="229"/>
                                </a:lnTo>
                                <a:lnTo>
                                  <a:pt x="67" y="232"/>
                                </a:lnTo>
                                <a:lnTo>
                                  <a:pt x="43" y="235"/>
                                </a:lnTo>
                                <a:lnTo>
                                  <a:pt x="21" y="237"/>
                                </a:lnTo>
                                <a:lnTo>
                                  <a:pt x="20" y="232"/>
                                </a:lnTo>
                                <a:lnTo>
                                  <a:pt x="23" y="232"/>
                                </a:lnTo>
                                <a:lnTo>
                                  <a:pt x="38" y="228"/>
                                </a:lnTo>
                                <a:lnTo>
                                  <a:pt x="42" y="225"/>
                                </a:lnTo>
                                <a:lnTo>
                                  <a:pt x="46" y="222"/>
                                </a:lnTo>
                                <a:lnTo>
                                  <a:pt x="50" y="211"/>
                                </a:lnTo>
                                <a:lnTo>
                                  <a:pt x="49" y="197"/>
                                </a:lnTo>
                                <a:lnTo>
                                  <a:pt x="33" y="78"/>
                                </a:lnTo>
                                <a:lnTo>
                                  <a:pt x="29" y="61"/>
                                </a:lnTo>
                                <a:lnTo>
                                  <a:pt x="21" y="55"/>
                                </a:lnTo>
                                <a:lnTo>
                                  <a:pt x="19" y="55"/>
                                </a:lnTo>
                                <a:lnTo>
                                  <a:pt x="7" y="54"/>
                                </a:lnTo>
                                <a:lnTo>
                                  <a:pt x="1" y="55"/>
                                </a:lnTo>
                                <a:lnTo>
                                  <a:pt x="0" y="50"/>
                                </a:lnTo>
                                <a:lnTo>
                                  <a:pt x="18" y="48"/>
                                </a:lnTo>
                                <a:lnTo>
                                  <a:pt x="40" y="45"/>
                                </a:lnTo>
                                <a:lnTo>
                                  <a:pt x="61" y="43"/>
                                </a:lnTo>
                                <a:lnTo>
                                  <a:pt x="83" y="39"/>
                                </a:lnTo>
                                <a:lnTo>
                                  <a:pt x="83" y="40"/>
                                </a:lnTo>
                                <a:lnTo>
                                  <a:pt x="113" y="83"/>
                                </a:lnTo>
                                <a:lnTo>
                                  <a:pt x="144" y="126"/>
                                </a:lnTo>
                                <a:lnTo>
                                  <a:pt x="163" y="15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2" name="Freeform 24"/>
                        <wps:cNvSpPr>
                          <a:spLocks/>
                        </wps:cNvSpPr>
                        <wps:spPr bwMode="auto">
                          <a:xfrm>
                            <a:off x="6713" y="6253"/>
                            <a:ext cx="179" cy="171"/>
                          </a:xfrm>
                          <a:custGeom>
                            <a:avLst/>
                            <a:gdLst>
                              <a:gd name="T0" fmla="*/ 103 w 238"/>
                              <a:gd name="T1" fmla="*/ 113 h 234"/>
                              <a:gd name="T2" fmla="*/ 122 w 238"/>
                              <a:gd name="T3" fmla="*/ 104 h 234"/>
                              <a:gd name="T4" fmla="*/ 130 w 238"/>
                              <a:gd name="T5" fmla="*/ 93 h 234"/>
                              <a:gd name="T6" fmla="*/ 130 w 238"/>
                              <a:gd name="T7" fmla="*/ 61 h 234"/>
                              <a:gd name="T8" fmla="*/ 135 w 238"/>
                              <a:gd name="T9" fmla="*/ 56 h 234"/>
                              <a:gd name="T10" fmla="*/ 165 w 238"/>
                              <a:gd name="T11" fmla="*/ 150 h 234"/>
                              <a:gd name="T12" fmla="*/ 157 w 238"/>
                              <a:gd name="T13" fmla="*/ 138 h 234"/>
                              <a:gd name="T14" fmla="*/ 139 w 238"/>
                              <a:gd name="T15" fmla="*/ 123 h 234"/>
                              <a:gd name="T16" fmla="*/ 128 w 238"/>
                              <a:gd name="T17" fmla="*/ 119 h 234"/>
                              <a:gd name="T18" fmla="*/ 107 w 238"/>
                              <a:gd name="T19" fmla="*/ 124 h 234"/>
                              <a:gd name="T20" fmla="*/ 131 w 238"/>
                              <a:gd name="T21" fmla="*/ 192 h 234"/>
                              <a:gd name="T22" fmla="*/ 153 w 238"/>
                              <a:gd name="T23" fmla="*/ 193 h 234"/>
                              <a:gd name="T24" fmla="*/ 165 w 238"/>
                              <a:gd name="T25" fmla="*/ 188 h 234"/>
                              <a:gd name="T26" fmla="*/ 191 w 238"/>
                              <a:gd name="T27" fmla="*/ 176 h 234"/>
                              <a:gd name="T28" fmla="*/ 207 w 238"/>
                              <a:gd name="T29" fmla="*/ 161 h 234"/>
                              <a:gd name="T30" fmla="*/ 218 w 238"/>
                              <a:gd name="T31" fmla="*/ 141 h 234"/>
                              <a:gd name="T32" fmla="*/ 225 w 238"/>
                              <a:gd name="T33" fmla="*/ 114 h 234"/>
                              <a:gd name="T34" fmla="*/ 226 w 238"/>
                              <a:gd name="T35" fmla="*/ 178 h 234"/>
                              <a:gd name="T36" fmla="*/ 181 w 238"/>
                              <a:gd name="T37" fmla="*/ 195 h 234"/>
                              <a:gd name="T38" fmla="*/ 134 w 238"/>
                              <a:gd name="T39" fmla="*/ 209 h 234"/>
                              <a:gd name="T40" fmla="*/ 88 w 238"/>
                              <a:gd name="T41" fmla="*/ 223 h 234"/>
                              <a:gd name="T42" fmla="*/ 53 w 238"/>
                              <a:gd name="T43" fmla="*/ 234 h 234"/>
                              <a:gd name="T44" fmla="*/ 59 w 238"/>
                              <a:gd name="T45" fmla="*/ 226 h 234"/>
                              <a:gd name="T46" fmla="*/ 74 w 238"/>
                              <a:gd name="T47" fmla="*/ 220 h 234"/>
                              <a:gd name="T48" fmla="*/ 74 w 238"/>
                              <a:gd name="T49" fmla="*/ 195 h 234"/>
                              <a:gd name="T50" fmla="*/ 32 w 238"/>
                              <a:gd name="T51" fmla="*/ 61 h 234"/>
                              <a:gd name="T52" fmla="*/ 16 w 238"/>
                              <a:gd name="T53" fmla="*/ 54 h 234"/>
                              <a:gd name="T54" fmla="*/ 7 w 238"/>
                              <a:gd name="T55" fmla="*/ 55 h 234"/>
                              <a:gd name="T56" fmla="*/ 0 w 238"/>
                              <a:gd name="T57" fmla="*/ 52 h 234"/>
                              <a:gd name="T58" fmla="*/ 32 w 238"/>
                              <a:gd name="T59" fmla="*/ 43 h 234"/>
                              <a:gd name="T60" fmla="*/ 73 w 238"/>
                              <a:gd name="T61" fmla="*/ 30 h 234"/>
                              <a:gd name="T62" fmla="*/ 114 w 238"/>
                              <a:gd name="T63" fmla="*/ 17 h 234"/>
                              <a:gd name="T64" fmla="*/ 154 w 238"/>
                              <a:gd name="T65" fmla="*/ 2 h 234"/>
                              <a:gd name="T66" fmla="*/ 182 w 238"/>
                              <a:gd name="T67" fmla="*/ 53 h 234"/>
                              <a:gd name="T68" fmla="*/ 175 w 238"/>
                              <a:gd name="T69" fmla="*/ 52 h 234"/>
                              <a:gd name="T70" fmla="*/ 154 w 238"/>
                              <a:gd name="T71" fmla="*/ 31 h 234"/>
                              <a:gd name="T72" fmla="*/ 141 w 238"/>
                              <a:gd name="T73" fmla="*/ 27 h 234"/>
                              <a:gd name="T74" fmla="*/ 118 w 238"/>
                              <a:gd name="T75" fmla="*/ 28 h 234"/>
                              <a:gd name="T76" fmla="*/ 97 w 238"/>
                              <a:gd name="T77" fmla="*/ 34 h 234"/>
                              <a:gd name="T78" fmla="*/ 77 w 238"/>
                              <a:gd name="T79" fmla="*/ 40 h 2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38" h="234">
                                <a:moveTo>
                                  <a:pt x="77" y="40"/>
                                </a:moveTo>
                                <a:lnTo>
                                  <a:pt x="103" y="113"/>
                                </a:lnTo>
                                <a:lnTo>
                                  <a:pt x="107" y="112"/>
                                </a:lnTo>
                                <a:lnTo>
                                  <a:pt x="122" y="104"/>
                                </a:lnTo>
                                <a:lnTo>
                                  <a:pt x="123" y="104"/>
                                </a:lnTo>
                                <a:lnTo>
                                  <a:pt x="130" y="93"/>
                                </a:lnTo>
                                <a:lnTo>
                                  <a:pt x="132" y="77"/>
                                </a:lnTo>
                                <a:lnTo>
                                  <a:pt x="130" y="61"/>
                                </a:lnTo>
                                <a:lnTo>
                                  <a:pt x="129" y="58"/>
                                </a:lnTo>
                                <a:lnTo>
                                  <a:pt x="135" y="56"/>
                                </a:lnTo>
                                <a:lnTo>
                                  <a:pt x="170" y="148"/>
                                </a:lnTo>
                                <a:lnTo>
                                  <a:pt x="165" y="150"/>
                                </a:lnTo>
                                <a:lnTo>
                                  <a:pt x="163" y="147"/>
                                </a:lnTo>
                                <a:lnTo>
                                  <a:pt x="157" y="138"/>
                                </a:lnTo>
                                <a:lnTo>
                                  <a:pt x="148" y="128"/>
                                </a:lnTo>
                                <a:lnTo>
                                  <a:pt x="139" y="123"/>
                                </a:lnTo>
                                <a:lnTo>
                                  <a:pt x="129" y="119"/>
                                </a:lnTo>
                                <a:lnTo>
                                  <a:pt x="128" y="119"/>
                                </a:lnTo>
                                <a:lnTo>
                                  <a:pt x="119" y="120"/>
                                </a:lnTo>
                                <a:lnTo>
                                  <a:pt x="107" y="124"/>
                                </a:lnTo>
                                <a:lnTo>
                                  <a:pt x="124" y="174"/>
                                </a:lnTo>
                                <a:lnTo>
                                  <a:pt x="131" y="192"/>
                                </a:lnTo>
                                <a:lnTo>
                                  <a:pt x="139" y="195"/>
                                </a:lnTo>
                                <a:lnTo>
                                  <a:pt x="153" y="193"/>
                                </a:lnTo>
                                <a:lnTo>
                                  <a:pt x="154" y="193"/>
                                </a:lnTo>
                                <a:lnTo>
                                  <a:pt x="165" y="188"/>
                                </a:lnTo>
                                <a:lnTo>
                                  <a:pt x="177" y="184"/>
                                </a:lnTo>
                                <a:lnTo>
                                  <a:pt x="191" y="176"/>
                                </a:lnTo>
                                <a:lnTo>
                                  <a:pt x="197" y="171"/>
                                </a:lnTo>
                                <a:lnTo>
                                  <a:pt x="207" y="161"/>
                                </a:lnTo>
                                <a:lnTo>
                                  <a:pt x="214" y="149"/>
                                </a:lnTo>
                                <a:lnTo>
                                  <a:pt x="218" y="141"/>
                                </a:lnTo>
                                <a:lnTo>
                                  <a:pt x="219" y="116"/>
                                </a:lnTo>
                                <a:lnTo>
                                  <a:pt x="225" y="114"/>
                                </a:lnTo>
                                <a:lnTo>
                                  <a:pt x="238" y="174"/>
                                </a:lnTo>
                                <a:lnTo>
                                  <a:pt x="226" y="178"/>
                                </a:lnTo>
                                <a:lnTo>
                                  <a:pt x="203" y="186"/>
                                </a:lnTo>
                                <a:lnTo>
                                  <a:pt x="181" y="195"/>
                                </a:lnTo>
                                <a:lnTo>
                                  <a:pt x="158" y="202"/>
                                </a:lnTo>
                                <a:lnTo>
                                  <a:pt x="134" y="209"/>
                                </a:lnTo>
                                <a:lnTo>
                                  <a:pt x="112" y="216"/>
                                </a:lnTo>
                                <a:lnTo>
                                  <a:pt x="88" y="223"/>
                                </a:lnTo>
                                <a:lnTo>
                                  <a:pt x="65" y="231"/>
                                </a:lnTo>
                                <a:lnTo>
                                  <a:pt x="53" y="234"/>
                                </a:lnTo>
                                <a:lnTo>
                                  <a:pt x="51" y="229"/>
                                </a:lnTo>
                                <a:lnTo>
                                  <a:pt x="59" y="226"/>
                                </a:lnTo>
                                <a:lnTo>
                                  <a:pt x="63" y="224"/>
                                </a:lnTo>
                                <a:lnTo>
                                  <a:pt x="74" y="220"/>
                                </a:lnTo>
                                <a:lnTo>
                                  <a:pt x="77" y="211"/>
                                </a:lnTo>
                                <a:lnTo>
                                  <a:pt x="74" y="195"/>
                                </a:lnTo>
                                <a:lnTo>
                                  <a:pt x="37" y="75"/>
                                </a:lnTo>
                                <a:lnTo>
                                  <a:pt x="32" y="61"/>
                                </a:lnTo>
                                <a:lnTo>
                                  <a:pt x="23" y="55"/>
                                </a:lnTo>
                                <a:lnTo>
                                  <a:pt x="16" y="54"/>
                                </a:lnTo>
                                <a:lnTo>
                                  <a:pt x="12" y="55"/>
                                </a:lnTo>
                                <a:lnTo>
                                  <a:pt x="7" y="55"/>
                                </a:lnTo>
                                <a:lnTo>
                                  <a:pt x="1" y="57"/>
                                </a:lnTo>
                                <a:lnTo>
                                  <a:pt x="0" y="52"/>
                                </a:lnTo>
                                <a:lnTo>
                                  <a:pt x="10" y="48"/>
                                </a:lnTo>
                                <a:lnTo>
                                  <a:pt x="32" y="43"/>
                                </a:lnTo>
                                <a:lnTo>
                                  <a:pt x="52" y="37"/>
                                </a:lnTo>
                                <a:lnTo>
                                  <a:pt x="73" y="30"/>
                                </a:lnTo>
                                <a:lnTo>
                                  <a:pt x="93" y="24"/>
                                </a:lnTo>
                                <a:lnTo>
                                  <a:pt x="114" y="17"/>
                                </a:lnTo>
                                <a:lnTo>
                                  <a:pt x="134" y="9"/>
                                </a:lnTo>
                                <a:lnTo>
                                  <a:pt x="154" y="2"/>
                                </a:lnTo>
                                <a:lnTo>
                                  <a:pt x="160" y="0"/>
                                </a:lnTo>
                                <a:lnTo>
                                  <a:pt x="182" y="53"/>
                                </a:lnTo>
                                <a:lnTo>
                                  <a:pt x="177" y="55"/>
                                </a:lnTo>
                                <a:lnTo>
                                  <a:pt x="175" y="52"/>
                                </a:lnTo>
                                <a:lnTo>
                                  <a:pt x="165" y="40"/>
                                </a:lnTo>
                                <a:lnTo>
                                  <a:pt x="154" y="31"/>
                                </a:lnTo>
                                <a:lnTo>
                                  <a:pt x="143" y="27"/>
                                </a:lnTo>
                                <a:lnTo>
                                  <a:pt x="141" y="27"/>
                                </a:lnTo>
                                <a:lnTo>
                                  <a:pt x="128" y="26"/>
                                </a:lnTo>
                                <a:lnTo>
                                  <a:pt x="118" y="28"/>
                                </a:lnTo>
                                <a:lnTo>
                                  <a:pt x="116" y="29"/>
                                </a:lnTo>
                                <a:lnTo>
                                  <a:pt x="97" y="34"/>
                                </a:lnTo>
                                <a:lnTo>
                                  <a:pt x="77" y="4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3" name="Freeform 25"/>
                        <wps:cNvSpPr>
                          <a:spLocks noEditPoints="1"/>
                        </wps:cNvSpPr>
                        <wps:spPr bwMode="auto">
                          <a:xfrm>
                            <a:off x="6856" y="6208"/>
                            <a:ext cx="182" cy="162"/>
                          </a:xfrm>
                          <a:custGeom>
                            <a:avLst/>
                            <a:gdLst>
                              <a:gd name="T0" fmla="*/ 73 w 245"/>
                              <a:gd name="T1" fmla="*/ 222 h 227"/>
                              <a:gd name="T2" fmla="*/ 80 w 245"/>
                              <a:gd name="T3" fmla="*/ 218 h 227"/>
                              <a:gd name="T4" fmla="*/ 97 w 245"/>
                              <a:gd name="T5" fmla="*/ 204 h 227"/>
                              <a:gd name="T6" fmla="*/ 92 w 245"/>
                              <a:gd name="T7" fmla="*/ 186 h 227"/>
                              <a:gd name="T8" fmla="*/ 30 w 245"/>
                              <a:gd name="T9" fmla="*/ 55 h 227"/>
                              <a:gd name="T10" fmla="*/ 22 w 245"/>
                              <a:gd name="T11" fmla="*/ 52 h 227"/>
                              <a:gd name="T12" fmla="*/ 6 w 245"/>
                              <a:gd name="T13" fmla="*/ 55 h 227"/>
                              <a:gd name="T14" fmla="*/ 0 w 245"/>
                              <a:gd name="T15" fmla="*/ 52 h 227"/>
                              <a:gd name="T16" fmla="*/ 24 w 245"/>
                              <a:gd name="T17" fmla="*/ 42 h 227"/>
                              <a:gd name="T18" fmla="*/ 64 w 245"/>
                              <a:gd name="T19" fmla="*/ 26 h 227"/>
                              <a:gd name="T20" fmla="*/ 83 w 245"/>
                              <a:gd name="T21" fmla="*/ 17 h 227"/>
                              <a:gd name="T22" fmla="*/ 114 w 245"/>
                              <a:gd name="T23" fmla="*/ 5 h 227"/>
                              <a:gd name="T24" fmla="*/ 140 w 245"/>
                              <a:gd name="T25" fmla="*/ 0 h 227"/>
                              <a:gd name="T26" fmla="*/ 169 w 245"/>
                              <a:gd name="T27" fmla="*/ 2 h 227"/>
                              <a:gd name="T28" fmla="*/ 194 w 245"/>
                              <a:gd name="T29" fmla="*/ 12 h 227"/>
                              <a:gd name="T30" fmla="*/ 213 w 245"/>
                              <a:gd name="T31" fmla="*/ 26 h 227"/>
                              <a:gd name="T32" fmla="*/ 234 w 245"/>
                              <a:gd name="T33" fmla="*/ 51 h 227"/>
                              <a:gd name="T34" fmla="*/ 244 w 245"/>
                              <a:gd name="T35" fmla="*/ 79 h 227"/>
                              <a:gd name="T36" fmla="*/ 245 w 245"/>
                              <a:gd name="T37" fmla="*/ 103 h 227"/>
                              <a:gd name="T38" fmla="*/ 241 w 245"/>
                              <a:gd name="T39" fmla="*/ 122 h 227"/>
                              <a:gd name="T40" fmla="*/ 227 w 245"/>
                              <a:gd name="T41" fmla="*/ 145 h 227"/>
                              <a:gd name="T42" fmla="*/ 212 w 245"/>
                              <a:gd name="T43" fmla="*/ 160 h 227"/>
                              <a:gd name="T44" fmla="*/ 195 w 245"/>
                              <a:gd name="T45" fmla="*/ 173 h 227"/>
                              <a:gd name="T46" fmla="*/ 169 w 245"/>
                              <a:gd name="T47" fmla="*/ 188 h 227"/>
                              <a:gd name="T48" fmla="*/ 147 w 245"/>
                              <a:gd name="T49" fmla="*/ 197 h 227"/>
                              <a:gd name="T50" fmla="*/ 102 w 245"/>
                              <a:gd name="T51" fmla="*/ 216 h 227"/>
                              <a:gd name="T52" fmla="*/ 75 w 245"/>
                              <a:gd name="T53" fmla="*/ 227 h 227"/>
                              <a:gd name="T54" fmla="*/ 141 w 245"/>
                              <a:gd name="T55" fmla="*/ 166 h 227"/>
                              <a:gd name="T56" fmla="*/ 154 w 245"/>
                              <a:gd name="T57" fmla="*/ 180 h 227"/>
                              <a:gd name="T58" fmla="*/ 168 w 245"/>
                              <a:gd name="T59" fmla="*/ 177 h 227"/>
                              <a:gd name="T60" fmla="*/ 184 w 245"/>
                              <a:gd name="T61" fmla="*/ 165 h 227"/>
                              <a:gd name="T62" fmla="*/ 192 w 245"/>
                              <a:gd name="T63" fmla="*/ 155 h 227"/>
                              <a:gd name="T64" fmla="*/ 198 w 245"/>
                              <a:gd name="T65" fmla="*/ 140 h 227"/>
                              <a:gd name="T66" fmla="*/ 198 w 245"/>
                              <a:gd name="T67" fmla="*/ 114 h 227"/>
                              <a:gd name="T68" fmla="*/ 183 w 245"/>
                              <a:gd name="T69" fmla="*/ 77 h 227"/>
                              <a:gd name="T70" fmla="*/ 144 w 245"/>
                              <a:gd name="T71" fmla="*/ 31 h 227"/>
                              <a:gd name="T72" fmla="*/ 127 w 245"/>
                              <a:gd name="T73" fmla="*/ 23 h 227"/>
                              <a:gd name="T74" fmla="*/ 110 w 245"/>
                              <a:gd name="T75" fmla="*/ 21 h 227"/>
                              <a:gd name="T76" fmla="*/ 88 w 245"/>
                              <a:gd name="T77" fmla="*/ 27 h 227"/>
                              <a:gd name="T78" fmla="*/ 76 w 245"/>
                              <a:gd name="T79" fmla="*/ 32 h 2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45" h="227">
                                <a:moveTo>
                                  <a:pt x="75" y="227"/>
                                </a:moveTo>
                                <a:lnTo>
                                  <a:pt x="73" y="222"/>
                                </a:lnTo>
                                <a:lnTo>
                                  <a:pt x="78" y="220"/>
                                </a:lnTo>
                                <a:lnTo>
                                  <a:pt x="80" y="218"/>
                                </a:lnTo>
                                <a:lnTo>
                                  <a:pt x="93" y="211"/>
                                </a:lnTo>
                                <a:lnTo>
                                  <a:pt x="97" y="204"/>
                                </a:lnTo>
                                <a:lnTo>
                                  <a:pt x="97" y="202"/>
                                </a:lnTo>
                                <a:lnTo>
                                  <a:pt x="92" y="186"/>
                                </a:lnTo>
                                <a:lnTo>
                                  <a:pt x="39" y="71"/>
                                </a:lnTo>
                                <a:lnTo>
                                  <a:pt x="30" y="55"/>
                                </a:lnTo>
                                <a:lnTo>
                                  <a:pt x="29" y="55"/>
                                </a:lnTo>
                                <a:lnTo>
                                  <a:pt x="22" y="52"/>
                                </a:lnTo>
                                <a:lnTo>
                                  <a:pt x="8" y="54"/>
                                </a:lnTo>
                                <a:lnTo>
                                  <a:pt x="6" y="55"/>
                                </a:lnTo>
                                <a:lnTo>
                                  <a:pt x="2" y="57"/>
                                </a:lnTo>
                                <a:lnTo>
                                  <a:pt x="0" y="52"/>
                                </a:lnTo>
                                <a:lnTo>
                                  <a:pt x="4" y="50"/>
                                </a:lnTo>
                                <a:lnTo>
                                  <a:pt x="24" y="42"/>
                                </a:lnTo>
                                <a:lnTo>
                                  <a:pt x="44" y="34"/>
                                </a:lnTo>
                                <a:lnTo>
                                  <a:pt x="64" y="26"/>
                                </a:lnTo>
                                <a:lnTo>
                                  <a:pt x="83" y="17"/>
                                </a:lnTo>
                                <a:lnTo>
                                  <a:pt x="104" y="10"/>
                                </a:lnTo>
                                <a:lnTo>
                                  <a:pt x="114" y="5"/>
                                </a:lnTo>
                                <a:lnTo>
                                  <a:pt x="125" y="3"/>
                                </a:lnTo>
                                <a:lnTo>
                                  <a:pt x="140" y="0"/>
                                </a:lnTo>
                                <a:lnTo>
                                  <a:pt x="148" y="1"/>
                                </a:lnTo>
                                <a:lnTo>
                                  <a:pt x="169" y="2"/>
                                </a:lnTo>
                                <a:lnTo>
                                  <a:pt x="176" y="5"/>
                                </a:lnTo>
                                <a:lnTo>
                                  <a:pt x="194" y="12"/>
                                </a:lnTo>
                                <a:lnTo>
                                  <a:pt x="206" y="20"/>
                                </a:lnTo>
                                <a:lnTo>
                                  <a:pt x="213" y="26"/>
                                </a:lnTo>
                                <a:lnTo>
                                  <a:pt x="216" y="28"/>
                                </a:lnTo>
                                <a:lnTo>
                                  <a:pt x="234" y="51"/>
                                </a:lnTo>
                                <a:lnTo>
                                  <a:pt x="241" y="68"/>
                                </a:lnTo>
                                <a:lnTo>
                                  <a:pt x="244" y="79"/>
                                </a:lnTo>
                                <a:lnTo>
                                  <a:pt x="245" y="86"/>
                                </a:lnTo>
                                <a:lnTo>
                                  <a:pt x="245" y="103"/>
                                </a:lnTo>
                                <a:lnTo>
                                  <a:pt x="243" y="120"/>
                                </a:lnTo>
                                <a:lnTo>
                                  <a:pt x="241" y="122"/>
                                </a:lnTo>
                                <a:lnTo>
                                  <a:pt x="235" y="134"/>
                                </a:lnTo>
                                <a:lnTo>
                                  <a:pt x="227" y="145"/>
                                </a:lnTo>
                                <a:lnTo>
                                  <a:pt x="225" y="146"/>
                                </a:lnTo>
                                <a:lnTo>
                                  <a:pt x="212" y="160"/>
                                </a:lnTo>
                                <a:lnTo>
                                  <a:pt x="209" y="163"/>
                                </a:lnTo>
                                <a:lnTo>
                                  <a:pt x="195" y="173"/>
                                </a:lnTo>
                                <a:lnTo>
                                  <a:pt x="189" y="176"/>
                                </a:lnTo>
                                <a:lnTo>
                                  <a:pt x="169" y="188"/>
                                </a:lnTo>
                                <a:lnTo>
                                  <a:pt x="147" y="197"/>
                                </a:lnTo>
                                <a:lnTo>
                                  <a:pt x="124" y="206"/>
                                </a:lnTo>
                                <a:lnTo>
                                  <a:pt x="102" y="216"/>
                                </a:lnTo>
                                <a:lnTo>
                                  <a:pt x="80" y="225"/>
                                </a:lnTo>
                                <a:lnTo>
                                  <a:pt x="75" y="227"/>
                                </a:lnTo>
                                <a:close/>
                                <a:moveTo>
                                  <a:pt x="76" y="32"/>
                                </a:moveTo>
                                <a:lnTo>
                                  <a:pt x="141" y="166"/>
                                </a:lnTo>
                                <a:lnTo>
                                  <a:pt x="148" y="178"/>
                                </a:lnTo>
                                <a:lnTo>
                                  <a:pt x="154" y="180"/>
                                </a:lnTo>
                                <a:lnTo>
                                  <a:pt x="165" y="177"/>
                                </a:lnTo>
                                <a:lnTo>
                                  <a:pt x="168" y="177"/>
                                </a:lnTo>
                                <a:lnTo>
                                  <a:pt x="178" y="170"/>
                                </a:lnTo>
                                <a:lnTo>
                                  <a:pt x="184" y="165"/>
                                </a:lnTo>
                                <a:lnTo>
                                  <a:pt x="187" y="163"/>
                                </a:lnTo>
                                <a:lnTo>
                                  <a:pt x="192" y="155"/>
                                </a:lnTo>
                                <a:lnTo>
                                  <a:pt x="196" y="144"/>
                                </a:lnTo>
                                <a:lnTo>
                                  <a:pt x="198" y="140"/>
                                </a:lnTo>
                                <a:lnTo>
                                  <a:pt x="200" y="130"/>
                                </a:lnTo>
                                <a:lnTo>
                                  <a:pt x="198" y="114"/>
                                </a:lnTo>
                                <a:lnTo>
                                  <a:pt x="192" y="96"/>
                                </a:lnTo>
                                <a:lnTo>
                                  <a:pt x="183" y="77"/>
                                </a:lnTo>
                                <a:lnTo>
                                  <a:pt x="165" y="50"/>
                                </a:lnTo>
                                <a:lnTo>
                                  <a:pt x="144" y="31"/>
                                </a:lnTo>
                                <a:lnTo>
                                  <a:pt x="139" y="28"/>
                                </a:lnTo>
                                <a:lnTo>
                                  <a:pt x="127" y="23"/>
                                </a:lnTo>
                                <a:lnTo>
                                  <a:pt x="110" y="21"/>
                                </a:lnTo>
                                <a:lnTo>
                                  <a:pt x="96" y="24"/>
                                </a:lnTo>
                                <a:lnTo>
                                  <a:pt x="88" y="27"/>
                                </a:lnTo>
                                <a:lnTo>
                                  <a:pt x="76" y="3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4" name="Freeform 26"/>
                        <wps:cNvSpPr>
                          <a:spLocks/>
                        </wps:cNvSpPr>
                        <wps:spPr bwMode="auto">
                          <a:xfrm>
                            <a:off x="7000" y="6137"/>
                            <a:ext cx="152" cy="159"/>
                          </a:xfrm>
                          <a:custGeom>
                            <a:avLst/>
                            <a:gdLst>
                              <a:gd name="T0" fmla="*/ 196 w 199"/>
                              <a:gd name="T1" fmla="*/ 154 h 216"/>
                              <a:gd name="T2" fmla="*/ 199 w 199"/>
                              <a:gd name="T3" fmla="*/ 158 h 216"/>
                              <a:gd name="T4" fmla="*/ 180 w 199"/>
                              <a:gd name="T5" fmla="*/ 169 h 216"/>
                              <a:gd name="T6" fmla="*/ 159 w 199"/>
                              <a:gd name="T7" fmla="*/ 182 h 216"/>
                              <a:gd name="T8" fmla="*/ 137 w 199"/>
                              <a:gd name="T9" fmla="*/ 194 h 216"/>
                              <a:gd name="T10" fmla="*/ 117 w 199"/>
                              <a:gd name="T11" fmla="*/ 205 h 216"/>
                              <a:gd name="T12" fmla="*/ 97 w 199"/>
                              <a:gd name="T13" fmla="*/ 216 h 216"/>
                              <a:gd name="T14" fmla="*/ 95 w 199"/>
                              <a:gd name="T15" fmla="*/ 212 h 216"/>
                              <a:gd name="T16" fmla="*/ 101 w 199"/>
                              <a:gd name="T17" fmla="*/ 209 h 216"/>
                              <a:gd name="T18" fmla="*/ 114 w 199"/>
                              <a:gd name="T19" fmla="*/ 199 h 216"/>
                              <a:gd name="T20" fmla="*/ 114 w 199"/>
                              <a:gd name="T21" fmla="*/ 198 h 216"/>
                              <a:gd name="T22" fmla="*/ 116 w 199"/>
                              <a:gd name="T23" fmla="*/ 189 h 216"/>
                              <a:gd name="T24" fmla="*/ 109 w 199"/>
                              <a:gd name="T25" fmla="*/ 173 h 216"/>
                              <a:gd name="T26" fmla="*/ 42 w 199"/>
                              <a:gd name="T27" fmla="*/ 67 h 216"/>
                              <a:gd name="T28" fmla="*/ 30 w 199"/>
                              <a:gd name="T29" fmla="*/ 51 h 216"/>
                              <a:gd name="T30" fmla="*/ 22 w 199"/>
                              <a:gd name="T31" fmla="*/ 49 h 216"/>
                              <a:gd name="T32" fmla="*/ 21 w 199"/>
                              <a:gd name="T33" fmla="*/ 49 h 216"/>
                              <a:gd name="T34" fmla="*/ 9 w 199"/>
                              <a:gd name="T35" fmla="*/ 53 h 216"/>
                              <a:gd name="T36" fmla="*/ 3 w 199"/>
                              <a:gd name="T37" fmla="*/ 56 h 216"/>
                              <a:gd name="T38" fmla="*/ 0 w 199"/>
                              <a:gd name="T39" fmla="*/ 52 h 216"/>
                              <a:gd name="T40" fmla="*/ 17 w 199"/>
                              <a:gd name="T41" fmla="*/ 43 h 216"/>
                              <a:gd name="T42" fmla="*/ 36 w 199"/>
                              <a:gd name="T43" fmla="*/ 33 h 216"/>
                              <a:gd name="T44" fmla="*/ 55 w 199"/>
                              <a:gd name="T45" fmla="*/ 21 h 216"/>
                              <a:gd name="T46" fmla="*/ 73 w 199"/>
                              <a:gd name="T47" fmla="*/ 10 h 216"/>
                              <a:gd name="T48" fmla="*/ 91 w 199"/>
                              <a:gd name="T49" fmla="*/ 0 h 216"/>
                              <a:gd name="T50" fmla="*/ 94 w 199"/>
                              <a:gd name="T51" fmla="*/ 4 h 216"/>
                              <a:gd name="T52" fmla="*/ 88 w 199"/>
                              <a:gd name="T53" fmla="*/ 8 h 216"/>
                              <a:gd name="T54" fmla="*/ 78 w 199"/>
                              <a:gd name="T55" fmla="*/ 17 h 216"/>
                              <a:gd name="T56" fmla="*/ 78 w 199"/>
                              <a:gd name="T57" fmla="*/ 17 h 216"/>
                              <a:gd name="T58" fmla="*/ 77 w 199"/>
                              <a:gd name="T59" fmla="*/ 26 h 216"/>
                              <a:gd name="T60" fmla="*/ 85 w 199"/>
                              <a:gd name="T61" fmla="*/ 42 h 216"/>
                              <a:gd name="T62" fmla="*/ 154 w 199"/>
                              <a:gd name="T63" fmla="*/ 147 h 216"/>
                              <a:gd name="T64" fmla="*/ 165 w 199"/>
                              <a:gd name="T65" fmla="*/ 161 h 216"/>
                              <a:gd name="T66" fmla="*/ 174 w 199"/>
                              <a:gd name="T67" fmla="*/ 162 h 216"/>
                              <a:gd name="T68" fmla="*/ 176 w 199"/>
                              <a:gd name="T69" fmla="*/ 162 h 216"/>
                              <a:gd name="T70" fmla="*/ 190 w 199"/>
                              <a:gd name="T71" fmla="*/ 157 h 216"/>
                              <a:gd name="T72" fmla="*/ 196 w 199"/>
                              <a:gd name="T73" fmla="*/ 154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199" h="216">
                                <a:moveTo>
                                  <a:pt x="196" y="154"/>
                                </a:moveTo>
                                <a:lnTo>
                                  <a:pt x="199" y="158"/>
                                </a:lnTo>
                                <a:lnTo>
                                  <a:pt x="180" y="169"/>
                                </a:lnTo>
                                <a:lnTo>
                                  <a:pt x="159" y="182"/>
                                </a:lnTo>
                                <a:lnTo>
                                  <a:pt x="137" y="194"/>
                                </a:lnTo>
                                <a:lnTo>
                                  <a:pt x="117" y="205"/>
                                </a:lnTo>
                                <a:lnTo>
                                  <a:pt x="97" y="216"/>
                                </a:lnTo>
                                <a:lnTo>
                                  <a:pt x="95" y="212"/>
                                </a:lnTo>
                                <a:lnTo>
                                  <a:pt x="101" y="209"/>
                                </a:lnTo>
                                <a:lnTo>
                                  <a:pt x="114" y="199"/>
                                </a:lnTo>
                                <a:lnTo>
                                  <a:pt x="114" y="198"/>
                                </a:lnTo>
                                <a:lnTo>
                                  <a:pt x="116" y="189"/>
                                </a:lnTo>
                                <a:lnTo>
                                  <a:pt x="109" y="173"/>
                                </a:lnTo>
                                <a:lnTo>
                                  <a:pt x="42" y="67"/>
                                </a:lnTo>
                                <a:lnTo>
                                  <a:pt x="30" y="51"/>
                                </a:lnTo>
                                <a:lnTo>
                                  <a:pt x="22" y="49"/>
                                </a:lnTo>
                                <a:lnTo>
                                  <a:pt x="21" y="49"/>
                                </a:lnTo>
                                <a:lnTo>
                                  <a:pt x="9" y="53"/>
                                </a:lnTo>
                                <a:lnTo>
                                  <a:pt x="3" y="56"/>
                                </a:lnTo>
                                <a:lnTo>
                                  <a:pt x="0" y="52"/>
                                </a:lnTo>
                                <a:lnTo>
                                  <a:pt x="17" y="43"/>
                                </a:lnTo>
                                <a:lnTo>
                                  <a:pt x="36" y="33"/>
                                </a:lnTo>
                                <a:lnTo>
                                  <a:pt x="55" y="21"/>
                                </a:lnTo>
                                <a:lnTo>
                                  <a:pt x="73" y="10"/>
                                </a:lnTo>
                                <a:lnTo>
                                  <a:pt x="91" y="0"/>
                                </a:lnTo>
                                <a:lnTo>
                                  <a:pt x="94" y="4"/>
                                </a:lnTo>
                                <a:lnTo>
                                  <a:pt x="88" y="8"/>
                                </a:lnTo>
                                <a:lnTo>
                                  <a:pt x="78" y="17"/>
                                </a:lnTo>
                                <a:lnTo>
                                  <a:pt x="77" y="26"/>
                                </a:lnTo>
                                <a:lnTo>
                                  <a:pt x="85" y="42"/>
                                </a:lnTo>
                                <a:lnTo>
                                  <a:pt x="154" y="147"/>
                                </a:lnTo>
                                <a:lnTo>
                                  <a:pt x="165" y="161"/>
                                </a:lnTo>
                                <a:lnTo>
                                  <a:pt x="174" y="162"/>
                                </a:lnTo>
                                <a:lnTo>
                                  <a:pt x="176" y="162"/>
                                </a:lnTo>
                                <a:lnTo>
                                  <a:pt x="190" y="157"/>
                                </a:lnTo>
                                <a:lnTo>
                                  <a:pt x="196" y="15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5" name="Freeform 27"/>
                        <wps:cNvSpPr>
                          <a:spLocks/>
                        </wps:cNvSpPr>
                        <wps:spPr bwMode="auto">
                          <a:xfrm>
                            <a:off x="7112" y="6048"/>
                            <a:ext cx="164" cy="167"/>
                          </a:xfrm>
                          <a:custGeom>
                            <a:avLst/>
                            <a:gdLst>
                              <a:gd name="T0" fmla="*/ 155 w 221"/>
                              <a:gd name="T1" fmla="*/ 50 h 233"/>
                              <a:gd name="T2" fmla="*/ 128 w 221"/>
                              <a:gd name="T3" fmla="*/ 42 h 233"/>
                              <a:gd name="T4" fmla="*/ 106 w 221"/>
                              <a:gd name="T5" fmla="*/ 38 h 233"/>
                              <a:gd name="T6" fmla="*/ 94 w 221"/>
                              <a:gd name="T7" fmla="*/ 39 h 233"/>
                              <a:gd name="T8" fmla="*/ 75 w 221"/>
                              <a:gd name="T9" fmla="*/ 45 h 233"/>
                              <a:gd name="T10" fmla="*/ 57 w 221"/>
                              <a:gd name="T11" fmla="*/ 58 h 233"/>
                              <a:gd name="T12" fmla="*/ 45 w 221"/>
                              <a:gd name="T13" fmla="*/ 76 h 233"/>
                              <a:gd name="T14" fmla="*/ 38 w 221"/>
                              <a:gd name="T15" fmla="*/ 97 h 233"/>
                              <a:gd name="T16" fmla="*/ 40 w 221"/>
                              <a:gd name="T17" fmla="*/ 114 h 233"/>
                              <a:gd name="T18" fmla="*/ 60 w 221"/>
                              <a:gd name="T19" fmla="*/ 159 h 233"/>
                              <a:gd name="T20" fmla="*/ 94 w 221"/>
                              <a:gd name="T21" fmla="*/ 192 h 233"/>
                              <a:gd name="T22" fmla="*/ 114 w 221"/>
                              <a:gd name="T23" fmla="*/ 202 h 233"/>
                              <a:gd name="T24" fmla="*/ 143 w 221"/>
                              <a:gd name="T25" fmla="*/ 203 h 233"/>
                              <a:gd name="T26" fmla="*/ 165 w 221"/>
                              <a:gd name="T27" fmla="*/ 193 h 233"/>
                              <a:gd name="T28" fmla="*/ 185 w 221"/>
                              <a:gd name="T29" fmla="*/ 178 h 233"/>
                              <a:gd name="T30" fmla="*/ 198 w 221"/>
                              <a:gd name="T31" fmla="*/ 160 h 233"/>
                              <a:gd name="T32" fmla="*/ 205 w 221"/>
                              <a:gd name="T33" fmla="*/ 141 h 233"/>
                              <a:gd name="T34" fmla="*/ 210 w 221"/>
                              <a:gd name="T35" fmla="*/ 116 h 233"/>
                              <a:gd name="T36" fmla="*/ 217 w 221"/>
                              <a:gd name="T37" fmla="*/ 145 h 233"/>
                              <a:gd name="T38" fmla="*/ 208 w 221"/>
                              <a:gd name="T39" fmla="*/ 170 h 233"/>
                              <a:gd name="T40" fmla="*/ 192 w 221"/>
                              <a:gd name="T41" fmla="*/ 189 h 233"/>
                              <a:gd name="T42" fmla="*/ 174 w 221"/>
                              <a:gd name="T43" fmla="*/ 204 h 233"/>
                              <a:gd name="T44" fmla="*/ 154 w 221"/>
                              <a:gd name="T45" fmla="*/ 216 h 233"/>
                              <a:gd name="T46" fmla="*/ 131 w 221"/>
                              <a:gd name="T47" fmla="*/ 227 h 233"/>
                              <a:gd name="T48" fmla="*/ 106 w 221"/>
                              <a:gd name="T49" fmla="*/ 232 h 233"/>
                              <a:gd name="T50" fmla="*/ 76 w 221"/>
                              <a:gd name="T51" fmla="*/ 231 h 233"/>
                              <a:gd name="T52" fmla="*/ 35 w 221"/>
                              <a:gd name="T53" fmla="*/ 213 h 233"/>
                              <a:gd name="T54" fmla="*/ 17 w 221"/>
                              <a:gd name="T55" fmla="*/ 195 h 233"/>
                              <a:gd name="T56" fmla="*/ 5 w 221"/>
                              <a:gd name="T57" fmla="*/ 170 h 233"/>
                              <a:gd name="T58" fmla="*/ 0 w 221"/>
                              <a:gd name="T59" fmla="*/ 143 h 233"/>
                              <a:gd name="T60" fmla="*/ 2 w 221"/>
                              <a:gd name="T61" fmla="*/ 115 h 233"/>
                              <a:gd name="T62" fmla="*/ 12 w 221"/>
                              <a:gd name="T63" fmla="*/ 90 h 233"/>
                              <a:gd name="T64" fmla="*/ 27 w 221"/>
                              <a:gd name="T65" fmla="*/ 67 h 233"/>
                              <a:gd name="T66" fmla="*/ 48 w 221"/>
                              <a:gd name="T67" fmla="*/ 48 h 233"/>
                              <a:gd name="T68" fmla="*/ 67 w 221"/>
                              <a:gd name="T69" fmla="*/ 37 h 233"/>
                              <a:gd name="T70" fmla="*/ 88 w 221"/>
                              <a:gd name="T71" fmla="*/ 29 h 233"/>
                              <a:gd name="T72" fmla="*/ 106 w 221"/>
                              <a:gd name="T73" fmla="*/ 22 h 233"/>
                              <a:gd name="T74" fmla="*/ 110 w 221"/>
                              <a:gd name="T75" fmla="*/ 15 h 233"/>
                              <a:gd name="T76" fmla="*/ 111 w 221"/>
                              <a:gd name="T77" fmla="*/ 0 h 2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221" h="233">
                                <a:moveTo>
                                  <a:pt x="111" y="0"/>
                                </a:moveTo>
                                <a:lnTo>
                                  <a:pt x="155" y="50"/>
                                </a:lnTo>
                                <a:lnTo>
                                  <a:pt x="151" y="54"/>
                                </a:lnTo>
                                <a:lnTo>
                                  <a:pt x="128" y="42"/>
                                </a:lnTo>
                                <a:lnTo>
                                  <a:pt x="106" y="38"/>
                                </a:lnTo>
                                <a:lnTo>
                                  <a:pt x="97" y="39"/>
                                </a:lnTo>
                                <a:lnTo>
                                  <a:pt x="94" y="39"/>
                                </a:lnTo>
                                <a:lnTo>
                                  <a:pt x="83" y="41"/>
                                </a:lnTo>
                                <a:lnTo>
                                  <a:pt x="75" y="45"/>
                                </a:lnTo>
                                <a:lnTo>
                                  <a:pt x="65" y="52"/>
                                </a:lnTo>
                                <a:lnTo>
                                  <a:pt x="57" y="58"/>
                                </a:lnTo>
                                <a:lnTo>
                                  <a:pt x="51" y="64"/>
                                </a:lnTo>
                                <a:lnTo>
                                  <a:pt x="45" y="76"/>
                                </a:lnTo>
                                <a:lnTo>
                                  <a:pt x="42" y="80"/>
                                </a:lnTo>
                                <a:lnTo>
                                  <a:pt x="38" y="97"/>
                                </a:lnTo>
                                <a:lnTo>
                                  <a:pt x="39" y="105"/>
                                </a:lnTo>
                                <a:lnTo>
                                  <a:pt x="40" y="114"/>
                                </a:lnTo>
                                <a:lnTo>
                                  <a:pt x="47" y="137"/>
                                </a:lnTo>
                                <a:lnTo>
                                  <a:pt x="60" y="159"/>
                                </a:lnTo>
                                <a:lnTo>
                                  <a:pt x="76" y="177"/>
                                </a:lnTo>
                                <a:lnTo>
                                  <a:pt x="94" y="192"/>
                                </a:lnTo>
                                <a:lnTo>
                                  <a:pt x="112" y="201"/>
                                </a:lnTo>
                                <a:lnTo>
                                  <a:pt x="114" y="202"/>
                                </a:lnTo>
                                <a:lnTo>
                                  <a:pt x="132" y="205"/>
                                </a:lnTo>
                                <a:lnTo>
                                  <a:pt x="143" y="203"/>
                                </a:lnTo>
                                <a:lnTo>
                                  <a:pt x="153" y="200"/>
                                </a:lnTo>
                                <a:lnTo>
                                  <a:pt x="165" y="193"/>
                                </a:lnTo>
                                <a:lnTo>
                                  <a:pt x="174" y="189"/>
                                </a:lnTo>
                                <a:lnTo>
                                  <a:pt x="185" y="178"/>
                                </a:lnTo>
                                <a:lnTo>
                                  <a:pt x="188" y="175"/>
                                </a:lnTo>
                                <a:lnTo>
                                  <a:pt x="198" y="160"/>
                                </a:lnTo>
                                <a:lnTo>
                                  <a:pt x="199" y="160"/>
                                </a:lnTo>
                                <a:lnTo>
                                  <a:pt x="205" y="141"/>
                                </a:lnTo>
                                <a:lnTo>
                                  <a:pt x="207" y="133"/>
                                </a:lnTo>
                                <a:lnTo>
                                  <a:pt x="210" y="116"/>
                                </a:lnTo>
                                <a:lnTo>
                                  <a:pt x="221" y="130"/>
                                </a:lnTo>
                                <a:lnTo>
                                  <a:pt x="217" y="145"/>
                                </a:lnTo>
                                <a:lnTo>
                                  <a:pt x="215" y="151"/>
                                </a:lnTo>
                                <a:lnTo>
                                  <a:pt x="208" y="170"/>
                                </a:lnTo>
                                <a:lnTo>
                                  <a:pt x="207" y="172"/>
                                </a:lnTo>
                                <a:lnTo>
                                  <a:pt x="192" y="189"/>
                                </a:lnTo>
                                <a:lnTo>
                                  <a:pt x="174" y="204"/>
                                </a:lnTo>
                                <a:lnTo>
                                  <a:pt x="173" y="206"/>
                                </a:lnTo>
                                <a:lnTo>
                                  <a:pt x="154" y="216"/>
                                </a:lnTo>
                                <a:lnTo>
                                  <a:pt x="143" y="222"/>
                                </a:lnTo>
                                <a:lnTo>
                                  <a:pt x="131" y="227"/>
                                </a:lnTo>
                                <a:lnTo>
                                  <a:pt x="113" y="232"/>
                                </a:lnTo>
                                <a:lnTo>
                                  <a:pt x="106" y="232"/>
                                </a:lnTo>
                                <a:lnTo>
                                  <a:pt x="84" y="233"/>
                                </a:lnTo>
                                <a:lnTo>
                                  <a:pt x="76" y="231"/>
                                </a:lnTo>
                                <a:lnTo>
                                  <a:pt x="57" y="227"/>
                                </a:lnTo>
                                <a:lnTo>
                                  <a:pt x="35" y="213"/>
                                </a:lnTo>
                                <a:lnTo>
                                  <a:pt x="34" y="213"/>
                                </a:lnTo>
                                <a:lnTo>
                                  <a:pt x="17" y="195"/>
                                </a:lnTo>
                                <a:lnTo>
                                  <a:pt x="5" y="172"/>
                                </a:lnTo>
                                <a:lnTo>
                                  <a:pt x="5" y="170"/>
                                </a:lnTo>
                                <a:lnTo>
                                  <a:pt x="1" y="157"/>
                                </a:lnTo>
                                <a:lnTo>
                                  <a:pt x="0" y="143"/>
                                </a:lnTo>
                                <a:lnTo>
                                  <a:pt x="1" y="128"/>
                                </a:lnTo>
                                <a:lnTo>
                                  <a:pt x="2" y="115"/>
                                </a:lnTo>
                                <a:lnTo>
                                  <a:pt x="8" y="100"/>
                                </a:lnTo>
                                <a:lnTo>
                                  <a:pt x="12" y="90"/>
                                </a:lnTo>
                                <a:lnTo>
                                  <a:pt x="19" y="78"/>
                                </a:lnTo>
                                <a:lnTo>
                                  <a:pt x="27" y="67"/>
                                </a:lnTo>
                                <a:lnTo>
                                  <a:pt x="33" y="62"/>
                                </a:lnTo>
                                <a:lnTo>
                                  <a:pt x="48" y="48"/>
                                </a:lnTo>
                                <a:lnTo>
                                  <a:pt x="67" y="37"/>
                                </a:lnTo>
                                <a:lnTo>
                                  <a:pt x="68" y="36"/>
                                </a:lnTo>
                                <a:lnTo>
                                  <a:pt x="88" y="29"/>
                                </a:lnTo>
                                <a:lnTo>
                                  <a:pt x="89" y="28"/>
                                </a:lnTo>
                                <a:lnTo>
                                  <a:pt x="106" y="22"/>
                                </a:lnTo>
                                <a:lnTo>
                                  <a:pt x="108" y="19"/>
                                </a:lnTo>
                                <a:lnTo>
                                  <a:pt x="110" y="15"/>
                                </a:lnTo>
                                <a:lnTo>
                                  <a:pt x="107" y="3"/>
                                </a:lnTo>
                                <a:lnTo>
                                  <a:pt x="111"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6" name="Freeform 28"/>
                        <wps:cNvSpPr>
                          <a:spLocks/>
                        </wps:cNvSpPr>
                        <wps:spPr bwMode="auto">
                          <a:xfrm>
                            <a:off x="7209" y="5988"/>
                            <a:ext cx="159" cy="159"/>
                          </a:xfrm>
                          <a:custGeom>
                            <a:avLst/>
                            <a:gdLst>
                              <a:gd name="T0" fmla="*/ 213 w 217"/>
                              <a:gd name="T1" fmla="*/ 133 h 212"/>
                              <a:gd name="T2" fmla="*/ 217 w 217"/>
                              <a:gd name="T3" fmla="*/ 136 h 212"/>
                              <a:gd name="T4" fmla="*/ 207 w 217"/>
                              <a:gd name="T5" fmla="*/ 146 h 212"/>
                              <a:gd name="T6" fmla="*/ 189 w 217"/>
                              <a:gd name="T7" fmla="*/ 162 h 212"/>
                              <a:gd name="T8" fmla="*/ 171 w 217"/>
                              <a:gd name="T9" fmla="*/ 177 h 212"/>
                              <a:gd name="T10" fmla="*/ 153 w 217"/>
                              <a:gd name="T11" fmla="*/ 192 h 212"/>
                              <a:gd name="T12" fmla="*/ 134 w 217"/>
                              <a:gd name="T13" fmla="*/ 208 h 212"/>
                              <a:gd name="T14" fmla="*/ 130 w 217"/>
                              <a:gd name="T15" fmla="*/ 212 h 212"/>
                              <a:gd name="T16" fmla="*/ 126 w 217"/>
                              <a:gd name="T17" fmla="*/ 208 h 212"/>
                              <a:gd name="T18" fmla="*/ 131 w 217"/>
                              <a:gd name="T19" fmla="*/ 204 h 212"/>
                              <a:gd name="T20" fmla="*/ 132 w 217"/>
                              <a:gd name="T21" fmla="*/ 204 h 212"/>
                              <a:gd name="T22" fmla="*/ 142 w 217"/>
                              <a:gd name="T23" fmla="*/ 190 h 212"/>
                              <a:gd name="T24" fmla="*/ 142 w 217"/>
                              <a:gd name="T25" fmla="*/ 182 h 212"/>
                              <a:gd name="T26" fmla="*/ 141 w 217"/>
                              <a:gd name="T27" fmla="*/ 180 h 212"/>
                              <a:gd name="T28" fmla="*/ 132 w 217"/>
                              <a:gd name="T29" fmla="*/ 168 h 212"/>
                              <a:gd name="T30" fmla="*/ 45 w 217"/>
                              <a:gd name="T31" fmla="*/ 75 h 212"/>
                              <a:gd name="T32" fmla="*/ 33 w 217"/>
                              <a:gd name="T33" fmla="*/ 64 h 212"/>
                              <a:gd name="T34" fmla="*/ 31 w 217"/>
                              <a:gd name="T35" fmla="*/ 63 h 212"/>
                              <a:gd name="T36" fmla="*/ 22 w 217"/>
                              <a:gd name="T37" fmla="*/ 62 h 212"/>
                              <a:gd name="T38" fmla="*/ 10 w 217"/>
                              <a:gd name="T39" fmla="*/ 68 h 212"/>
                              <a:gd name="T40" fmla="*/ 9 w 217"/>
                              <a:gd name="T41" fmla="*/ 69 h 212"/>
                              <a:gd name="T42" fmla="*/ 5 w 217"/>
                              <a:gd name="T43" fmla="*/ 72 h 212"/>
                              <a:gd name="T44" fmla="*/ 0 w 217"/>
                              <a:gd name="T45" fmla="*/ 68 h 212"/>
                              <a:gd name="T46" fmla="*/ 5 w 217"/>
                              <a:gd name="T47" fmla="*/ 65 h 212"/>
                              <a:gd name="T48" fmla="*/ 21 w 217"/>
                              <a:gd name="T49" fmla="*/ 51 h 212"/>
                              <a:gd name="T50" fmla="*/ 37 w 217"/>
                              <a:gd name="T51" fmla="*/ 38 h 212"/>
                              <a:gd name="T52" fmla="*/ 54 w 217"/>
                              <a:gd name="T53" fmla="*/ 24 h 212"/>
                              <a:gd name="T54" fmla="*/ 69 w 217"/>
                              <a:gd name="T55" fmla="*/ 9 h 212"/>
                              <a:gd name="T56" fmla="*/ 80 w 217"/>
                              <a:gd name="T57" fmla="*/ 0 h 212"/>
                              <a:gd name="T58" fmla="*/ 83 w 217"/>
                              <a:gd name="T59" fmla="*/ 4 h 212"/>
                              <a:gd name="T60" fmla="*/ 79 w 217"/>
                              <a:gd name="T61" fmla="*/ 8 h 212"/>
                              <a:gd name="T62" fmla="*/ 74 w 217"/>
                              <a:gd name="T63" fmla="*/ 14 h 212"/>
                              <a:gd name="T64" fmla="*/ 70 w 217"/>
                              <a:gd name="T65" fmla="*/ 19 h 212"/>
                              <a:gd name="T66" fmla="*/ 70 w 217"/>
                              <a:gd name="T67" fmla="*/ 29 h 212"/>
                              <a:gd name="T68" fmla="*/ 82 w 217"/>
                              <a:gd name="T69" fmla="*/ 42 h 212"/>
                              <a:gd name="T70" fmla="*/ 171 w 217"/>
                              <a:gd name="T71" fmla="*/ 133 h 212"/>
                              <a:gd name="T72" fmla="*/ 186 w 217"/>
                              <a:gd name="T73" fmla="*/ 145 h 212"/>
                              <a:gd name="T74" fmla="*/ 196 w 217"/>
                              <a:gd name="T75" fmla="*/ 145 h 212"/>
                              <a:gd name="T76" fmla="*/ 202 w 217"/>
                              <a:gd name="T77" fmla="*/ 141 h 212"/>
                              <a:gd name="T78" fmla="*/ 208 w 217"/>
                              <a:gd name="T79" fmla="*/ 137 h 212"/>
                              <a:gd name="T80" fmla="*/ 213 w 217"/>
                              <a:gd name="T81" fmla="*/ 133 h 2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17" h="212">
                                <a:moveTo>
                                  <a:pt x="213" y="133"/>
                                </a:moveTo>
                                <a:lnTo>
                                  <a:pt x="217" y="136"/>
                                </a:lnTo>
                                <a:lnTo>
                                  <a:pt x="207" y="146"/>
                                </a:lnTo>
                                <a:lnTo>
                                  <a:pt x="189" y="162"/>
                                </a:lnTo>
                                <a:lnTo>
                                  <a:pt x="171" y="177"/>
                                </a:lnTo>
                                <a:lnTo>
                                  <a:pt x="153" y="192"/>
                                </a:lnTo>
                                <a:lnTo>
                                  <a:pt x="134" y="208"/>
                                </a:lnTo>
                                <a:lnTo>
                                  <a:pt x="130" y="212"/>
                                </a:lnTo>
                                <a:lnTo>
                                  <a:pt x="126" y="208"/>
                                </a:lnTo>
                                <a:lnTo>
                                  <a:pt x="131" y="204"/>
                                </a:lnTo>
                                <a:lnTo>
                                  <a:pt x="132" y="204"/>
                                </a:lnTo>
                                <a:lnTo>
                                  <a:pt x="142" y="190"/>
                                </a:lnTo>
                                <a:lnTo>
                                  <a:pt x="142" y="182"/>
                                </a:lnTo>
                                <a:lnTo>
                                  <a:pt x="141" y="180"/>
                                </a:lnTo>
                                <a:lnTo>
                                  <a:pt x="132" y="168"/>
                                </a:lnTo>
                                <a:lnTo>
                                  <a:pt x="45" y="75"/>
                                </a:lnTo>
                                <a:lnTo>
                                  <a:pt x="33" y="64"/>
                                </a:lnTo>
                                <a:lnTo>
                                  <a:pt x="31" y="63"/>
                                </a:lnTo>
                                <a:lnTo>
                                  <a:pt x="22" y="62"/>
                                </a:lnTo>
                                <a:lnTo>
                                  <a:pt x="10" y="68"/>
                                </a:lnTo>
                                <a:lnTo>
                                  <a:pt x="9" y="69"/>
                                </a:lnTo>
                                <a:lnTo>
                                  <a:pt x="5" y="72"/>
                                </a:lnTo>
                                <a:lnTo>
                                  <a:pt x="0" y="68"/>
                                </a:lnTo>
                                <a:lnTo>
                                  <a:pt x="5" y="65"/>
                                </a:lnTo>
                                <a:lnTo>
                                  <a:pt x="21" y="51"/>
                                </a:lnTo>
                                <a:lnTo>
                                  <a:pt x="37" y="38"/>
                                </a:lnTo>
                                <a:lnTo>
                                  <a:pt x="54" y="24"/>
                                </a:lnTo>
                                <a:lnTo>
                                  <a:pt x="69" y="9"/>
                                </a:lnTo>
                                <a:lnTo>
                                  <a:pt x="80" y="0"/>
                                </a:lnTo>
                                <a:lnTo>
                                  <a:pt x="83" y="4"/>
                                </a:lnTo>
                                <a:lnTo>
                                  <a:pt x="79" y="8"/>
                                </a:lnTo>
                                <a:lnTo>
                                  <a:pt x="74" y="14"/>
                                </a:lnTo>
                                <a:lnTo>
                                  <a:pt x="70" y="19"/>
                                </a:lnTo>
                                <a:lnTo>
                                  <a:pt x="70" y="29"/>
                                </a:lnTo>
                                <a:lnTo>
                                  <a:pt x="82" y="42"/>
                                </a:lnTo>
                                <a:lnTo>
                                  <a:pt x="171" y="133"/>
                                </a:lnTo>
                                <a:lnTo>
                                  <a:pt x="186" y="145"/>
                                </a:lnTo>
                                <a:lnTo>
                                  <a:pt x="196" y="145"/>
                                </a:lnTo>
                                <a:lnTo>
                                  <a:pt x="202" y="141"/>
                                </a:lnTo>
                                <a:lnTo>
                                  <a:pt x="208" y="137"/>
                                </a:lnTo>
                                <a:lnTo>
                                  <a:pt x="213" y="13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7" name="Freeform 29"/>
                        <wps:cNvSpPr>
                          <a:spLocks/>
                        </wps:cNvSpPr>
                        <wps:spPr bwMode="auto">
                          <a:xfrm>
                            <a:off x="7271" y="5877"/>
                            <a:ext cx="207" cy="208"/>
                          </a:xfrm>
                          <a:custGeom>
                            <a:avLst/>
                            <a:gdLst>
                              <a:gd name="T0" fmla="*/ 50 w 281"/>
                              <a:gd name="T1" fmla="*/ 98 h 283"/>
                              <a:gd name="T2" fmla="*/ 69 w 281"/>
                              <a:gd name="T3" fmla="*/ 99 h 283"/>
                              <a:gd name="T4" fmla="*/ 104 w 281"/>
                              <a:gd name="T5" fmla="*/ 100 h 283"/>
                              <a:gd name="T6" fmla="*/ 139 w 281"/>
                              <a:gd name="T7" fmla="*/ 102 h 283"/>
                              <a:gd name="T8" fmla="*/ 174 w 281"/>
                              <a:gd name="T9" fmla="*/ 102 h 283"/>
                              <a:gd name="T10" fmla="*/ 210 w 281"/>
                              <a:gd name="T11" fmla="*/ 102 h 283"/>
                              <a:gd name="T12" fmla="*/ 212 w 281"/>
                              <a:gd name="T13" fmla="*/ 101 h 283"/>
                              <a:gd name="T14" fmla="*/ 147 w 281"/>
                              <a:gd name="T15" fmla="*/ 50 h 283"/>
                              <a:gd name="T16" fmla="*/ 134 w 281"/>
                              <a:gd name="T17" fmla="*/ 42 h 283"/>
                              <a:gd name="T18" fmla="*/ 134 w 281"/>
                              <a:gd name="T19" fmla="*/ 41 h 283"/>
                              <a:gd name="T20" fmla="*/ 124 w 281"/>
                              <a:gd name="T21" fmla="*/ 39 h 283"/>
                              <a:gd name="T22" fmla="*/ 114 w 281"/>
                              <a:gd name="T23" fmla="*/ 42 h 283"/>
                              <a:gd name="T24" fmla="*/ 107 w 281"/>
                              <a:gd name="T25" fmla="*/ 48 h 283"/>
                              <a:gd name="T26" fmla="*/ 103 w 281"/>
                              <a:gd name="T27" fmla="*/ 51 h 283"/>
                              <a:gd name="T28" fmla="*/ 99 w 281"/>
                              <a:gd name="T29" fmla="*/ 48 h 283"/>
                              <a:gd name="T30" fmla="*/ 103 w 281"/>
                              <a:gd name="T31" fmla="*/ 44 h 283"/>
                              <a:gd name="T32" fmla="*/ 117 w 281"/>
                              <a:gd name="T33" fmla="*/ 28 h 283"/>
                              <a:gd name="T34" fmla="*/ 130 w 281"/>
                              <a:gd name="T35" fmla="*/ 12 h 283"/>
                              <a:gd name="T36" fmla="*/ 142 w 281"/>
                              <a:gd name="T37" fmla="*/ 0 h 283"/>
                              <a:gd name="T38" fmla="*/ 146 w 281"/>
                              <a:gd name="T39" fmla="*/ 3 h 283"/>
                              <a:gd name="T40" fmla="*/ 138 w 281"/>
                              <a:gd name="T41" fmla="*/ 17 h 283"/>
                              <a:gd name="T42" fmla="*/ 138 w 281"/>
                              <a:gd name="T43" fmla="*/ 18 h 283"/>
                              <a:gd name="T44" fmla="*/ 140 w 281"/>
                              <a:gd name="T45" fmla="*/ 27 h 283"/>
                              <a:gd name="T46" fmla="*/ 153 w 281"/>
                              <a:gd name="T47" fmla="*/ 42 h 283"/>
                              <a:gd name="T48" fmla="*/ 281 w 281"/>
                              <a:gd name="T49" fmla="*/ 142 h 283"/>
                              <a:gd name="T50" fmla="*/ 278 w 281"/>
                              <a:gd name="T51" fmla="*/ 146 h 283"/>
                              <a:gd name="T52" fmla="*/ 265 w 281"/>
                              <a:gd name="T53" fmla="*/ 147 h 283"/>
                              <a:gd name="T54" fmla="*/ 230 w 281"/>
                              <a:gd name="T55" fmla="*/ 148 h 283"/>
                              <a:gd name="T56" fmla="*/ 194 w 281"/>
                              <a:gd name="T57" fmla="*/ 149 h 283"/>
                              <a:gd name="T58" fmla="*/ 159 w 281"/>
                              <a:gd name="T59" fmla="*/ 148 h 283"/>
                              <a:gd name="T60" fmla="*/ 124 w 281"/>
                              <a:gd name="T61" fmla="*/ 148 h 283"/>
                              <a:gd name="T62" fmla="*/ 89 w 281"/>
                              <a:gd name="T63" fmla="*/ 147 h 283"/>
                              <a:gd name="T64" fmla="*/ 56 w 281"/>
                              <a:gd name="T65" fmla="*/ 144 h 283"/>
                              <a:gd name="T66" fmla="*/ 147 w 281"/>
                              <a:gd name="T67" fmla="*/ 228 h 283"/>
                              <a:gd name="T68" fmla="*/ 159 w 281"/>
                              <a:gd name="T69" fmla="*/ 236 h 283"/>
                              <a:gd name="T70" fmla="*/ 171 w 281"/>
                              <a:gd name="T71" fmla="*/ 237 h 283"/>
                              <a:gd name="T72" fmla="*/ 179 w 281"/>
                              <a:gd name="T73" fmla="*/ 234 h 283"/>
                              <a:gd name="T74" fmla="*/ 184 w 281"/>
                              <a:gd name="T75" fmla="*/ 231 h 283"/>
                              <a:gd name="T76" fmla="*/ 188 w 281"/>
                              <a:gd name="T77" fmla="*/ 228 h 283"/>
                              <a:gd name="T78" fmla="*/ 191 w 281"/>
                              <a:gd name="T79" fmla="*/ 224 h 283"/>
                              <a:gd name="T80" fmla="*/ 195 w 281"/>
                              <a:gd name="T81" fmla="*/ 228 h 283"/>
                              <a:gd name="T82" fmla="*/ 188 w 281"/>
                              <a:gd name="T83" fmla="*/ 235 h 283"/>
                              <a:gd name="T84" fmla="*/ 172 w 281"/>
                              <a:gd name="T85" fmla="*/ 252 h 283"/>
                              <a:gd name="T86" fmla="*/ 153 w 281"/>
                              <a:gd name="T87" fmla="*/ 267 h 283"/>
                              <a:gd name="T88" fmla="*/ 139 w 281"/>
                              <a:gd name="T89" fmla="*/ 283 h 283"/>
                              <a:gd name="T90" fmla="*/ 136 w 281"/>
                              <a:gd name="T91" fmla="*/ 278 h 283"/>
                              <a:gd name="T92" fmla="*/ 145 w 281"/>
                              <a:gd name="T93" fmla="*/ 266 h 283"/>
                              <a:gd name="T94" fmla="*/ 147 w 281"/>
                              <a:gd name="T95" fmla="*/ 261 h 283"/>
                              <a:gd name="T96" fmla="*/ 149 w 281"/>
                              <a:gd name="T97" fmla="*/ 256 h 283"/>
                              <a:gd name="T98" fmla="*/ 147 w 281"/>
                              <a:gd name="T99" fmla="*/ 247 h 283"/>
                              <a:gd name="T100" fmla="*/ 139 w 281"/>
                              <a:gd name="T101" fmla="*/ 236 h 283"/>
                              <a:gd name="T102" fmla="*/ 39 w 281"/>
                              <a:gd name="T103" fmla="*/ 143 h 283"/>
                              <a:gd name="T104" fmla="*/ 32 w 281"/>
                              <a:gd name="T105" fmla="*/ 142 h 283"/>
                              <a:gd name="T106" fmla="*/ 22 w 281"/>
                              <a:gd name="T107" fmla="*/ 143 h 283"/>
                              <a:gd name="T108" fmla="*/ 16 w 281"/>
                              <a:gd name="T109" fmla="*/ 143 h 283"/>
                              <a:gd name="T110" fmla="*/ 4 w 281"/>
                              <a:gd name="T111" fmla="*/ 151 h 283"/>
                              <a:gd name="T112" fmla="*/ 0 w 281"/>
                              <a:gd name="T113" fmla="*/ 147 h 283"/>
                              <a:gd name="T114" fmla="*/ 13 w 281"/>
                              <a:gd name="T115" fmla="*/ 134 h 283"/>
                              <a:gd name="T116" fmla="*/ 30 w 281"/>
                              <a:gd name="T117" fmla="*/ 119 h 283"/>
                              <a:gd name="T118" fmla="*/ 44 w 281"/>
                              <a:gd name="T119" fmla="*/ 105 h 283"/>
                              <a:gd name="T120" fmla="*/ 50 w 281"/>
                              <a:gd name="T121" fmla="*/ 98 h 2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281" h="283">
                                <a:moveTo>
                                  <a:pt x="50" y="98"/>
                                </a:moveTo>
                                <a:lnTo>
                                  <a:pt x="69" y="99"/>
                                </a:lnTo>
                                <a:lnTo>
                                  <a:pt x="104" y="100"/>
                                </a:lnTo>
                                <a:lnTo>
                                  <a:pt x="139" y="102"/>
                                </a:lnTo>
                                <a:lnTo>
                                  <a:pt x="174" y="102"/>
                                </a:lnTo>
                                <a:lnTo>
                                  <a:pt x="210" y="102"/>
                                </a:lnTo>
                                <a:lnTo>
                                  <a:pt x="212" y="101"/>
                                </a:lnTo>
                                <a:lnTo>
                                  <a:pt x="147" y="50"/>
                                </a:lnTo>
                                <a:lnTo>
                                  <a:pt x="134" y="42"/>
                                </a:lnTo>
                                <a:lnTo>
                                  <a:pt x="134" y="41"/>
                                </a:lnTo>
                                <a:lnTo>
                                  <a:pt x="124" y="39"/>
                                </a:lnTo>
                                <a:lnTo>
                                  <a:pt x="114" y="42"/>
                                </a:lnTo>
                                <a:lnTo>
                                  <a:pt x="107" y="48"/>
                                </a:lnTo>
                                <a:lnTo>
                                  <a:pt x="103" y="51"/>
                                </a:lnTo>
                                <a:lnTo>
                                  <a:pt x="99" y="48"/>
                                </a:lnTo>
                                <a:lnTo>
                                  <a:pt x="103" y="44"/>
                                </a:lnTo>
                                <a:lnTo>
                                  <a:pt x="117" y="28"/>
                                </a:lnTo>
                                <a:lnTo>
                                  <a:pt x="130" y="12"/>
                                </a:lnTo>
                                <a:lnTo>
                                  <a:pt x="142" y="0"/>
                                </a:lnTo>
                                <a:lnTo>
                                  <a:pt x="146" y="3"/>
                                </a:lnTo>
                                <a:lnTo>
                                  <a:pt x="138" y="17"/>
                                </a:lnTo>
                                <a:lnTo>
                                  <a:pt x="138" y="18"/>
                                </a:lnTo>
                                <a:lnTo>
                                  <a:pt x="140" y="27"/>
                                </a:lnTo>
                                <a:lnTo>
                                  <a:pt x="153" y="42"/>
                                </a:lnTo>
                                <a:lnTo>
                                  <a:pt x="281" y="142"/>
                                </a:lnTo>
                                <a:lnTo>
                                  <a:pt x="278" y="146"/>
                                </a:lnTo>
                                <a:lnTo>
                                  <a:pt x="265" y="147"/>
                                </a:lnTo>
                                <a:lnTo>
                                  <a:pt x="230" y="148"/>
                                </a:lnTo>
                                <a:lnTo>
                                  <a:pt x="194" y="149"/>
                                </a:lnTo>
                                <a:lnTo>
                                  <a:pt x="159" y="148"/>
                                </a:lnTo>
                                <a:lnTo>
                                  <a:pt x="124" y="148"/>
                                </a:lnTo>
                                <a:lnTo>
                                  <a:pt x="89" y="147"/>
                                </a:lnTo>
                                <a:lnTo>
                                  <a:pt x="56" y="144"/>
                                </a:lnTo>
                                <a:lnTo>
                                  <a:pt x="147" y="228"/>
                                </a:lnTo>
                                <a:lnTo>
                                  <a:pt x="159" y="236"/>
                                </a:lnTo>
                                <a:lnTo>
                                  <a:pt x="171" y="237"/>
                                </a:lnTo>
                                <a:lnTo>
                                  <a:pt x="179" y="234"/>
                                </a:lnTo>
                                <a:lnTo>
                                  <a:pt x="184" y="231"/>
                                </a:lnTo>
                                <a:lnTo>
                                  <a:pt x="188" y="228"/>
                                </a:lnTo>
                                <a:lnTo>
                                  <a:pt x="191" y="224"/>
                                </a:lnTo>
                                <a:lnTo>
                                  <a:pt x="195" y="228"/>
                                </a:lnTo>
                                <a:lnTo>
                                  <a:pt x="188" y="235"/>
                                </a:lnTo>
                                <a:lnTo>
                                  <a:pt x="172" y="252"/>
                                </a:lnTo>
                                <a:lnTo>
                                  <a:pt x="153" y="267"/>
                                </a:lnTo>
                                <a:lnTo>
                                  <a:pt x="139" y="283"/>
                                </a:lnTo>
                                <a:lnTo>
                                  <a:pt x="136" y="278"/>
                                </a:lnTo>
                                <a:lnTo>
                                  <a:pt x="145" y="266"/>
                                </a:lnTo>
                                <a:lnTo>
                                  <a:pt x="147" y="261"/>
                                </a:lnTo>
                                <a:lnTo>
                                  <a:pt x="149" y="256"/>
                                </a:lnTo>
                                <a:lnTo>
                                  <a:pt x="147" y="247"/>
                                </a:lnTo>
                                <a:lnTo>
                                  <a:pt x="139" y="236"/>
                                </a:lnTo>
                                <a:lnTo>
                                  <a:pt x="39" y="143"/>
                                </a:lnTo>
                                <a:lnTo>
                                  <a:pt x="32" y="142"/>
                                </a:lnTo>
                                <a:lnTo>
                                  <a:pt x="22" y="143"/>
                                </a:lnTo>
                                <a:lnTo>
                                  <a:pt x="16" y="143"/>
                                </a:lnTo>
                                <a:lnTo>
                                  <a:pt x="4" y="151"/>
                                </a:lnTo>
                                <a:lnTo>
                                  <a:pt x="0" y="147"/>
                                </a:lnTo>
                                <a:lnTo>
                                  <a:pt x="13" y="134"/>
                                </a:lnTo>
                                <a:lnTo>
                                  <a:pt x="30" y="119"/>
                                </a:lnTo>
                                <a:lnTo>
                                  <a:pt x="44" y="105"/>
                                </a:lnTo>
                                <a:lnTo>
                                  <a:pt x="50" y="9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 name="Freeform 30"/>
                        <wps:cNvSpPr>
                          <a:spLocks noEditPoints="1"/>
                        </wps:cNvSpPr>
                        <wps:spPr bwMode="auto">
                          <a:xfrm>
                            <a:off x="7425" y="5806"/>
                            <a:ext cx="172" cy="150"/>
                          </a:xfrm>
                          <a:custGeom>
                            <a:avLst/>
                            <a:gdLst>
                              <a:gd name="T0" fmla="*/ 130 w 231"/>
                              <a:gd name="T1" fmla="*/ 68 h 205"/>
                              <a:gd name="T2" fmla="*/ 104 w 231"/>
                              <a:gd name="T3" fmla="*/ 105 h 205"/>
                              <a:gd name="T4" fmla="*/ 85 w 231"/>
                              <a:gd name="T5" fmla="*/ 127 h 205"/>
                              <a:gd name="T6" fmla="*/ 105 w 231"/>
                              <a:gd name="T7" fmla="*/ 158 h 205"/>
                              <a:gd name="T8" fmla="*/ 120 w 231"/>
                              <a:gd name="T9" fmla="*/ 159 h 205"/>
                              <a:gd name="T10" fmla="*/ 135 w 231"/>
                              <a:gd name="T11" fmla="*/ 145 h 205"/>
                              <a:gd name="T12" fmla="*/ 134 w 231"/>
                              <a:gd name="T13" fmla="*/ 154 h 205"/>
                              <a:gd name="T14" fmla="*/ 105 w 231"/>
                              <a:gd name="T15" fmla="*/ 191 h 205"/>
                              <a:gd name="T16" fmla="*/ 90 w 231"/>
                              <a:gd name="T17" fmla="*/ 202 h 205"/>
                              <a:gd name="T18" fmla="*/ 95 w 231"/>
                              <a:gd name="T19" fmla="*/ 183 h 205"/>
                              <a:gd name="T20" fmla="*/ 91 w 231"/>
                              <a:gd name="T21" fmla="*/ 169 h 205"/>
                              <a:gd name="T22" fmla="*/ 80 w 231"/>
                              <a:gd name="T23" fmla="*/ 144 h 205"/>
                              <a:gd name="T24" fmla="*/ 32 w 231"/>
                              <a:gd name="T25" fmla="*/ 54 h 205"/>
                              <a:gd name="T26" fmla="*/ 0 w 231"/>
                              <a:gd name="T27" fmla="*/ 3 h 205"/>
                              <a:gd name="T28" fmla="*/ 36 w 231"/>
                              <a:gd name="T29" fmla="*/ 6 h 205"/>
                              <a:gd name="T30" fmla="*/ 142 w 231"/>
                              <a:gd name="T31" fmla="*/ 21 h 205"/>
                              <a:gd name="T32" fmla="*/ 194 w 231"/>
                              <a:gd name="T33" fmla="*/ 27 h 205"/>
                              <a:gd name="T34" fmla="*/ 215 w 231"/>
                              <a:gd name="T35" fmla="*/ 26 h 205"/>
                              <a:gd name="T36" fmla="*/ 224 w 231"/>
                              <a:gd name="T37" fmla="*/ 18 h 205"/>
                              <a:gd name="T38" fmla="*/ 231 w 231"/>
                              <a:gd name="T39" fmla="*/ 17 h 205"/>
                              <a:gd name="T40" fmla="*/ 217 w 231"/>
                              <a:gd name="T41" fmla="*/ 40 h 205"/>
                              <a:gd name="T42" fmla="*/ 190 w 231"/>
                              <a:gd name="T43" fmla="*/ 79 h 205"/>
                              <a:gd name="T44" fmla="*/ 171 w 231"/>
                              <a:gd name="T45" fmla="*/ 105 h 205"/>
                              <a:gd name="T46" fmla="*/ 169 w 231"/>
                              <a:gd name="T47" fmla="*/ 99 h 205"/>
                              <a:gd name="T48" fmla="*/ 176 w 231"/>
                              <a:gd name="T49" fmla="*/ 89 h 205"/>
                              <a:gd name="T50" fmla="*/ 175 w 231"/>
                              <a:gd name="T51" fmla="*/ 75 h 205"/>
                              <a:gd name="T52" fmla="*/ 157 w 231"/>
                              <a:gd name="T53" fmla="*/ 72 h 205"/>
                              <a:gd name="T54" fmla="*/ 118 w 231"/>
                              <a:gd name="T55" fmla="*/ 66 h 205"/>
                              <a:gd name="T56" fmla="*/ 44 w 231"/>
                              <a:gd name="T57" fmla="*/ 53 h 205"/>
                              <a:gd name="T58" fmla="*/ 79 w 231"/>
                              <a:gd name="T59" fmla="*/ 115 h 205"/>
                              <a:gd name="T60" fmla="*/ 81 w 231"/>
                              <a:gd name="T61" fmla="*/ 116 h 205"/>
                              <a:gd name="T62" fmla="*/ 108 w 231"/>
                              <a:gd name="T63" fmla="*/ 80 h 2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231" h="205">
                                <a:moveTo>
                                  <a:pt x="130" y="68"/>
                                </a:moveTo>
                                <a:lnTo>
                                  <a:pt x="130" y="68"/>
                                </a:lnTo>
                                <a:lnTo>
                                  <a:pt x="117" y="86"/>
                                </a:lnTo>
                                <a:lnTo>
                                  <a:pt x="104" y="105"/>
                                </a:lnTo>
                                <a:lnTo>
                                  <a:pt x="90" y="122"/>
                                </a:lnTo>
                                <a:lnTo>
                                  <a:pt x="85" y="127"/>
                                </a:lnTo>
                                <a:lnTo>
                                  <a:pt x="95" y="146"/>
                                </a:lnTo>
                                <a:lnTo>
                                  <a:pt x="105" y="158"/>
                                </a:lnTo>
                                <a:lnTo>
                                  <a:pt x="112" y="160"/>
                                </a:lnTo>
                                <a:lnTo>
                                  <a:pt x="120" y="159"/>
                                </a:lnTo>
                                <a:lnTo>
                                  <a:pt x="129" y="150"/>
                                </a:lnTo>
                                <a:lnTo>
                                  <a:pt x="135" y="145"/>
                                </a:lnTo>
                                <a:lnTo>
                                  <a:pt x="140" y="148"/>
                                </a:lnTo>
                                <a:lnTo>
                                  <a:pt x="134" y="154"/>
                                </a:lnTo>
                                <a:lnTo>
                                  <a:pt x="120" y="173"/>
                                </a:lnTo>
                                <a:lnTo>
                                  <a:pt x="105" y="191"/>
                                </a:lnTo>
                                <a:lnTo>
                                  <a:pt x="93" y="205"/>
                                </a:lnTo>
                                <a:lnTo>
                                  <a:pt x="90" y="202"/>
                                </a:lnTo>
                                <a:lnTo>
                                  <a:pt x="93" y="191"/>
                                </a:lnTo>
                                <a:lnTo>
                                  <a:pt x="95" y="183"/>
                                </a:lnTo>
                                <a:lnTo>
                                  <a:pt x="95" y="181"/>
                                </a:lnTo>
                                <a:lnTo>
                                  <a:pt x="91" y="169"/>
                                </a:lnTo>
                                <a:lnTo>
                                  <a:pt x="83" y="149"/>
                                </a:lnTo>
                                <a:lnTo>
                                  <a:pt x="80" y="144"/>
                                </a:lnTo>
                                <a:lnTo>
                                  <a:pt x="56" y="99"/>
                                </a:lnTo>
                                <a:lnTo>
                                  <a:pt x="32" y="54"/>
                                </a:lnTo>
                                <a:lnTo>
                                  <a:pt x="6" y="11"/>
                                </a:lnTo>
                                <a:lnTo>
                                  <a:pt x="0" y="3"/>
                                </a:lnTo>
                                <a:lnTo>
                                  <a:pt x="1" y="0"/>
                                </a:lnTo>
                                <a:lnTo>
                                  <a:pt x="36" y="6"/>
                                </a:lnTo>
                                <a:lnTo>
                                  <a:pt x="88" y="14"/>
                                </a:lnTo>
                                <a:lnTo>
                                  <a:pt x="142" y="21"/>
                                </a:lnTo>
                                <a:lnTo>
                                  <a:pt x="180" y="26"/>
                                </a:lnTo>
                                <a:lnTo>
                                  <a:pt x="194" y="27"/>
                                </a:lnTo>
                                <a:lnTo>
                                  <a:pt x="201" y="27"/>
                                </a:lnTo>
                                <a:lnTo>
                                  <a:pt x="215" y="26"/>
                                </a:lnTo>
                                <a:lnTo>
                                  <a:pt x="221" y="21"/>
                                </a:lnTo>
                                <a:lnTo>
                                  <a:pt x="224" y="18"/>
                                </a:lnTo>
                                <a:lnTo>
                                  <a:pt x="227" y="15"/>
                                </a:lnTo>
                                <a:lnTo>
                                  <a:pt x="231" y="17"/>
                                </a:lnTo>
                                <a:lnTo>
                                  <a:pt x="229" y="21"/>
                                </a:lnTo>
                                <a:lnTo>
                                  <a:pt x="217" y="40"/>
                                </a:lnTo>
                                <a:lnTo>
                                  <a:pt x="204" y="60"/>
                                </a:lnTo>
                                <a:lnTo>
                                  <a:pt x="190" y="79"/>
                                </a:lnTo>
                                <a:lnTo>
                                  <a:pt x="177" y="99"/>
                                </a:lnTo>
                                <a:lnTo>
                                  <a:pt x="171" y="105"/>
                                </a:lnTo>
                                <a:lnTo>
                                  <a:pt x="167" y="102"/>
                                </a:lnTo>
                                <a:lnTo>
                                  <a:pt x="169" y="99"/>
                                </a:lnTo>
                                <a:lnTo>
                                  <a:pt x="173" y="96"/>
                                </a:lnTo>
                                <a:lnTo>
                                  <a:pt x="176" y="89"/>
                                </a:lnTo>
                                <a:lnTo>
                                  <a:pt x="178" y="82"/>
                                </a:lnTo>
                                <a:lnTo>
                                  <a:pt x="175" y="75"/>
                                </a:lnTo>
                                <a:lnTo>
                                  <a:pt x="169" y="73"/>
                                </a:lnTo>
                                <a:lnTo>
                                  <a:pt x="157" y="72"/>
                                </a:lnTo>
                                <a:lnTo>
                                  <a:pt x="130" y="68"/>
                                </a:lnTo>
                                <a:close/>
                                <a:moveTo>
                                  <a:pt x="118" y="66"/>
                                </a:moveTo>
                                <a:lnTo>
                                  <a:pt x="77" y="60"/>
                                </a:lnTo>
                                <a:lnTo>
                                  <a:pt x="44" y="53"/>
                                </a:lnTo>
                                <a:lnTo>
                                  <a:pt x="53" y="70"/>
                                </a:lnTo>
                                <a:lnTo>
                                  <a:pt x="79" y="115"/>
                                </a:lnTo>
                                <a:lnTo>
                                  <a:pt x="80" y="117"/>
                                </a:lnTo>
                                <a:lnTo>
                                  <a:pt x="81" y="116"/>
                                </a:lnTo>
                                <a:lnTo>
                                  <a:pt x="94" y="99"/>
                                </a:lnTo>
                                <a:lnTo>
                                  <a:pt x="108" y="80"/>
                                </a:lnTo>
                                <a:lnTo>
                                  <a:pt x="118" y="6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9" name="Freeform 31"/>
                        <wps:cNvSpPr>
                          <a:spLocks/>
                        </wps:cNvSpPr>
                        <wps:spPr bwMode="auto">
                          <a:xfrm>
                            <a:off x="7553" y="5665"/>
                            <a:ext cx="62" cy="62"/>
                          </a:xfrm>
                          <a:custGeom>
                            <a:avLst/>
                            <a:gdLst>
                              <a:gd name="T0" fmla="*/ 5 w 85"/>
                              <a:gd name="T1" fmla="*/ 25 h 86"/>
                              <a:gd name="T2" fmla="*/ 14 w 85"/>
                              <a:gd name="T3" fmla="*/ 13 h 86"/>
                              <a:gd name="T4" fmla="*/ 15 w 85"/>
                              <a:gd name="T5" fmla="*/ 12 h 86"/>
                              <a:gd name="T6" fmla="*/ 29 w 85"/>
                              <a:gd name="T7" fmla="*/ 4 h 86"/>
                              <a:gd name="T8" fmla="*/ 40 w 85"/>
                              <a:gd name="T9" fmla="*/ 1 h 86"/>
                              <a:gd name="T10" fmla="*/ 46 w 85"/>
                              <a:gd name="T11" fmla="*/ 0 h 86"/>
                              <a:gd name="T12" fmla="*/ 62 w 85"/>
                              <a:gd name="T13" fmla="*/ 5 h 86"/>
                              <a:gd name="T14" fmla="*/ 75 w 85"/>
                              <a:gd name="T15" fmla="*/ 15 h 86"/>
                              <a:gd name="T16" fmla="*/ 79 w 85"/>
                              <a:gd name="T17" fmla="*/ 20 h 86"/>
                              <a:gd name="T18" fmla="*/ 83 w 85"/>
                              <a:gd name="T19" fmla="*/ 28 h 86"/>
                              <a:gd name="T20" fmla="*/ 85 w 85"/>
                              <a:gd name="T21" fmla="*/ 45 h 86"/>
                              <a:gd name="T22" fmla="*/ 84 w 85"/>
                              <a:gd name="T23" fmla="*/ 47 h 86"/>
                              <a:gd name="T24" fmla="*/ 79 w 85"/>
                              <a:gd name="T25" fmla="*/ 61 h 86"/>
                              <a:gd name="T26" fmla="*/ 74 w 85"/>
                              <a:gd name="T27" fmla="*/ 67 h 86"/>
                              <a:gd name="T28" fmla="*/ 68 w 85"/>
                              <a:gd name="T29" fmla="*/ 75 h 86"/>
                              <a:gd name="T30" fmla="*/ 54 w 85"/>
                              <a:gd name="T31" fmla="*/ 83 h 86"/>
                              <a:gd name="T32" fmla="*/ 53 w 85"/>
                              <a:gd name="T33" fmla="*/ 83 h 86"/>
                              <a:gd name="T34" fmla="*/ 37 w 85"/>
                              <a:gd name="T35" fmla="*/ 86 h 86"/>
                              <a:gd name="T36" fmla="*/ 21 w 85"/>
                              <a:gd name="T37" fmla="*/ 81 h 86"/>
                              <a:gd name="T38" fmla="*/ 8 w 85"/>
                              <a:gd name="T39" fmla="*/ 71 h 86"/>
                              <a:gd name="T40" fmla="*/ 1 w 85"/>
                              <a:gd name="T41" fmla="*/ 57 h 86"/>
                              <a:gd name="T42" fmla="*/ 1 w 85"/>
                              <a:gd name="T43" fmla="*/ 56 h 86"/>
                              <a:gd name="T44" fmla="*/ 0 w 85"/>
                              <a:gd name="T45" fmla="*/ 41 h 86"/>
                              <a:gd name="T46" fmla="*/ 2 w 85"/>
                              <a:gd name="T47" fmla="*/ 32 h 86"/>
                              <a:gd name="T48" fmla="*/ 5 w 85"/>
                              <a:gd name="T49" fmla="*/ 25 h 86"/>
                              <a:gd name="T50" fmla="*/ 5 w 85"/>
                              <a:gd name="T51" fmla="*/ 25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85" h="86">
                                <a:moveTo>
                                  <a:pt x="5" y="25"/>
                                </a:moveTo>
                                <a:lnTo>
                                  <a:pt x="14" y="13"/>
                                </a:lnTo>
                                <a:lnTo>
                                  <a:pt x="15" y="12"/>
                                </a:lnTo>
                                <a:lnTo>
                                  <a:pt x="29" y="4"/>
                                </a:lnTo>
                                <a:lnTo>
                                  <a:pt x="40" y="1"/>
                                </a:lnTo>
                                <a:lnTo>
                                  <a:pt x="46" y="0"/>
                                </a:lnTo>
                                <a:lnTo>
                                  <a:pt x="62" y="5"/>
                                </a:lnTo>
                                <a:lnTo>
                                  <a:pt x="75" y="15"/>
                                </a:lnTo>
                                <a:lnTo>
                                  <a:pt x="79" y="20"/>
                                </a:lnTo>
                                <a:lnTo>
                                  <a:pt x="83" y="28"/>
                                </a:lnTo>
                                <a:lnTo>
                                  <a:pt x="85" y="45"/>
                                </a:lnTo>
                                <a:lnTo>
                                  <a:pt x="84" y="47"/>
                                </a:lnTo>
                                <a:lnTo>
                                  <a:pt x="79" y="61"/>
                                </a:lnTo>
                                <a:lnTo>
                                  <a:pt x="74" y="67"/>
                                </a:lnTo>
                                <a:lnTo>
                                  <a:pt x="68" y="75"/>
                                </a:lnTo>
                                <a:lnTo>
                                  <a:pt x="54" y="83"/>
                                </a:lnTo>
                                <a:lnTo>
                                  <a:pt x="53" y="83"/>
                                </a:lnTo>
                                <a:lnTo>
                                  <a:pt x="37" y="86"/>
                                </a:lnTo>
                                <a:lnTo>
                                  <a:pt x="21" y="81"/>
                                </a:lnTo>
                                <a:lnTo>
                                  <a:pt x="8" y="71"/>
                                </a:lnTo>
                                <a:lnTo>
                                  <a:pt x="1" y="57"/>
                                </a:lnTo>
                                <a:lnTo>
                                  <a:pt x="1" y="56"/>
                                </a:lnTo>
                                <a:lnTo>
                                  <a:pt x="0" y="41"/>
                                </a:lnTo>
                                <a:lnTo>
                                  <a:pt x="2" y="32"/>
                                </a:lnTo>
                                <a:lnTo>
                                  <a:pt x="5" y="2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0" name="Freeform 32"/>
                        <wps:cNvSpPr>
                          <a:spLocks/>
                        </wps:cNvSpPr>
                        <wps:spPr bwMode="auto">
                          <a:xfrm>
                            <a:off x="4893" y="5453"/>
                            <a:ext cx="203" cy="169"/>
                          </a:xfrm>
                          <a:custGeom>
                            <a:avLst/>
                            <a:gdLst>
                              <a:gd name="T0" fmla="*/ 6 w 278"/>
                              <a:gd name="T1" fmla="*/ 0 h 231"/>
                              <a:gd name="T2" fmla="*/ 8 w 278"/>
                              <a:gd name="T3" fmla="*/ 2 h 231"/>
                              <a:gd name="T4" fmla="*/ 11 w 278"/>
                              <a:gd name="T5" fmla="*/ 5 h 231"/>
                              <a:gd name="T6" fmla="*/ 13 w 278"/>
                              <a:gd name="T7" fmla="*/ 7 h 231"/>
                              <a:gd name="T8" fmla="*/ 16 w 278"/>
                              <a:gd name="T9" fmla="*/ 8 h 231"/>
                              <a:gd name="T10" fmla="*/ 18 w 278"/>
                              <a:gd name="T11" fmla="*/ 12 h 231"/>
                              <a:gd name="T12" fmla="*/ 21 w 278"/>
                              <a:gd name="T13" fmla="*/ 13 h 231"/>
                              <a:gd name="T14" fmla="*/ 25 w 278"/>
                              <a:gd name="T15" fmla="*/ 14 h 231"/>
                              <a:gd name="T16" fmla="*/ 28 w 278"/>
                              <a:gd name="T17" fmla="*/ 16 h 231"/>
                              <a:gd name="T18" fmla="*/ 35 w 278"/>
                              <a:gd name="T19" fmla="*/ 17 h 231"/>
                              <a:gd name="T20" fmla="*/ 46 w 278"/>
                              <a:gd name="T21" fmla="*/ 18 h 231"/>
                              <a:gd name="T22" fmla="*/ 59 w 278"/>
                              <a:gd name="T23" fmla="*/ 19 h 231"/>
                              <a:gd name="T24" fmla="*/ 70 w 278"/>
                              <a:gd name="T25" fmla="*/ 20 h 231"/>
                              <a:gd name="T26" fmla="*/ 275 w 278"/>
                              <a:gd name="T27" fmla="*/ 24 h 231"/>
                              <a:gd name="T28" fmla="*/ 135 w 278"/>
                              <a:gd name="T29" fmla="*/ 174 h 231"/>
                              <a:gd name="T30" fmla="*/ 129 w 278"/>
                              <a:gd name="T31" fmla="*/ 180 h 231"/>
                              <a:gd name="T32" fmla="*/ 119 w 278"/>
                              <a:gd name="T33" fmla="*/ 192 h 231"/>
                              <a:gd name="T34" fmla="*/ 111 w 278"/>
                              <a:gd name="T35" fmla="*/ 200 h 231"/>
                              <a:gd name="T36" fmla="*/ 107 w 278"/>
                              <a:gd name="T37" fmla="*/ 206 h 231"/>
                              <a:gd name="T38" fmla="*/ 105 w 278"/>
                              <a:gd name="T39" fmla="*/ 210 h 231"/>
                              <a:gd name="T40" fmla="*/ 104 w 278"/>
                              <a:gd name="T41" fmla="*/ 214 h 231"/>
                              <a:gd name="T42" fmla="*/ 104 w 278"/>
                              <a:gd name="T43" fmla="*/ 217 h 231"/>
                              <a:gd name="T44" fmla="*/ 104 w 278"/>
                              <a:gd name="T45" fmla="*/ 220 h 231"/>
                              <a:gd name="T46" fmla="*/ 105 w 278"/>
                              <a:gd name="T47" fmla="*/ 223 h 231"/>
                              <a:gd name="T48" fmla="*/ 105 w 278"/>
                              <a:gd name="T49" fmla="*/ 227 h 231"/>
                              <a:gd name="T50" fmla="*/ 100 w 278"/>
                              <a:gd name="T51" fmla="*/ 231 h 231"/>
                              <a:gd name="T52" fmla="*/ 61 w 278"/>
                              <a:gd name="T53" fmla="*/ 125 h 231"/>
                              <a:gd name="T54" fmla="*/ 63 w 278"/>
                              <a:gd name="T55" fmla="*/ 130 h 231"/>
                              <a:gd name="T56" fmla="*/ 65 w 278"/>
                              <a:gd name="T57" fmla="*/ 133 h 231"/>
                              <a:gd name="T58" fmla="*/ 67 w 278"/>
                              <a:gd name="T59" fmla="*/ 137 h 231"/>
                              <a:gd name="T60" fmla="*/ 70 w 278"/>
                              <a:gd name="T61" fmla="*/ 141 h 231"/>
                              <a:gd name="T62" fmla="*/ 73 w 278"/>
                              <a:gd name="T63" fmla="*/ 145 h 231"/>
                              <a:gd name="T64" fmla="*/ 75 w 278"/>
                              <a:gd name="T65" fmla="*/ 146 h 231"/>
                              <a:gd name="T66" fmla="*/ 77 w 278"/>
                              <a:gd name="T67" fmla="*/ 147 h 231"/>
                              <a:gd name="T68" fmla="*/ 80 w 278"/>
                              <a:gd name="T69" fmla="*/ 147 h 231"/>
                              <a:gd name="T70" fmla="*/ 82 w 278"/>
                              <a:gd name="T71" fmla="*/ 147 h 231"/>
                              <a:gd name="T72" fmla="*/ 85 w 278"/>
                              <a:gd name="T73" fmla="*/ 145 h 231"/>
                              <a:gd name="T74" fmla="*/ 88 w 278"/>
                              <a:gd name="T75" fmla="*/ 143 h 231"/>
                              <a:gd name="T76" fmla="*/ 92 w 278"/>
                              <a:gd name="T77" fmla="*/ 140 h 231"/>
                              <a:gd name="T78" fmla="*/ 101 w 278"/>
                              <a:gd name="T79" fmla="*/ 132 h 231"/>
                              <a:gd name="T80" fmla="*/ 197 w 278"/>
                              <a:gd name="T81" fmla="*/ 33 h 231"/>
                              <a:gd name="T82" fmla="*/ 75 w 278"/>
                              <a:gd name="T83" fmla="*/ 32 h 231"/>
                              <a:gd name="T84" fmla="*/ 63 w 278"/>
                              <a:gd name="T85" fmla="*/ 32 h 231"/>
                              <a:gd name="T86" fmla="*/ 53 w 278"/>
                              <a:gd name="T87" fmla="*/ 32 h 231"/>
                              <a:gd name="T88" fmla="*/ 50 w 278"/>
                              <a:gd name="T89" fmla="*/ 32 h 231"/>
                              <a:gd name="T90" fmla="*/ 47 w 278"/>
                              <a:gd name="T91" fmla="*/ 33 h 231"/>
                              <a:gd name="T92" fmla="*/ 41 w 278"/>
                              <a:gd name="T93" fmla="*/ 35 h 231"/>
                              <a:gd name="T94" fmla="*/ 39 w 278"/>
                              <a:gd name="T95" fmla="*/ 36 h 231"/>
                              <a:gd name="T96" fmla="*/ 37 w 278"/>
                              <a:gd name="T97" fmla="*/ 37 h 231"/>
                              <a:gd name="T98" fmla="*/ 35 w 278"/>
                              <a:gd name="T99" fmla="*/ 39 h 231"/>
                              <a:gd name="T100" fmla="*/ 34 w 278"/>
                              <a:gd name="T101" fmla="*/ 40 h 231"/>
                              <a:gd name="T102" fmla="*/ 33 w 278"/>
                              <a:gd name="T103" fmla="*/ 43 h 231"/>
                              <a:gd name="T104" fmla="*/ 32 w 278"/>
                              <a:gd name="T105" fmla="*/ 46 h 231"/>
                              <a:gd name="T106" fmla="*/ 32 w 278"/>
                              <a:gd name="T107" fmla="*/ 48 h 231"/>
                              <a:gd name="T108" fmla="*/ 32 w 278"/>
                              <a:gd name="T109" fmla="*/ 51 h 231"/>
                              <a:gd name="T110" fmla="*/ 32 w 278"/>
                              <a:gd name="T111" fmla="*/ 55 h 231"/>
                              <a:gd name="T112" fmla="*/ 33 w 278"/>
                              <a:gd name="T113" fmla="*/ 60 h 231"/>
                              <a:gd name="T114" fmla="*/ 35 w 278"/>
                              <a:gd name="T115" fmla="*/ 64 h 231"/>
                              <a:gd name="T116" fmla="*/ 37 w 278"/>
                              <a:gd name="T117" fmla="*/ 70 h 231"/>
                              <a:gd name="T118" fmla="*/ 0 w 278"/>
                              <a:gd name="T119" fmla="*/ 2 h 2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78" h="231">
                                <a:moveTo>
                                  <a:pt x="0" y="2"/>
                                </a:moveTo>
                                <a:lnTo>
                                  <a:pt x="6" y="0"/>
                                </a:lnTo>
                                <a:lnTo>
                                  <a:pt x="7" y="1"/>
                                </a:lnTo>
                                <a:lnTo>
                                  <a:pt x="8" y="2"/>
                                </a:lnTo>
                                <a:lnTo>
                                  <a:pt x="10" y="3"/>
                                </a:lnTo>
                                <a:lnTo>
                                  <a:pt x="11" y="5"/>
                                </a:lnTo>
                                <a:lnTo>
                                  <a:pt x="12" y="6"/>
                                </a:lnTo>
                                <a:lnTo>
                                  <a:pt x="13" y="7"/>
                                </a:lnTo>
                                <a:lnTo>
                                  <a:pt x="15" y="8"/>
                                </a:lnTo>
                                <a:lnTo>
                                  <a:pt x="16" y="8"/>
                                </a:lnTo>
                                <a:lnTo>
                                  <a:pt x="17" y="11"/>
                                </a:lnTo>
                                <a:lnTo>
                                  <a:pt x="18" y="12"/>
                                </a:lnTo>
                                <a:lnTo>
                                  <a:pt x="20" y="12"/>
                                </a:lnTo>
                                <a:lnTo>
                                  <a:pt x="21" y="13"/>
                                </a:lnTo>
                                <a:lnTo>
                                  <a:pt x="23" y="14"/>
                                </a:lnTo>
                                <a:lnTo>
                                  <a:pt x="25" y="14"/>
                                </a:lnTo>
                                <a:lnTo>
                                  <a:pt x="26" y="15"/>
                                </a:lnTo>
                                <a:lnTo>
                                  <a:pt x="28" y="16"/>
                                </a:lnTo>
                                <a:lnTo>
                                  <a:pt x="31" y="17"/>
                                </a:lnTo>
                                <a:lnTo>
                                  <a:pt x="35" y="17"/>
                                </a:lnTo>
                                <a:lnTo>
                                  <a:pt x="40" y="18"/>
                                </a:lnTo>
                                <a:lnTo>
                                  <a:pt x="46" y="18"/>
                                </a:lnTo>
                                <a:lnTo>
                                  <a:pt x="52" y="19"/>
                                </a:lnTo>
                                <a:lnTo>
                                  <a:pt x="59" y="19"/>
                                </a:lnTo>
                                <a:lnTo>
                                  <a:pt x="66" y="19"/>
                                </a:lnTo>
                                <a:lnTo>
                                  <a:pt x="70" y="20"/>
                                </a:lnTo>
                                <a:lnTo>
                                  <a:pt x="75" y="20"/>
                                </a:lnTo>
                                <a:lnTo>
                                  <a:pt x="275" y="24"/>
                                </a:lnTo>
                                <a:lnTo>
                                  <a:pt x="278" y="28"/>
                                </a:lnTo>
                                <a:lnTo>
                                  <a:pt x="135" y="174"/>
                                </a:lnTo>
                                <a:lnTo>
                                  <a:pt x="132" y="178"/>
                                </a:lnTo>
                                <a:lnTo>
                                  <a:pt x="129" y="180"/>
                                </a:lnTo>
                                <a:lnTo>
                                  <a:pt x="124" y="187"/>
                                </a:lnTo>
                                <a:lnTo>
                                  <a:pt x="119" y="192"/>
                                </a:lnTo>
                                <a:lnTo>
                                  <a:pt x="115" y="196"/>
                                </a:lnTo>
                                <a:lnTo>
                                  <a:pt x="111" y="200"/>
                                </a:lnTo>
                                <a:lnTo>
                                  <a:pt x="109" y="203"/>
                                </a:lnTo>
                                <a:lnTo>
                                  <a:pt x="107" y="206"/>
                                </a:lnTo>
                                <a:lnTo>
                                  <a:pt x="105" y="208"/>
                                </a:lnTo>
                                <a:lnTo>
                                  <a:pt x="105" y="210"/>
                                </a:lnTo>
                                <a:lnTo>
                                  <a:pt x="104" y="211"/>
                                </a:lnTo>
                                <a:lnTo>
                                  <a:pt x="104" y="214"/>
                                </a:lnTo>
                                <a:lnTo>
                                  <a:pt x="104" y="216"/>
                                </a:lnTo>
                                <a:lnTo>
                                  <a:pt x="104" y="217"/>
                                </a:lnTo>
                                <a:lnTo>
                                  <a:pt x="104" y="219"/>
                                </a:lnTo>
                                <a:lnTo>
                                  <a:pt x="104" y="220"/>
                                </a:lnTo>
                                <a:lnTo>
                                  <a:pt x="105" y="221"/>
                                </a:lnTo>
                                <a:lnTo>
                                  <a:pt x="105" y="223"/>
                                </a:lnTo>
                                <a:lnTo>
                                  <a:pt x="105" y="225"/>
                                </a:lnTo>
                                <a:lnTo>
                                  <a:pt x="105" y="227"/>
                                </a:lnTo>
                                <a:lnTo>
                                  <a:pt x="106" y="228"/>
                                </a:lnTo>
                                <a:lnTo>
                                  <a:pt x="100" y="231"/>
                                </a:lnTo>
                                <a:lnTo>
                                  <a:pt x="55" y="127"/>
                                </a:lnTo>
                                <a:lnTo>
                                  <a:pt x="61" y="125"/>
                                </a:lnTo>
                                <a:lnTo>
                                  <a:pt x="63" y="128"/>
                                </a:lnTo>
                                <a:lnTo>
                                  <a:pt x="63" y="130"/>
                                </a:lnTo>
                                <a:lnTo>
                                  <a:pt x="64" y="132"/>
                                </a:lnTo>
                                <a:lnTo>
                                  <a:pt x="65" y="133"/>
                                </a:lnTo>
                                <a:lnTo>
                                  <a:pt x="65" y="134"/>
                                </a:lnTo>
                                <a:lnTo>
                                  <a:pt x="67" y="137"/>
                                </a:lnTo>
                                <a:lnTo>
                                  <a:pt x="69" y="139"/>
                                </a:lnTo>
                                <a:lnTo>
                                  <a:pt x="70" y="141"/>
                                </a:lnTo>
                                <a:lnTo>
                                  <a:pt x="71" y="143"/>
                                </a:lnTo>
                                <a:lnTo>
                                  <a:pt x="73" y="145"/>
                                </a:lnTo>
                                <a:lnTo>
                                  <a:pt x="74" y="145"/>
                                </a:lnTo>
                                <a:lnTo>
                                  <a:pt x="75" y="146"/>
                                </a:lnTo>
                                <a:lnTo>
                                  <a:pt x="76" y="147"/>
                                </a:lnTo>
                                <a:lnTo>
                                  <a:pt x="77" y="147"/>
                                </a:lnTo>
                                <a:lnTo>
                                  <a:pt x="78" y="147"/>
                                </a:lnTo>
                                <a:lnTo>
                                  <a:pt x="80" y="147"/>
                                </a:lnTo>
                                <a:lnTo>
                                  <a:pt x="82" y="147"/>
                                </a:lnTo>
                                <a:lnTo>
                                  <a:pt x="84" y="146"/>
                                </a:lnTo>
                                <a:lnTo>
                                  <a:pt x="85" y="145"/>
                                </a:lnTo>
                                <a:lnTo>
                                  <a:pt x="87" y="145"/>
                                </a:lnTo>
                                <a:lnTo>
                                  <a:pt x="88" y="143"/>
                                </a:lnTo>
                                <a:lnTo>
                                  <a:pt x="90" y="142"/>
                                </a:lnTo>
                                <a:lnTo>
                                  <a:pt x="92" y="140"/>
                                </a:lnTo>
                                <a:lnTo>
                                  <a:pt x="96" y="137"/>
                                </a:lnTo>
                                <a:lnTo>
                                  <a:pt x="101" y="132"/>
                                </a:lnTo>
                                <a:lnTo>
                                  <a:pt x="107" y="125"/>
                                </a:lnTo>
                                <a:lnTo>
                                  <a:pt x="197" y="33"/>
                                </a:lnTo>
                                <a:lnTo>
                                  <a:pt x="80" y="32"/>
                                </a:lnTo>
                                <a:lnTo>
                                  <a:pt x="75" y="32"/>
                                </a:lnTo>
                                <a:lnTo>
                                  <a:pt x="71" y="32"/>
                                </a:lnTo>
                                <a:lnTo>
                                  <a:pt x="63" y="32"/>
                                </a:lnTo>
                                <a:lnTo>
                                  <a:pt x="57" y="32"/>
                                </a:lnTo>
                                <a:lnTo>
                                  <a:pt x="53" y="32"/>
                                </a:lnTo>
                                <a:lnTo>
                                  <a:pt x="51" y="32"/>
                                </a:lnTo>
                                <a:lnTo>
                                  <a:pt x="50" y="32"/>
                                </a:lnTo>
                                <a:lnTo>
                                  <a:pt x="49" y="33"/>
                                </a:lnTo>
                                <a:lnTo>
                                  <a:pt x="47" y="33"/>
                                </a:lnTo>
                                <a:lnTo>
                                  <a:pt x="44" y="34"/>
                                </a:lnTo>
                                <a:lnTo>
                                  <a:pt x="41" y="35"/>
                                </a:lnTo>
                                <a:lnTo>
                                  <a:pt x="40" y="35"/>
                                </a:lnTo>
                                <a:lnTo>
                                  <a:pt x="39" y="36"/>
                                </a:lnTo>
                                <a:lnTo>
                                  <a:pt x="38" y="36"/>
                                </a:lnTo>
                                <a:lnTo>
                                  <a:pt x="37" y="37"/>
                                </a:lnTo>
                                <a:lnTo>
                                  <a:pt x="36" y="38"/>
                                </a:lnTo>
                                <a:lnTo>
                                  <a:pt x="35" y="39"/>
                                </a:lnTo>
                                <a:lnTo>
                                  <a:pt x="35" y="40"/>
                                </a:lnTo>
                                <a:lnTo>
                                  <a:pt x="34" y="40"/>
                                </a:lnTo>
                                <a:lnTo>
                                  <a:pt x="34" y="41"/>
                                </a:lnTo>
                                <a:lnTo>
                                  <a:pt x="33" y="43"/>
                                </a:lnTo>
                                <a:lnTo>
                                  <a:pt x="32" y="46"/>
                                </a:lnTo>
                                <a:lnTo>
                                  <a:pt x="32" y="47"/>
                                </a:lnTo>
                                <a:lnTo>
                                  <a:pt x="32" y="48"/>
                                </a:lnTo>
                                <a:lnTo>
                                  <a:pt x="32" y="50"/>
                                </a:lnTo>
                                <a:lnTo>
                                  <a:pt x="32" y="51"/>
                                </a:lnTo>
                                <a:lnTo>
                                  <a:pt x="32" y="53"/>
                                </a:lnTo>
                                <a:lnTo>
                                  <a:pt x="32" y="55"/>
                                </a:lnTo>
                                <a:lnTo>
                                  <a:pt x="33" y="57"/>
                                </a:lnTo>
                                <a:lnTo>
                                  <a:pt x="33" y="60"/>
                                </a:lnTo>
                                <a:lnTo>
                                  <a:pt x="34" y="62"/>
                                </a:lnTo>
                                <a:lnTo>
                                  <a:pt x="35" y="64"/>
                                </a:lnTo>
                                <a:lnTo>
                                  <a:pt x="36" y="67"/>
                                </a:lnTo>
                                <a:lnTo>
                                  <a:pt x="37" y="70"/>
                                </a:lnTo>
                                <a:lnTo>
                                  <a:pt x="31" y="72"/>
                                </a:lnTo>
                                <a:lnTo>
                                  <a:pt x="0" y="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1" name="Freeform 33"/>
                        <wps:cNvSpPr>
                          <a:spLocks/>
                        </wps:cNvSpPr>
                        <wps:spPr bwMode="auto">
                          <a:xfrm>
                            <a:off x="4829" y="5229"/>
                            <a:ext cx="222" cy="198"/>
                          </a:xfrm>
                          <a:custGeom>
                            <a:avLst/>
                            <a:gdLst>
                              <a:gd name="T0" fmla="*/ 57 w 299"/>
                              <a:gd name="T1" fmla="*/ 68 h 269"/>
                              <a:gd name="T2" fmla="*/ 49 w 299"/>
                              <a:gd name="T3" fmla="*/ 70 h 269"/>
                              <a:gd name="T4" fmla="*/ 43 w 299"/>
                              <a:gd name="T5" fmla="*/ 73 h 269"/>
                              <a:gd name="T6" fmla="*/ 38 w 299"/>
                              <a:gd name="T7" fmla="*/ 75 h 269"/>
                              <a:gd name="T8" fmla="*/ 34 w 299"/>
                              <a:gd name="T9" fmla="*/ 78 h 269"/>
                              <a:gd name="T10" fmla="*/ 31 w 299"/>
                              <a:gd name="T11" fmla="*/ 80 h 269"/>
                              <a:gd name="T12" fmla="*/ 28 w 299"/>
                              <a:gd name="T13" fmla="*/ 84 h 269"/>
                              <a:gd name="T14" fmla="*/ 27 w 299"/>
                              <a:gd name="T15" fmla="*/ 88 h 269"/>
                              <a:gd name="T16" fmla="*/ 26 w 299"/>
                              <a:gd name="T17" fmla="*/ 93 h 269"/>
                              <a:gd name="T18" fmla="*/ 27 w 299"/>
                              <a:gd name="T19" fmla="*/ 100 h 269"/>
                              <a:gd name="T20" fmla="*/ 27 w 299"/>
                              <a:gd name="T21" fmla="*/ 106 h 269"/>
                              <a:gd name="T22" fmla="*/ 23 w 299"/>
                              <a:gd name="T23" fmla="*/ 112 h 269"/>
                              <a:gd name="T24" fmla="*/ 7 w 299"/>
                              <a:gd name="T25" fmla="*/ 40 h 269"/>
                              <a:gd name="T26" fmla="*/ 12 w 299"/>
                              <a:gd name="T27" fmla="*/ 48 h 269"/>
                              <a:gd name="T28" fmla="*/ 15 w 299"/>
                              <a:gd name="T29" fmla="*/ 53 h 269"/>
                              <a:gd name="T30" fmla="*/ 19 w 299"/>
                              <a:gd name="T31" fmla="*/ 56 h 269"/>
                              <a:gd name="T32" fmla="*/ 24 w 299"/>
                              <a:gd name="T33" fmla="*/ 58 h 269"/>
                              <a:gd name="T34" fmla="*/ 29 w 299"/>
                              <a:gd name="T35" fmla="*/ 59 h 269"/>
                              <a:gd name="T36" fmla="*/ 36 w 299"/>
                              <a:gd name="T37" fmla="*/ 59 h 269"/>
                              <a:gd name="T38" fmla="*/ 45 w 299"/>
                              <a:gd name="T39" fmla="*/ 57 h 269"/>
                              <a:gd name="T40" fmla="*/ 244 w 299"/>
                              <a:gd name="T41" fmla="*/ 0 h 269"/>
                              <a:gd name="T42" fmla="*/ 247 w 299"/>
                              <a:gd name="T43" fmla="*/ 169 h 269"/>
                              <a:gd name="T44" fmla="*/ 253 w 299"/>
                              <a:gd name="T45" fmla="*/ 167 h 269"/>
                              <a:gd name="T46" fmla="*/ 259 w 299"/>
                              <a:gd name="T47" fmla="*/ 164 h 269"/>
                              <a:gd name="T48" fmla="*/ 263 w 299"/>
                              <a:gd name="T49" fmla="*/ 161 h 269"/>
                              <a:gd name="T50" fmla="*/ 267 w 299"/>
                              <a:gd name="T51" fmla="*/ 158 h 269"/>
                              <a:gd name="T52" fmla="*/ 269 w 299"/>
                              <a:gd name="T53" fmla="*/ 154 h 269"/>
                              <a:gd name="T54" fmla="*/ 272 w 299"/>
                              <a:gd name="T55" fmla="*/ 150 h 269"/>
                              <a:gd name="T56" fmla="*/ 273 w 299"/>
                              <a:gd name="T57" fmla="*/ 146 h 269"/>
                              <a:gd name="T58" fmla="*/ 273 w 299"/>
                              <a:gd name="T59" fmla="*/ 142 h 269"/>
                              <a:gd name="T60" fmla="*/ 273 w 299"/>
                              <a:gd name="T61" fmla="*/ 138 h 269"/>
                              <a:gd name="T62" fmla="*/ 271 w 299"/>
                              <a:gd name="T63" fmla="*/ 130 h 269"/>
                              <a:gd name="T64" fmla="*/ 299 w 299"/>
                              <a:gd name="T65" fmla="*/ 203 h 269"/>
                              <a:gd name="T66" fmla="*/ 292 w 299"/>
                              <a:gd name="T67" fmla="*/ 200 h 269"/>
                              <a:gd name="T68" fmla="*/ 289 w 299"/>
                              <a:gd name="T69" fmla="*/ 194 h 269"/>
                              <a:gd name="T70" fmla="*/ 287 w 299"/>
                              <a:gd name="T71" fmla="*/ 189 h 269"/>
                              <a:gd name="T72" fmla="*/ 284 w 299"/>
                              <a:gd name="T73" fmla="*/ 186 h 269"/>
                              <a:gd name="T74" fmla="*/ 281 w 299"/>
                              <a:gd name="T75" fmla="*/ 183 h 269"/>
                              <a:gd name="T76" fmla="*/ 277 w 299"/>
                              <a:gd name="T77" fmla="*/ 181 h 269"/>
                              <a:gd name="T78" fmla="*/ 273 w 299"/>
                              <a:gd name="T79" fmla="*/ 180 h 269"/>
                              <a:gd name="T80" fmla="*/ 267 w 299"/>
                              <a:gd name="T81" fmla="*/ 179 h 269"/>
                              <a:gd name="T82" fmla="*/ 262 w 299"/>
                              <a:gd name="T83" fmla="*/ 179 h 269"/>
                              <a:gd name="T84" fmla="*/ 257 w 299"/>
                              <a:gd name="T85" fmla="*/ 180 h 269"/>
                              <a:gd name="T86" fmla="*/ 250 w 299"/>
                              <a:gd name="T87" fmla="*/ 182 h 269"/>
                              <a:gd name="T88" fmla="*/ 82 w 299"/>
                              <a:gd name="T89" fmla="*/ 237 h 269"/>
                              <a:gd name="T90" fmla="*/ 78 w 299"/>
                              <a:gd name="T91" fmla="*/ 244 h 269"/>
                              <a:gd name="T92" fmla="*/ 76 w 299"/>
                              <a:gd name="T93" fmla="*/ 250 h 269"/>
                              <a:gd name="T94" fmla="*/ 75 w 299"/>
                              <a:gd name="T95" fmla="*/ 255 h 269"/>
                              <a:gd name="T96" fmla="*/ 75 w 299"/>
                              <a:gd name="T97" fmla="*/ 261 h 269"/>
                              <a:gd name="T98" fmla="*/ 77 w 299"/>
                              <a:gd name="T99" fmla="*/ 267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299" h="269">
                                <a:moveTo>
                                  <a:pt x="46" y="190"/>
                                </a:moveTo>
                                <a:lnTo>
                                  <a:pt x="155" y="39"/>
                                </a:lnTo>
                                <a:lnTo>
                                  <a:pt x="57" y="68"/>
                                </a:lnTo>
                                <a:lnTo>
                                  <a:pt x="53" y="69"/>
                                </a:lnTo>
                                <a:lnTo>
                                  <a:pt x="51" y="69"/>
                                </a:lnTo>
                                <a:lnTo>
                                  <a:pt x="49" y="70"/>
                                </a:lnTo>
                                <a:lnTo>
                                  <a:pt x="47" y="71"/>
                                </a:lnTo>
                                <a:lnTo>
                                  <a:pt x="45" y="72"/>
                                </a:lnTo>
                                <a:lnTo>
                                  <a:pt x="43" y="73"/>
                                </a:lnTo>
                                <a:lnTo>
                                  <a:pt x="41" y="73"/>
                                </a:lnTo>
                                <a:lnTo>
                                  <a:pt x="39" y="74"/>
                                </a:lnTo>
                                <a:lnTo>
                                  <a:pt x="38" y="75"/>
                                </a:lnTo>
                                <a:lnTo>
                                  <a:pt x="36" y="76"/>
                                </a:lnTo>
                                <a:lnTo>
                                  <a:pt x="35" y="77"/>
                                </a:lnTo>
                                <a:lnTo>
                                  <a:pt x="34" y="78"/>
                                </a:lnTo>
                                <a:lnTo>
                                  <a:pt x="33" y="79"/>
                                </a:lnTo>
                                <a:lnTo>
                                  <a:pt x="32" y="80"/>
                                </a:lnTo>
                                <a:lnTo>
                                  <a:pt x="31" y="80"/>
                                </a:lnTo>
                                <a:lnTo>
                                  <a:pt x="30" y="81"/>
                                </a:lnTo>
                                <a:lnTo>
                                  <a:pt x="29" y="83"/>
                                </a:lnTo>
                                <a:lnTo>
                                  <a:pt x="28" y="84"/>
                                </a:lnTo>
                                <a:lnTo>
                                  <a:pt x="28" y="86"/>
                                </a:lnTo>
                                <a:lnTo>
                                  <a:pt x="27" y="87"/>
                                </a:lnTo>
                                <a:lnTo>
                                  <a:pt x="27" y="88"/>
                                </a:lnTo>
                                <a:lnTo>
                                  <a:pt x="27" y="90"/>
                                </a:lnTo>
                                <a:lnTo>
                                  <a:pt x="27" y="92"/>
                                </a:lnTo>
                                <a:lnTo>
                                  <a:pt x="26" y="93"/>
                                </a:lnTo>
                                <a:lnTo>
                                  <a:pt x="26" y="95"/>
                                </a:lnTo>
                                <a:lnTo>
                                  <a:pt x="26" y="97"/>
                                </a:lnTo>
                                <a:lnTo>
                                  <a:pt x="27" y="100"/>
                                </a:lnTo>
                                <a:lnTo>
                                  <a:pt x="27" y="102"/>
                                </a:lnTo>
                                <a:lnTo>
                                  <a:pt x="27" y="104"/>
                                </a:lnTo>
                                <a:lnTo>
                                  <a:pt x="27" y="106"/>
                                </a:lnTo>
                                <a:lnTo>
                                  <a:pt x="28" y="108"/>
                                </a:lnTo>
                                <a:lnTo>
                                  <a:pt x="29" y="111"/>
                                </a:lnTo>
                                <a:lnTo>
                                  <a:pt x="23" y="112"/>
                                </a:lnTo>
                                <a:lnTo>
                                  <a:pt x="0" y="39"/>
                                </a:lnTo>
                                <a:lnTo>
                                  <a:pt x="6" y="37"/>
                                </a:lnTo>
                                <a:lnTo>
                                  <a:pt x="7" y="40"/>
                                </a:lnTo>
                                <a:lnTo>
                                  <a:pt x="9" y="43"/>
                                </a:lnTo>
                                <a:lnTo>
                                  <a:pt x="10" y="46"/>
                                </a:lnTo>
                                <a:lnTo>
                                  <a:pt x="12" y="48"/>
                                </a:lnTo>
                                <a:lnTo>
                                  <a:pt x="13" y="50"/>
                                </a:lnTo>
                                <a:lnTo>
                                  <a:pt x="14" y="52"/>
                                </a:lnTo>
                                <a:lnTo>
                                  <a:pt x="15" y="53"/>
                                </a:lnTo>
                                <a:lnTo>
                                  <a:pt x="17" y="54"/>
                                </a:lnTo>
                                <a:lnTo>
                                  <a:pt x="17" y="55"/>
                                </a:lnTo>
                                <a:lnTo>
                                  <a:pt x="19" y="56"/>
                                </a:lnTo>
                                <a:lnTo>
                                  <a:pt x="21" y="57"/>
                                </a:lnTo>
                                <a:lnTo>
                                  <a:pt x="23" y="57"/>
                                </a:lnTo>
                                <a:lnTo>
                                  <a:pt x="24" y="58"/>
                                </a:lnTo>
                                <a:lnTo>
                                  <a:pt x="26" y="58"/>
                                </a:lnTo>
                                <a:lnTo>
                                  <a:pt x="27" y="59"/>
                                </a:lnTo>
                                <a:lnTo>
                                  <a:pt x="29" y="59"/>
                                </a:lnTo>
                                <a:lnTo>
                                  <a:pt x="31" y="59"/>
                                </a:lnTo>
                                <a:lnTo>
                                  <a:pt x="33" y="59"/>
                                </a:lnTo>
                                <a:lnTo>
                                  <a:pt x="36" y="59"/>
                                </a:lnTo>
                                <a:lnTo>
                                  <a:pt x="38" y="58"/>
                                </a:lnTo>
                                <a:lnTo>
                                  <a:pt x="42" y="58"/>
                                </a:lnTo>
                                <a:lnTo>
                                  <a:pt x="45" y="57"/>
                                </a:lnTo>
                                <a:lnTo>
                                  <a:pt x="48" y="56"/>
                                </a:lnTo>
                                <a:lnTo>
                                  <a:pt x="52" y="55"/>
                                </a:lnTo>
                                <a:lnTo>
                                  <a:pt x="244" y="0"/>
                                </a:lnTo>
                                <a:lnTo>
                                  <a:pt x="246" y="6"/>
                                </a:lnTo>
                                <a:lnTo>
                                  <a:pt x="101" y="212"/>
                                </a:lnTo>
                                <a:lnTo>
                                  <a:pt x="247" y="169"/>
                                </a:lnTo>
                                <a:lnTo>
                                  <a:pt x="249" y="168"/>
                                </a:lnTo>
                                <a:lnTo>
                                  <a:pt x="251" y="168"/>
                                </a:lnTo>
                                <a:lnTo>
                                  <a:pt x="253" y="167"/>
                                </a:lnTo>
                                <a:lnTo>
                                  <a:pt x="255" y="166"/>
                                </a:lnTo>
                                <a:lnTo>
                                  <a:pt x="257" y="165"/>
                                </a:lnTo>
                                <a:lnTo>
                                  <a:pt x="259" y="164"/>
                                </a:lnTo>
                                <a:lnTo>
                                  <a:pt x="261" y="163"/>
                                </a:lnTo>
                                <a:lnTo>
                                  <a:pt x="262" y="162"/>
                                </a:lnTo>
                                <a:lnTo>
                                  <a:pt x="263" y="161"/>
                                </a:lnTo>
                                <a:lnTo>
                                  <a:pt x="264" y="160"/>
                                </a:lnTo>
                                <a:lnTo>
                                  <a:pt x="266" y="159"/>
                                </a:lnTo>
                                <a:lnTo>
                                  <a:pt x="267" y="158"/>
                                </a:lnTo>
                                <a:lnTo>
                                  <a:pt x="267" y="157"/>
                                </a:lnTo>
                                <a:lnTo>
                                  <a:pt x="268" y="155"/>
                                </a:lnTo>
                                <a:lnTo>
                                  <a:pt x="269" y="154"/>
                                </a:lnTo>
                                <a:lnTo>
                                  <a:pt x="271" y="153"/>
                                </a:lnTo>
                                <a:lnTo>
                                  <a:pt x="271" y="152"/>
                                </a:lnTo>
                                <a:lnTo>
                                  <a:pt x="272" y="150"/>
                                </a:lnTo>
                                <a:lnTo>
                                  <a:pt x="272" y="149"/>
                                </a:lnTo>
                                <a:lnTo>
                                  <a:pt x="272" y="148"/>
                                </a:lnTo>
                                <a:lnTo>
                                  <a:pt x="273" y="146"/>
                                </a:lnTo>
                                <a:lnTo>
                                  <a:pt x="273" y="145"/>
                                </a:lnTo>
                                <a:lnTo>
                                  <a:pt x="273" y="143"/>
                                </a:lnTo>
                                <a:lnTo>
                                  <a:pt x="273" y="142"/>
                                </a:lnTo>
                                <a:lnTo>
                                  <a:pt x="273" y="141"/>
                                </a:lnTo>
                                <a:lnTo>
                                  <a:pt x="273" y="139"/>
                                </a:lnTo>
                                <a:lnTo>
                                  <a:pt x="273" y="138"/>
                                </a:lnTo>
                                <a:lnTo>
                                  <a:pt x="273" y="137"/>
                                </a:lnTo>
                                <a:lnTo>
                                  <a:pt x="272" y="133"/>
                                </a:lnTo>
                                <a:lnTo>
                                  <a:pt x="271" y="130"/>
                                </a:lnTo>
                                <a:lnTo>
                                  <a:pt x="269" y="125"/>
                                </a:lnTo>
                                <a:lnTo>
                                  <a:pt x="276" y="123"/>
                                </a:lnTo>
                                <a:lnTo>
                                  <a:pt x="299" y="203"/>
                                </a:lnTo>
                                <a:lnTo>
                                  <a:pt x="293" y="204"/>
                                </a:lnTo>
                                <a:lnTo>
                                  <a:pt x="292" y="202"/>
                                </a:lnTo>
                                <a:lnTo>
                                  <a:pt x="292" y="200"/>
                                </a:lnTo>
                                <a:lnTo>
                                  <a:pt x="291" y="198"/>
                                </a:lnTo>
                                <a:lnTo>
                                  <a:pt x="290" y="196"/>
                                </a:lnTo>
                                <a:lnTo>
                                  <a:pt x="289" y="194"/>
                                </a:lnTo>
                                <a:lnTo>
                                  <a:pt x="288" y="193"/>
                                </a:lnTo>
                                <a:lnTo>
                                  <a:pt x="287" y="191"/>
                                </a:lnTo>
                                <a:lnTo>
                                  <a:pt x="287" y="189"/>
                                </a:lnTo>
                                <a:lnTo>
                                  <a:pt x="286" y="188"/>
                                </a:lnTo>
                                <a:lnTo>
                                  <a:pt x="285" y="187"/>
                                </a:lnTo>
                                <a:lnTo>
                                  <a:pt x="284" y="186"/>
                                </a:lnTo>
                                <a:lnTo>
                                  <a:pt x="282" y="185"/>
                                </a:lnTo>
                                <a:lnTo>
                                  <a:pt x="282" y="184"/>
                                </a:lnTo>
                                <a:lnTo>
                                  <a:pt x="281" y="183"/>
                                </a:lnTo>
                                <a:lnTo>
                                  <a:pt x="279" y="182"/>
                                </a:lnTo>
                                <a:lnTo>
                                  <a:pt x="278" y="182"/>
                                </a:lnTo>
                                <a:lnTo>
                                  <a:pt x="277" y="181"/>
                                </a:lnTo>
                                <a:lnTo>
                                  <a:pt x="276" y="181"/>
                                </a:lnTo>
                                <a:lnTo>
                                  <a:pt x="274" y="180"/>
                                </a:lnTo>
                                <a:lnTo>
                                  <a:pt x="273" y="180"/>
                                </a:lnTo>
                                <a:lnTo>
                                  <a:pt x="271" y="179"/>
                                </a:lnTo>
                                <a:lnTo>
                                  <a:pt x="269" y="179"/>
                                </a:lnTo>
                                <a:lnTo>
                                  <a:pt x="267" y="179"/>
                                </a:lnTo>
                                <a:lnTo>
                                  <a:pt x="266" y="179"/>
                                </a:lnTo>
                                <a:lnTo>
                                  <a:pt x="264" y="179"/>
                                </a:lnTo>
                                <a:lnTo>
                                  <a:pt x="262" y="179"/>
                                </a:lnTo>
                                <a:lnTo>
                                  <a:pt x="261" y="179"/>
                                </a:lnTo>
                                <a:lnTo>
                                  <a:pt x="259" y="180"/>
                                </a:lnTo>
                                <a:lnTo>
                                  <a:pt x="257" y="180"/>
                                </a:lnTo>
                                <a:lnTo>
                                  <a:pt x="255" y="181"/>
                                </a:lnTo>
                                <a:lnTo>
                                  <a:pt x="252" y="181"/>
                                </a:lnTo>
                                <a:lnTo>
                                  <a:pt x="250" y="182"/>
                                </a:lnTo>
                                <a:lnTo>
                                  <a:pt x="87" y="228"/>
                                </a:lnTo>
                                <a:lnTo>
                                  <a:pt x="83" y="235"/>
                                </a:lnTo>
                                <a:lnTo>
                                  <a:pt x="82" y="237"/>
                                </a:lnTo>
                                <a:lnTo>
                                  <a:pt x="80" y="239"/>
                                </a:lnTo>
                                <a:lnTo>
                                  <a:pt x="79" y="242"/>
                                </a:lnTo>
                                <a:lnTo>
                                  <a:pt x="78" y="244"/>
                                </a:lnTo>
                                <a:lnTo>
                                  <a:pt x="77" y="246"/>
                                </a:lnTo>
                                <a:lnTo>
                                  <a:pt x="76" y="248"/>
                                </a:lnTo>
                                <a:lnTo>
                                  <a:pt x="76" y="250"/>
                                </a:lnTo>
                                <a:lnTo>
                                  <a:pt x="75" y="252"/>
                                </a:lnTo>
                                <a:lnTo>
                                  <a:pt x="75" y="253"/>
                                </a:lnTo>
                                <a:lnTo>
                                  <a:pt x="75" y="255"/>
                                </a:lnTo>
                                <a:lnTo>
                                  <a:pt x="75" y="256"/>
                                </a:lnTo>
                                <a:lnTo>
                                  <a:pt x="75" y="259"/>
                                </a:lnTo>
                                <a:lnTo>
                                  <a:pt x="75" y="261"/>
                                </a:lnTo>
                                <a:lnTo>
                                  <a:pt x="76" y="263"/>
                                </a:lnTo>
                                <a:lnTo>
                                  <a:pt x="76" y="265"/>
                                </a:lnTo>
                                <a:lnTo>
                                  <a:pt x="77" y="267"/>
                                </a:lnTo>
                                <a:lnTo>
                                  <a:pt x="71" y="269"/>
                                </a:lnTo>
                                <a:lnTo>
                                  <a:pt x="46" y="19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2" name="Freeform 34"/>
                        <wps:cNvSpPr>
                          <a:spLocks/>
                        </wps:cNvSpPr>
                        <wps:spPr bwMode="auto">
                          <a:xfrm>
                            <a:off x="4814" y="5109"/>
                            <a:ext cx="188" cy="116"/>
                          </a:xfrm>
                          <a:custGeom>
                            <a:avLst/>
                            <a:gdLst>
                              <a:gd name="T0" fmla="*/ 237 w 256"/>
                              <a:gd name="T1" fmla="*/ 0 h 159"/>
                              <a:gd name="T2" fmla="*/ 249 w 256"/>
                              <a:gd name="T3" fmla="*/ 121 h 159"/>
                              <a:gd name="T4" fmla="*/ 248 w 256"/>
                              <a:gd name="T5" fmla="*/ 111 h 159"/>
                              <a:gd name="T6" fmla="*/ 247 w 256"/>
                              <a:gd name="T7" fmla="*/ 107 h 159"/>
                              <a:gd name="T8" fmla="*/ 246 w 256"/>
                              <a:gd name="T9" fmla="*/ 103 h 159"/>
                              <a:gd name="T10" fmla="*/ 243 w 256"/>
                              <a:gd name="T11" fmla="*/ 100 h 159"/>
                              <a:gd name="T12" fmla="*/ 242 w 256"/>
                              <a:gd name="T13" fmla="*/ 97 h 159"/>
                              <a:gd name="T14" fmla="*/ 240 w 256"/>
                              <a:gd name="T15" fmla="*/ 96 h 159"/>
                              <a:gd name="T16" fmla="*/ 238 w 256"/>
                              <a:gd name="T17" fmla="*/ 95 h 159"/>
                              <a:gd name="T18" fmla="*/ 235 w 256"/>
                              <a:gd name="T19" fmla="*/ 94 h 159"/>
                              <a:gd name="T20" fmla="*/ 232 w 256"/>
                              <a:gd name="T21" fmla="*/ 93 h 159"/>
                              <a:gd name="T22" fmla="*/ 228 w 256"/>
                              <a:gd name="T23" fmla="*/ 93 h 159"/>
                              <a:gd name="T24" fmla="*/ 222 w 256"/>
                              <a:gd name="T25" fmla="*/ 94 h 159"/>
                              <a:gd name="T26" fmla="*/ 215 w 256"/>
                              <a:gd name="T27" fmla="*/ 94 h 159"/>
                              <a:gd name="T28" fmla="*/ 55 w 256"/>
                              <a:gd name="T29" fmla="*/ 119 h 159"/>
                              <a:gd name="T30" fmla="*/ 48 w 256"/>
                              <a:gd name="T31" fmla="*/ 120 h 159"/>
                              <a:gd name="T32" fmla="*/ 40 w 256"/>
                              <a:gd name="T33" fmla="*/ 122 h 159"/>
                              <a:gd name="T34" fmla="*/ 36 w 256"/>
                              <a:gd name="T35" fmla="*/ 124 h 159"/>
                              <a:gd name="T36" fmla="*/ 33 w 256"/>
                              <a:gd name="T37" fmla="*/ 125 h 159"/>
                              <a:gd name="T38" fmla="*/ 31 w 256"/>
                              <a:gd name="T39" fmla="*/ 127 h 159"/>
                              <a:gd name="T40" fmla="*/ 29 w 256"/>
                              <a:gd name="T41" fmla="*/ 129 h 159"/>
                              <a:gd name="T42" fmla="*/ 28 w 256"/>
                              <a:gd name="T43" fmla="*/ 131 h 159"/>
                              <a:gd name="T44" fmla="*/ 26 w 256"/>
                              <a:gd name="T45" fmla="*/ 134 h 159"/>
                              <a:gd name="T46" fmla="*/ 25 w 256"/>
                              <a:gd name="T47" fmla="*/ 137 h 159"/>
                              <a:gd name="T48" fmla="*/ 25 w 256"/>
                              <a:gd name="T49" fmla="*/ 141 h 159"/>
                              <a:gd name="T50" fmla="*/ 25 w 256"/>
                              <a:gd name="T51" fmla="*/ 145 h 159"/>
                              <a:gd name="T52" fmla="*/ 25 w 256"/>
                              <a:gd name="T53" fmla="*/ 149 h 159"/>
                              <a:gd name="T54" fmla="*/ 20 w 256"/>
                              <a:gd name="T55" fmla="*/ 159 h 159"/>
                              <a:gd name="T56" fmla="*/ 6 w 256"/>
                              <a:gd name="T57" fmla="*/ 37 h 159"/>
                              <a:gd name="T58" fmla="*/ 8 w 256"/>
                              <a:gd name="T59" fmla="*/ 47 h 159"/>
                              <a:gd name="T60" fmla="*/ 9 w 256"/>
                              <a:gd name="T61" fmla="*/ 51 h 159"/>
                              <a:gd name="T62" fmla="*/ 11 w 256"/>
                              <a:gd name="T63" fmla="*/ 56 h 159"/>
                              <a:gd name="T64" fmla="*/ 14 w 256"/>
                              <a:gd name="T65" fmla="*/ 59 h 159"/>
                              <a:gd name="T66" fmla="*/ 15 w 256"/>
                              <a:gd name="T67" fmla="*/ 61 h 159"/>
                              <a:gd name="T68" fmla="*/ 17 w 256"/>
                              <a:gd name="T69" fmla="*/ 63 h 159"/>
                              <a:gd name="T70" fmla="*/ 19 w 256"/>
                              <a:gd name="T71" fmla="*/ 64 h 159"/>
                              <a:gd name="T72" fmla="*/ 22 w 256"/>
                              <a:gd name="T73" fmla="*/ 65 h 159"/>
                              <a:gd name="T74" fmla="*/ 25 w 256"/>
                              <a:gd name="T75" fmla="*/ 66 h 159"/>
                              <a:gd name="T76" fmla="*/ 29 w 256"/>
                              <a:gd name="T77" fmla="*/ 66 h 159"/>
                              <a:gd name="T78" fmla="*/ 34 w 256"/>
                              <a:gd name="T79" fmla="*/ 66 h 159"/>
                              <a:gd name="T80" fmla="*/ 41 w 256"/>
                              <a:gd name="T81" fmla="*/ 65 h 159"/>
                              <a:gd name="T82" fmla="*/ 202 w 256"/>
                              <a:gd name="T83" fmla="*/ 39 h 159"/>
                              <a:gd name="T84" fmla="*/ 210 w 256"/>
                              <a:gd name="T85" fmla="*/ 38 h 159"/>
                              <a:gd name="T86" fmla="*/ 216 w 256"/>
                              <a:gd name="T87" fmla="*/ 37 h 159"/>
                              <a:gd name="T88" fmla="*/ 221 w 256"/>
                              <a:gd name="T89" fmla="*/ 35 h 159"/>
                              <a:gd name="T90" fmla="*/ 223 w 256"/>
                              <a:gd name="T91" fmla="*/ 34 h 159"/>
                              <a:gd name="T92" fmla="*/ 226 w 256"/>
                              <a:gd name="T93" fmla="*/ 32 h 159"/>
                              <a:gd name="T94" fmla="*/ 228 w 256"/>
                              <a:gd name="T95" fmla="*/ 31 h 159"/>
                              <a:gd name="T96" fmla="*/ 229 w 256"/>
                              <a:gd name="T97" fmla="*/ 28 h 159"/>
                              <a:gd name="T98" fmla="*/ 231 w 256"/>
                              <a:gd name="T99" fmla="*/ 25 h 159"/>
                              <a:gd name="T100" fmla="*/ 232 w 256"/>
                              <a:gd name="T101" fmla="*/ 22 h 159"/>
                              <a:gd name="T102" fmla="*/ 232 w 256"/>
                              <a:gd name="T103" fmla="*/ 19 h 159"/>
                              <a:gd name="T104" fmla="*/ 232 w 256"/>
                              <a:gd name="T105" fmla="*/ 14 h 159"/>
                              <a:gd name="T106" fmla="*/ 232 w 256"/>
                              <a:gd name="T107" fmla="*/ 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256" h="159">
                                <a:moveTo>
                                  <a:pt x="230" y="1"/>
                                </a:moveTo>
                                <a:lnTo>
                                  <a:pt x="237" y="0"/>
                                </a:lnTo>
                                <a:lnTo>
                                  <a:pt x="256" y="120"/>
                                </a:lnTo>
                                <a:lnTo>
                                  <a:pt x="249" y="121"/>
                                </a:lnTo>
                                <a:lnTo>
                                  <a:pt x="248" y="114"/>
                                </a:lnTo>
                                <a:lnTo>
                                  <a:pt x="248" y="111"/>
                                </a:lnTo>
                                <a:lnTo>
                                  <a:pt x="247" y="109"/>
                                </a:lnTo>
                                <a:lnTo>
                                  <a:pt x="247" y="107"/>
                                </a:lnTo>
                                <a:lnTo>
                                  <a:pt x="246" y="105"/>
                                </a:lnTo>
                                <a:lnTo>
                                  <a:pt x="246" y="103"/>
                                </a:lnTo>
                                <a:lnTo>
                                  <a:pt x="245" y="101"/>
                                </a:lnTo>
                                <a:lnTo>
                                  <a:pt x="243" y="100"/>
                                </a:lnTo>
                                <a:lnTo>
                                  <a:pt x="243" y="98"/>
                                </a:lnTo>
                                <a:lnTo>
                                  <a:pt x="242" y="97"/>
                                </a:lnTo>
                                <a:lnTo>
                                  <a:pt x="241" y="97"/>
                                </a:lnTo>
                                <a:lnTo>
                                  <a:pt x="240" y="96"/>
                                </a:lnTo>
                                <a:lnTo>
                                  <a:pt x="239" y="95"/>
                                </a:lnTo>
                                <a:lnTo>
                                  <a:pt x="238" y="95"/>
                                </a:lnTo>
                                <a:lnTo>
                                  <a:pt x="236" y="94"/>
                                </a:lnTo>
                                <a:lnTo>
                                  <a:pt x="235" y="94"/>
                                </a:lnTo>
                                <a:lnTo>
                                  <a:pt x="234" y="93"/>
                                </a:lnTo>
                                <a:lnTo>
                                  <a:pt x="232" y="93"/>
                                </a:lnTo>
                                <a:lnTo>
                                  <a:pt x="230" y="93"/>
                                </a:lnTo>
                                <a:lnTo>
                                  <a:pt x="228" y="93"/>
                                </a:lnTo>
                                <a:lnTo>
                                  <a:pt x="226" y="93"/>
                                </a:lnTo>
                                <a:lnTo>
                                  <a:pt x="222" y="94"/>
                                </a:lnTo>
                                <a:lnTo>
                                  <a:pt x="218" y="94"/>
                                </a:lnTo>
                                <a:lnTo>
                                  <a:pt x="215" y="94"/>
                                </a:lnTo>
                                <a:lnTo>
                                  <a:pt x="211" y="95"/>
                                </a:lnTo>
                                <a:lnTo>
                                  <a:pt x="55" y="119"/>
                                </a:lnTo>
                                <a:lnTo>
                                  <a:pt x="51" y="120"/>
                                </a:lnTo>
                                <a:lnTo>
                                  <a:pt x="48" y="120"/>
                                </a:lnTo>
                                <a:lnTo>
                                  <a:pt x="43" y="121"/>
                                </a:lnTo>
                                <a:lnTo>
                                  <a:pt x="40" y="122"/>
                                </a:lnTo>
                                <a:lnTo>
                                  <a:pt x="38" y="122"/>
                                </a:lnTo>
                                <a:lnTo>
                                  <a:pt x="36" y="124"/>
                                </a:lnTo>
                                <a:lnTo>
                                  <a:pt x="34" y="125"/>
                                </a:lnTo>
                                <a:lnTo>
                                  <a:pt x="33" y="125"/>
                                </a:lnTo>
                                <a:lnTo>
                                  <a:pt x="32" y="126"/>
                                </a:lnTo>
                                <a:lnTo>
                                  <a:pt x="31" y="127"/>
                                </a:lnTo>
                                <a:lnTo>
                                  <a:pt x="30" y="128"/>
                                </a:lnTo>
                                <a:lnTo>
                                  <a:pt x="29" y="129"/>
                                </a:lnTo>
                                <a:lnTo>
                                  <a:pt x="28" y="130"/>
                                </a:lnTo>
                                <a:lnTo>
                                  <a:pt x="28" y="131"/>
                                </a:lnTo>
                                <a:lnTo>
                                  <a:pt x="27" y="132"/>
                                </a:lnTo>
                                <a:lnTo>
                                  <a:pt x="26" y="134"/>
                                </a:lnTo>
                                <a:lnTo>
                                  <a:pt x="26" y="136"/>
                                </a:lnTo>
                                <a:lnTo>
                                  <a:pt x="25" y="137"/>
                                </a:lnTo>
                                <a:lnTo>
                                  <a:pt x="25" y="139"/>
                                </a:lnTo>
                                <a:lnTo>
                                  <a:pt x="25" y="141"/>
                                </a:lnTo>
                                <a:lnTo>
                                  <a:pt x="25" y="143"/>
                                </a:lnTo>
                                <a:lnTo>
                                  <a:pt x="25" y="145"/>
                                </a:lnTo>
                                <a:lnTo>
                                  <a:pt x="25" y="147"/>
                                </a:lnTo>
                                <a:lnTo>
                                  <a:pt x="25" y="149"/>
                                </a:lnTo>
                                <a:lnTo>
                                  <a:pt x="27" y="157"/>
                                </a:lnTo>
                                <a:lnTo>
                                  <a:pt x="20" y="159"/>
                                </a:lnTo>
                                <a:lnTo>
                                  <a:pt x="0" y="38"/>
                                </a:lnTo>
                                <a:lnTo>
                                  <a:pt x="6" y="37"/>
                                </a:lnTo>
                                <a:lnTo>
                                  <a:pt x="8" y="44"/>
                                </a:lnTo>
                                <a:lnTo>
                                  <a:pt x="8" y="47"/>
                                </a:lnTo>
                                <a:lnTo>
                                  <a:pt x="8" y="49"/>
                                </a:lnTo>
                                <a:lnTo>
                                  <a:pt x="9" y="51"/>
                                </a:lnTo>
                                <a:lnTo>
                                  <a:pt x="11" y="54"/>
                                </a:lnTo>
                                <a:lnTo>
                                  <a:pt x="11" y="56"/>
                                </a:lnTo>
                                <a:lnTo>
                                  <a:pt x="12" y="58"/>
                                </a:lnTo>
                                <a:lnTo>
                                  <a:pt x="14" y="59"/>
                                </a:lnTo>
                                <a:lnTo>
                                  <a:pt x="14" y="60"/>
                                </a:lnTo>
                                <a:lnTo>
                                  <a:pt x="15" y="61"/>
                                </a:lnTo>
                                <a:lnTo>
                                  <a:pt x="16" y="62"/>
                                </a:lnTo>
                                <a:lnTo>
                                  <a:pt x="17" y="63"/>
                                </a:lnTo>
                                <a:lnTo>
                                  <a:pt x="18" y="63"/>
                                </a:lnTo>
                                <a:lnTo>
                                  <a:pt x="19" y="64"/>
                                </a:lnTo>
                                <a:lnTo>
                                  <a:pt x="21" y="65"/>
                                </a:lnTo>
                                <a:lnTo>
                                  <a:pt x="22" y="65"/>
                                </a:lnTo>
                                <a:lnTo>
                                  <a:pt x="24" y="66"/>
                                </a:lnTo>
                                <a:lnTo>
                                  <a:pt x="25" y="66"/>
                                </a:lnTo>
                                <a:lnTo>
                                  <a:pt x="27" y="66"/>
                                </a:lnTo>
                                <a:lnTo>
                                  <a:pt x="29" y="66"/>
                                </a:lnTo>
                                <a:lnTo>
                                  <a:pt x="31" y="66"/>
                                </a:lnTo>
                                <a:lnTo>
                                  <a:pt x="34" y="66"/>
                                </a:lnTo>
                                <a:lnTo>
                                  <a:pt x="38" y="65"/>
                                </a:lnTo>
                                <a:lnTo>
                                  <a:pt x="41" y="65"/>
                                </a:lnTo>
                                <a:lnTo>
                                  <a:pt x="45" y="64"/>
                                </a:lnTo>
                                <a:lnTo>
                                  <a:pt x="202" y="39"/>
                                </a:lnTo>
                                <a:lnTo>
                                  <a:pt x="206" y="39"/>
                                </a:lnTo>
                                <a:lnTo>
                                  <a:pt x="210" y="38"/>
                                </a:lnTo>
                                <a:lnTo>
                                  <a:pt x="213" y="37"/>
                                </a:lnTo>
                                <a:lnTo>
                                  <a:pt x="216" y="37"/>
                                </a:lnTo>
                                <a:lnTo>
                                  <a:pt x="218" y="36"/>
                                </a:lnTo>
                                <a:lnTo>
                                  <a:pt x="221" y="35"/>
                                </a:lnTo>
                                <a:lnTo>
                                  <a:pt x="222" y="35"/>
                                </a:lnTo>
                                <a:lnTo>
                                  <a:pt x="223" y="34"/>
                                </a:lnTo>
                                <a:lnTo>
                                  <a:pt x="224" y="33"/>
                                </a:lnTo>
                                <a:lnTo>
                                  <a:pt x="226" y="32"/>
                                </a:lnTo>
                                <a:lnTo>
                                  <a:pt x="227" y="31"/>
                                </a:lnTo>
                                <a:lnTo>
                                  <a:pt x="228" y="31"/>
                                </a:lnTo>
                                <a:lnTo>
                                  <a:pt x="229" y="30"/>
                                </a:lnTo>
                                <a:lnTo>
                                  <a:pt x="229" y="28"/>
                                </a:lnTo>
                                <a:lnTo>
                                  <a:pt x="230" y="27"/>
                                </a:lnTo>
                                <a:lnTo>
                                  <a:pt x="231" y="25"/>
                                </a:lnTo>
                                <a:lnTo>
                                  <a:pt x="231" y="24"/>
                                </a:lnTo>
                                <a:lnTo>
                                  <a:pt x="232" y="22"/>
                                </a:lnTo>
                                <a:lnTo>
                                  <a:pt x="232" y="20"/>
                                </a:lnTo>
                                <a:lnTo>
                                  <a:pt x="232" y="19"/>
                                </a:lnTo>
                                <a:lnTo>
                                  <a:pt x="232" y="15"/>
                                </a:lnTo>
                                <a:lnTo>
                                  <a:pt x="232" y="14"/>
                                </a:lnTo>
                                <a:lnTo>
                                  <a:pt x="232" y="11"/>
                                </a:lnTo>
                                <a:lnTo>
                                  <a:pt x="232" y="9"/>
                                </a:lnTo>
                                <a:lnTo>
                                  <a:pt x="230" y="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3" name="Freeform 35"/>
                        <wps:cNvSpPr>
                          <a:spLocks/>
                        </wps:cNvSpPr>
                        <wps:spPr bwMode="auto">
                          <a:xfrm>
                            <a:off x="4796" y="4931"/>
                            <a:ext cx="184" cy="184"/>
                          </a:xfrm>
                          <a:custGeom>
                            <a:avLst/>
                            <a:gdLst>
                              <a:gd name="T0" fmla="*/ 6 w 254"/>
                              <a:gd name="T1" fmla="*/ 0 h 247"/>
                              <a:gd name="T2" fmla="*/ 7 w 254"/>
                              <a:gd name="T3" fmla="*/ 3 h 247"/>
                              <a:gd name="T4" fmla="*/ 8 w 254"/>
                              <a:gd name="T5" fmla="*/ 5 h 247"/>
                              <a:gd name="T6" fmla="*/ 10 w 254"/>
                              <a:gd name="T7" fmla="*/ 10 h 247"/>
                              <a:gd name="T8" fmla="*/ 12 w 254"/>
                              <a:gd name="T9" fmla="*/ 12 h 247"/>
                              <a:gd name="T10" fmla="*/ 14 w 254"/>
                              <a:gd name="T11" fmla="*/ 14 h 247"/>
                              <a:gd name="T12" fmla="*/ 16 w 254"/>
                              <a:gd name="T13" fmla="*/ 17 h 247"/>
                              <a:gd name="T14" fmla="*/ 19 w 254"/>
                              <a:gd name="T15" fmla="*/ 19 h 247"/>
                              <a:gd name="T16" fmla="*/ 22 w 254"/>
                              <a:gd name="T17" fmla="*/ 21 h 247"/>
                              <a:gd name="T18" fmla="*/ 28 w 254"/>
                              <a:gd name="T19" fmla="*/ 25 h 247"/>
                              <a:gd name="T20" fmla="*/ 38 w 254"/>
                              <a:gd name="T21" fmla="*/ 29 h 247"/>
                              <a:gd name="T22" fmla="*/ 50 w 254"/>
                              <a:gd name="T23" fmla="*/ 34 h 247"/>
                              <a:gd name="T24" fmla="*/ 61 w 254"/>
                              <a:gd name="T25" fmla="*/ 38 h 247"/>
                              <a:gd name="T26" fmla="*/ 254 w 254"/>
                              <a:gd name="T27" fmla="*/ 105 h 247"/>
                              <a:gd name="T28" fmla="*/ 72 w 254"/>
                              <a:gd name="T29" fmla="*/ 205 h 247"/>
                              <a:gd name="T30" fmla="*/ 63 w 254"/>
                              <a:gd name="T31" fmla="*/ 209 h 247"/>
                              <a:gd name="T32" fmla="*/ 51 w 254"/>
                              <a:gd name="T33" fmla="*/ 216 h 247"/>
                              <a:gd name="T34" fmla="*/ 41 w 254"/>
                              <a:gd name="T35" fmla="*/ 223 h 247"/>
                              <a:gd name="T36" fmla="*/ 34 w 254"/>
                              <a:gd name="T37" fmla="*/ 227 h 247"/>
                              <a:gd name="T38" fmla="*/ 31 w 254"/>
                              <a:gd name="T39" fmla="*/ 230 h 247"/>
                              <a:gd name="T40" fmla="*/ 29 w 254"/>
                              <a:gd name="T41" fmla="*/ 233 h 247"/>
                              <a:gd name="T42" fmla="*/ 28 w 254"/>
                              <a:gd name="T43" fmla="*/ 237 h 247"/>
                              <a:gd name="T44" fmla="*/ 27 w 254"/>
                              <a:gd name="T45" fmla="*/ 239 h 247"/>
                              <a:gd name="T46" fmla="*/ 27 w 254"/>
                              <a:gd name="T47" fmla="*/ 242 h 247"/>
                              <a:gd name="T48" fmla="*/ 27 w 254"/>
                              <a:gd name="T49" fmla="*/ 245 h 247"/>
                              <a:gd name="T50" fmla="*/ 20 w 254"/>
                              <a:gd name="T51" fmla="*/ 247 h 247"/>
                              <a:gd name="T52" fmla="*/ 18 w 254"/>
                              <a:gd name="T53" fmla="*/ 135 h 247"/>
                              <a:gd name="T54" fmla="*/ 18 w 254"/>
                              <a:gd name="T55" fmla="*/ 141 h 247"/>
                              <a:gd name="T56" fmla="*/ 18 w 254"/>
                              <a:gd name="T57" fmla="*/ 144 h 247"/>
                              <a:gd name="T58" fmla="*/ 19 w 254"/>
                              <a:gd name="T59" fmla="*/ 149 h 247"/>
                              <a:gd name="T60" fmla="*/ 20 w 254"/>
                              <a:gd name="T61" fmla="*/ 154 h 247"/>
                              <a:gd name="T62" fmla="*/ 22 w 254"/>
                              <a:gd name="T63" fmla="*/ 158 h 247"/>
                              <a:gd name="T64" fmla="*/ 24 w 254"/>
                              <a:gd name="T65" fmla="*/ 161 h 247"/>
                              <a:gd name="T66" fmla="*/ 26 w 254"/>
                              <a:gd name="T67" fmla="*/ 162 h 247"/>
                              <a:gd name="T68" fmla="*/ 28 w 254"/>
                              <a:gd name="T69" fmla="*/ 163 h 247"/>
                              <a:gd name="T70" fmla="*/ 30 w 254"/>
                              <a:gd name="T71" fmla="*/ 163 h 247"/>
                              <a:gd name="T72" fmla="*/ 33 w 254"/>
                              <a:gd name="T73" fmla="*/ 163 h 247"/>
                              <a:gd name="T74" fmla="*/ 37 w 254"/>
                              <a:gd name="T75" fmla="*/ 162 h 247"/>
                              <a:gd name="T76" fmla="*/ 42 w 254"/>
                              <a:gd name="T77" fmla="*/ 160 h 247"/>
                              <a:gd name="T78" fmla="*/ 53 w 254"/>
                              <a:gd name="T79" fmla="*/ 154 h 247"/>
                              <a:gd name="T80" fmla="*/ 175 w 254"/>
                              <a:gd name="T81" fmla="*/ 91 h 247"/>
                              <a:gd name="T82" fmla="*/ 61 w 254"/>
                              <a:gd name="T83" fmla="*/ 52 h 247"/>
                              <a:gd name="T84" fmla="*/ 50 w 254"/>
                              <a:gd name="T85" fmla="*/ 49 h 247"/>
                              <a:gd name="T86" fmla="*/ 40 w 254"/>
                              <a:gd name="T87" fmla="*/ 46 h 247"/>
                              <a:gd name="T88" fmla="*/ 37 w 254"/>
                              <a:gd name="T89" fmla="*/ 44 h 247"/>
                              <a:gd name="T90" fmla="*/ 33 w 254"/>
                              <a:gd name="T91" fmla="*/ 44 h 247"/>
                              <a:gd name="T92" fmla="*/ 28 w 254"/>
                              <a:gd name="T93" fmla="*/ 44 h 247"/>
                              <a:gd name="T94" fmla="*/ 26 w 254"/>
                              <a:gd name="T95" fmla="*/ 44 h 247"/>
                              <a:gd name="T96" fmla="*/ 23 w 254"/>
                              <a:gd name="T97" fmla="*/ 46 h 247"/>
                              <a:gd name="T98" fmla="*/ 21 w 254"/>
                              <a:gd name="T99" fmla="*/ 47 h 247"/>
                              <a:gd name="T100" fmla="*/ 19 w 254"/>
                              <a:gd name="T101" fmla="*/ 48 h 247"/>
                              <a:gd name="T102" fmla="*/ 18 w 254"/>
                              <a:gd name="T103" fmla="*/ 50 h 247"/>
                              <a:gd name="T104" fmla="*/ 16 w 254"/>
                              <a:gd name="T105" fmla="*/ 52 h 247"/>
                              <a:gd name="T106" fmla="*/ 15 w 254"/>
                              <a:gd name="T107" fmla="*/ 54 h 247"/>
                              <a:gd name="T108" fmla="*/ 14 w 254"/>
                              <a:gd name="T109" fmla="*/ 56 h 247"/>
                              <a:gd name="T110" fmla="*/ 13 w 254"/>
                              <a:gd name="T111" fmla="*/ 60 h 247"/>
                              <a:gd name="T112" fmla="*/ 12 w 254"/>
                              <a:gd name="T113" fmla="*/ 65 h 247"/>
                              <a:gd name="T114" fmla="*/ 12 w 254"/>
                              <a:gd name="T115" fmla="*/ 70 h 247"/>
                              <a:gd name="T116" fmla="*/ 13 w 254"/>
                              <a:gd name="T117" fmla="*/ 76 h 247"/>
                              <a:gd name="T118" fmla="*/ 0 w 254"/>
                              <a:gd name="T119" fmla="*/ 0 h 2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54" h="247">
                                <a:moveTo>
                                  <a:pt x="0" y="0"/>
                                </a:moveTo>
                                <a:lnTo>
                                  <a:pt x="6" y="0"/>
                                </a:lnTo>
                                <a:lnTo>
                                  <a:pt x="7" y="1"/>
                                </a:lnTo>
                                <a:lnTo>
                                  <a:pt x="7" y="3"/>
                                </a:lnTo>
                                <a:lnTo>
                                  <a:pt x="8" y="4"/>
                                </a:lnTo>
                                <a:lnTo>
                                  <a:pt x="8" y="5"/>
                                </a:lnTo>
                                <a:lnTo>
                                  <a:pt x="9" y="7"/>
                                </a:lnTo>
                                <a:lnTo>
                                  <a:pt x="10" y="10"/>
                                </a:lnTo>
                                <a:lnTo>
                                  <a:pt x="11" y="11"/>
                                </a:lnTo>
                                <a:lnTo>
                                  <a:pt x="12" y="12"/>
                                </a:lnTo>
                                <a:lnTo>
                                  <a:pt x="13" y="13"/>
                                </a:lnTo>
                                <a:lnTo>
                                  <a:pt x="14" y="14"/>
                                </a:lnTo>
                                <a:lnTo>
                                  <a:pt x="15" y="16"/>
                                </a:lnTo>
                                <a:lnTo>
                                  <a:pt x="16" y="17"/>
                                </a:lnTo>
                                <a:lnTo>
                                  <a:pt x="18" y="18"/>
                                </a:lnTo>
                                <a:lnTo>
                                  <a:pt x="19" y="19"/>
                                </a:lnTo>
                                <a:lnTo>
                                  <a:pt x="20" y="21"/>
                                </a:lnTo>
                                <a:lnTo>
                                  <a:pt x="22" y="21"/>
                                </a:lnTo>
                                <a:lnTo>
                                  <a:pt x="24" y="23"/>
                                </a:lnTo>
                                <a:lnTo>
                                  <a:pt x="28" y="25"/>
                                </a:lnTo>
                                <a:lnTo>
                                  <a:pt x="32" y="27"/>
                                </a:lnTo>
                                <a:lnTo>
                                  <a:pt x="38" y="29"/>
                                </a:lnTo>
                                <a:lnTo>
                                  <a:pt x="43" y="32"/>
                                </a:lnTo>
                                <a:lnTo>
                                  <a:pt x="50" y="34"/>
                                </a:lnTo>
                                <a:lnTo>
                                  <a:pt x="57" y="36"/>
                                </a:lnTo>
                                <a:lnTo>
                                  <a:pt x="61" y="38"/>
                                </a:lnTo>
                                <a:lnTo>
                                  <a:pt x="65" y="39"/>
                                </a:lnTo>
                                <a:lnTo>
                                  <a:pt x="254" y="105"/>
                                </a:lnTo>
                                <a:lnTo>
                                  <a:pt x="254" y="110"/>
                                </a:lnTo>
                                <a:lnTo>
                                  <a:pt x="72" y="205"/>
                                </a:lnTo>
                                <a:lnTo>
                                  <a:pt x="67" y="208"/>
                                </a:lnTo>
                                <a:lnTo>
                                  <a:pt x="63" y="209"/>
                                </a:lnTo>
                                <a:lnTo>
                                  <a:pt x="57" y="213"/>
                                </a:lnTo>
                                <a:lnTo>
                                  <a:pt x="51" y="216"/>
                                </a:lnTo>
                                <a:lnTo>
                                  <a:pt x="45" y="219"/>
                                </a:lnTo>
                                <a:lnTo>
                                  <a:pt x="41" y="223"/>
                                </a:lnTo>
                                <a:lnTo>
                                  <a:pt x="38" y="225"/>
                                </a:lnTo>
                                <a:lnTo>
                                  <a:pt x="34" y="227"/>
                                </a:lnTo>
                                <a:lnTo>
                                  <a:pt x="33" y="228"/>
                                </a:lnTo>
                                <a:lnTo>
                                  <a:pt x="31" y="230"/>
                                </a:lnTo>
                                <a:lnTo>
                                  <a:pt x="30" y="231"/>
                                </a:lnTo>
                                <a:lnTo>
                                  <a:pt x="29" y="233"/>
                                </a:lnTo>
                                <a:lnTo>
                                  <a:pt x="28" y="235"/>
                                </a:lnTo>
                                <a:lnTo>
                                  <a:pt x="28" y="237"/>
                                </a:lnTo>
                                <a:lnTo>
                                  <a:pt x="28" y="238"/>
                                </a:lnTo>
                                <a:lnTo>
                                  <a:pt x="27" y="239"/>
                                </a:lnTo>
                                <a:lnTo>
                                  <a:pt x="27" y="241"/>
                                </a:lnTo>
                                <a:lnTo>
                                  <a:pt x="27" y="242"/>
                                </a:lnTo>
                                <a:lnTo>
                                  <a:pt x="27" y="243"/>
                                </a:lnTo>
                                <a:lnTo>
                                  <a:pt x="27" y="245"/>
                                </a:lnTo>
                                <a:lnTo>
                                  <a:pt x="27" y="246"/>
                                </a:lnTo>
                                <a:lnTo>
                                  <a:pt x="20" y="247"/>
                                </a:lnTo>
                                <a:lnTo>
                                  <a:pt x="11" y="136"/>
                                </a:lnTo>
                                <a:lnTo>
                                  <a:pt x="18" y="135"/>
                                </a:lnTo>
                                <a:lnTo>
                                  <a:pt x="18" y="139"/>
                                </a:lnTo>
                                <a:lnTo>
                                  <a:pt x="18" y="141"/>
                                </a:lnTo>
                                <a:lnTo>
                                  <a:pt x="18" y="142"/>
                                </a:lnTo>
                                <a:lnTo>
                                  <a:pt x="18" y="144"/>
                                </a:lnTo>
                                <a:lnTo>
                                  <a:pt x="18" y="145"/>
                                </a:lnTo>
                                <a:lnTo>
                                  <a:pt x="19" y="149"/>
                                </a:lnTo>
                                <a:lnTo>
                                  <a:pt x="20" y="152"/>
                                </a:lnTo>
                                <a:lnTo>
                                  <a:pt x="20" y="154"/>
                                </a:lnTo>
                                <a:lnTo>
                                  <a:pt x="21" y="157"/>
                                </a:lnTo>
                                <a:lnTo>
                                  <a:pt x="22" y="158"/>
                                </a:lnTo>
                                <a:lnTo>
                                  <a:pt x="23" y="160"/>
                                </a:lnTo>
                                <a:lnTo>
                                  <a:pt x="24" y="161"/>
                                </a:lnTo>
                                <a:lnTo>
                                  <a:pt x="25" y="161"/>
                                </a:lnTo>
                                <a:lnTo>
                                  <a:pt x="26" y="162"/>
                                </a:lnTo>
                                <a:lnTo>
                                  <a:pt x="27" y="162"/>
                                </a:lnTo>
                                <a:lnTo>
                                  <a:pt x="28" y="163"/>
                                </a:lnTo>
                                <a:lnTo>
                                  <a:pt x="30" y="163"/>
                                </a:lnTo>
                                <a:lnTo>
                                  <a:pt x="31" y="163"/>
                                </a:lnTo>
                                <a:lnTo>
                                  <a:pt x="33" y="163"/>
                                </a:lnTo>
                                <a:lnTo>
                                  <a:pt x="34" y="162"/>
                                </a:lnTo>
                                <a:lnTo>
                                  <a:pt x="37" y="162"/>
                                </a:lnTo>
                                <a:lnTo>
                                  <a:pt x="39" y="161"/>
                                </a:lnTo>
                                <a:lnTo>
                                  <a:pt x="42" y="160"/>
                                </a:lnTo>
                                <a:lnTo>
                                  <a:pt x="47" y="157"/>
                                </a:lnTo>
                                <a:lnTo>
                                  <a:pt x="53" y="154"/>
                                </a:lnTo>
                                <a:lnTo>
                                  <a:pt x="61" y="149"/>
                                </a:lnTo>
                                <a:lnTo>
                                  <a:pt x="175" y="91"/>
                                </a:lnTo>
                                <a:lnTo>
                                  <a:pt x="66" y="54"/>
                                </a:lnTo>
                                <a:lnTo>
                                  <a:pt x="61" y="52"/>
                                </a:lnTo>
                                <a:lnTo>
                                  <a:pt x="57" y="51"/>
                                </a:lnTo>
                                <a:lnTo>
                                  <a:pt x="50" y="49"/>
                                </a:lnTo>
                                <a:lnTo>
                                  <a:pt x="44" y="47"/>
                                </a:lnTo>
                                <a:lnTo>
                                  <a:pt x="40" y="46"/>
                                </a:lnTo>
                                <a:lnTo>
                                  <a:pt x="39" y="44"/>
                                </a:lnTo>
                                <a:lnTo>
                                  <a:pt x="37" y="44"/>
                                </a:lnTo>
                                <a:lnTo>
                                  <a:pt x="34" y="44"/>
                                </a:lnTo>
                                <a:lnTo>
                                  <a:pt x="33" y="44"/>
                                </a:lnTo>
                                <a:lnTo>
                                  <a:pt x="30" y="44"/>
                                </a:lnTo>
                                <a:lnTo>
                                  <a:pt x="28" y="44"/>
                                </a:lnTo>
                                <a:lnTo>
                                  <a:pt x="27" y="44"/>
                                </a:lnTo>
                                <a:lnTo>
                                  <a:pt x="26" y="44"/>
                                </a:lnTo>
                                <a:lnTo>
                                  <a:pt x="24" y="44"/>
                                </a:lnTo>
                                <a:lnTo>
                                  <a:pt x="23" y="46"/>
                                </a:lnTo>
                                <a:lnTo>
                                  <a:pt x="22" y="46"/>
                                </a:lnTo>
                                <a:lnTo>
                                  <a:pt x="21" y="47"/>
                                </a:lnTo>
                                <a:lnTo>
                                  <a:pt x="20" y="48"/>
                                </a:lnTo>
                                <a:lnTo>
                                  <a:pt x="19" y="48"/>
                                </a:lnTo>
                                <a:lnTo>
                                  <a:pt x="18" y="49"/>
                                </a:lnTo>
                                <a:lnTo>
                                  <a:pt x="18" y="50"/>
                                </a:lnTo>
                                <a:lnTo>
                                  <a:pt x="17" y="51"/>
                                </a:lnTo>
                                <a:lnTo>
                                  <a:pt x="16" y="52"/>
                                </a:lnTo>
                                <a:lnTo>
                                  <a:pt x="15" y="53"/>
                                </a:lnTo>
                                <a:lnTo>
                                  <a:pt x="15" y="54"/>
                                </a:lnTo>
                                <a:lnTo>
                                  <a:pt x="14" y="55"/>
                                </a:lnTo>
                                <a:lnTo>
                                  <a:pt x="14" y="56"/>
                                </a:lnTo>
                                <a:lnTo>
                                  <a:pt x="13" y="59"/>
                                </a:lnTo>
                                <a:lnTo>
                                  <a:pt x="13" y="60"/>
                                </a:lnTo>
                                <a:lnTo>
                                  <a:pt x="13" y="63"/>
                                </a:lnTo>
                                <a:lnTo>
                                  <a:pt x="12" y="65"/>
                                </a:lnTo>
                                <a:lnTo>
                                  <a:pt x="12" y="67"/>
                                </a:lnTo>
                                <a:lnTo>
                                  <a:pt x="12" y="70"/>
                                </a:lnTo>
                                <a:lnTo>
                                  <a:pt x="12" y="73"/>
                                </a:lnTo>
                                <a:lnTo>
                                  <a:pt x="13" y="76"/>
                                </a:lnTo>
                                <a:lnTo>
                                  <a:pt x="6" y="76"/>
                                </a:lnTo>
                                <a:lnTo>
                                  <a:pt x="0"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4" name="Freeform 36"/>
                        <wps:cNvSpPr>
                          <a:spLocks/>
                        </wps:cNvSpPr>
                        <wps:spPr bwMode="auto">
                          <a:xfrm>
                            <a:off x="4796" y="4752"/>
                            <a:ext cx="184" cy="159"/>
                          </a:xfrm>
                          <a:custGeom>
                            <a:avLst/>
                            <a:gdLst>
                              <a:gd name="T0" fmla="*/ 117 w 252"/>
                              <a:gd name="T1" fmla="*/ 112 h 216"/>
                              <a:gd name="T2" fmla="*/ 116 w 252"/>
                              <a:gd name="T3" fmla="*/ 103 h 216"/>
                              <a:gd name="T4" fmla="*/ 114 w 252"/>
                              <a:gd name="T5" fmla="*/ 94 h 216"/>
                              <a:gd name="T6" fmla="*/ 110 w 252"/>
                              <a:gd name="T7" fmla="*/ 88 h 216"/>
                              <a:gd name="T8" fmla="*/ 104 w 252"/>
                              <a:gd name="T9" fmla="*/ 82 h 216"/>
                              <a:gd name="T10" fmla="*/ 94 w 252"/>
                              <a:gd name="T11" fmla="*/ 76 h 216"/>
                              <a:gd name="T12" fmla="*/ 85 w 252"/>
                              <a:gd name="T13" fmla="*/ 72 h 216"/>
                              <a:gd name="T14" fmla="*/ 74 w 252"/>
                              <a:gd name="T15" fmla="*/ 69 h 216"/>
                              <a:gd name="T16" fmla="*/ 64 w 252"/>
                              <a:gd name="T17" fmla="*/ 61 h 216"/>
                              <a:gd name="T18" fmla="*/ 179 w 252"/>
                              <a:gd name="T19" fmla="*/ 76 h 216"/>
                              <a:gd name="T20" fmla="*/ 162 w 252"/>
                              <a:gd name="T21" fmla="*/ 80 h 216"/>
                              <a:gd name="T22" fmla="*/ 151 w 252"/>
                              <a:gd name="T23" fmla="*/ 84 h 216"/>
                              <a:gd name="T24" fmla="*/ 144 w 252"/>
                              <a:gd name="T25" fmla="*/ 88 h 216"/>
                              <a:gd name="T26" fmla="*/ 135 w 252"/>
                              <a:gd name="T27" fmla="*/ 96 h 216"/>
                              <a:gd name="T28" fmla="*/ 132 w 252"/>
                              <a:gd name="T29" fmla="*/ 106 h 216"/>
                              <a:gd name="T30" fmla="*/ 129 w 252"/>
                              <a:gd name="T31" fmla="*/ 121 h 216"/>
                              <a:gd name="T32" fmla="*/ 209 w 252"/>
                              <a:gd name="T33" fmla="*/ 126 h 216"/>
                              <a:gd name="T34" fmla="*/ 220 w 252"/>
                              <a:gd name="T35" fmla="*/ 125 h 216"/>
                              <a:gd name="T36" fmla="*/ 224 w 252"/>
                              <a:gd name="T37" fmla="*/ 123 h 216"/>
                              <a:gd name="T38" fmla="*/ 228 w 252"/>
                              <a:gd name="T39" fmla="*/ 120 h 216"/>
                              <a:gd name="T40" fmla="*/ 231 w 252"/>
                              <a:gd name="T41" fmla="*/ 116 h 216"/>
                              <a:gd name="T42" fmla="*/ 233 w 252"/>
                              <a:gd name="T43" fmla="*/ 107 h 216"/>
                              <a:gd name="T44" fmla="*/ 234 w 252"/>
                              <a:gd name="T45" fmla="*/ 84 h 216"/>
                              <a:gd name="T46" fmla="*/ 233 w 252"/>
                              <a:gd name="T47" fmla="*/ 68 h 216"/>
                              <a:gd name="T48" fmla="*/ 230 w 252"/>
                              <a:gd name="T49" fmla="*/ 55 h 216"/>
                              <a:gd name="T50" fmla="*/ 225 w 252"/>
                              <a:gd name="T51" fmla="*/ 43 h 216"/>
                              <a:gd name="T52" fmla="*/ 218 w 252"/>
                              <a:gd name="T53" fmla="*/ 33 h 216"/>
                              <a:gd name="T54" fmla="*/ 208 w 252"/>
                              <a:gd name="T55" fmla="*/ 24 h 216"/>
                              <a:gd name="T56" fmla="*/ 197 w 252"/>
                              <a:gd name="T57" fmla="*/ 16 h 216"/>
                              <a:gd name="T58" fmla="*/ 184 w 252"/>
                              <a:gd name="T59" fmla="*/ 10 h 216"/>
                              <a:gd name="T60" fmla="*/ 252 w 252"/>
                              <a:gd name="T61" fmla="*/ 16 h 216"/>
                              <a:gd name="T62" fmla="*/ 233 w 252"/>
                              <a:gd name="T63" fmla="*/ 206 h 216"/>
                              <a:gd name="T64" fmla="*/ 232 w 252"/>
                              <a:gd name="T65" fmla="*/ 197 h 216"/>
                              <a:gd name="T66" fmla="*/ 229 w 252"/>
                              <a:gd name="T67" fmla="*/ 191 h 216"/>
                              <a:gd name="T68" fmla="*/ 226 w 252"/>
                              <a:gd name="T69" fmla="*/ 187 h 216"/>
                              <a:gd name="T70" fmla="*/ 221 w 252"/>
                              <a:gd name="T71" fmla="*/ 184 h 216"/>
                              <a:gd name="T72" fmla="*/ 212 w 252"/>
                              <a:gd name="T73" fmla="*/ 182 h 216"/>
                              <a:gd name="T74" fmla="*/ 43 w 252"/>
                              <a:gd name="T75" fmla="*/ 171 h 216"/>
                              <a:gd name="T76" fmla="*/ 29 w 252"/>
                              <a:gd name="T77" fmla="*/ 171 h 216"/>
                              <a:gd name="T78" fmla="*/ 20 w 252"/>
                              <a:gd name="T79" fmla="*/ 172 h 216"/>
                              <a:gd name="T80" fmla="*/ 15 w 252"/>
                              <a:gd name="T81" fmla="*/ 175 h 216"/>
                              <a:gd name="T82" fmla="*/ 10 w 252"/>
                              <a:gd name="T83" fmla="*/ 180 h 216"/>
                              <a:gd name="T84" fmla="*/ 8 w 252"/>
                              <a:gd name="T85" fmla="*/ 189 h 216"/>
                              <a:gd name="T86" fmla="*/ 0 w 252"/>
                              <a:gd name="T87" fmla="*/ 202 h 216"/>
                              <a:gd name="T88" fmla="*/ 79 w 252"/>
                              <a:gd name="T89" fmla="*/ 19 h 216"/>
                              <a:gd name="T90" fmla="*/ 68 w 252"/>
                              <a:gd name="T91" fmla="*/ 21 h 216"/>
                              <a:gd name="T92" fmla="*/ 57 w 252"/>
                              <a:gd name="T93" fmla="*/ 24 h 216"/>
                              <a:gd name="T94" fmla="*/ 49 w 252"/>
                              <a:gd name="T95" fmla="*/ 27 h 216"/>
                              <a:gd name="T96" fmla="*/ 43 w 252"/>
                              <a:gd name="T97" fmla="*/ 31 h 216"/>
                              <a:gd name="T98" fmla="*/ 38 w 252"/>
                              <a:gd name="T99" fmla="*/ 36 h 216"/>
                              <a:gd name="T100" fmla="*/ 33 w 252"/>
                              <a:gd name="T101" fmla="*/ 41 h 216"/>
                              <a:gd name="T102" fmla="*/ 29 w 252"/>
                              <a:gd name="T103" fmla="*/ 49 h 216"/>
                              <a:gd name="T104" fmla="*/ 25 w 252"/>
                              <a:gd name="T105" fmla="*/ 57 h 216"/>
                              <a:gd name="T106" fmla="*/ 22 w 252"/>
                              <a:gd name="T107" fmla="*/ 72 h 216"/>
                              <a:gd name="T108" fmla="*/ 21 w 252"/>
                              <a:gd name="T109" fmla="*/ 91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52" h="216">
                                <a:moveTo>
                                  <a:pt x="19" y="115"/>
                                </a:moveTo>
                                <a:lnTo>
                                  <a:pt x="117" y="120"/>
                                </a:lnTo>
                                <a:lnTo>
                                  <a:pt x="117" y="116"/>
                                </a:lnTo>
                                <a:lnTo>
                                  <a:pt x="117" y="112"/>
                                </a:lnTo>
                                <a:lnTo>
                                  <a:pt x="117" y="110"/>
                                </a:lnTo>
                                <a:lnTo>
                                  <a:pt x="117" y="107"/>
                                </a:lnTo>
                                <a:lnTo>
                                  <a:pt x="117" y="105"/>
                                </a:lnTo>
                                <a:lnTo>
                                  <a:pt x="116" y="103"/>
                                </a:lnTo>
                                <a:lnTo>
                                  <a:pt x="116" y="100"/>
                                </a:lnTo>
                                <a:lnTo>
                                  <a:pt x="115" y="99"/>
                                </a:lnTo>
                                <a:lnTo>
                                  <a:pt x="115" y="96"/>
                                </a:lnTo>
                                <a:lnTo>
                                  <a:pt x="114" y="94"/>
                                </a:lnTo>
                                <a:lnTo>
                                  <a:pt x="113" y="92"/>
                                </a:lnTo>
                                <a:lnTo>
                                  <a:pt x="112" y="91"/>
                                </a:lnTo>
                                <a:lnTo>
                                  <a:pt x="111" y="89"/>
                                </a:lnTo>
                                <a:lnTo>
                                  <a:pt x="110" y="88"/>
                                </a:lnTo>
                                <a:lnTo>
                                  <a:pt x="108" y="86"/>
                                </a:lnTo>
                                <a:lnTo>
                                  <a:pt x="107" y="84"/>
                                </a:lnTo>
                                <a:lnTo>
                                  <a:pt x="105" y="83"/>
                                </a:lnTo>
                                <a:lnTo>
                                  <a:pt x="104" y="82"/>
                                </a:lnTo>
                                <a:lnTo>
                                  <a:pt x="101" y="80"/>
                                </a:lnTo>
                                <a:lnTo>
                                  <a:pt x="99" y="78"/>
                                </a:lnTo>
                                <a:lnTo>
                                  <a:pt x="97" y="77"/>
                                </a:lnTo>
                                <a:lnTo>
                                  <a:pt x="94" y="76"/>
                                </a:lnTo>
                                <a:lnTo>
                                  <a:pt x="92" y="75"/>
                                </a:lnTo>
                                <a:lnTo>
                                  <a:pt x="90" y="74"/>
                                </a:lnTo>
                                <a:lnTo>
                                  <a:pt x="88" y="73"/>
                                </a:lnTo>
                                <a:lnTo>
                                  <a:pt x="85" y="72"/>
                                </a:lnTo>
                                <a:lnTo>
                                  <a:pt x="82" y="71"/>
                                </a:lnTo>
                                <a:lnTo>
                                  <a:pt x="79" y="71"/>
                                </a:lnTo>
                                <a:lnTo>
                                  <a:pt x="77" y="70"/>
                                </a:lnTo>
                                <a:lnTo>
                                  <a:pt x="74" y="69"/>
                                </a:lnTo>
                                <a:lnTo>
                                  <a:pt x="70" y="68"/>
                                </a:lnTo>
                                <a:lnTo>
                                  <a:pt x="66" y="68"/>
                                </a:lnTo>
                                <a:lnTo>
                                  <a:pt x="63" y="67"/>
                                </a:lnTo>
                                <a:lnTo>
                                  <a:pt x="64" y="61"/>
                                </a:lnTo>
                                <a:lnTo>
                                  <a:pt x="189" y="68"/>
                                </a:lnTo>
                                <a:lnTo>
                                  <a:pt x="189" y="75"/>
                                </a:lnTo>
                                <a:lnTo>
                                  <a:pt x="184" y="75"/>
                                </a:lnTo>
                                <a:lnTo>
                                  <a:pt x="179" y="76"/>
                                </a:lnTo>
                                <a:lnTo>
                                  <a:pt x="175" y="76"/>
                                </a:lnTo>
                                <a:lnTo>
                                  <a:pt x="169" y="77"/>
                                </a:lnTo>
                                <a:lnTo>
                                  <a:pt x="165" y="78"/>
                                </a:lnTo>
                                <a:lnTo>
                                  <a:pt x="162" y="80"/>
                                </a:lnTo>
                                <a:lnTo>
                                  <a:pt x="158" y="81"/>
                                </a:lnTo>
                                <a:lnTo>
                                  <a:pt x="154" y="82"/>
                                </a:lnTo>
                                <a:lnTo>
                                  <a:pt x="153" y="83"/>
                                </a:lnTo>
                                <a:lnTo>
                                  <a:pt x="151" y="84"/>
                                </a:lnTo>
                                <a:lnTo>
                                  <a:pt x="150" y="84"/>
                                </a:lnTo>
                                <a:lnTo>
                                  <a:pt x="149" y="85"/>
                                </a:lnTo>
                                <a:lnTo>
                                  <a:pt x="146" y="87"/>
                                </a:lnTo>
                                <a:lnTo>
                                  <a:pt x="144" y="88"/>
                                </a:lnTo>
                                <a:lnTo>
                                  <a:pt x="141" y="90"/>
                                </a:lnTo>
                                <a:lnTo>
                                  <a:pt x="140" y="92"/>
                                </a:lnTo>
                                <a:lnTo>
                                  <a:pt x="137" y="94"/>
                                </a:lnTo>
                                <a:lnTo>
                                  <a:pt x="135" y="96"/>
                                </a:lnTo>
                                <a:lnTo>
                                  <a:pt x="134" y="98"/>
                                </a:lnTo>
                                <a:lnTo>
                                  <a:pt x="133" y="101"/>
                                </a:lnTo>
                                <a:lnTo>
                                  <a:pt x="132" y="103"/>
                                </a:lnTo>
                                <a:lnTo>
                                  <a:pt x="132" y="106"/>
                                </a:lnTo>
                                <a:lnTo>
                                  <a:pt x="131" y="109"/>
                                </a:lnTo>
                                <a:lnTo>
                                  <a:pt x="130" y="112"/>
                                </a:lnTo>
                                <a:lnTo>
                                  <a:pt x="130" y="117"/>
                                </a:lnTo>
                                <a:lnTo>
                                  <a:pt x="129" y="121"/>
                                </a:lnTo>
                                <a:lnTo>
                                  <a:pt x="197" y="125"/>
                                </a:lnTo>
                                <a:lnTo>
                                  <a:pt x="202" y="125"/>
                                </a:lnTo>
                                <a:lnTo>
                                  <a:pt x="206" y="125"/>
                                </a:lnTo>
                                <a:lnTo>
                                  <a:pt x="209" y="126"/>
                                </a:lnTo>
                                <a:lnTo>
                                  <a:pt x="214" y="126"/>
                                </a:lnTo>
                                <a:lnTo>
                                  <a:pt x="216" y="126"/>
                                </a:lnTo>
                                <a:lnTo>
                                  <a:pt x="219" y="125"/>
                                </a:lnTo>
                                <a:lnTo>
                                  <a:pt x="220" y="125"/>
                                </a:lnTo>
                                <a:lnTo>
                                  <a:pt x="222" y="125"/>
                                </a:lnTo>
                                <a:lnTo>
                                  <a:pt x="223" y="124"/>
                                </a:lnTo>
                                <a:lnTo>
                                  <a:pt x="224" y="124"/>
                                </a:lnTo>
                                <a:lnTo>
                                  <a:pt x="224" y="123"/>
                                </a:lnTo>
                                <a:lnTo>
                                  <a:pt x="226" y="123"/>
                                </a:lnTo>
                                <a:lnTo>
                                  <a:pt x="227" y="122"/>
                                </a:lnTo>
                                <a:lnTo>
                                  <a:pt x="228" y="121"/>
                                </a:lnTo>
                                <a:lnTo>
                                  <a:pt x="228" y="120"/>
                                </a:lnTo>
                                <a:lnTo>
                                  <a:pt x="229" y="119"/>
                                </a:lnTo>
                                <a:lnTo>
                                  <a:pt x="230" y="118"/>
                                </a:lnTo>
                                <a:lnTo>
                                  <a:pt x="230" y="117"/>
                                </a:lnTo>
                                <a:lnTo>
                                  <a:pt x="231" y="116"/>
                                </a:lnTo>
                                <a:lnTo>
                                  <a:pt x="232" y="113"/>
                                </a:lnTo>
                                <a:lnTo>
                                  <a:pt x="232" y="111"/>
                                </a:lnTo>
                                <a:lnTo>
                                  <a:pt x="232" y="109"/>
                                </a:lnTo>
                                <a:lnTo>
                                  <a:pt x="233" y="107"/>
                                </a:lnTo>
                                <a:lnTo>
                                  <a:pt x="233" y="105"/>
                                </a:lnTo>
                                <a:lnTo>
                                  <a:pt x="234" y="92"/>
                                </a:lnTo>
                                <a:lnTo>
                                  <a:pt x="234" y="88"/>
                                </a:lnTo>
                                <a:lnTo>
                                  <a:pt x="234" y="84"/>
                                </a:lnTo>
                                <a:lnTo>
                                  <a:pt x="234" y="80"/>
                                </a:lnTo>
                                <a:lnTo>
                                  <a:pt x="234" y="75"/>
                                </a:lnTo>
                                <a:lnTo>
                                  <a:pt x="233" y="72"/>
                                </a:lnTo>
                                <a:lnTo>
                                  <a:pt x="233" y="68"/>
                                </a:lnTo>
                                <a:lnTo>
                                  <a:pt x="232" y="65"/>
                                </a:lnTo>
                                <a:lnTo>
                                  <a:pt x="232" y="61"/>
                                </a:lnTo>
                                <a:lnTo>
                                  <a:pt x="231" y="58"/>
                                </a:lnTo>
                                <a:lnTo>
                                  <a:pt x="230" y="55"/>
                                </a:lnTo>
                                <a:lnTo>
                                  <a:pt x="229" y="52"/>
                                </a:lnTo>
                                <a:lnTo>
                                  <a:pt x="228" y="49"/>
                                </a:lnTo>
                                <a:lnTo>
                                  <a:pt x="226" y="46"/>
                                </a:lnTo>
                                <a:lnTo>
                                  <a:pt x="225" y="43"/>
                                </a:lnTo>
                                <a:lnTo>
                                  <a:pt x="224" y="40"/>
                                </a:lnTo>
                                <a:lnTo>
                                  <a:pt x="222" y="37"/>
                                </a:lnTo>
                                <a:lnTo>
                                  <a:pt x="220" y="35"/>
                                </a:lnTo>
                                <a:lnTo>
                                  <a:pt x="218" y="33"/>
                                </a:lnTo>
                                <a:lnTo>
                                  <a:pt x="216" y="30"/>
                                </a:lnTo>
                                <a:lnTo>
                                  <a:pt x="214" y="28"/>
                                </a:lnTo>
                                <a:lnTo>
                                  <a:pt x="211" y="26"/>
                                </a:lnTo>
                                <a:lnTo>
                                  <a:pt x="208" y="24"/>
                                </a:lnTo>
                                <a:lnTo>
                                  <a:pt x="205" y="22"/>
                                </a:lnTo>
                                <a:lnTo>
                                  <a:pt x="203" y="20"/>
                                </a:lnTo>
                                <a:lnTo>
                                  <a:pt x="200" y="18"/>
                                </a:lnTo>
                                <a:lnTo>
                                  <a:pt x="197" y="16"/>
                                </a:lnTo>
                                <a:lnTo>
                                  <a:pt x="194" y="15"/>
                                </a:lnTo>
                                <a:lnTo>
                                  <a:pt x="191" y="13"/>
                                </a:lnTo>
                                <a:lnTo>
                                  <a:pt x="187" y="11"/>
                                </a:lnTo>
                                <a:lnTo>
                                  <a:pt x="184" y="10"/>
                                </a:lnTo>
                                <a:lnTo>
                                  <a:pt x="180" y="9"/>
                                </a:lnTo>
                                <a:lnTo>
                                  <a:pt x="177" y="6"/>
                                </a:lnTo>
                                <a:lnTo>
                                  <a:pt x="177" y="0"/>
                                </a:lnTo>
                                <a:lnTo>
                                  <a:pt x="252" y="16"/>
                                </a:lnTo>
                                <a:lnTo>
                                  <a:pt x="239" y="216"/>
                                </a:lnTo>
                                <a:lnTo>
                                  <a:pt x="232" y="216"/>
                                </a:lnTo>
                                <a:lnTo>
                                  <a:pt x="233" y="208"/>
                                </a:lnTo>
                                <a:lnTo>
                                  <a:pt x="233" y="206"/>
                                </a:lnTo>
                                <a:lnTo>
                                  <a:pt x="233" y="204"/>
                                </a:lnTo>
                                <a:lnTo>
                                  <a:pt x="233" y="201"/>
                                </a:lnTo>
                                <a:lnTo>
                                  <a:pt x="233" y="199"/>
                                </a:lnTo>
                                <a:lnTo>
                                  <a:pt x="232" y="197"/>
                                </a:lnTo>
                                <a:lnTo>
                                  <a:pt x="232" y="196"/>
                                </a:lnTo>
                                <a:lnTo>
                                  <a:pt x="231" y="194"/>
                                </a:lnTo>
                                <a:lnTo>
                                  <a:pt x="230" y="192"/>
                                </a:lnTo>
                                <a:lnTo>
                                  <a:pt x="229" y="191"/>
                                </a:lnTo>
                                <a:lnTo>
                                  <a:pt x="229" y="190"/>
                                </a:lnTo>
                                <a:lnTo>
                                  <a:pt x="228" y="189"/>
                                </a:lnTo>
                                <a:lnTo>
                                  <a:pt x="227" y="188"/>
                                </a:lnTo>
                                <a:lnTo>
                                  <a:pt x="226" y="187"/>
                                </a:lnTo>
                                <a:lnTo>
                                  <a:pt x="225" y="186"/>
                                </a:lnTo>
                                <a:lnTo>
                                  <a:pt x="224" y="186"/>
                                </a:lnTo>
                                <a:lnTo>
                                  <a:pt x="222" y="184"/>
                                </a:lnTo>
                                <a:lnTo>
                                  <a:pt x="221" y="184"/>
                                </a:lnTo>
                                <a:lnTo>
                                  <a:pt x="220" y="183"/>
                                </a:lnTo>
                                <a:lnTo>
                                  <a:pt x="218" y="183"/>
                                </a:lnTo>
                                <a:lnTo>
                                  <a:pt x="215" y="182"/>
                                </a:lnTo>
                                <a:lnTo>
                                  <a:pt x="212" y="182"/>
                                </a:lnTo>
                                <a:lnTo>
                                  <a:pt x="208" y="181"/>
                                </a:lnTo>
                                <a:lnTo>
                                  <a:pt x="204" y="181"/>
                                </a:lnTo>
                                <a:lnTo>
                                  <a:pt x="200" y="181"/>
                                </a:lnTo>
                                <a:lnTo>
                                  <a:pt x="43" y="171"/>
                                </a:lnTo>
                                <a:lnTo>
                                  <a:pt x="39" y="171"/>
                                </a:lnTo>
                                <a:lnTo>
                                  <a:pt x="36" y="171"/>
                                </a:lnTo>
                                <a:lnTo>
                                  <a:pt x="33" y="171"/>
                                </a:lnTo>
                                <a:lnTo>
                                  <a:pt x="29" y="171"/>
                                </a:lnTo>
                                <a:lnTo>
                                  <a:pt x="25" y="171"/>
                                </a:lnTo>
                                <a:lnTo>
                                  <a:pt x="23" y="171"/>
                                </a:lnTo>
                                <a:lnTo>
                                  <a:pt x="21" y="172"/>
                                </a:lnTo>
                                <a:lnTo>
                                  <a:pt x="20" y="172"/>
                                </a:lnTo>
                                <a:lnTo>
                                  <a:pt x="19" y="173"/>
                                </a:lnTo>
                                <a:lnTo>
                                  <a:pt x="17" y="173"/>
                                </a:lnTo>
                                <a:lnTo>
                                  <a:pt x="16" y="174"/>
                                </a:lnTo>
                                <a:lnTo>
                                  <a:pt x="15" y="175"/>
                                </a:lnTo>
                                <a:lnTo>
                                  <a:pt x="14" y="176"/>
                                </a:lnTo>
                                <a:lnTo>
                                  <a:pt x="13" y="177"/>
                                </a:lnTo>
                                <a:lnTo>
                                  <a:pt x="12" y="178"/>
                                </a:lnTo>
                                <a:lnTo>
                                  <a:pt x="10" y="180"/>
                                </a:lnTo>
                                <a:lnTo>
                                  <a:pt x="9" y="182"/>
                                </a:lnTo>
                                <a:lnTo>
                                  <a:pt x="9" y="184"/>
                                </a:lnTo>
                                <a:lnTo>
                                  <a:pt x="8" y="187"/>
                                </a:lnTo>
                                <a:lnTo>
                                  <a:pt x="8" y="189"/>
                                </a:lnTo>
                                <a:lnTo>
                                  <a:pt x="7" y="192"/>
                                </a:lnTo>
                                <a:lnTo>
                                  <a:pt x="7" y="195"/>
                                </a:lnTo>
                                <a:lnTo>
                                  <a:pt x="7" y="202"/>
                                </a:lnTo>
                                <a:lnTo>
                                  <a:pt x="0" y="202"/>
                                </a:lnTo>
                                <a:lnTo>
                                  <a:pt x="12" y="7"/>
                                </a:lnTo>
                                <a:lnTo>
                                  <a:pt x="83" y="12"/>
                                </a:lnTo>
                                <a:lnTo>
                                  <a:pt x="83" y="18"/>
                                </a:lnTo>
                                <a:lnTo>
                                  <a:pt x="79" y="19"/>
                                </a:lnTo>
                                <a:lnTo>
                                  <a:pt x="76" y="19"/>
                                </a:lnTo>
                                <a:lnTo>
                                  <a:pt x="74" y="20"/>
                                </a:lnTo>
                                <a:lnTo>
                                  <a:pt x="71" y="20"/>
                                </a:lnTo>
                                <a:lnTo>
                                  <a:pt x="68" y="21"/>
                                </a:lnTo>
                                <a:lnTo>
                                  <a:pt x="64" y="22"/>
                                </a:lnTo>
                                <a:lnTo>
                                  <a:pt x="62" y="22"/>
                                </a:lnTo>
                                <a:lnTo>
                                  <a:pt x="59" y="23"/>
                                </a:lnTo>
                                <a:lnTo>
                                  <a:pt x="57" y="24"/>
                                </a:lnTo>
                                <a:lnTo>
                                  <a:pt x="55" y="24"/>
                                </a:lnTo>
                                <a:lnTo>
                                  <a:pt x="53" y="25"/>
                                </a:lnTo>
                                <a:lnTo>
                                  <a:pt x="51" y="26"/>
                                </a:lnTo>
                                <a:lnTo>
                                  <a:pt x="49" y="27"/>
                                </a:lnTo>
                                <a:lnTo>
                                  <a:pt x="48" y="28"/>
                                </a:lnTo>
                                <a:lnTo>
                                  <a:pt x="46" y="29"/>
                                </a:lnTo>
                                <a:lnTo>
                                  <a:pt x="44" y="30"/>
                                </a:lnTo>
                                <a:lnTo>
                                  <a:pt x="43" y="31"/>
                                </a:lnTo>
                                <a:lnTo>
                                  <a:pt x="42" y="32"/>
                                </a:lnTo>
                                <a:lnTo>
                                  <a:pt x="40" y="33"/>
                                </a:lnTo>
                                <a:lnTo>
                                  <a:pt x="39" y="34"/>
                                </a:lnTo>
                                <a:lnTo>
                                  <a:pt x="38" y="36"/>
                                </a:lnTo>
                                <a:lnTo>
                                  <a:pt x="37" y="37"/>
                                </a:lnTo>
                                <a:lnTo>
                                  <a:pt x="35" y="38"/>
                                </a:lnTo>
                                <a:lnTo>
                                  <a:pt x="35" y="40"/>
                                </a:lnTo>
                                <a:lnTo>
                                  <a:pt x="33" y="41"/>
                                </a:lnTo>
                                <a:lnTo>
                                  <a:pt x="32" y="43"/>
                                </a:lnTo>
                                <a:lnTo>
                                  <a:pt x="30" y="45"/>
                                </a:lnTo>
                                <a:lnTo>
                                  <a:pt x="29" y="47"/>
                                </a:lnTo>
                                <a:lnTo>
                                  <a:pt x="29" y="49"/>
                                </a:lnTo>
                                <a:lnTo>
                                  <a:pt x="28" y="51"/>
                                </a:lnTo>
                                <a:lnTo>
                                  <a:pt x="27" y="53"/>
                                </a:lnTo>
                                <a:lnTo>
                                  <a:pt x="26" y="55"/>
                                </a:lnTo>
                                <a:lnTo>
                                  <a:pt x="25" y="57"/>
                                </a:lnTo>
                                <a:lnTo>
                                  <a:pt x="24" y="60"/>
                                </a:lnTo>
                                <a:lnTo>
                                  <a:pt x="24" y="64"/>
                                </a:lnTo>
                                <a:lnTo>
                                  <a:pt x="23" y="68"/>
                                </a:lnTo>
                                <a:lnTo>
                                  <a:pt x="22" y="72"/>
                                </a:lnTo>
                                <a:lnTo>
                                  <a:pt x="22" y="78"/>
                                </a:lnTo>
                                <a:lnTo>
                                  <a:pt x="21" y="84"/>
                                </a:lnTo>
                                <a:lnTo>
                                  <a:pt x="21" y="88"/>
                                </a:lnTo>
                                <a:lnTo>
                                  <a:pt x="21" y="91"/>
                                </a:lnTo>
                                <a:lnTo>
                                  <a:pt x="19" y="11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 name="Freeform 37"/>
                        <wps:cNvSpPr>
                          <a:spLocks noEditPoints="1"/>
                        </wps:cNvSpPr>
                        <wps:spPr bwMode="auto">
                          <a:xfrm>
                            <a:off x="4818" y="4559"/>
                            <a:ext cx="208" cy="181"/>
                          </a:xfrm>
                          <a:custGeom>
                            <a:avLst/>
                            <a:gdLst>
                              <a:gd name="T0" fmla="*/ 219 w 282"/>
                              <a:gd name="T1" fmla="*/ 156 h 248"/>
                              <a:gd name="T2" fmla="*/ 233 w 282"/>
                              <a:gd name="T3" fmla="*/ 157 h 248"/>
                              <a:gd name="T4" fmla="*/ 240 w 282"/>
                              <a:gd name="T5" fmla="*/ 154 h 248"/>
                              <a:gd name="T6" fmla="*/ 245 w 282"/>
                              <a:gd name="T7" fmla="*/ 149 h 248"/>
                              <a:gd name="T8" fmla="*/ 250 w 282"/>
                              <a:gd name="T9" fmla="*/ 137 h 248"/>
                              <a:gd name="T10" fmla="*/ 229 w 282"/>
                              <a:gd name="T11" fmla="*/ 247 h 248"/>
                              <a:gd name="T12" fmla="*/ 231 w 282"/>
                              <a:gd name="T13" fmla="*/ 230 h 248"/>
                              <a:gd name="T14" fmla="*/ 229 w 282"/>
                              <a:gd name="T15" fmla="*/ 221 h 248"/>
                              <a:gd name="T16" fmla="*/ 225 w 282"/>
                              <a:gd name="T17" fmla="*/ 216 h 248"/>
                              <a:gd name="T18" fmla="*/ 215 w 282"/>
                              <a:gd name="T19" fmla="*/ 212 h 248"/>
                              <a:gd name="T20" fmla="*/ 200 w 282"/>
                              <a:gd name="T21" fmla="*/ 209 h 248"/>
                              <a:gd name="T22" fmla="*/ 35 w 282"/>
                              <a:gd name="T23" fmla="*/ 178 h 248"/>
                              <a:gd name="T24" fmla="*/ 23 w 282"/>
                              <a:gd name="T25" fmla="*/ 178 h 248"/>
                              <a:gd name="T26" fmla="*/ 16 w 282"/>
                              <a:gd name="T27" fmla="*/ 182 h 248"/>
                              <a:gd name="T28" fmla="*/ 11 w 282"/>
                              <a:gd name="T29" fmla="*/ 188 h 248"/>
                              <a:gd name="T30" fmla="*/ 6 w 282"/>
                              <a:gd name="T31" fmla="*/ 201 h 248"/>
                              <a:gd name="T32" fmla="*/ 22 w 282"/>
                              <a:gd name="T33" fmla="*/ 88 h 248"/>
                              <a:gd name="T34" fmla="*/ 27 w 282"/>
                              <a:gd name="T35" fmla="*/ 67 h 248"/>
                              <a:gd name="T36" fmla="*/ 33 w 282"/>
                              <a:gd name="T37" fmla="*/ 49 h 248"/>
                              <a:gd name="T38" fmla="*/ 39 w 282"/>
                              <a:gd name="T39" fmla="*/ 37 h 248"/>
                              <a:gd name="T40" fmla="*/ 46 w 282"/>
                              <a:gd name="T41" fmla="*/ 25 h 248"/>
                              <a:gd name="T42" fmla="*/ 55 w 282"/>
                              <a:gd name="T43" fmla="*/ 18 h 248"/>
                              <a:gd name="T44" fmla="*/ 65 w 282"/>
                              <a:gd name="T45" fmla="*/ 11 h 248"/>
                              <a:gd name="T46" fmla="*/ 77 w 282"/>
                              <a:gd name="T47" fmla="*/ 6 h 248"/>
                              <a:gd name="T48" fmla="*/ 90 w 282"/>
                              <a:gd name="T49" fmla="*/ 5 h 248"/>
                              <a:gd name="T50" fmla="*/ 102 w 282"/>
                              <a:gd name="T51" fmla="*/ 6 h 248"/>
                              <a:gd name="T52" fmla="*/ 118 w 282"/>
                              <a:gd name="T53" fmla="*/ 9 h 248"/>
                              <a:gd name="T54" fmla="*/ 130 w 282"/>
                              <a:gd name="T55" fmla="*/ 16 h 248"/>
                              <a:gd name="T56" fmla="*/ 141 w 282"/>
                              <a:gd name="T57" fmla="*/ 27 h 248"/>
                              <a:gd name="T58" fmla="*/ 147 w 282"/>
                              <a:gd name="T59" fmla="*/ 38 h 248"/>
                              <a:gd name="T60" fmla="*/ 152 w 282"/>
                              <a:gd name="T61" fmla="*/ 48 h 248"/>
                              <a:gd name="T62" fmla="*/ 154 w 282"/>
                              <a:gd name="T63" fmla="*/ 59 h 248"/>
                              <a:gd name="T64" fmla="*/ 249 w 282"/>
                              <a:gd name="T65" fmla="*/ 25 h 248"/>
                              <a:gd name="T66" fmla="*/ 264 w 282"/>
                              <a:gd name="T67" fmla="*/ 17 h 248"/>
                              <a:gd name="T68" fmla="*/ 272 w 282"/>
                              <a:gd name="T69" fmla="*/ 8 h 248"/>
                              <a:gd name="T70" fmla="*/ 282 w 282"/>
                              <a:gd name="T71" fmla="*/ 1 h 248"/>
                              <a:gd name="T72" fmla="*/ 132 w 282"/>
                              <a:gd name="T73" fmla="*/ 140 h 248"/>
                              <a:gd name="T74" fmla="*/ 135 w 282"/>
                              <a:gd name="T75" fmla="*/ 120 h 248"/>
                              <a:gd name="T76" fmla="*/ 137 w 282"/>
                              <a:gd name="T77" fmla="*/ 102 h 248"/>
                              <a:gd name="T78" fmla="*/ 135 w 282"/>
                              <a:gd name="T79" fmla="*/ 90 h 248"/>
                              <a:gd name="T80" fmla="*/ 132 w 282"/>
                              <a:gd name="T81" fmla="*/ 83 h 248"/>
                              <a:gd name="T82" fmla="*/ 127 w 282"/>
                              <a:gd name="T83" fmla="*/ 77 h 248"/>
                              <a:gd name="T84" fmla="*/ 121 w 282"/>
                              <a:gd name="T85" fmla="*/ 72 h 248"/>
                              <a:gd name="T86" fmla="*/ 113 w 282"/>
                              <a:gd name="T87" fmla="*/ 67 h 248"/>
                              <a:gd name="T88" fmla="*/ 103 w 282"/>
                              <a:gd name="T89" fmla="*/ 64 h 248"/>
                              <a:gd name="T90" fmla="*/ 91 w 282"/>
                              <a:gd name="T91" fmla="*/ 60 h 248"/>
                              <a:gd name="T92" fmla="*/ 76 w 282"/>
                              <a:gd name="T93" fmla="*/ 60 h 248"/>
                              <a:gd name="T94" fmla="*/ 63 w 282"/>
                              <a:gd name="T95" fmla="*/ 61 h 248"/>
                              <a:gd name="T96" fmla="*/ 53 w 282"/>
                              <a:gd name="T97" fmla="*/ 67 h 248"/>
                              <a:gd name="T98" fmla="*/ 45 w 282"/>
                              <a:gd name="T99" fmla="*/ 74 h 248"/>
                              <a:gd name="T100" fmla="*/ 37 w 282"/>
                              <a:gd name="T101" fmla="*/ 85 h 248"/>
                              <a:gd name="T102" fmla="*/ 33 w 282"/>
                              <a:gd name="T103" fmla="*/ 101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82" h="248">
                                <a:moveTo>
                                  <a:pt x="144" y="143"/>
                                </a:moveTo>
                                <a:lnTo>
                                  <a:pt x="210" y="154"/>
                                </a:lnTo>
                                <a:lnTo>
                                  <a:pt x="212" y="155"/>
                                </a:lnTo>
                                <a:lnTo>
                                  <a:pt x="215" y="155"/>
                                </a:lnTo>
                                <a:lnTo>
                                  <a:pt x="219" y="156"/>
                                </a:lnTo>
                                <a:lnTo>
                                  <a:pt x="223" y="156"/>
                                </a:lnTo>
                                <a:lnTo>
                                  <a:pt x="226" y="157"/>
                                </a:lnTo>
                                <a:lnTo>
                                  <a:pt x="229" y="157"/>
                                </a:lnTo>
                                <a:lnTo>
                                  <a:pt x="231" y="157"/>
                                </a:lnTo>
                                <a:lnTo>
                                  <a:pt x="233" y="157"/>
                                </a:lnTo>
                                <a:lnTo>
                                  <a:pt x="235" y="156"/>
                                </a:lnTo>
                                <a:lnTo>
                                  <a:pt x="236" y="156"/>
                                </a:lnTo>
                                <a:lnTo>
                                  <a:pt x="237" y="155"/>
                                </a:lnTo>
                                <a:lnTo>
                                  <a:pt x="239" y="155"/>
                                </a:lnTo>
                                <a:lnTo>
                                  <a:pt x="240" y="154"/>
                                </a:lnTo>
                                <a:lnTo>
                                  <a:pt x="241" y="153"/>
                                </a:lnTo>
                                <a:lnTo>
                                  <a:pt x="242" y="152"/>
                                </a:lnTo>
                                <a:lnTo>
                                  <a:pt x="243" y="151"/>
                                </a:lnTo>
                                <a:lnTo>
                                  <a:pt x="244" y="150"/>
                                </a:lnTo>
                                <a:lnTo>
                                  <a:pt x="245" y="149"/>
                                </a:lnTo>
                                <a:lnTo>
                                  <a:pt x="246" y="147"/>
                                </a:lnTo>
                                <a:lnTo>
                                  <a:pt x="247" y="145"/>
                                </a:lnTo>
                                <a:lnTo>
                                  <a:pt x="248" y="143"/>
                                </a:lnTo>
                                <a:lnTo>
                                  <a:pt x="249" y="139"/>
                                </a:lnTo>
                                <a:lnTo>
                                  <a:pt x="250" y="137"/>
                                </a:lnTo>
                                <a:lnTo>
                                  <a:pt x="250" y="133"/>
                                </a:lnTo>
                                <a:lnTo>
                                  <a:pt x="251" y="129"/>
                                </a:lnTo>
                                <a:lnTo>
                                  <a:pt x="258" y="130"/>
                                </a:lnTo>
                                <a:lnTo>
                                  <a:pt x="235" y="248"/>
                                </a:lnTo>
                                <a:lnTo>
                                  <a:pt x="229" y="247"/>
                                </a:lnTo>
                                <a:lnTo>
                                  <a:pt x="230" y="243"/>
                                </a:lnTo>
                                <a:lnTo>
                                  <a:pt x="230" y="240"/>
                                </a:lnTo>
                                <a:lnTo>
                                  <a:pt x="231" y="236"/>
                                </a:lnTo>
                                <a:lnTo>
                                  <a:pt x="231" y="233"/>
                                </a:lnTo>
                                <a:lnTo>
                                  <a:pt x="231" y="230"/>
                                </a:lnTo>
                                <a:lnTo>
                                  <a:pt x="231" y="228"/>
                                </a:lnTo>
                                <a:lnTo>
                                  <a:pt x="231" y="226"/>
                                </a:lnTo>
                                <a:lnTo>
                                  <a:pt x="230" y="224"/>
                                </a:lnTo>
                                <a:lnTo>
                                  <a:pt x="230" y="223"/>
                                </a:lnTo>
                                <a:lnTo>
                                  <a:pt x="229" y="221"/>
                                </a:lnTo>
                                <a:lnTo>
                                  <a:pt x="228" y="220"/>
                                </a:lnTo>
                                <a:lnTo>
                                  <a:pt x="227" y="219"/>
                                </a:lnTo>
                                <a:lnTo>
                                  <a:pt x="227" y="218"/>
                                </a:lnTo>
                                <a:lnTo>
                                  <a:pt x="226" y="217"/>
                                </a:lnTo>
                                <a:lnTo>
                                  <a:pt x="225" y="216"/>
                                </a:lnTo>
                                <a:lnTo>
                                  <a:pt x="224" y="215"/>
                                </a:lnTo>
                                <a:lnTo>
                                  <a:pt x="223" y="214"/>
                                </a:lnTo>
                                <a:lnTo>
                                  <a:pt x="220" y="213"/>
                                </a:lnTo>
                                <a:lnTo>
                                  <a:pt x="218" y="213"/>
                                </a:lnTo>
                                <a:lnTo>
                                  <a:pt x="215" y="212"/>
                                </a:lnTo>
                                <a:lnTo>
                                  <a:pt x="212" y="211"/>
                                </a:lnTo>
                                <a:lnTo>
                                  <a:pt x="208" y="210"/>
                                </a:lnTo>
                                <a:lnTo>
                                  <a:pt x="205" y="209"/>
                                </a:lnTo>
                                <a:lnTo>
                                  <a:pt x="202" y="209"/>
                                </a:lnTo>
                                <a:lnTo>
                                  <a:pt x="200" y="209"/>
                                </a:lnTo>
                                <a:lnTo>
                                  <a:pt x="47" y="181"/>
                                </a:lnTo>
                                <a:lnTo>
                                  <a:pt x="45" y="180"/>
                                </a:lnTo>
                                <a:lnTo>
                                  <a:pt x="42" y="180"/>
                                </a:lnTo>
                                <a:lnTo>
                                  <a:pt x="38" y="179"/>
                                </a:lnTo>
                                <a:lnTo>
                                  <a:pt x="35" y="178"/>
                                </a:lnTo>
                                <a:lnTo>
                                  <a:pt x="31" y="178"/>
                                </a:lnTo>
                                <a:lnTo>
                                  <a:pt x="28" y="178"/>
                                </a:lnTo>
                                <a:lnTo>
                                  <a:pt x="26" y="178"/>
                                </a:lnTo>
                                <a:lnTo>
                                  <a:pt x="24" y="178"/>
                                </a:lnTo>
                                <a:lnTo>
                                  <a:pt x="23" y="178"/>
                                </a:lnTo>
                                <a:lnTo>
                                  <a:pt x="21" y="179"/>
                                </a:lnTo>
                                <a:lnTo>
                                  <a:pt x="20" y="179"/>
                                </a:lnTo>
                                <a:lnTo>
                                  <a:pt x="19" y="180"/>
                                </a:lnTo>
                                <a:lnTo>
                                  <a:pt x="18" y="181"/>
                                </a:lnTo>
                                <a:lnTo>
                                  <a:pt x="16" y="182"/>
                                </a:lnTo>
                                <a:lnTo>
                                  <a:pt x="15" y="182"/>
                                </a:lnTo>
                                <a:lnTo>
                                  <a:pt x="15" y="184"/>
                                </a:lnTo>
                                <a:lnTo>
                                  <a:pt x="14" y="185"/>
                                </a:lnTo>
                                <a:lnTo>
                                  <a:pt x="12" y="186"/>
                                </a:lnTo>
                                <a:lnTo>
                                  <a:pt x="11" y="188"/>
                                </a:lnTo>
                                <a:lnTo>
                                  <a:pt x="11" y="190"/>
                                </a:lnTo>
                                <a:lnTo>
                                  <a:pt x="10" y="193"/>
                                </a:lnTo>
                                <a:lnTo>
                                  <a:pt x="9" y="195"/>
                                </a:lnTo>
                                <a:lnTo>
                                  <a:pt x="8" y="198"/>
                                </a:lnTo>
                                <a:lnTo>
                                  <a:pt x="6" y="201"/>
                                </a:lnTo>
                                <a:lnTo>
                                  <a:pt x="5" y="206"/>
                                </a:lnTo>
                                <a:lnTo>
                                  <a:pt x="0" y="205"/>
                                </a:lnTo>
                                <a:lnTo>
                                  <a:pt x="20" y="99"/>
                                </a:lnTo>
                                <a:lnTo>
                                  <a:pt x="21" y="93"/>
                                </a:lnTo>
                                <a:lnTo>
                                  <a:pt x="22" y="88"/>
                                </a:lnTo>
                                <a:lnTo>
                                  <a:pt x="23" y="84"/>
                                </a:lnTo>
                                <a:lnTo>
                                  <a:pt x="24" y="79"/>
                                </a:lnTo>
                                <a:lnTo>
                                  <a:pt x="25" y="75"/>
                                </a:lnTo>
                                <a:lnTo>
                                  <a:pt x="26" y="71"/>
                                </a:lnTo>
                                <a:lnTo>
                                  <a:pt x="27" y="67"/>
                                </a:lnTo>
                                <a:lnTo>
                                  <a:pt x="29" y="63"/>
                                </a:lnTo>
                                <a:lnTo>
                                  <a:pt x="30" y="59"/>
                                </a:lnTo>
                                <a:lnTo>
                                  <a:pt x="30" y="55"/>
                                </a:lnTo>
                                <a:lnTo>
                                  <a:pt x="32" y="52"/>
                                </a:lnTo>
                                <a:lnTo>
                                  <a:pt x="33" y="49"/>
                                </a:lnTo>
                                <a:lnTo>
                                  <a:pt x="34" y="46"/>
                                </a:lnTo>
                                <a:lnTo>
                                  <a:pt x="35" y="44"/>
                                </a:lnTo>
                                <a:lnTo>
                                  <a:pt x="36" y="41"/>
                                </a:lnTo>
                                <a:lnTo>
                                  <a:pt x="37" y="39"/>
                                </a:lnTo>
                                <a:lnTo>
                                  <a:pt x="39" y="37"/>
                                </a:lnTo>
                                <a:lnTo>
                                  <a:pt x="40" y="34"/>
                                </a:lnTo>
                                <a:lnTo>
                                  <a:pt x="41" y="32"/>
                                </a:lnTo>
                                <a:lnTo>
                                  <a:pt x="44" y="30"/>
                                </a:lnTo>
                                <a:lnTo>
                                  <a:pt x="45" y="29"/>
                                </a:lnTo>
                                <a:lnTo>
                                  <a:pt x="46" y="25"/>
                                </a:lnTo>
                                <a:lnTo>
                                  <a:pt x="48" y="24"/>
                                </a:lnTo>
                                <a:lnTo>
                                  <a:pt x="50" y="22"/>
                                </a:lnTo>
                                <a:lnTo>
                                  <a:pt x="51" y="21"/>
                                </a:lnTo>
                                <a:lnTo>
                                  <a:pt x="53" y="19"/>
                                </a:lnTo>
                                <a:lnTo>
                                  <a:pt x="55" y="18"/>
                                </a:lnTo>
                                <a:lnTo>
                                  <a:pt x="57" y="16"/>
                                </a:lnTo>
                                <a:lnTo>
                                  <a:pt x="59" y="15"/>
                                </a:lnTo>
                                <a:lnTo>
                                  <a:pt x="61" y="14"/>
                                </a:lnTo>
                                <a:lnTo>
                                  <a:pt x="63" y="12"/>
                                </a:lnTo>
                                <a:lnTo>
                                  <a:pt x="65" y="11"/>
                                </a:lnTo>
                                <a:lnTo>
                                  <a:pt x="68" y="10"/>
                                </a:lnTo>
                                <a:lnTo>
                                  <a:pt x="70" y="9"/>
                                </a:lnTo>
                                <a:lnTo>
                                  <a:pt x="72" y="8"/>
                                </a:lnTo>
                                <a:lnTo>
                                  <a:pt x="75" y="7"/>
                                </a:lnTo>
                                <a:lnTo>
                                  <a:pt x="77" y="6"/>
                                </a:lnTo>
                                <a:lnTo>
                                  <a:pt x="80" y="6"/>
                                </a:lnTo>
                                <a:lnTo>
                                  <a:pt x="82" y="6"/>
                                </a:lnTo>
                                <a:lnTo>
                                  <a:pt x="85" y="5"/>
                                </a:lnTo>
                                <a:lnTo>
                                  <a:pt x="87" y="5"/>
                                </a:lnTo>
                                <a:lnTo>
                                  <a:pt x="90" y="5"/>
                                </a:lnTo>
                                <a:lnTo>
                                  <a:pt x="92" y="5"/>
                                </a:lnTo>
                                <a:lnTo>
                                  <a:pt x="95" y="5"/>
                                </a:lnTo>
                                <a:lnTo>
                                  <a:pt x="97" y="5"/>
                                </a:lnTo>
                                <a:lnTo>
                                  <a:pt x="100" y="5"/>
                                </a:lnTo>
                                <a:lnTo>
                                  <a:pt x="102" y="6"/>
                                </a:lnTo>
                                <a:lnTo>
                                  <a:pt x="105" y="6"/>
                                </a:lnTo>
                                <a:lnTo>
                                  <a:pt x="108" y="6"/>
                                </a:lnTo>
                                <a:lnTo>
                                  <a:pt x="111" y="7"/>
                                </a:lnTo>
                                <a:lnTo>
                                  <a:pt x="115" y="8"/>
                                </a:lnTo>
                                <a:lnTo>
                                  <a:pt x="118" y="9"/>
                                </a:lnTo>
                                <a:lnTo>
                                  <a:pt x="121" y="10"/>
                                </a:lnTo>
                                <a:lnTo>
                                  <a:pt x="123" y="12"/>
                                </a:lnTo>
                                <a:lnTo>
                                  <a:pt x="126" y="13"/>
                                </a:lnTo>
                                <a:lnTo>
                                  <a:pt x="128" y="14"/>
                                </a:lnTo>
                                <a:lnTo>
                                  <a:pt x="130" y="16"/>
                                </a:lnTo>
                                <a:lnTo>
                                  <a:pt x="133" y="18"/>
                                </a:lnTo>
                                <a:lnTo>
                                  <a:pt x="135" y="20"/>
                                </a:lnTo>
                                <a:lnTo>
                                  <a:pt x="137" y="22"/>
                                </a:lnTo>
                                <a:lnTo>
                                  <a:pt x="139" y="24"/>
                                </a:lnTo>
                                <a:lnTo>
                                  <a:pt x="141" y="27"/>
                                </a:lnTo>
                                <a:lnTo>
                                  <a:pt x="143" y="30"/>
                                </a:lnTo>
                                <a:lnTo>
                                  <a:pt x="145" y="32"/>
                                </a:lnTo>
                                <a:lnTo>
                                  <a:pt x="145" y="34"/>
                                </a:lnTo>
                                <a:lnTo>
                                  <a:pt x="146" y="36"/>
                                </a:lnTo>
                                <a:lnTo>
                                  <a:pt x="147" y="38"/>
                                </a:lnTo>
                                <a:lnTo>
                                  <a:pt x="148" y="39"/>
                                </a:lnTo>
                                <a:lnTo>
                                  <a:pt x="149" y="41"/>
                                </a:lnTo>
                                <a:lnTo>
                                  <a:pt x="151" y="43"/>
                                </a:lnTo>
                                <a:lnTo>
                                  <a:pt x="151" y="45"/>
                                </a:lnTo>
                                <a:lnTo>
                                  <a:pt x="152" y="48"/>
                                </a:lnTo>
                                <a:lnTo>
                                  <a:pt x="152" y="50"/>
                                </a:lnTo>
                                <a:lnTo>
                                  <a:pt x="153" y="52"/>
                                </a:lnTo>
                                <a:lnTo>
                                  <a:pt x="154" y="54"/>
                                </a:lnTo>
                                <a:lnTo>
                                  <a:pt x="154" y="57"/>
                                </a:lnTo>
                                <a:lnTo>
                                  <a:pt x="154" y="59"/>
                                </a:lnTo>
                                <a:lnTo>
                                  <a:pt x="155" y="63"/>
                                </a:lnTo>
                                <a:lnTo>
                                  <a:pt x="155" y="65"/>
                                </a:lnTo>
                                <a:lnTo>
                                  <a:pt x="155" y="68"/>
                                </a:lnTo>
                                <a:lnTo>
                                  <a:pt x="245" y="27"/>
                                </a:lnTo>
                                <a:lnTo>
                                  <a:pt x="249" y="25"/>
                                </a:lnTo>
                                <a:lnTo>
                                  <a:pt x="253" y="23"/>
                                </a:lnTo>
                                <a:lnTo>
                                  <a:pt x="256" y="21"/>
                                </a:lnTo>
                                <a:lnTo>
                                  <a:pt x="259" y="20"/>
                                </a:lnTo>
                                <a:lnTo>
                                  <a:pt x="262" y="18"/>
                                </a:lnTo>
                                <a:lnTo>
                                  <a:pt x="264" y="17"/>
                                </a:lnTo>
                                <a:lnTo>
                                  <a:pt x="267" y="15"/>
                                </a:lnTo>
                                <a:lnTo>
                                  <a:pt x="269" y="14"/>
                                </a:lnTo>
                                <a:lnTo>
                                  <a:pt x="270" y="12"/>
                                </a:lnTo>
                                <a:lnTo>
                                  <a:pt x="271" y="10"/>
                                </a:lnTo>
                                <a:lnTo>
                                  <a:pt x="272" y="8"/>
                                </a:lnTo>
                                <a:lnTo>
                                  <a:pt x="273" y="6"/>
                                </a:lnTo>
                                <a:lnTo>
                                  <a:pt x="274" y="4"/>
                                </a:lnTo>
                                <a:lnTo>
                                  <a:pt x="275" y="3"/>
                                </a:lnTo>
                                <a:lnTo>
                                  <a:pt x="276" y="0"/>
                                </a:lnTo>
                                <a:lnTo>
                                  <a:pt x="282" y="1"/>
                                </a:lnTo>
                                <a:lnTo>
                                  <a:pt x="269" y="73"/>
                                </a:lnTo>
                                <a:lnTo>
                                  <a:pt x="147" y="127"/>
                                </a:lnTo>
                                <a:lnTo>
                                  <a:pt x="144" y="143"/>
                                </a:lnTo>
                                <a:close/>
                                <a:moveTo>
                                  <a:pt x="29" y="122"/>
                                </a:moveTo>
                                <a:lnTo>
                                  <a:pt x="132" y="140"/>
                                </a:lnTo>
                                <a:lnTo>
                                  <a:pt x="134" y="130"/>
                                </a:lnTo>
                                <a:lnTo>
                                  <a:pt x="134" y="128"/>
                                </a:lnTo>
                                <a:lnTo>
                                  <a:pt x="135" y="125"/>
                                </a:lnTo>
                                <a:lnTo>
                                  <a:pt x="135" y="122"/>
                                </a:lnTo>
                                <a:lnTo>
                                  <a:pt x="135" y="120"/>
                                </a:lnTo>
                                <a:lnTo>
                                  <a:pt x="136" y="117"/>
                                </a:lnTo>
                                <a:lnTo>
                                  <a:pt x="136" y="115"/>
                                </a:lnTo>
                                <a:lnTo>
                                  <a:pt x="136" y="110"/>
                                </a:lnTo>
                                <a:lnTo>
                                  <a:pt x="137" y="106"/>
                                </a:lnTo>
                                <a:lnTo>
                                  <a:pt x="137" y="102"/>
                                </a:lnTo>
                                <a:lnTo>
                                  <a:pt x="136" y="99"/>
                                </a:lnTo>
                                <a:lnTo>
                                  <a:pt x="136" y="95"/>
                                </a:lnTo>
                                <a:lnTo>
                                  <a:pt x="136" y="93"/>
                                </a:lnTo>
                                <a:lnTo>
                                  <a:pt x="135" y="92"/>
                                </a:lnTo>
                                <a:lnTo>
                                  <a:pt x="135" y="90"/>
                                </a:lnTo>
                                <a:lnTo>
                                  <a:pt x="135" y="89"/>
                                </a:lnTo>
                                <a:lnTo>
                                  <a:pt x="134" y="87"/>
                                </a:lnTo>
                                <a:lnTo>
                                  <a:pt x="133" y="86"/>
                                </a:lnTo>
                                <a:lnTo>
                                  <a:pt x="133" y="84"/>
                                </a:lnTo>
                                <a:lnTo>
                                  <a:pt x="132" y="83"/>
                                </a:lnTo>
                                <a:lnTo>
                                  <a:pt x="131" y="82"/>
                                </a:lnTo>
                                <a:lnTo>
                                  <a:pt x="130" y="81"/>
                                </a:lnTo>
                                <a:lnTo>
                                  <a:pt x="130" y="80"/>
                                </a:lnTo>
                                <a:lnTo>
                                  <a:pt x="128" y="78"/>
                                </a:lnTo>
                                <a:lnTo>
                                  <a:pt x="127" y="77"/>
                                </a:lnTo>
                                <a:lnTo>
                                  <a:pt x="126" y="76"/>
                                </a:lnTo>
                                <a:lnTo>
                                  <a:pt x="125" y="75"/>
                                </a:lnTo>
                                <a:lnTo>
                                  <a:pt x="124" y="74"/>
                                </a:lnTo>
                                <a:lnTo>
                                  <a:pt x="123" y="73"/>
                                </a:lnTo>
                                <a:lnTo>
                                  <a:pt x="121" y="72"/>
                                </a:lnTo>
                                <a:lnTo>
                                  <a:pt x="120" y="71"/>
                                </a:lnTo>
                                <a:lnTo>
                                  <a:pt x="118" y="70"/>
                                </a:lnTo>
                                <a:lnTo>
                                  <a:pt x="117" y="69"/>
                                </a:lnTo>
                                <a:lnTo>
                                  <a:pt x="115" y="68"/>
                                </a:lnTo>
                                <a:lnTo>
                                  <a:pt x="113" y="67"/>
                                </a:lnTo>
                                <a:lnTo>
                                  <a:pt x="111" y="67"/>
                                </a:lnTo>
                                <a:lnTo>
                                  <a:pt x="109" y="66"/>
                                </a:lnTo>
                                <a:lnTo>
                                  <a:pt x="107" y="65"/>
                                </a:lnTo>
                                <a:lnTo>
                                  <a:pt x="105" y="65"/>
                                </a:lnTo>
                                <a:lnTo>
                                  <a:pt x="103" y="64"/>
                                </a:lnTo>
                                <a:lnTo>
                                  <a:pt x="101" y="63"/>
                                </a:lnTo>
                                <a:lnTo>
                                  <a:pt x="99" y="63"/>
                                </a:lnTo>
                                <a:lnTo>
                                  <a:pt x="97" y="61"/>
                                </a:lnTo>
                                <a:lnTo>
                                  <a:pt x="95" y="61"/>
                                </a:lnTo>
                                <a:lnTo>
                                  <a:pt x="91" y="60"/>
                                </a:lnTo>
                                <a:lnTo>
                                  <a:pt x="89" y="60"/>
                                </a:lnTo>
                                <a:lnTo>
                                  <a:pt x="86" y="60"/>
                                </a:lnTo>
                                <a:lnTo>
                                  <a:pt x="82" y="60"/>
                                </a:lnTo>
                                <a:lnTo>
                                  <a:pt x="80" y="60"/>
                                </a:lnTo>
                                <a:lnTo>
                                  <a:pt x="76" y="60"/>
                                </a:lnTo>
                                <a:lnTo>
                                  <a:pt x="73" y="60"/>
                                </a:lnTo>
                                <a:lnTo>
                                  <a:pt x="70" y="60"/>
                                </a:lnTo>
                                <a:lnTo>
                                  <a:pt x="68" y="60"/>
                                </a:lnTo>
                                <a:lnTo>
                                  <a:pt x="65" y="60"/>
                                </a:lnTo>
                                <a:lnTo>
                                  <a:pt x="63" y="61"/>
                                </a:lnTo>
                                <a:lnTo>
                                  <a:pt x="61" y="63"/>
                                </a:lnTo>
                                <a:lnTo>
                                  <a:pt x="59" y="64"/>
                                </a:lnTo>
                                <a:lnTo>
                                  <a:pt x="57" y="65"/>
                                </a:lnTo>
                                <a:lnTo>
                                  <a:pt x="55" y="66"/>
                                </a:lnTo>
                                <a:lnTo>
                                  <a:pt x="53" y="67"/>
                                </a:lnTo>
                                <a:lnTo>
                                  <a:pt x="51" y="68"/>
                                </a:lnTo>
                                <a:lnTo>
                                  <a:pt x="49" y="69"/>
                                </a:lnTo>
                                <a:lnTo>
                                  <a:pt x="48" y="71"/>
                                </a:lnTo>
                                <a:lnTo>
                                  <a:pt x="46" y="73"/>
                                </a:lnTo>
                                <a:lnTo>
                                  <a:pt x="45" y="74"/>
                                </a:lnTo>
                                <a:lnTo>
                                  <a:pt x="42" y="76"/>
                                </a:lnTo>
                                <a:lnTo>
                                  <a:pt x="41" y="78"/>
                                </a:lnTo>
                                <a:lnTo>
                                  <a:pt x="40" y="81"/>
                                </a:lnTo>
                                <a:lnTo>
                                  <a:pt x="38" y="83"/>
                                </a:lnTo>
                                <a:lnTo>
                                  <a:pt x="37" y="85"/>
                                </a:lnTo>
                                <a:lnTo>
                                  <a:pt x="36" y="88"/>
                                </a:lnTo>
                                <a:lnTo>
                                  <a:pt x="35" y="91"/>
                                </a:lnTo>
                                <a:lnTo>
                                  <a:pt x="34" y="94"/>
                                </a:lnTo>
                                <a:lnTo>
                                  <a:pt x="34" y="98"/>
                                </a:lnTo>
                                <a:lnTo>
                                  <a:pt x="33" y="101"/>
                                </a:lnTo>
                                <a:lnTo>
                                  <a:pt x="32" y="104"/>
                                </a:lnTo>
                                <a:lnTo>
                                  <a:pt x="29" y="12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6" name="Freeform 38"/>
                        <wps:cNvSpPr>
                          <a:spLocks/>
                        </wps:cNvSpPr>
                        <wps:spPr bwMode="auto">
                          <a:xfrm>
                            <a:off x="4874" y="4387"/>
                            <a:ext cx="187" cy="163"/>
                          </a:xfrm>
                          <a:custGeom>
                            <a:avLst/>
                            <a:gdLst>
                              <a:gd name="T0" fmla="*/ 90 w 250"/>
                              <a:gd name="T1" fmla="*/ 30 h 221"/>
                              <a:gd name="T2" fmla="*/ 66 w 250"/>
                              <a:gd name="T3" fmla="*/ 32 h 221"/>
                              <a:gd name="T4" fmla="*/ 45 w 250"/>
                              <a:gd name="T5" fmla="*/ 42 h 221"/>
                              <a:gd name="T6" fmla="*/ 28 w 250"/>
                              <a:gd name="T7" fmla="*/ 56 h 221"/>
                              <a:gd name="T8" fmla="*/ 18 w 250"/>
                              <a:gd name="T9" fmla="*/ 72 h 221"/>
                              <a:gd name="T10" fmla="*/ 15 w 250"/>
                              <a:gd name="T11" fmla="*/ 87 h 221"/>
                              <a:gd name="T12" fmla="*/ 17 w 250"/>
                              <a:gd name="T13" fmla="*/ 98 h 221"/>
                              <a:gd name="T14" fmla="*/ 22 w 250"/>
                              <a:gd name="T15" fmla="*/ 109 h 221"/>
                              <a:gd name="T16" fmla="*/ 29 w 250"/>
                              <a:gd name="T17" fmla="*/ 116 h 221"/>
                              <a:gd name="T18" fmla="*/ 41 w 250"/>
                              <a:gd name="T19" fmla="*/ 121 h 221"/>
                              <a:gd name="T20" fmla="*/ 54 w 250"/>
                              <a:gd name="T21" fmla="*/ 119 h 221"/>
                              <a:gd name="T22" fmla="*/ 76 w 250"/>
                              <a:gd name="T23" fmla="*/ 106 h 221"/>
                              <a:gd name="T24" fmla="*/ 108 w 250"/>
                              <a:gd name="T25" fmla="*/ 78 h 221"/>
                              <a:gd name="T26" fmla="*/ 133 w 250"/>
                              <a:gd name="T27" fmla="*/ 57 h 221"/>
                              <a:gd name="T28" fmla="*/ 156 w 250"/>
                              <a:gd name="T29" fmla="*/ 43 h 221"/>
                              <a:gd name="T30" fmla="*/ 176 w 250"/>
                              <a:gd name="T31" fmla="*/ 39 h 221"/>
                              <a:gd name="T32" fmla="*/ 195 w 250"/>
                              <a:gd name="T33" fmla="*/ 41 h 221"/>
                              <a:gd name="T34" fmla="*/ 217 w 250"/>
                              <a:gd name="T35" fmla="*/ 50 h 221"/>
                              <a:gd name="T36" fmla="*/ 235 w 250"/>
                              <a:gd name="T37" fmla="*/ 66 h 221"/>
                              <a:gd name="T38" fmla="*/ 245 w 250"/>
                              <a:gd name="T39" fmla="*/ 86 h 221"/>
                              <a:gd name="T40" fmla="*/ 250 w 250"/>
                              <a:gd name="T41" fmla="*/ 112 h 221"/>
                              <a:gd name="T42" fmla="*/ 245 w 250"/>
                              <a:gd name="T43" fmla="*/ 140 h 221"/>
                              <a:gd name="T44" fmla="*/ 238 w 250"/>
                              <a:gd name="T45" fmla="*/ 158 h 221"/>
                              <a:gd name="T46" fmla="*/ 226 w 250"/>
                              <a:gd name="T47" fmla="*/ 174 h 221"/>
                              <a:gd name="T48" fmla="*/ 214 w 250"/>
                              <a:gd name="T49" fmla="*/ 189 h 221"/>
                              <a:gd name="T50" fmla="*/ 209 w 250"/>
                              <a:gd name="T51" fmla="*/ 198 h 221"/>
                              <a:gd name="T52" fmla="*/ 212 w 250"/>
                              <a:gd name="T53" fmla="*/ 207 h 221"/>
                              <a:gd name="T54" fmla="*/ 216 w 250"/>
                              <a:gd name="T55" fmla="*/ 221 h 221"/>
                              <a:gd name="T56" fmla="*/ 155 w 250"/>
                              <a:gd name="T57" fmla="*/ 187 h 221"/>
                              <a:gd name="T58" fmla="*/ 184 w 250"/>
                              <a:gd name="T59" fmla="*/ 183 h 221"/>
                              <a:gd name="T60" fmla="*/ 206 w 250"/>
                              <a:gd name="T61" fmla="*/ 172 h 221"/>
                              <a:gd name="T62" fmla="*/ 223 w 250"/>
                              <a:gd name="T63" fmla="*/ 157 h 221"/>
                              <a:gd name="T64" fmla="*/ 233 w 250"/>
                              <a:gd name="T65" fmla="*/ 138 h 221"/>
                              <a:gd name="T66" fmla="*/ 236 w 250"/>
                              <a:gd name="T67" fmla="*/ 124 h 221"/>
                              <a:gd name="T68" fmla="*/ 233 w 250"/>
                              <a:gd name="T69" fmla="*/ 110 h 221"/>
                              <a:gd name="T70" fmla="*/ 228 w 250"/>
                              <a:gd name="T71" fmla="*/ 99 h 221"/>
                              <a:gd name="T72" fmla="*/ 219 w 250"/>
                              <a:gd name="T73" fmla="*/ 91 h 221"/>
                              <a:gd name="T74" fmla="*/ 205 w 250"/>
                              <a:gd name="T75" fmla="*/ 88 h 221"/>
                              <a:gd name="T76" fmla="*/ 190 w 250"/>
                              <a:gd name="T77" fmla="*/ 90 h 221"/>
                              <a:gd name="T78" fmla="*/ 172 w 250"/>
                              <a:gd name="T79" fmla="*/ 99 h 221"/>
                              <a:gd name="T80" fmla="*/ 143 w 250"/>
                              <a:gd name="T81" fmla="*/ 125 h 221"/>
                              <a:gd name="T82" fmla="*/ 108 w 250"/>
                              <a:gd name="T83" fmla="*/ 153 h 221"/>
                              <a:gd name="T84" fmla="*/ 80 w 250"/>
                              <a:gd name="T85" fmla="*/ 164 h 221"/>
                              <a:gd name="T86" fmla="*/ 64 w 250"/>
                              <a:gd name="T87" fmla="*/ 165 h 221"/>
                              <a:gd name="T88" fmla="*/ 50 w 250"/>
                              <a:gd name="T89" fmla="*/ 163 h 221"/>
                              <a:gd name="T90" fmla="*/ 33 w 250"/>
                              <a:gd name="T91" fmla="*/ 156 h 221"/>
                              <a:gd name="T92" fmla="*/ 14 w 250"/>
                              <a:gd name="T93" fmla="*/ 141 h 221"/>
                              <a:gd name="T94" fmla="*/ 4 w 250"/>
                              <a:gd name="T95" fmla="*/ 120 h 221"/>
                              <a:gd name="T96" fmla="*/ 0 w 250"/>
                              <a:gd name="T97" fmla="*/ 96 h 221"/>
                              <a:gd name="T98" fmla="*/ 5 w 250"/>
                              <a:gd name="T99" fmla="*/ 71 h 221"/>
                              <a:gd name="T100" fmla="*/ 13 w 250"/>
                              <a:gd name="T101" fmla="*/ 54 h 221"/>
                              <a:gd name="T102" fmla="*/ 27 w 250"/>
                              <a:gd name="T103" fmla="*/ 37 h 221"/>
                              <a:gd name="T104" fmla="*/ 39 w 250"/>
                              <a:gd name="T105" fmla="*/ 24 h 221"/>
                              <a:gd name="T106" fmla="*/ 42 w 250"/>
                              <a:gd name="T107" fmla="*/ 17 h 221"/>
                              <a:gd name="T108" fmla="*/ 37 w 250"/>
                              <a:gd name="T109" fmla="*/ 10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50" h="221">
                                <a:moveTo>
                                  <a:pt x="31" y="0"/>
                                </a:moveTo>
                                <a:lnTo>
                                  <a:pt x="107" y="25"/>
                                </a:lnTo>
                                <a:lnTo>
                                  <a:pt x="105" y="32"/>
                                </a:lnTo>
                                <a:lnTo>
                                  <a:pt x="100" y="31"/>
                                </a:lnTo>
                                <a:lnTo>
                                  <a:pt x="97" y="31"/>
                                </a:lnTo>
                                <a:lnTo>
                                  <a:pt x="93" y="30"/>
                                </a:lnTo>
                                <a:lnTo>
                                  <a:pt x="90" y="30"/>
                                </a:lnTo>
                                <a:lnTo>
                                  <a:pt x="86" y="30"/>
                                </a:lnTo>
                                <a:lnTo>
                                  <a:pt x="83" y="30"/>
                                </a:lnTo>
                                <a:lnTo>
                                  <a:pt x="79" y="30"/>
                                </a:lnTo>
                                <a:lnTo>
                                  <a:pt x="76" y="31"/>
                                </a:lnTo>
                                <a:lnTo>
                                  <a:pt x="73" y="31"/>
                                </a:lnTo>
                                <a:lnTo>
                                  <a:pt x="69" y="32"/>
                                </a:lnTo>
                                <a:lnTo>
                                  <a:pt x="66" y="32"/>
                                </a:lnTo>
                                <a:lnTo>
                                  <a:pt x="63" y="33"/>
                                </a:lnTo>
                                <a:lnTo>
                                  <a:pt x="59" y="35"/>
                                </a:lnTo>
                                <a:lnTo>
                                  <a:pt x="56" y="36"/>
                                </a:lnTo>
                                <a:lnTo>
                                  <a:pt x="53" y="37"/>
                                </a:lnTo>
                                <a:lnTo>
                                  <a:pt x="50" y="38"/>
                                </a:lnTo>
                                <a:lnTo>
                                  <a:pt x="48" y="40"/>
                                </a:lnTo>
                                <a:lnTo>
                                  <a:pt x="45" y="42"/>
                                </a:lnTo>
                                <a:lnTo>
                                  <a:pt x="42" y="43"/>
                                </a:lnTo>
                                <a:lnTo>
                                  <a:pt x="40" y="45"/>
                                </a:lnTo>
                                <a:lnTo>
                                  <a:pt x="37" y="48"/>
                                </a:lnTo>
                                <a:lnTo>
                                  <a:pt x="35" y="50"/>
                                </a:lnTo>
                                <a:lnTo>
                                  <a:pt x="33" y="52"/>
                                </a:lnTo>
                                <a:lnTo>
                                  <a:pt x="30" y="54"/>
                                </a:lnTo>
                                <a:lnTo>
                                  <a:pt x="28" y="56"/>
                                </a:lnTo>
                                <a:lnTo>
                                  <a:pt x="26" y="58"/>
                                </a:lnTo>
                                <a:lnTo>
                                  <a:pt x="25" y="60"/>
                                </a:lnTo>
                                <a:lnTo>
                                  <a:pt x="23" y="62"/>
                                </a:lnTo>
                                <a:lnTo>
                                  <a:pt x="22" y="65"/>
                                </a:lnTo>
                                <a:lnTo>
                                  <a:pt x="20" y="67"/>
                                </a:lnTo>
                                <a:lnTo>
                                  <a:pt x="19" y="70"/>
                                </a:lnTo>
                                <a:lnTo>
                                  <a:pt x="18" y="72"/>
                                </a:lnTo>
                                <a:lnTo>
                                  <a:pt x="18" y="74"/>
                                </a:lnTo>
                                <a:lnTo>
                                  <a:pt x="17" y="76"/>
                                </a:lnTo>
                                <a:lnTo>
                                  <a:pt x="16" y="78"/>
                                </a:lnTo>
                                <a:lnTo>
                                  <a:pt x="16" y="80"/>
                                </a:lnTo>
                                <a:lnTo>
                                  <a:pt x="16" y="83"/>
                                </a:lnTo>
                                <a:lnTo>
                                  <a:pt x="15" y="85"/>
                                </a:lnTo>
                                <a:lnTo>
                                  <a:pt x="15" y="87"/>
                                </a:lnTo>
                                <a:lnTo>
                                  <a:pt x="15" y="88"/>
                                </a:lnTo>
                                <a:lnTo>
                                  <a:pt x="15" y="90"/>
                                </a:lnTo>
                                <a:lnTo>
                                  <a:pt x="15" y="92"/>
                                </a:lnTo>
                                <a:lnTo>
                                  <a:pt x="15" y="94"/>
                                </a:lnTo>
                                <a:lnTo>
                                  <a:pt x="16" y="95"/>
                                </a:lnTo>
                                <a:lnTo>
                                  <a:pt x="16" y="97"/>
                                </a:lnTo>
                                <a:lnTo>
                                  <a:pt x="17" y="98"/>
                                </a:lnTo>
                                <a:lnTo>
                                  <a:pt x="17" y="100"/>
                                </a:lnTo>
                                <a:lnTo>
                                  <a:pt x="18" y="102"/>
                                </a:lnTo>
                                <a:lnTo>
                                  <a:pt x="18" y="103"/>
                                </a:lnTo>
                                <a:lnTo>
                                  <a:pt x="19" y="105"/>
                                </a:lnTo>
                                <a:lnTo>
                                  <a:pt x="20" y="106"/>
                                </a:lnTo>
                                <a:lnTo>
                                  <a:pt x="21" y="107"/>
                                </a:lnTo>
                                <a:lnTo>
                                  <a:pt x="22" y="109"/>
                                </a:lnTo>
                                <a:lnTo>
                                  <a:pt x="23" y="110"/>
                                </a:lnTo>
                                <a:lnTo>
                                  <a:pt x="23" y="111"/>
                                </a:lnTo>
                                <a:lnTo>
                                  <a:pt x="24" y="112"/>
                                </a:lnTo>
                                <a:lnTo>
                                  <a:pt x="26" y="113"/>
                                </a:lnTo>
                                <a:lnTo>
                                  <a:pt x="27" y="114"/>
                                </a:lnTo>
                                <a:lnTo>
                                  <a:pt x="28" y="115"/>
                                </a:lnTo>
                                <a:lnTo>
                                  <a:pt x="29" y="116"/>
                                </a:lnTo>
                                <a:lnTo>
                                  <a:pt x="30" y="116"/>
                                </a:lnTo>
                                <a:lnTo>
                                  <a:pt x="33" y="118"/>
                                </a:lnTo>
                                <a:lnTo>
                                  <a:pt x="34" y="118"/>
                                </a:lnTo>
                                <a:lnTo>
                                  <a:pt x="35" y="119"/>
                                </a:lnTo>
                                <a:lnTo>
                                  <a:pt x="37" y="120"/>
                                </a:lnTo>
                                <a:lnTo>
                                  <a:pt x="39" y="120"/>
                                </a:lnTo>
                                <a:lnTo>
                                  <a:pt x="41" y="121"/>
                                </a:lnTo>
                                <a:lnTo>
                                  <a:pt x="43" y="121"/>
                                </a:lnTo>
                                <a:lnTo>
                                  <a:pt x="44" y="121"/>
                                </a:lnTo>
                                <a:lnTo>
                                  <a:pt x="46" y="121"/>
                                </a:lnTo>
                                <a:lnTo>
                                  <a:pt x="48" y="121"/>
                                </a:lnTo>
                                <a:lnTo>
                                  <a:pt x="50" y="120"/>
                                </a:lnTo>
                                <a:lnTo>
                                  <a:pt x="52" y="120"/>
                                </a:lnTo>
                                <a:lnTo>
                                  <a:pt x="54" y="119"/>
                                </a:lnTo>
                                <a:lnTo>
                                  <a:pt x="57" y="118"/>
                                </a:lnTo>
                                <a:lnTo>
                                  <a:pt x="59" y="116"/>
                                </a:lnTo>
                                <a:lnTo>
                                  <a:pt x="62" y="115"/>
                                </a:lnTo>
                                <a:lnTo>
                                  <a:pt x="64" y="113"/>
                                </a:lnTo>
                                <a:lnTo>
                                  <a:pt x="67" y="112"/>
                                </a:lnTo>
                                <a:lnTo>
                                  <a:pt x="71" y="110"/>
                                </a:lnTo>
                                <a:lnTo>
                                  <a:pt x="76" y="106"/>
                                </a:lnTo>
                                <a:lnTo>
                                  <a:pt x="79" y="103"/>
                                </a:lnTo>
                                <a:lnTo>
                                  <a:pt x="83" y="100"/>
                                </a:lnTo>
                                <a:lnTo>
                                  <a:pt x="87" y="97"/>
                                </a:lnTo>
                                <a:lnTo>
                                  <a:pt x="92" y="92"/>
                                </a:lnTo>
                                <a:lnTo>
                                  <a:pt x="97" y="88"/>
                                </a:lnTo>
                                <a:lnTo>
                                  <a:pt x="103" y="83"/>
                                </a:lnTo>
                                <a:lnTo>
                                  <a:pt x="108" y="78"/>
                                </a:lnTo>
                                <a:lnTo>
                                  <a:pt x="112" y="74"/>
                                </a:lnTo>
                                <a:lnTo>
                                  <a:pt x="115" y="71"/>
                                </a:lnTo>
                                <a:lnTo>
                                  <a:pt x="119" y="67"/>
                                </a:lnTo>
                                <a:lnTo>
                                  <a:pt x="123" y="65"/>
                                </a:lnTo>
                                <a:lnTo>
                                  <a:pt x="127" y="62"/>
                                </a:lnTo>
                                <a:lnTo>
                                  <a:pt x="130" y="59"/>
                                </a:lnTo>
                                <a:lnTo>
                                  <a:pt x="133" y="57"/>
                                </a:lnTo>
                                <a:lnTo>
                                  <a:pt x="137" y="54"/>
                                </a:lnTo>
                                <a:lnTo>
                                  <a:pt x="141" y="52"/>
                                </a:lnTo>
                                <a:lnTo>
                                  <a:pt x="144" y="50"/>
                                </a:lnTo>
                                <a:lnTo>
                                  <a:pt x="148" y="49"/>
                                </a:lnTo>
                                <a:lnTo>
                                  <a:pt x="151" y="46"/>
                                </a:lnTo>
                                <a:lnTo>
                                  <a:pt x="153" y="45"/>
                                </a:lnTo>
                                <a:lnTo>
                                  <a:pt x="156" y="43"/>
                                </a:lnTo>
                                <a:lnTo>
                                  <a:pt x="159" y="43"/>
                                </a:lnTo>
                                <a:lnTo>
                                  <a:pt x="162" y="42"/>
                                </a:lnTo>
                                <a:lnTo>
                                  <a:pt x="164" y="41"/>
                                </a:lnTo>
                                <a:lnTo>
                                  <a:pt x="167" y="40"/>
                                </a:lnTo>
                                <a:lnTo>
                                  <a:pt x="170" y="40"/>
                                </a:lnTo>
                                <a:lnTo>
                                  <a:pt x="173" y="39"/>
                                </a:lnTo>
                                <a:lnTo>
                                  <a:pt x="176" y="39"/>
                                </a:lnTo>
                                <a:lnTo>
                                  <a:pt x="179" y="39"/>
                                </a:lnTo>
                                <a:lnTo>
                                  <a:pt x="182" y="39"/>
                                </a:lnTo>
                                <a:lnTo>
                                  <a:pt x="184" y="39"/>
                                </a:lnTo>
                                <a:lnTo>
                                  <a:pt x="187" y="39"/>
                                </a:lnTo>
                                <a:lnTo>
                                  <a:pt x="190" y="40"/>
                                </a:lnTo>
                                <a:lnTo>
                                  <a:pt x="193" y="40"/>
                                </a:lnTo>
                                <a:lnTo>
                                  <a:pt x="195" y="41"/>
                                </a:lnTo>
                                <a:lnTo>
                                  <a:pt x="198" y="42"/>
                                </a:lnTo>
                                <a:lnTo>
                                  <a:pt x="201" y="42"/>
                                </a:lnTo>
                                <a:lnTo>
                                  <a:pt x="203" y="43"/>
                                </a:lnTo>
                                <a:lnTo>
                                  <a:pt x="207" y="45"/>
                                </a:lnTo>
                                <a:lnTo>
                                  <a:pt x="210" y="46"/>
                                </a:lnTo>
                                <a:lnTo>
                                  <a:pt x="214" y="48"/>
                                </a:lnTo>
                                <a:lnTo>
                                  <a:pt x="217" y="50"/>
                                </a:lnTo>
                                <a:lnTo>
                                  <a:pt x="220" y="52"/>
                                </a:lnTo>
                                <a:lnTo>
                                  <a:pt x="223" y="54"/>
                                </a:lnTo>
                                <a:lnTo>
                                  <a:pt x="225" y="56"/>
                                </a:lnTo>
                                <a:lnTo>
                                  <a:pt x="228" y="59"/>
                                </a:lnTo>
                                <a:lnTo>
                                  <a:pt x="230" y="61"/>
                                </a:lnTo>
                                <a:lnTo>
                                  <a:pt x="233" y="63"/>
                                </a:lnTo>
                                <a:lnTo>
                                  <a:pt x="235" y="66"/>
                                </a:lnTo>
                                <a:lnTo>
                                  <a:pt x="237" y="69"/>
                                </a:lnTo>
                                <a:lnTo>
                                  <a:pt x="238" y="72"/>
                                </a:lnTo>
                                <a:lnTo>
                                  <a:pt x="240" y="75"/>
                                </a:lnTo>
                                <a:lnTo>
                                  <a:pt x="242" y="78"/>
                                </a:lnTo>
                                <a:lnTo>
                                  <a:pt x="243" y="80"/>
                                </a:lnTo>
                                <a:lnTo>
                                  <a:pt x="243" y="83"/>
                                </a:lnTo>
                                <a:lnTo>
                                  <a:pt x="245" y="86"/>
                                </a:lnTo>
                                <a:lnTo>
                                  <a:pt x="246" y="90"/>
                                </a:lnTo>
                                <a:lnTo>
                                  <a:pt x="248" y="93"/>
                                </a:lnTo>
                                <a:lnTo>
                                  <a:pt x="249" y="97"/>
                                </a:lnTo>
                                <a:lnTo>
                                  <a:pt x="249" y="101"/>
                                </a:lnTo>
                                <a:lnTo>
                                  <a:pt x="250" y="104"/>
                                </a:lnTo>
                                <a:lnTo>
                                  <a:pt x="250" y="108"/>
                                </a:lnTo>
                                <a:lnTo>
                                  <a:pt x="250" y="112"/>
                                </a:lnTo>
                                <a:lnTo>
                                  <a:pt x="250" y="115"/>
                                </a:lnTo>
                                <a:lnTo>
                                  <a:pt x="250" y="120"/>
                                </a:lnTo>
                                <a:lnTo>
                                  <a:pt x="250" y="124"/>
                                </a:lnTo>
                                <a:lnTo>
                                  <a:pt x="249" y="128"/>
                                </a:lnTo>
                                <a:lnTo>
                                  <a:pt x="248" y="132"/>
                                </a:lnTo>
                                <a:lnTo>
                                  <a:pt x="246" y="136"/>
                                </a:lnTo>
                                <a:lnTo>
                                  <a:pt x="245" y="140"/>
                                </a:lnTo>
                                <a:lnTo>
                                  <a:pt x="243" y="144"/>
                                </a:lnTo>
                                <a:lnTo>
                                  <a:pt x="243" y="146"/>
                                </a:lnTo>
                                <a:lnTo>
                                  <a:pt x="242" y="148"/>
                                </a:lnTo>
                                <a:lnTo>
                                  <a:pt x="240" y="151"/>
                                </a:lnTo>
                                <a:lnTo>
                                  <a:pt x="239" y="154"/>
                                </a:lnTo>
                                <a:lnTo>
                                  <a:pt x="238" y="156"/>
                                </a:lnTo>
                                <a:lnTo>
                                  <a:pt x="238" y="158"/>
                                </a:lnTo>
                                <a:lnTo>
                                  <a:pt x="236" y="161"/>
                                </a:lnTo>
                                <a:lnTo>
                                  <a:pt x="235" y="162"/>
                                </a:lnTo>
                                <a:lnTo>
                                  <a:pt x="233" y="164"/>
                                </a:lnTo>
                                <a:lnTo>
                                  <a:pt x="232" y="167"/>
                                </a:lnTo>
                                <a:lnTo>
                                  <a:pt x="230" y="169"/>
                                </a:lnTo>
                                <a:lnTo>
                                  <a:pt x="228" y="172"/>
                                </a:lnTo>
                                <a:lnTo>
                                  <a:pt x="226" y="174"/>
                                </a:lnTo>
                                <a:lnTo>
                                  <a:pt x="223" y="177"/>
                                </a:lnTo>
                                <a:lnTo>
                                  <a:pt x="221" y="180"/>
                                </a:lnTo>
                                <a:lnTo>
                                  <a:pt x="219" y="182"/>
                                </a:lnTo>
                                <a:lnTo>
                                  <a:pt x="217" y="184"/>
                                </a:lnTo>
                                <a:lnTo>
                                  <a:pt x="216" y="185"/>
                                </a:lnTo>
                                <a:lnTo>
                                  <a:pt x="214" y="187"/>
                                </a:lnTo>
                                <a:lnTo>
                                  <a:pt x="214" y="189"/>
                                </a:lnTo>
                                <a:lnTo>
                                  <a:pt x="213" y="191"/>
                                </a:lnTo>
                                <a:lnTo>
                                  <a:pt x="212" y="192"/>
                                </a:lnTo>
                                <a:lnTo>
                                  <a:pt x="210" y="193"/>
                                </a:lnTo>
                                <a:lnTo>
                                  <a:pt x="210" y="195"/>
                                </a:lnTo>
                                <a:lnTo>
                                  <a:pt x="209" y="196"/>
                                </a:lnTo>
                                <a:lnTo>
                                  <a:pt x="209" y="197"/>
                                </a:lnTo>
                                <a:lnTo>
                                  <a:pt x="209" y="198"/>
                                </a:lnTo>
                                <a:lnTo>
                                  <a:pt x="209" y="199"/>
                                </a:lnTo>
                                <a:lnTo>
                                  <a:pt x="209" y="200"/>
                                </a:lnTo>
                                <a:lnTo>
                                  <a:pt x="209" y="202"/>
                                </a:lnTo>
                                <a:lnTo>
                                  <a:pt x="209" y="203"/>
                                </a:lnTo>
                                <a:lnTo>
                                  <a:pt x="210" y="204"/>
                                </a:lnTo>
                                <a:lnTo>
                                  <a:pt x="210" y="206"/>
                                </a:lnTo>
                                <a:lnTo>
                                  <a:pt x="212" y="207"/>
                                </a:lnTo>
                                <a:lnTo>
                                  <a:pt x="212" y="208"/>
                                </a:lnTo>
                                <a:lnTo>
                                  <a:pt x="213" y="210"/>
                                </a:lnTo>
                                <a:lnTo>
                                  <a:pt x="214" y="211"/>
                                </a:lnTo>
                                <a:lnTo>
                                  <a:pt x="215" y="213"/>
                                </a:lnTo>
                                <a:lnTo>
                                  <a:pt x="217" y="214"/>
                                </a:lnTo>
                                <a:lnTo>
                                  <a:pt x="218" y="215"/>
                                </a:lnTo>
                                <a:lnTo>
                                  <a:pt x="216" y="221"/>
                                </a:lnTo>
                                <a:lnTo>
                                  <a:pt x="130" y="192"/>
                                </a:lnTo>
                                <a:lnTo>
                                  <a:pt x="132" y="185"/>
                                </a:lnTo>
                                <a:lnTo>
                                  <a:pt x="137" y="186"/>
                                </a:lnTo>
                                <a:lnTo>
                                  <a:pt x="142" y="186"/>
                                </a:lnTo>
                                <a:lnTo>
                                  <a:pt x="147" y="187"/>
                                </a:lnTo>
                                <a:lnTo>
                                  <a:pt x="151" y="187"/>
                                </a:lnTo>
                                <a:lnTo>
                                  <a:pt x="155" y="187"/>
                                </a:lnTo>
                                <a:lnTo>
                                  <a:pt x="159" y="187"/>
                                </a:lnTo>
                                <a:lnTo>
                                  <a:pt x="163" y="186"/>
                                </a:lnTo>
                                <a:lnTo>
                                  <a:pt x="168" y="186"/>
                                </a:lnTo>
                                <a:lnTo>
                                  <a:pt x="172" y="185"/>
                                </a:lnTo>
                                <a:lnTo>
                                  <a:pt x="176" y="184"/>
                                </a:lnTo>
                                <a:lnTo>
                                  <a:pt x="180" y="183"/>
                                </a:lnTo>
                                <a:lnTo>
                                  <a:pt x="184" y="183"/>
                                </a:lnTo>
                                <a:lnTo>
                                  <a:pt x="187" y="181"/>
                                </a:lnTo>
                                <a:lnTo>
                                  <a:pt x="191" y="180"/>
                                </a:lnTo>
                                <a:lnTo>
                                  <a:pt x="194" y="179"/>
                                </a:lnTo>
                                <a:lnTo>
                                  <a:pt x="197" y="177"/>
                                </a:lnTo>
                                <a:lnTo>
                                  <a:pt x="200" y="176"/>
                                </a:lnTo>
                                <a:lnTo>
                                  <a:pt x="203" y="174"/>
                                </a:lnTo>
                                <a:lnTo>
                                  <a:pt x="206" y="172"/>
                                </a:lnTo>
                                <a:lnTo>
                                  <a:pt x="209" y="170"/>
                                </a:lnTo>
                                <a:lnTo>
                                  <a:pt x="213" y="168"/>
                                </a:lnTo>
                                <a:lnTo>
                                  <a:pt x="215" y="166"/>
                                </a:lnTo>
                                <a:lnTo>
                                  <a:pt x="218" y="164"/>
                                </a:lnTo>
                                <a:lnTo>
                                  <a:pt x="219" y="161"/>
                                </a:lnTo>
                                <a:lnTo>
                                  <a:pt x="222" y="159"/>
                                </a:lnTo>
                                <a:lnTo>
                                  <a:pt x="223" y="157"/>
                                </a:lnTo>
                                <a:lnTo>
                                  <a:pt x="225" y="154"/>
                                </a:lnTo>
                                <a:lnTo>
                                  <a:pt x="227" y="151"/>
                                </a:lnTo>
                                <a:lnTo>
                                  <a:pt x="228" y="148"/>
                                </a:lnTo>
                                <a:lnTo>
                                  <a:pt x="230" y="145"/>
                                </a:lnTo>
                                <a:lnTo>
                                  <a:pt x="231" y="143"/>
                                </a:lnTo>
                                <a:lnTo>
                                  <a:pt x="233" y="141"/>
                                </a:lnTo>
                                <a:lnTo>
                                  <a:pt x="233" y="138"/>
                                </a:lnTo>
                                <a:lnTo>
                                  <a:pt x="234" y="136"/>
                                </a:lnTo>
                                <a:lnTo>
                                  <a:pt x="234" y="134"/>
                                </a:lnTo>
                                <a:lnTo>
                                  <a:pt x="235" y="132"/>
                                </a:lnTo>
                                <a:lnTo>
                                  <a:pt x="235" y="130"/>
                                </a:lnTo>
                                <a:lnTo>
                                  <a:pt x="235" y="128"/>
                                </a:lnTo>
                                <a:lnTo>
                                  <a:pt x="236" y="126"/>
                                </a:lnTo>
                                <a:lnTo>
                                  <a:pt x="236" y="124"/>
                                </a:lnTo>
                                <a:lnTo>
                                  <a:pt x="236" y="122"/>
                                </a:lnTo>
                                <a:lnTo>
                                  <a:pt x="236" y="120"/>
                                </a:lnTo>
                                <a:lnTo>
                                  <a:pt x="235" y="118"/>
                                </a:lnTo>
                                <a:lnTo>
                                  <a:pt x="235" y="115"/>
                                </a:lnTo>
                                <a:lnTo>
                                  <a:pt x="235" y="113"/>
                                </a:lnTo>
                                <a:lnTo>
                                  <a:pt x="234" y="111"/>
                                </a:lnTo>
                                <a:lnTo>
                                  <a:pt x="233" y="110"/>
                                </a:lnTo>
                                <a:lnTo>
                                  <a:pt x="233" y="108"/>
                                </a:lnTo>
                                <a:lnTo>
                                  <a:pt x="232" y="106"/>
                                </a:lnTo>
                                <a:lnTo>
                                  <a:pt x="231" y="105"/>
                                </a:lnTo>
                                <a:lnTo>
                                  <a:pt x="230" y="103"/>
                                </a:lnTo>
                                <a:lnTo>
                                  <a:pt x="229" y="102"/>
                                </a:lnTo>
                                <a:lnTo>
                                  <a:pt x="228" y="100"/>
                                </a:lnTo>
                                <a:lnTo>
                                  <a:pt x="228" y="99"/>
                                </a:lnTo>
                                <a:lnTo>
                                  <a:pt x="226" y="98"/>
                                </a:lnTo>
                                <a:lnTo>
                                  <a:pt x="225" y="96"/>
                                </a:lnTo>
                                <a:lnTo>
                                  <a:pt x="224" y="95"/>
                                </a:lnTo>
                                <a:lnTo>
                                  <a:pt x="223" y="94"/>
                                </a:lnTo>
                                <a:lnTo>
                                  <a:pt x="221" y="93"/>
                                </a:lnTo>
                                <a:lnTo>
                                  <a:pt x="220" y="92"/>
                                </a:lnTo>
                                <a:lnTo>
                                  <a:pt x="219" y="91"/>
                                </a:lnTo>
                                <a:lnTo>
                                  <a:pt x="217" y="91"/>
                                </a:lnTo>
                                <a:lnTo>
                                  <a:pt x="215" y="90"/>
                                </a:lnTo>
                                <a:lnTo>
                                  <a:pt x="214" y="89"/>
                                </a:lnTo>
                                <a:lnTo>
                                  <a:pt x="212" y="89"/>
                                </a:lnTo>
                                <a:lnTo>
                                  <a:pt x="209" y="88"/>
                                </a:lnTo>
                                <a:lnTo>
                                  <a:pt x="207" y="88"/>
                                </a:lnTo>
                                <a:lnTo>
                                  <a:pt x="205" y="88"/>
                                </a:lnTo>
                                <a:lnTo>
                                  <a:pt x="203" y="87"/>
                                </a:lnTo>
                                <a:lnTo>
                                  <a:pt x="201" y="87"/>
                                </a:lnTo>
                                <a:lnTo>
                                  <a:pt x="198" y="88"/>
                                </a:lnTo>
                                <a:lnTo>
                                  <a:pt x="197" y="88"/>
                                </a:lnTo>
                                <a:lnTo>
                                  <a:pt x="194" y="88"/>
                                </a:lnTo>
                                <a:lnTo>
                                  <a:pt x="192" y="89"/>
                                </a:lnTo>
                                <a:lnTo>
                                  <a:pt x="190" y="90"/>
                                </a:lnTo>
                                <a:lnTo>
                                  <a:pt x="188" y="91"/>
                                </a:lnTo>
                                <a:lnTo>
                                  <a:pt x="185" y="92"/>
                                </a:lnTo>
                                <a:lnTo>
                                  <a:pt x="183" y="93"/>
                                </a:lnTo>
                                <a:lnTo>
                                  <a:pt x="180" y="94"/>
                                </a:lnTo>
                                <a:lnTo>
                                  <a:pt x="178" y="95"/>
                                </a:lnTo>
                                <a:lnTo>
                                  <a:pt x="174" y="97"/>
                                </a:lnTo>
                                <a:lnTo>
                                  <a:pt x="172" y="99"/>
                                </a:lnTo>
                                <a:lnTo>
                                  <a:pt x="168" y="102"/>
                                </a:lnTo>
                                <a:lnTo>
                                  <a:pt x="165" y="104"/>
                                </a:lnTo>
                                <a:lnTo>
                                  <a:pt x="162" y="107"/>
                                </a:lnTo>
                                <a:lnTo>
                                  <a:pt x="158" y="110"/>
                                </a:lnTo>
                                <a:lnTo>
                                  <a:pt x="153" y="114"/>
                                </a:lnTo>
                                <a:lnTo>
                                  <a:pt x="149" y="119"/>
                                </a:lnTo>
                                <a:lnTo>
                                  <a:pt x="143" y="125"/>
                                </a:lnTo>
                                <a:lnTo>
                                  <a:pt x="136" y="130"/>
                                </a:lnTo>
                                <a:lnTo>
                                  <a:pt x="131" y="135"/>
                                </a:lnTo>
                                <a:lnTo>
                                  <a:pt x="125" y="140"/>
                                </a:lnTo>
                                <a:lnTo>
                                  <a:pt x="120" y="144"/>
                                </a:lnTo>
                                <a:lnTo>
                                  <a:pt x="116" y="146"/>
                                </a:lnTo>
                                <a:lnTo>
                                  <a:pt x="112" y="149"/>
                                </a:lnTo>
                                <a:lnTo>
                                  <a:pt x="108" y="153"/>
                                </a:lnTo>
                                <a:lnTo>
                                  <a:pt x="103" y="155"/>
                                </a:lnTo>
                                <a:lnTo>
                                  <a:pt x="99" y="157"/>
                                </a:lnTo>
                                <a:lnTo>
                                  <a:pt x="95" y="159"/>
                                </a:lnTo>
                                <a:lnTo>
                                  <a:pt x="92" y="161"/>
                                </a:lnTo>
                                <a:lnTo>
                                  <a:pt x="88" y="162"/>
                                </a:lnTo>
                                <a:lnTo>
                                  <a:pt x="84" y="163"/>
                                </a:lnTo>
                                <a:lnTo>
                                  <a:pt x="80" y="164"/>
                                </a:lnTo>
                                <a:lnTo>
                                  <a:pt x="76" y="164"/>
                                </a:lnTo>
                                <a:lnTo>
                                  <a:pt x="74" y="164"/>
                                </a:lnTo>
                                <a:lnTo>
                                  <a:pt x="73" y="165"/>
                                </a:lnTo>
                                <a:lnTo>
                                  <a:pt x="70" y="165"/>
                                </a:lnTo>
                                <a:lnTo>
                                  <a:pt x="69" y="165"/>
                                </a:lnTo>
                                <a:lnTo>
                                  <a:pt x="66" y="165"/>
                                </a:lnTo>
                                <a:lnTo>
                                  <a:pt x="64" y="165"/>
                                </a:lnTo>
                                <a:lnTo>
                                  <a:pt x="62" y="165"/>
                                </a:lnTo>
                                <a:lnTo>
                                  <a:pt x="60" y="165"/>
                                </a:lnTo>
                                <a:lnTo>
                                  <a:pt x="58" y="164"/>
                                </a:lnTo>
                                <a:lnTo>
                                  <a:pt x="56" y="164"/>
                                </a:lnTo>
                                <a:lnTo>
                                  <a:pt x="54" y="164"/>
                                </a:lnTo>
                                <a:lnTo>
                                  <a:pt x="53" y="164"/>
                                </a:lnTo>
                                <a:lnTo>
                                  <a:pt x="50" y="163"/>
                                </a:lnTo>
                                <a:lnTo>
                                  <a:pt x="48" y="163"/>
                                </a:lnTo>
                                <a:lnTo>
                                  <a:pt x="47" y="162"/>
                                </a:lnTo>
                                <a:lnTo>
                                  <a:pt x="45" y="161"/>
                                </a:lnTo>
                                <a:lnTo>
                                  <a:pt x="41" y="160"/>
                                </a:lnTo>
                                <a:lnTo>
                                  <a:pt x="39" y="159"/>
                                </a:lnTo>
                                <a:lnTo>
                                  <a:pt x="35" y="157"/>
                                </a:lnTo>
                                <a:lnTo>
                                  <a:pt x="33" y="156"/>
                                </a:lnTo>
                                <a:lnTo>
                                  <a:pt x="29" y="154"/>
                                </a:lnTo>
                                <a:lnTo>
                                  <a:pt x="26" y="151"/>
                                </a:lnTo>
                                <a:lnTo>
                                  <a:pt x="23" y="149"/>
                                </a:lnTo>
                                <a:lnTo>
                                  <a:pt x="21" y="147"/>
                                </a:lnTo>
                                <a:lnTo>
                                  <a:pt x="19" y="145"/>
                                </a:lnTo>
                                <a:lnTo>
                                  <a:pt x="17" y="143"/>
                                </a:lnTo>
                                <a:lnTo>
                                  <a:pt x="14" y="141"/>
                                </a:lnTo>
                                <a:lnTo>
                                  <a:pt x="13" y="138"/>
                                </a:lnTo>
                                <a:lnTo>
                                  <a:pt x="11" y="135"/>
                                </a:lnTo>
                                <a:lnTo>
                                  <a:pt x="9" y="133"/>
                                </a:lnTo>
                                <a:lnTo>
                                  <a:pt x="8" y="129"/>
                                </a:lnTo>
                                <a:lnTo>
                                  <a:pt x="6" y="126"/>
                                </a:lnTo>
                                <a:lnTo>
                                  <a:pt x="5" y="123"/>
                                </a:lnTo>
                                <a:lnTo>
                                  <a:pt x="4" y="120"/>
                                </a:lnTo>
                                <a:lnTo>
                                  <a:pt x="3" y="116"/>
                                </a:lnTo>
                                <a:lnTo>
                                  <a:pt x="2" y="113"/>
                                </a:lnTo>
                                <a:lnTo>
                                  <a:pt x="1" y="110"/>
                                </a:lnTo>
                                <a:lnTo>
                                  <a:pt x="0" y="106"/>
                                </a:lnTo>
                                <a:lnTo>
                                  <a:pt x="0" y="103"/>
                                </a:lnTo>
                                <a:lnTo>
                                  <a:pt x="0" y="99"/>
                                </a:lnTo>
                                <a:lnTo>
                                  <a:pt x="0" y="96"/>
                                </a:lnTo>
                                <a:lnTo>
                                  <a:pt x="0" y="93"/>
                                </a:lnTo>
                                <a:lnTo>
                                  <a:pt x="1" y="89"/>
                                </a:lnTo>
                                <a:lnTo>
                                  <a:pt x="1" y="86"/>
                                </a:lnTo>
                                <a:lnTo>
                                  <a:pt x="2" y="81"/>
                                </a:lnTo>
                                <a:lnTo>
                                  <a:pt x="3" y="78"/>
                                </a:lnTo>
                                <a:lnTo>
                                  <a:pt x="4" y="74"/>
                                </a:lnTo>
                                <a:lnTo>
                                  <a:pt x="5" y="71"/>
                                </a:lnTo>
                                <a:lnTo>
                                  <a:pt x="6" y="68"/>
                                </a:lnTo>
                                <a:lnTo>
                                  <a:pt x="7" y="66"/>
                                </a:lnTo>
                                <a:lnTo>
                                  <a:pt x="8" y="63"/>
                                </a:lnTo>
                                <a:lnTo>
                                  <a:pt x="9" y="61"/>
                                </a:lnTo>
                                <a:lnTo>
                                  <a:pt x="11" y="58"/>
                                </a:lnTo>
                                <a:lnTo>
                                  <a:pt x="12" y="56"/>
                                </a:lnTo>
                                <a:lnTo>
                                  <a:pt x="13" y="54"/>
                                </a:lnTo>
                                <a:lnTo>
                                  <a:pt x="15" y="52"/>
                                </a:lnTo>
                                <a:lnTo>
                                  <a:pt x="18" y="48"/>
                                </a:lnTo>
                                <a:lnTo>
                                  <a:pt x="19" y="45"/>
                                </a:lnTo>
                                <a:lnTo>
                                  <a:pt x="21" y="43"/>
                                </a:lnTo>
                                <a:lnTo>
                                  <a:pt x="23" y="41"/>
                                </a:lnTo>
                                <a:lnTo>
                                  <a:pt x="25" y="39"/>
                                </a:lnTo>
                                <a:lnTo>
                                  <a:pt x="27" y="37"/>
                                </a:lnTo>
                                <a:lnTo>
                                  <a:pt x="29" y="35"/>
                                </a:lnTo>
                                <a:lnTo>
                                  <a:pt x="31" y="33"/>
                                </a:lnTo>
                                <a:lnTo>
                                  <a:pt x="34" y="31"/>
                                </a:lnTo>
                                <a:lnTo>
                                  <a:pt x="36" y="29"/>
                                </a:lnTo>
                                <a:lnTo>
                                  <a:pt x="37" y="27"/>
                                </a:lnTo>
                                <a:lnTo>
                                  <a:pt x="39" y="26"/>
                                </a:lnTo>
                                <a:lnTo>
                                  <a:pt x="39" y="24"/>
                                </a:lnTo>
                                <a:lnTo>
                                  <a:pt x="40" y="23"/>
                                </a:lnTo>
                                <a:lnTo>
                                  <a:pt x="41" y="22"/>
                                </a:lnTo>
                                <a:lnTo>
                                  <a:pt x="41" y="21"/>
                                </a:lnTo>
                                <a:lnTo>
                                  <a:pt x="41" y="20"/>
                                </a:lnTo>
                                <a:lnTo>
                                  <a:pt x="42" y="19"/>
                                </a:lnTo>
                                <a:lnTo>
                                  <a:pt x="42" y="18"/>
                                </a:lnTo>
                                <a:lnTo>
                                  <a:pt x="42" y="17"/>
                                </a:lnTo>
                                <a:lnTo>
                                  <a:pt x="41" y="16"/>
                                </a:lnTo>
                                <a:lnTo>
                                  <a:pt x="41" y="15"/>
                                </a:lnTo>
                                <a:lnTo>
                                  <a:pt x="41" y="14"/>
                                </a:lnTo>
                                <a:lnTo>
                                  <a:pt x="40" y="14"/>
                                </a:lnTo>
                                <a:lnTo>
                                  <a:pt x="39" y="13"/>
                                </a:lnTo>
                                <a:lnTo>
                                  <a:pt x="39" y="12"/>
                                </a:lnTo>
                                <a:lnTo>
                                  <a:pt x="37" y="10"/>
                                </a:lnTo>
                                <a:lnTo>
                                  <a:pt x="36" y="8"/>
                                </a:lnTo>
                                <a:lnTo>
                                  <a:pt x="34" y="8"/>
                                </a:lnTo>
                                <a:lnTo>
                                  <a:pt x="31" y="6"/>
                                </a:lnTo>
                                <a:lnTo>
                                  <a:pt x="29" y="5"/>
                                </a:lnTo>
                                <a:lnTo>
                                  <a:pt x="31"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1" name="Freeform 39"/>
                        <wps:cNvSpPr>
                          <a:spLocks/>
                        </wps:cNvSpPr>
                        <wps:spPr bwMode="auto">
                          <a:xfrm>
                            <a:off x="4920" y="4272"/>
                            <a:ext cx="196" cy="149"/>
                          </a:xfrm>
                          <a:custGeom>
                            <a:avLst/>
                            <a:gdLst>
                              <a:gd name="T0" fmla="*/ 270 w 270"/>
                              <a:gd name="T1" fmla="*/ 94 h 205"/>
                              <a:gd name="T2" fmla="*/ 213 w 270"/>
                              <a:gd name="T3" fmla="*/ 202 h 205"/>
                              <a:gd name="T4" fmla="*/ 217 w 270"/>
                              <a:gd name="T5" fmla="*/ 193 h 205"/>
                              <a:gd name="T6" fmla="*/ 218 w 270"/>
                              <a:gd name="T7" fmla="*/ 189 h 205"/>
                              <a:gd name="T8" fmla="*/ 219 w 270"/>
                              <a:gd name="T9" fmla="*/ 185 h 205"/>
                              <a:gd name="T10" fmla="*/ 219 w 270"/>
                              <a:gd name="T11" fmla="*/ 181 h 205"/>
                              <a:gd name="T12" fmla="*/ 219 w 270"/>
                              <a:gd name="T13" fmla="*/ 178 h 205"/>
                              <a:gd name="T14" fmla="*/ 218 w 270"/>
                              <a:gd name="T15" fmla="*/ 176 h 205"/>
                              <a:gd name="T16" fmla="*/ 217 w 270"/>
                              <a:gd name="T17" fmla="*/ 173 h 205"/>
                              <a:gd name="T18" fmla="*/ 216 w 270"/>
                              <a:gd name="T19" fmla="*/ 171 h 205"/>
                              <a:gd name="T20" fmla="*/ 213 w 270"/>
                              <a:gd name="T21" fmla="*/ 168 h 205"/>
                              <a:gd name="T22" fmla="*/ 210 w 270"/>
                              <a:gd name="T23" fmla="*/ 166 h 205"/>
                              <a:gd name="T24" fmla="*/ 206 w 270"/>
                              <a:gd name="T25" fmla="*/ 163 h 205"/>
                              <a:gd name="T26" fmla="*/ 199 w 270"/>
                              <a:gd name="T27" fmla="*/ 160 h 205"/>
                              <a:gd name="T28" fmla="*/ 52 w 270"/>
                              <a:gd name="T29" fmla="*/ 97 h 205"/>
                              <a:gd name="T30" fmla="*/ 43 w 270"/>
                              <a:gd name="T31" fmla="*/ 93 h 205"/>
                              <a:gd name="T32" fmla="*/ 37 w 270"/>
                              <a:gd name="T33" fmla="*/ 91 h 205"/>
                              <a:gd name="T34" fmla="*/ 32 w 270"/>
                              <a:gd name="T35" fmla="*/ 90 h 205"/>
                              <a:gd name="T36" fmla="*/ 29 w 270"/>
                              <a:gd name="T37" fmla="*/ 90 h 205"/>
                              <a:gd name="T38" fmla="*/ 26 w 270"/>
                              <a:gd name="T39" fmla="*/ 90 h 205"/>
                              <a:gd name="T40" fmla="*/ 24 w 270"/>
                              <a:gd name="T41" fmla="*/ 90 h 205"/>
                              <a:gd name="T42" fmla="*/ 21 w 270"/>
                              <a:gd name="T43" fmla="*/ 92 h 205"/>
                              <a:gd name="T44" fmla="*/ 19 w 270"/>
                              <a:gd name="T45" fmla="*/ 93 h 205"/>
                              <a:gd name="T46" fmla="*/ 16 w 270"/>
                              <a:gd name="T47" fmla="*/ 95 h 205"/>
                              <a:gd name="T48" fmla="*/ 14 w 270"/>
                              <a:gd name="T49" fmla="*/ 98 h 205"/>
                              <a:gd name="T50" fmla="*/ 12 w 270"/>
                              <a:gd name="T51" fmla="*/ 103 h 205"/>
                              <a:gd name="T52" fmla="*/ 9 w 270"/>
                              <a:gd name="T53" fmla="*/ 107 h 205"/>
                              <a:gd name="T54" fmla="*/ 0 w 270"/>
                              <a:gd name="T55" fmla="*/ 111 h 205"/>
                              <a:gd name="T56" fmla="*/ 57 w 270"/>
                              <a:gd name="T57" fmla="*/ 2 h 205"/>
                              <a:gd name="T58" fmla="*/ 53 w 270"/>
                              <a:gd name="T59" fmla="*/ 11 h 205"/>
                              <a:gd name="T60" fmla="*/ 51 w 270"/>
                              <a:gd name="T61" fmla="*/ 16 h 205"/>
                              <a:gd name="T62" fmla="*/ 51 w 270"/>
                              <a:gd name="T63" fmla="*/ 19 h 205"/>
                              <a:gd name="T64" fmla="*/ 50 w 270"/>
                              <a:gd name="T65" fmla="*/ 23 h 205"/>
                              <a:gd name="T66" fmla="*/ 51 w 270"/>
                              <a:gd name="T67" fmla="*/ 26 h 205"/>
                              <a:gd name="T68" fmla="*/ 51 w 270"/>
                              <a:gd name="T69" fmla="*/ 30 h 205"/>
                              <a:gd name="T70" fmla="*/ 52 w 270"/>
                              <a:gd name="T71" fmla="*/ 32 h 205"/>
                              <a:gd name="T72" fmla="*/ 54 w 270"/>
                              <a:gd name="T73" fmla="*/ 35 h 205"/>
                              <a:gd name="T74" fmla="*/ 56 w 270"/>
                              <a:gd name="T75" fmla="*/ 36 h 205"/>
                              <a:gd name="T76" fmla="*/ 59 w 270"/>
                              <a:gd name="T77" fmla="*/ 39 h 205"/>
                              <a:gd name="T78" fmla="*/ 64 w 270"/>
                              <a:gd name="T79" fmla="*/ 41 h 205"/>
                              <a:gd name="T80" fmla="*/ 70 w 270"/>
                              <a:gd name="T81" fmla="*/ 44 h 205"/>
                              <a:gd name="T82" fmla="*/ 218 w 270"/>
                              <a:gd name="T83" fmla="*/ 109 h 205"/>
                              <a:gd name="T84" fmla="*/ 227 w 270"/>
                              <a:gd name="T85" fmla="*/ 112 h 205"/>
                              <a:gd name="T86" fmla="*/ 232 w 270"/>
                              <a:gd name="T87" fmla="*/ 114 h 205"/>
                              <a:gd name="T88" fmla="*/ 237 w 270"/>
                              <a:gd name="T89" fmla="*/ 115 h 205"/>
                              <a:gd name="T90" fmla="*/ 240 w 270"/>
                              <a:gd name="T91" fmla="*/ 116 h 205"/>
                              <a:gd name="T92" fmla="*/ 243 w 270"/>
                              <a:gd name="T93" fmla="*/ 115 h 205"/>
                              <a:gd name="T94" fmla="*/ 245 w 270"/>
                              <a:gd name="T95" fmla="*/ 114 h 205"/>
                              <a:gd name="T96" fmla="*/ 247 w 270"/>
                              <a:gd name="T97" fmla="*/ 113 h 205"/>
                              <a:gd name="T98" fmla="*/ 250 w 270"/>
                              <a:gd name="T99" fmla="*/ 112 h 205"/>
                              <a:gd name="T100" fmla="*/ 253 w 270"/>
                              <a:gd name="T101" fmla="*/ 109 h 205"/>
                              <a:gd name="T102" fmla="*/ 255 w 270"/>
                              <a:gd name="T103" fmla="*/ 107 h 205"/>
                              <a:gd name="T104" fmla="*/ 257 w 270"/>
                              <a:gd name="T105" fmla="*/ 103 h 205"/>
                              <a:gd name="T106" fmla="*/ 260 w 270"/>
                              <a:gd name="T107" fmla="*/ 98 h 2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270" h="205">
                                <a:moveTo>
                                  <a:pt x="264" y="91"/>
                                </a:moveTo>
                                <a:lnTo>
                                  <a:pt x="270" y="94"/>
                                </a:lnTo>
                                <a:lnTo>
                                  <a:pt x="218" y="205"/>
                                </a:lnTo>
                                <a:lnTo>
                                  <a:pt x="213" y="202"/>
                                </a:lnTo>
                                <a:lnTo>
                                  <a:pt x="216" y="195"/>
                                </a:lnTo>
                                <a:lnTo>
                                  <a:pt x="217" y="193"/>
                                </a:lnTo>
                                <a:lnTo>
                                  <a:pt x="217" y="191"/>
                                </a:lnTo>
                                <a:lnTo>
                                  <a:pt x="218" y="189"/>
                                </a:lnTo>
                                <a:lnTo>
                                  <a:pt x="219" y="187"/>
                                </a:lnTo>
                                <a:lnTo>
                                  <a:pt x="219" y="185"/>
                                </a:lnTo>
                                <a:lnTo>
                                  <a:pt x="219" y="183"/>
                                </a:lnTo>
                                <a:lnTo>
                                  <a:pt x="219" y="181"/>
                                </a:lnTo>
                                <a:lnTo>
                                  <a:pt x="219" y="180"/>
                                </a:lnTo>
                                <a:lnTo>
                                  <a:pt x="219" y="178"/>
                                </a:lnTo>
                                <a:lnTo>
                                  <a:pt x="219" y="177"/>
                                </a:lnTo>
                                <a:lnTo>
                                  <a:pt x="218" y="176"/>
                                </a:lnTo>
                                <a:lnTo>
                                  <a:pt x="218" y="175"/>
                                </a:lnTo>
                                <a:lnTo>
                                  <a:pt x="217" y="173"/>
                                </a:lnTo>
                                <a:lnTo>
                                  <a:pt x="216" y="172"/>
                                </a:lnTo>
                                <a:lnTo>
                                  <a:pt x="216" y="171"/>
                                </a:lnTo>
                                <a:lnTo>
                                  <a:pt x="214" y="169"/>
                                </a:lnTo>
                                <a:lnTo>
                                  <a:pt x="213" y="168"/>
                                </a:lnTo>
                                <a:lnTo>
                                  <a:pt x="212" y="167"/>
                                </a:lnTo>
                                <a:lnTo>
                                  <a:pt x="210" y="166"/>
                                </a:lnTo>
                                <a:lnTo>
                                  <a:pt x="208" y="165"/>
                                </a:lnTo>
                                <a:lnTo>
                                  <a:pt x="206" y="163"/>
                                </a:lnTo>
                                <a:lnTo>
                                  <a:pt x="202" y="162"/>
                                </a:lnTo>
                                <a:lnTo>
                                  <a:pt x="199" y="160"/>
                                </a:lnTo>
                                <a:lnTo>
                                  <a:pt x="196" y="159"/>
                                </a:lnTo>
                                <a:lnTo>
                                  <a:pt x="52" y="97"/>
                                </a:lnTo>
                                <a:lnTo>
                                  <a:pt x="46" y="95"/>
                                </a:lnTo>
                                <a:lnTo>
                                  <a:pt x="43" y="93"/>
                                </a:lnTo>
                                <a:lnTo>
                                  <a:pt x="40" y="92"/>
                                </a:lnTo>
                                <a:lnTo>
                                  <a:pt x="37" y="91"/>
                                </a:lnTo>
                                <a:lnTo>
                                  <a:pt x="34" y="90"/>
                                </a:lnTo>
                                <a:lnTo>
                                  <a:pt x="32" y="90"/>
                                </a:lnTo>
                                <a:lnTo>
                                  <a:pt x="31" y="90"/>
                                </a:lnTo>
                                <a:lnTo>
                                  <a:pt x="29" y="90"/>
                                </a:lnTo>
                                <a:lnTo>
                                  <a:pt x="28" y="90"/>
                                </a:lnTo>
                                <a:lnTo>
                                  <a:pt x="26" y="90"/>
                                </a:lnTo>
                                <a:lnTo>
                                  <a:pt x="24" y="90"/>
                                </a:lnTo>
                                <a:lnTo>
                                  <a:pt x="23" y="91"/>
                                </a:lnTo>
                                <a:lnTo>
                                  <a:pt x="21" y="92"/>
                                </a:lnTo>
                                <a:lnTo>
                                  <a:pt x="20" y="92"/>
                                </a:lnTo>
                                <a:lnTo>
                                  <a:pt x="19" y="93"/>
                                </a:lnTo>
                                <a:lnTo>
                                  <a:pt x="17" y="94"/>
                                </a:lnTo>
                                <a:lnTo>
                                  <a:pt x="16" y="95"/>
                                </a:lnTo>
                                <a:lnTo>
                                  <a:pt x="15" y="97"/>
                                </a:lnTo>
                                <a:lnTo>
                                  <a:pt x="14" y="98"/>
                                </a:lnTo>
                                <a:lnTo>
                                  <a:pt x="13" y="101"/>
                                </a:lnTo>
                                <a:lnTo>
                                  <a:pt x="12" y="103"/>
                                </a:lnTo>
                                <a:lnTo>
                                  <a:pt x="10" y="105"/>
                                </a:lnTo>
                                <a:lnTo>
                                  <a:pt x="9" y="107"/>
                                </a:lnTo>
                                <a:lnTo>
                                  <a:pt x="6" y="113"/>
                                </a:lnTo>
                                <a:lnTo>
                                  <a:pt x="0" y="111"/>
                                </a:lnTo>
                                <a:lnTo>
                                  <a:pt x="51" y="0"/>
                                </a:lnTo>
                                <a:lnTo>
                                  <a:pt x="57" y="2"/>
                                </a:lnTo>
                                <a:lnTo>
                                  <a:pt x="54" y="9"/>
                                </a:lnTo>
                                <a:lnTo>
                                  <a:pt x="53" y="11"/>
                                </a:lnTo>
                                <a:lnTo>
                                  <a:pt x="52" y="13"/>
                                </a:lnTo>
                                <a:lnTo>
                                  <a:pt x="51" y="16"/>
                                </a:lnTo>
                                <a:lnTo>
                                  <a:pt x="51" y="18"/>
                                </a:lnTo>
                                <a:lnTo>
                                  <a:pt x="51" y="19"/>
                                </a:lnTo>
                                <a:lnTo>
                                  <a:pt x="50" y="21"/>
                                </a:lnTo>
                                <a:lnTo>
                                  <a:pt x="50" y="23"/>
                                </a:lnTo>
                                <a:lnTo>
                                  <a:pt x="51" y="25"/>
                                </a:lnTo>
                                <a:lnTo>
                                  <a:pt x="51" y="26"/>
                                </a:lnTo>
                                <a:lnTo>
                                  <a:pt x="51" y="27"/>
                                </a:lnTo>
                                <a:lnTo>
                                  <a:pt x="51" y="30"/>
                                </a:lnTo>
                                <a:lnTo>
                                  <a:pt x="52" y="31"/>
                                </a:lnTo>
                                <a:lnTo>
                                  <a:pt x="52" y="32"/>
                                </a:lnTo>
                                <a:lnTo>
                                  <a:pt x="53" y="33"/>
                                </a:lnTo>
                                <a:lnTo>
                                  <a:pt x="54" y="35"/>
                                </a:lnTo>
                                <a:lnTo>
                                  <a:pt x="55" y="36"/>
                                </a:lnTo>
                                <a:lnTo>
                                  <a:pt x="56" y="36"/>
                                </a:lnTo>
                                <a:lnTo>
                                  <a:pt x="57" y="37"/>
                                </a:lnTo>
                                <a:lnTo>
                                  <a:pt x="59" y="39"/>
                                </a:lnTo>
                                <a:lnTo>
                                  <a:pt x="61" y="40"/>
                                </a:lnTo>
                                <a:lnTo>
                                  <a:pt x="64" y="41"/>
                                </a:lnTo>
                                <a:lnTo>
                                  <a:pt x="67" y="43"/>
                                </a:lnTo>
                                <a:lnTo>
                                  <a:pt x="70" y="44"/>
                                </a:lnTo>
                                <a:lnTo>
                                  <a:pt x="74" y="46"/>
                                </a:lnTo>
                                <a:lnTo>
                                  <a:pt x="218" y="109"/>
                                </a:lnTo>
                                <a:lnTo>
                                  <a:pt x="222" y="110"/>
                                </a:lnTo>
                                <a:lnTo>
                                  <a:pt x="227" y="112"/>
                                </a:lnTo>
                                <a:lnTo>
                                  <a:pt x="230" y="113"/>
                                </a:lnTo>
                                <a:lnTo>
                                  <a:pt x="232" y="114"/>
                                </a:lnTo>
                                <a:lnTo>
                                  <a:pt x="235" y="114"/>
                                </a:lnTo>
                                <a:lnTo>
                                  <a:pt x="237" y="115"/>
                                </a:lnTo>
                                <a:lnTo>
                                  <a:pt x="239" y="115"/>
                                </a:lnTo>
                                <a:lnTo>
                                  <a:pt x="240" y="116"/>
                                </a:lnTo>
                                <a:lnTo>
                                  <a:pt x="241" y="115"/>
                                </a:lnTo>
                                <a:lnTo>
                                  <a:pt x="243" y="115"/>
                                </a:lnTo>
                                <a:lnTo>
                                  <a:pt x="244" y="115"/>
                                </a:lnTo>
                                <a:lnTo>
                                  <a:pt x="245" y="114"/>
                                </a:lnTo>
                                <a:lnTo>
                                  <a:pt x="246" y="114"/>
                                </a:lnTo>
                                <a:lnTo>
                                  <a:pt x="247" y="113"/>
                                </a:lnTo>
                                <a:lnTo>
                                  <a:pt x="249" y="113"/>
                                </a:lnTo>
                                <a:lnTo>
                                  <a:pt x="250" y="112"/>
                                </a:lnTo>
                                <a:lnTo>
                                  <a:pt x="251" y="111"/>
                                </a:lnTo>
                                <a:lnTo>
                                  <a:pt x="253" y="109"/>
                                </a:lnTo>
                                <a:lnTo>
                                  <a:pt x="254" y="108"/>
                                </a:lnTo>
                                <a:lnTo>
                                  <a:pt x="255" y="107"/>
                                </a:lnTo>
                                <a:lnTo>
                                  <a:pt x="256" y="105"/>
                                </a:lnTo>
                                <a:lnTo>
                                  <a:pt x="257" y="103"/>
                                </a:lnTo>
                                <a:lnTo>
                                  <a:pt x="259" y="101"/>
                                </a:lnTo>
                                <a:lnTo>
                                  <a:pt x="260" y="98"/>
                                </a:lnTo>
                                <a:lnTo>
                                  <a:pt x="264" y="9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 name="Freeform 40"/>
                        <wps:cNvSpPr>
                          <a:spLocks noEditPoints="1"/>
                        </wps:cNvSpPr>
                        <wps:spPr bwMode="auto">
                          <a:xfrm>
                            <a:off x="4967" y="4122"/>
                            <a:ext cx="213" cy="207"/>
                          </a:xfrm>
                          <a:custGeom>
                            <a:avLst/>
                            <a:gdLst>
                              <a:gd name="T0" fmla="*/ 207 w 287"/>
                              <a:gd name="T1" fmla="*/ 267 h 281"/>
                              <a:gd name="T2" fmla="*/ 210 w 287"/>
                              <a:gd name="T3" fmla="*/ 257 h 281"/>
                              <a:gd name="T4" fmla="*/ 209 w 287"/>
                              <a:gd name="T5" fmla="*/ 250 h 281"/>
                              <a:gd name="T6" fmla="*/ 206 w 287"/>
                              <a:gd name="T7" fmla="*/ 243 h 281"/>
                              <a:gd name="T8" fmla="*/ 196 w 287"/>
                              <a:gd name="T9" fmla="*/ 236 h 281"/>
                              <a:gd name="T10" fmla="*/ 45 w 287"/>
                              <a:gd name="T11" fmla="*/ 148 h 281"/>
                              <a:gd name="T12" fmla="*/ 34 w 287"/>
                              <a:gd name="T13" fmla="*/ 143 h 281"/>
                              <a:gd name="T14" fmla="*/ 27 w 287"/>
                              <a:gd name="T15" fmla="*/ 143 h 281"/>
                              <a:gd name="T16" fmla="*/ 21 w 287"/>
                              <a:gd name="T17" fmla="*/ 146 h 281"/>
                              <a:gd name="T18" fmla="*/ 13 w 287"/>
                              <a:gd name="T19" fmla="*/ 153 h 281"/>
                              <a:gd name="T20" fmla="*/ 56 w 287"/>
                              <a:gd name="T21" fmla="*/ 71 h 281"/>
                              <a:gd name="T22" fmla="*/ 70 w 287"/>
                              <a:gd name="T23" fmla="*/ 50 h 281"/>
                              <a:gd name="T24" fmla="*/ 84 w 287"/>
                              <a:gd name="T25" fmla="*/ 33 h 281"/>
                              <a:gd name="T26" fmla="*/ 99 w 287"/>
                              <a:gd name="T27" fmla="*/ 21 h 281"/>
                              <a:gd name="T28" fmla="*/ 116 w 287"/>
                              <a:gd name="T29" fmla="*/ 10 h 281"/>
                              <a:gd name="T30" fmla="*/ 136 w 287"/>
                              <a:gd name="T31" fmla="*/ 3 h 281"/>
                              <a:gd name="T32" fmla="*/ 155 w 287"/>
                              <a:gd name="T33" fmla="*/ 0 h 281"/>
                              <a:gd name="T34" fmla="*/ 176 w 287"/>
                              <a:gd name="T35" fmla="*/ 1 h 281"/>
                              <a:gd name="T36" fmla="*/ 197 w 287"/>
                              <a:gd name="T37" fmla="*/ 5 h 281"/>
                              <a:gd name="T38" fmla="*/ 217 w 287"/>
                              <a:gd name="T39" fmla="*/ 13 h 281"/>
                              <a:gd name="T40" fmla="*/ 234 w 287"/>
                              <a:gd name="T41" fmla="*/ 23 h 281"/>
                              <a:gd name="T42" fmla="*/ 246 w 287"/>
                              <a:gd name="T43" fmla="*/ 32 h 281"/>
                              <a:gd name="T44" fmla="*/ 256 w 287"/>
                              <a:gd name="T45" fmla="*/ 41 h 281"/>
                              <a:gd name="T46" fmla="*/ 265 w 287"/>
                              <a:gd name="T47" fmla="*/ 52 h 281"/>
                              <a:gd name="T48" fmla="*/ 273 w 287"/>
                              <a:gd name="T49" fmla="*/ 63 h 281"/>
                              <a:gd name="T50" fmla="*/ 279 w 287"/>
                              <a:gd name="T51" fmla="*/ 74 h 281"/>
                              <a:gd name="T52" fmla="*/ 285 w 287"/>
                              <a:gd name="T53" fmla="*/ 94 h 281"/>
                              <a:gd name="T54" fmla="*/ 287 w 287"/>
                              <a:gd name="T55" fmla="*/ 116 h 281"/>
                              <a:gd name="T56" fmla="*/ 283 w 287"/>
                              <a:gd name="T57" fmla="*/ 141 h 281"/>
                              <a:gd name="T58" fmla="*/ 276 w 287"/>
                              <a:gd name="T59" fmla="*/ 165 h 281"/>
                              <a:gd name="T60" fmla="*/ 266 w 287"/>
                              <a:gd name="T61" fmla="*/ 182 h 281"/>
                              <a:gd name="T62" fmla="*/ 220 w 287"/>
                              <a:gd name="T63" fmla="*/ 184 h 281"/>
                              <a:gd name="T64" fmla="*/ 232 w 287"/>
                              <a:gd name="T65" fmla="*/ 191 h 281"/>
                              <a:gd name="T66" fmla="*/ 238 w 287"/>
                              <a:gd name="T67" fmla="*/ 192 h 281"/>
                              <a:gd name="T68" fmla="*/ 242 w 287"/>
                              <a:gd name="T69" fmla="*/ 191 h 281"/>
                              <a:gd name="T70" fmla="*/ 247 w 287"/>
                              <a:gd name="T71" fmla="*/ 187 h 281"/>
                              <a:gd name="T72" fmla="*/ 254 w 287"/>
                              <a:gd name="T73" fmla="*/ 178 h 281"/>
                              <a:gd name="T74" fmla="*/ 260 w 287"/>
                              <a:gd name="T75" fmla="*/ 164 h 281"/>
                              <a:gd name="T76" fmla="*/ 261 w 287"/>
                              <a:gd name="T77" fmla="*/ 148 h 281"/>
                              <a:gd name="T78" fmla="*/ 258 w 287"/>
                              <a:gd name="T79" fmla="*/ 134 h 281"/>
                              <a:gd name="T80" fmla="*/ 247 w 287"/>
                              <a:gd name="T81" fmla="*/ 114 h 281"/>
                              <a:gd name="T82" fmla="*/ 237 w 287"/>
                              <a:gd name="T83" fmla="*/ 103 h 281"/>
                              <a:gd name="T84" fmla="*/ 226 w 287"/>
                              <a:gd name="T85" fmla="*/ 94 h 281"/>
                              <a:gd name="T86" fmla="*/ 214 w 287"/>
                              <a:gd name="T87" fmla="*/ 84 h 281"/>
                              <a:gd name="T88" fmla="*/ 200 w 287"/>
                              <a:gd name="T89" fmla="*/ 75 h 281"/>
                              <a:gd name="T90" fmla="*/ 178 w 287"/>
                              <a:gd name="T91" fmla="*/ 64 h 281"/>
                              <a:gd name="T92" fmla="*/ 155 w 287"/>
                              <a:gd name="T93" fmla="*/ 54 h 281"/>
                              <a:gd name="T94" fmla="*/ 134 w 287"/>
                              <a:gd name="T95" fmla="*/ 49 h 281"/>
                              <a:gd name="T96" fmla="*/ 117 w 287"/>
                              <a:gd name="T97" fmla="*/ 48 h 281"/>
                              <a:gd name="T98" fmla="*/ 104 w 287"/>
                              <a:gd name="T99" fmla="*/ 50 h 281"/>
                              <a:gd name="T100" fmla="*/ 92 w 287"/>
                              <a:gd name="T101" fmla="*/ 55 h 281"/>
                              <a:gd name="T102" fmla="*/ 83 w 287"/>
                              <a:gd name="T103" fmla="*/ 60 h 281"/>
                              <a:gd name="T104" fmla="*/ 75 w 287"/>
                              <a:gd name="T105" fmla="*/ 68 h 281"/>
                              <a:gd name="T106" fmla="*/ 67 w 287"/>
                              <a:gd name="T107" fmla="*/ 79 h 281"/>
                              <a:gd name="T108" fmla="*/ 60 w 287"/>
                              <a:gd name="T109" fmla="*/ 91 h 2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87" h="281">
                                <a:moveTo>
                                  <a:pt x="206" y="281"/>
                                </a:moveTo>
                                <a:lnTo>
                                  <a:pt x="201" y="277"/>
                                </a:lnTo>
                                <a:lnTo>
                                  <a:pt x="205" y="271"/>
                                </a:lnTo>
                                <a:lnTo>
                                  <a:pt x="206" y="269"/>
                                </a:lnTo>
                                <a:lnTo>
                                  <a:pt x="207" y="267"/>
                                </a:lnTo>
                                <a:lnTo>
                                  <a:pt x="208" y="265"/>
                                </a:lnTo>
                                <a:lnTo>
                                  <a:pt x="208" y="262"/>
                                </a:lnTo>
                                <a:lnTo>
                                  <a:pt x="209" y="260"/>
                                </a:lnTo>
                                <a:lnTo>
                                  <a:pt x="210" y="258"/>
                                </a:lnTo>
                                <a:lnTo>
                                  <a:pt x="210" y="257"/>
                                </a:lnTo>
                                <a:lnTo>
                                  <a:pt x="210" y="255"/>
                                </a:lnTo>
                                <a:lnTo>
                                  <a:pt x="210" y="254"/>
                                </a:lnTo>
                                <a:lnTo>
                                  <a:pt x="210" y="252"/>
                                </a:lnTo>
                                <a:lnTo>
                                  <a:pt x="209" y="251"/>
                                </a:lnTo>
                                <a:lnTo>
                                  <a:pt x="209" y="250"/>
                                </a:lnTo>
                                <a:lnTo>
                                  <a:pt x="209" y="248"/>
                                </a:lnTo>
                                <a:lnTo>
                                  <a:pt x="208" y="247"/>
                                </a:lnTo>
                                <a:lnTo>
                                  <a:pt x="207" y="246"/>
                                </a:lnTo>
                                <a:lnTo>
                                  <a:pt x="206" y="244"/>
                                </a:lnTo>
                                <a:lnTo>
                                  <a:pt x="206" y="243"/>
                                </a:lnTo>
                                <a:lnTo>
                                  <a:pt x="205" y="242"/>
                                </a:lnTo>
                                <a:lnTo>
                                  <a:pt x="203" y="241"/>
                                </a:lnTo>
                                <a:lnTo>
                                  <a:pt x="201" y="239"/>
                                </a:lnTo>
                                <a:lnTo>
                                  <a:pt x="198" y="238"/>
                                </a:lnTo>
                                <a:lnTo>
                                  <a:pt x="196" y="236"/>
                                </a:lnTo>
                                <a:lnTo>
                                  <a:pt x="191" y="234"/>
                                </a:lnTo>
                                <a:lnTo>
                                  <a:pt x="188" y="232"/>
                                </a:lnTo>
                                <a:lnTo>
                                  <a:pt x="54" y="152"/>
                                </a:lnTo>
                                <a:lnTo>
                                  <a:pt x="49" y="150"/>
                                </a:lnTo>
                                <a:lnTo>
                                  <a:pt x="45" y="148"/>
                                </a:lnTo>
                                <a:lnTo>
                                  <a:pt x="43" y="147"/>
                                </a:lnTo>
                                <a:lnTo>
                                  <a:pt x="40" y="146"/>
                                </a:lnTo>
                                <a:lnTo>
                                  <a:pt x="38" y="144"/>
                                </a:lnTo>
                                <a:lnTo>
                                  <a:pt x="35" y="143"/>
                                </a:lnTo>
                                <a:lnTo>
                                  <a:pt x="34" y="143"/>
                                </a:lnTo>
                                <a:lnTo>
                                  <a:pt x="33" y="142"/>
                                </a:lnTo>
                                <a:lnTo>
                                  <a:pt x="31" y="142"/>
                                </a:lnTo>
                                <a:lnTo>
                                  <a:pt x="30" y="142"/>
                                </a:lnTo>
                                <a:lnTo>
                                  <a:pt x="29" y="142"/>
                                </a:lnTo>
                                <a:lnTo>
                                  <a:pt x="27" y="143"/>
                                </a:lnTo>
                                <a:lnTo>
                                  <a:pt x="26" y="143"/>
                                </a:lnTo>
                                <a:lnTo>
                                  <a:pt x="25" y="144"/>
                                </a:lnTo>
                                <a:lnTo>
                                  <a:pt x="23" y="144"/>
                                </a:lnTo>
                                <a:lnTo>
                                  <a:pt x="22" y="145"/>
                                </a:lnTo>
                                <a:lnTo>
                                  <a:pt x="21" y="146"/>
                                </a:lnTo>
                                <a:lnTo>
                                  <a:pt x="19" y="147"/>
                                </a:lnTo>
                                <a:lnTo>
                                  <a:pt x="18" y="148"/>
                                </a:lnTo>
                                <a:lnTo>
                                  <a:pt x="15" y="149"/>
                                </a:lnTo>
                                <a:lnTo>
                                  <a:pt x="14" y="151"/>
                                </a:lnTo>
                                <a:lnTo>
                                  <a:pt x="13" y="153"/>
                                </a:lnTo>
                                <a:lnTo>
                                  <a:pt x="11" y="154"/>
                                </a:lnTo>
                                <a:lnTo>
                                  <a:pt x="10" y="156"/>
                                </a:lnTo>
                                <a:lnTo>
                                  <a:pt x="6" y="164"/>
                                </a:lnTo>
                                <a:lnTo>
                                  <a:pt x="0" y="161"/>
                                </a:lnTo>
                                <a:lnTo>
                                  <a:pt x="56" y="71"/>
                                </a:lnTo>
                                <a:lnTo>
                                  <a:pt x="59" y="66"/>
                                </a:lnTo>
                                <a:lnTo>
                                  <a:pt x="62" y="62"/>
                                </a:lnTo>
                                <a:lnTo>
                                  <a:pt x="65" y="58"/>
                                </a:lnTo>
                                <a:lnTo>
                                  <a:pt x="67" y="54"/>
                                </a:lnTo>
                                <a:lnTo>
                                  <a:pt x="70" y="50"/>
                                </a:lnTo>
                                <a:lnTo>
                                  <a:pt x="73" y="46"/>
                                </a:lnTo>
                                <a:lnTo>
                                  <a:pt x="75" y="43"/>
                                </a:lnTo>
                                <a:lnTo>
                                  <a:pt x="78" y="40"/>
                                </a:lnTo>
                                <a:lnTo>
                                  <a:pt x="81" y="37"/>
                                </a:lnTo>
                                <a:lnTo>
                                  <a:pt x="84" y="33"/>
                                </a:lnTo>
                                <a:lnTo>
                                  <a:pt x="87" y="31"/>
                                </a:lnTo>
                                <a:lnTo>
                                  <a:pt x="91" y="28"/>
                                </a:lnTo>
                                <a:lnTo>
                                  <a:pt x="93" y="26"/>
                                </a:lnTo>
                                <a:lnTo>
                                  <a:pt x="96" y="23"/>
                                </a:lnTo>
                                <a:lnTo>
                                  <a:pt x="99" y="21"/>
                                </a:lnTo>
                                <a:lnTo>
                                  <a:pt x="102" y="19"/>
                                </a:lnTo>
                                <a:lnTo>
                                  <a:pt x="105" y="16"/>
                                </a:lnTo>
                                <a:lnTo>
                                  <a:pt x="109" y="14"/>
                                </a:lnTo>
                                <a:lnTo>
                                  <a:pt x="113" y="12"/>
                                </a:lnTo>
                                <a:lnTo>
                                  <a:pt x="116" y="10"/>
                                </a:lnTo>
                                <a:lnTo>
                                  <a:pt x="120" y="9"/>
                                </a:lnTo>
                                <a:lnTo>
                                  <a:pt x="125" y="7"/>
                                </a:lnTo>
                                <a:lnTo>
                                  <a:pt x="128" y="5"/>
                                </a:lnTo>
                                <a:lnTo>
                                  <a:pt x="132" y="4"/>
                                </a:lnTo>
                                <a:lnTo>
                                  <a:pt x="136" y="3"/>
                                </a:lnTo>
                                <a:lnTo>
                                  <a:pt x="140" y="2"/>
                                </a:lnTo>
                                <a:lnTo>
                                  <a:pt x="144" y="2"/>
                                </a:lnTo>
                                <a:lnTo>
                                  <a:pt x="147" y="1"/>
                                </a:lnTo>
                                <a:lnTo>
                                  <a:pt x="151" y="1"/>
                                </a:lnTo>
                                <a:lnTo>
                                  <a:pt x="155" y="0"/>
                                </a:lnTo>
                                <a:lnTo>
                                  <a:pt x="160" y="0"/>
                                </a:lnTo>
                                <a:lnTo>
                                  <a:pt x="164" y="0"/>
                                </a:lnTo>
                                <a:lnTo>
                                  <a:pt x="168" y="1"/>
                                </a:lnTo>
                                <a:lnTo>
                                  <a:pt x="172" y="1"/>
                                </a:lnTo>
                                <a:lnTo>
                                  <a:pt x="176" y="1"/>
                                </a:lnTo>
                                <a:lnTo>
                                  <a:pt x="180" y="2"/>
                                </a:lnTo>
                                <a:lnTo>
                                  <a:pt x="185" y="2"/>
                                </a:lnTo>
                                <a:lnTo>
                                  <a:pt x="188" y="3"/>
                                </a:lnTo>
                                <a:lnTo>
                                  <a:pt x="192" y="4"/>
                                </a:lnTo>
                                <a:lnTo>
                                  <a:pt x="197" y="5"/>
                                </a:lnTo>
                                <a:lnTo>
                                  <a:pt x="201" y="6"/>
                                </a:lnTo>
                                <a:lnTo>
                                  <a:pt x="205" y="8"/>
                                </a:lnTo>
                                <a:lnTo>
                                  <a:pt x="209" y="9"/>
                                </a:lnTo>
                                <a:lnTo>
                                  <a:pt x="213" y="11"/>
                                </a:lnTo>
                                <a:lnTo>
                                  <a:pt x="217" y="13"/>
                                </a:lnTo>
                                <a:lnTo>
                                  <a:pt x="220" y="15"/>
                                </a:lnTo>
                                <a:lnTo>
                                  <a:pt x="225" y="18"/>
                                </a:lnTo>
                                <a:lnTo>
                                  <a:pt x="228" y="20"/>
                                </a:lnTo>
                                <a:lnTo>
                                  <a:pt x="232" y="21"/>
                                </a:lnTo>
                                <a:lnTo>
                                  <a:pt x="234" y="23"/>
                                </a:lnTo>
                                <a:lnTo>
                                  <a:pt x="237" y="25"/>
                                </a:lnTo>
                                <a:lnTo>
                                  <a:pt x="239" y="26"/>
                                </a:lnTo>
                                <a:lnTo>
                                  <a:pt x="241" y="28"/>
                                </a:lnTo>
                                <a:lnTo>
                                  <a:pt x="244" y="30"/>
                                </a:lnTo>
                                <a:lnTo>
                                  <a:pt x="246" y="32"/>
                                </a:lnTo>
                                <a:lnTo>
                                  <a:pt x="248" y="33"/>
                                </a:lnTo>
                                <a:lnTo>
                                  <a:pt x="250" y="35"/>
                                </a:lnTo>
                                <a:lnTo>
                                  <a:pt x="253" y="37"/>
                                </a:lnTo>
                                <a:lnTo>
                                  <a:pt x="255" y="39"/>
                                </a:lnTo>
                                <a:lnTo>
                                  <a:pt x="256" y="41"/>
                                </a:lnTo>
                                <a:lnTo>
                                  <a:pt x="259" y="43"/>
                                </a:lnTo>
                                <a:lnTo>
                                  <a:pt x="260" y="45"/>
                                </a:lnTo>
                                <a:lnTo>
                                  <a:pt x="262" y="47"/>
                                </a:lnTo>
                                <a:lnTo>
                                  <a:pt x="264" y="49"/>
                                </a:lnTo>
                                <a:lnTo>
                                  <a:pt x="265" y="52"/>
                                </a:lnTo>
                                <a:lnTo>
                                  <a:pt x="268" y="55"/>
                                </a:lnTo>
                                <a:lnTo>
                                  <a:pt x="270" y="57"/>
                                </a:lnTo>
                                <a:lnTo>
                                  <a:pt x="271" y="59"/>
                                </a:lnTo>
                                <a:lnTo>
                                  <a:pt x="272" y="61"/>
                                </a:lnTo>
                                <a:lnTo>
                                  <a:pt x="273" y="63"/>
                                </a:lnTo>
                                <a:lnTo>
                                  <a:pt x="275" y="65"/>
                                </a:lnTo>
                                <a:lnTo>
                                  <a:pt x="276" y="68"/>
                                </a:lnTo>
                                <a:lnTo>
                                  <a:pt x="277" y="70"/>
                                </a:lnTo>
                                <a:lnTo>
                                  <a:pt x="278" y="72"/>
                                </a:lnTo>
                                <a:lnTo>
                                  <a:pt x="279" y="74"/>
                                </a:lnTo>
                                <a:lnTo>
                                  <a:pt x="280" y="76"/>
                                </a:lnTo>
                                <a:lnTo>
                                  <a:pt x="281" y="80"/>
                                </a:lnTo>
                                <a:lnTo>
                                  <a:pt x="283" y="85"/>
                                </a:lnTo>
                                <a:lnTo>
                                  <a:pt x="284" y="90"/>
                                </a:lnTo>
                                <a:lnTo>
                                  <a:pt x="285" y="94"/>
                                </a:lnTo>
                                <a:lnTo>
                                  <a:pt x="286" y="99"/>
                                </a:lnTo>
                                <a:lnTo>
                                  <a:pt x="286" y="103"/>
                                </a:lnTo>
                                <a:lnTo>
                                  <a:pt x="287" y="107"/>
                                </a:lnTo>
                                <a:lnTo>
                                  <a:pt x="287" y="112"/>
                                </a:lnTo>
                                <a:lnTo>
                                  <a:pt x="287" y="116"/>
                                </a:lnTo>
                                <a:lnTo>
                                  <a:pt x="287" y="121"/>
                                </a:lnTo>
                                <a:lnTo>
                                  <a:pt x="286" y="126"/>
                                </a:lnTo>
                                <a:lnTo>
                                  <a:pt x="285" y="131"/>
                                </a:lnTo>
                                <a:lnTo>
                                  <a:pt x="285" y="136"/>
                                </a:lnTo>
                                <a:lnTo>
                                  <a:pt x="283" y="141"/>
                                </a:lnTo>
                                <a:lnTo>
                                  <a:pt x="282" y="146"/>
                                </a:lnTo>
                                <a:lnTo>
                                  <a:pt x="281" y="151"/>
                                </a:lnTo>
                                <a:lnTo>
                                  <a:pt x="279" y="156"/>
                                </a:lnTo>
                                <a:lnTo>
                                  <a:pt x="277" y="162"/>
                                </a:lnTo>
                                <a:lnTo>
                                  <a:pt x="276" y="165"/>
                                </a:lnTo>
                                <a:lnTo>
                                  <a:pt x="274" y="168"/>
                                </a:lnTo>
                                <a:lnTo>
                                  <a:pt x="273" y="171"/>
                                </a:lnTo>
                                <a:lnTo>
                                  <a:pt x="271" y="174"/>
                                </a:lnTo>
                                <a:lnTo>
                                  <a:pt x="269" y="178"/>
                                </a:lnTo>
                                <a:lnTo>
                                  <a:pt x="266" y="182"/>
                                </a:lnTo>
                                <a:lnTo>
                                  <a:pt x="264" y="186"/>
                                </a:lnTo>
                                <a:lnTo>
                                  <a:pt x="261" y="191"/>
                                </a:lnTo>
                                <a:lnTo>
                                  <a:pt x="206" y="281"/>
                                </a:lnTo>
                                <a:close/>
                                <a:moveTo>
                                  <a:pt x="60" y="91"/>
                                </a:moveTo>
                                <a:lnTo>
                                  <a:pt x="220" y="184"/>
                                </a:lnTo>
                                <a:lnTo>
                                  <a:pt x="222" y="186"/>
                                </a:lnTo>
                                <a:lnTo>
                                  <a:pt x="225" y="188"/>
                                </a:lnTo>
                                <a:lnTo>
                                  <a:pt x="227" y="189"/>
                                </a:lnTo>
                                <a:lnTo>
                                  <a:pt x="230" y="190"/>
                                </a:lnTo>
                                <a:lnTo>
                                  <a:pt x="232" y="191"/>
                                </a:lnTo>
                                <a:lnTo>
                                  <a:pt x="234" y="192"/>
                                </a:lnTo>
                                <a:lnTo>
                                  <a:pt x="235" y="192"/>
                                </a:lnTo>
                                <a:lnTo>
                                  <a:pt x="236" y="192"/>
                                </a:lnTo>
                                <a:lnTo>
                                  <a:pt x="237" y="192"/>
                                </a:lnTo>
                                <a:lnTo>
                                  <a:pt x="238" y="192"/>
                                </a:lnTo>
                                <a:lnTo>
                                  <a:pt x="239" y="192"/>
                                </a:lnTo>
                                <a:lnTo>
                                  <a:pt x="240" y="192"/>
                                </a:lnTo>
                                <a:lnTo>
                                  <a:pt x="241" y="192"/>
                                </a:lnTo>
                                <a:lnTo>
                                  <a:pt x="242" y="191"/>
                                </a:lnTo>
                                <a:lnTo>
                                  <a:pt x="243" y="191"/>
                                </a:lnTo>
                                <a:lnTo>
                                  <a:pt x="244" y="190"/>
                                </a:lnTo>
                                <a:lnTo>
                                  <a:pt x="245" y="189"/>
                                </a:lnTo>
                                <a:lnTo>
                                  <a:pt x="246" y="188"/>
                                </a:lnTo>
                                <a:lnTo>
                                  <a:pt x="247" y="187"/>
                                </a:lnTo>
                                <a:lnTo>
                                  <a:pt x="249" y="186"/>
                                </a:lnTo>
                                <a:lnTo>
                                  <a:pt x="250" y="184"/>
                                </a:lnTo>
                                <a:lnTo>
                                  <a:pt x="251" y="183"/>
                                </a:lnTo>
                                <a:lnTo>
                                  <a:pt x="252" y="181"/>
                                </a:lnTo>
                                <a:lnTo>
                                  <a:pt x="254" y="178"/>
                                </a:lnTo>
                                <a:lnTo>
                                  <a:pt x="255" y="175"/>
                                </a:lnTo>
                                <a:lnTo>
                                  <a:pt x="257" y="173"/>
                                </a:lnTo>
                                <a:lnTo>
                                  <a:pt x="258" y="169"/>
                                </a:lnTo>
                                <a:lnTo>
                                  <a:pt x="259" y="166"/>
                                </a:lnTo>
                                <a:lnTo>
                                  <a:pt x="260" y="164"/>
                                </a:lnTo>
                                <a:lnTo>
                                  <a:pt x="260" y="161"/>
                                </a:lnTo>
                                <a:lnTo>
                                  <a:pt x="261" y="157"/>
                                </a:lnTo>
                                <a:lnTo>
                                  <a:pt x="261" y="154"/>
                                </a:lnTo>
                                <a:lnTo>
                                  <a:pt x="261" y="151"/>
                                </a:lnTo>
                                <a:lnTo>
                                  <a:pt x="261" y="148"/>
                                </a:lnTo>
                                <a:lnTo>
                                  <a:pt x="261" y="145"/>
                                </a:lnTo>
                                <a:lnTo>
                                  <a:pt x="260" y="142"/>
                                </a:lnTo>
                                <a:lnTo>
                                  <a:pt x="260" y="140"/>
                                </a:lnTo>
                                <a:lnTo>
                                  <a:pt x="259" y="137"/>
                                </a:lnTo>
                                <a:lnTo>
                                  <a:pt x="258" y="134"/>
                                </a:lnTo>
                                <a:lnTo>
                                  <a:pt x="256" y="130"/>
                                </a:lnTo>
                                <a:lnTo>
                                  <a:pt x="254" y="126"/>
                                </a:lnTo>
                                <a:lnTo>
                                  <a:pt x="252" y="122"/>
                                </a:lnTo>
                                <a:lnTo>
                                  <a:pt x="250" y="118"/>
                                </a:lnTo>
                                <a:lnTo>
                                  <a:pt x="247" y="114"/>
                                </a:lnTo>
                                <a:lnTo>
                                  <a:pt x="244" y="110"/>
                                </a:lnTo>
                                <a:lnTo>
                                  <a:pt x="242" y="108"/>
                                </a:lnTo>
                                <a:lnTo>
                                  <a:pt x="241" y="107"/>
                                </a:lnTo>
                                <a:lnTo>
                                  <a:pt x="239" y="105"/>
                                </a:lnTo>
                                <a:lnTo>
                                  <a:pt x="237" y="103"/>
                                </a:lnTo>
                                <a:lnTo>
                                  <a:pt x="235" y="101"/>
                                </a:lnTo>
                                <a:lnTo>
                                  <a:pt x="233" y="99"/>
                                </a:lnTo>
                                <a:lnTo>
                                  <a:pt x="230" y="98"/>
                                </a:lnTo>
                                <a:lnTo>
                                  <a:pt x="228" y="96"/>
                                </a:lnTo>
                                <a:lnTo>
                                  <a:pt x="226" y="94"/>
                                </a:lnTo>
                                <a:lnTo>
                                  <a:pt x="224" y="92"/>
                                </a:lnTo>
                                <a:lnTo>
                                  <a:pt x="221" y="90"/>
                                </a:lnTo>
                                <a:lnTo>
                                  <a:pt x="219" y="87"/>
                                </a:lnTo>
                                <a:lnTo>
                                  <a:pt x="216" y="86"/>
                                </a:lnTo>
                                <a:lnTo>
                                  <a:pt x="214" y="84"/>
                                </a:lnTo>
                                <a:lnTo>
                                  <a:pt x="211" y="82"/>
                                </a:lnTo>
                                <a:lnTo>
                                  <a:pt x="209" y="80"/>
                                </a:lnTo>
                                <a:lnTo>
                                  <a:pt x="206" y="79"/>
                                </a:lnTo>
                                <a:lnTo>
                                  <a:pt x="203" y="77"/>
                                </a:lnTo>
                                <a:lnTo>
                                  <a:pt x="200" y="75"/>
                                </a:lnTo>
                                <a:lnTo>
                                  <a:pt x="197" y="73"/>
                                </a:lnTo>
                                <a:lnTo>
                                  <a:pt x="191" y="71"/>
                                </a:lnTo>
                                <a:lnTo>
                                  <a:pt x="187" y="68"/>
                                </a:lnTo>
                                <a:lnTo>
                                  <a:pt x="182" y="66"/>
                                </a:lnTo>
                                <a:lnTo>
                                  <a:pt x="178" y="64"/>
                                </a:lnTo>
                                <a:lnTo>
                                  <a:pt x="173" y="61"/>
                                </a:lnTo>
                                <a:lnTo>
                                  <a:pt x="169" y="59"/>
                                </a:lnTo>
                                <a:lnTo>
                                  <a:pt x="164" y="57"/>
                                </a:lnTo>
                                <a:lnTo>
                                  <a:pt x="160" y="56"/>
                                </a:lnTo>
                                <a:lnTo>
                                  <a:pt x="155" y="54"/>
                                </a:lnTo>
                                <a:lnTo>
                                  <a:pt x="150" y="52"/>
                                </a:lnTo>
                                <a:lnTo>
                                  <a:pt x="146" y="51"/>
                                </a:lnTo>
                                <a:lnTo>
                                  <a:pt x="142" y="50"/>
                                </a:lnTo>
                                <a:lnTo>
                                  <a:pt x="138" y="49"/>
                                </a:lnTo>
                                <a:lnTo>
                                  <a:pt x="134" y="49"/>
                                </a:lnTo>
                                <a:lnTo>
                                  <a:pt x="131" y="48"/>
                                </a:lnTo>
                                <a:lnTo>
                                  <a:pt x="127" y="48"/>
                                </a:lnTo>
                                <a:lnTo>
                                  <a:pt x="123" y="48"/>
                                </a:lnTo>
                                <a:lnTo>
                                  <a:pt x="120" y="48"/>
                                </a:lnTo>
                                <a:lnTo>
                                  <a:pt x="117" y="48"/>
                                </a:lnTo>
                                <a:lnTo>
                                  <a:pt x="114" y="48"/>
                                </a:lnTo>
                                <a:lnTo>
                                  <a:pt x="112" y="48"/>
                                </a:lnTo>
                                <a:lnTo>
                                  <a:pt x="109" y="49"/>
                                </a:lnTo>
                                <a:lnTo>
                                  <a:pt x="106" y="49"/>
                                </a:lnTo>
                                <a:lnTo>
                                  <a:pt x="104" y="50"/>
                                </a:lnTo>
                                <a:lnTo>
                                  <a:pt x="101" y="50"/>
                                </a:lnTo>
                                <a:lnTo>
                                  <a:pt x="99" y="51"/>
                                </a:lnTo>
                                <a:lnTo>
                                  <a:pt x="97" y="52"/>
                                </a:lnTo>
                                <a:lnTo>
                                  <a:pt x="95" y="54"/>
                                </a:lnTo>
                                <a:lnTo>
                                  <a:pt x="92" y="55"/>
                                </a:lnTo>
                                <a:lnTo>
                                  <a:pt x="91" y="56"/>
                                </a:lnTo>
                                <a:lnTo>
                                  <a:pt x="87" y="57"/>
                                </a:lnTo>
                                <a:lnTo>
                                  <a:pt x="85" y="59"/>
                                </a:lnTo>
                                <a:lnTo>
                                  <a:pt x="84" y="60"/>
                                </a:lnTo>
                                <a:lnTo>
                                  <a:pt x="83" y="60"/>
                                </a:lnTo>
                                <a:lnTo>
                                  <a:pt x="81" y="62"/>
                                </a:lnTo>
                                <a:lnTo>
                                  <a:pt x="80" y="63"/>
                                </a:lnTo>
                                <a:lnTo>
                                  <a:pt x="78" y="65"/>
                                </a:lnTo>
                                <a:lnTo>
                                  <a:pt x="77" y="67"/>
                                </a:lnTo>
                                <a:lnTo>
                                  <a:pt x="75" y="68"/>
                                </a:lnTo>
                                <a:lnTo>
                                  <a:pt x="74" y="70"/>
                                </a:lnTo>
                                <a:lnTo>
                                  <a:pt x="72" y="72"/>
                                </a:lnTo>
                                <a:lnTo>
                                  <a:pt x="70" y="75"/>
                                </a:lnTo>
                                <a:lnTo>
                                  <a:pt x="69" y="77"/>
                                </a:lnTo>
                                <a:lnTo>
                                  <a:pt x="67" y="79"/>
                                </a:lnTo>
                                <a:lnTo>
                                  <a:pt x="65" y="82"/>
                                </a:lnTo>
                                <a:lnTo>
                                  <a:pt x="63" y="84"/>
                                </a:lnTo>
                                <a:lnTo>
                                  <a:pt x="61" y="87"/>
                                </a:lnTo>
                                <a:lnTo>
                                  <a:pt x="60" y="9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3" name="Freeform 41"/>
                        <wps:cNvSpPr>
                          <a:spLocks noEditPoints="1"/>
                        </wps:cNvSpPr>
                        <wps:spPr bwMode="auto">
                          <a:xfrm>
                            <a:off x="5135" y="3986"/>
                            <a:ext cx="193" cy="183"/>
                          </a:xfrm>
                          <a:custGeom>
                            <a:avLst/>
                            <a:gdLst>
                              <a:gd name="T0" fmla="*/ 98 w 270"/>
                              <a:gd name="T1" fmla="*/ 158 h 248"/>
                              <a:gd name="T2" fmla="*/ 112 w 270"/>
                              <a:gd name="T3" fmla="*/ 183 h 248"/>
                              <a:gd name="T4" fmla="*/ 115 w 270"/>
                              <a:gd name="T5" fmla="*/ 187 h 248"/>
                              <a:gd name="T6" fmla="*/ 118 w 270"/>
                              <a:gd name="T7" fmla="*/ 191 h 248"/>
                              <a:gd name="T8" fmla="*/ 121 w 270"/>
                              <a:gd name="T9" fmla="*/ 194 h 248"/>
                              <a:gd name="T10" fmla="*/ 124 w 270"/>
                              <a:gd name="T11" fmla="*/ 196 h 248"/>
                              <a:gd name="T12" fmla="*/ 125 w 270"/>
                              <a:gd name="T13" fmla="*/ 198 h 248"/>
                              <a:gd name="T14" fmla="*/ 128 w 270"/>
                              <a:gd name="T15" fmla="*/ 198 h 248"/>
                              <a:gd name="T16" fmla="*/ 129 w 270"/>
                              <a:gd name="T17" fmla="*/ 199 h 248"/>
                              <a:gd name="T18" fmla="*/ 132 w 270"/>
                              <a:gd name="T19" fmla="*/ 199 h 248"/>
                              <a:gd name="T20" fmla="*/ 133 w 270"/>
                              <a:gd name="T21" fmla="*/ 199 h 248"/>
                              <a:gd name="T22" fmla="*/ 136 w 270"/>
                              <a:gd name="T23" fmla="*/ 199 h 248"/>
                              <a:gd name="T24" fmla="*/ 138 w 270"/>
                              <a:gd name="T25" fmla="*/ 198 h 248"/>
                              <a:gd name="T26" fmla="*/ 140 w 270"/>
                              <a:gd name="T27" fmla="*/ 198 h 248"/>
                              <a:gd name="T28" fmla="*/ 143 w 270"/>
                              <a:gd name="T29" fmla="*/ 195 h 248"/>
                              <a:gd name="T30" fmla="*/ 149 w 270"/>
                              <a:gd name="T31" fmla="*/ 191 h 248"/>
                              <a:gd name="T32" fmla="*/ 154 w 270"/>
                              <a:gd name="T33" fmla="*/ 187 h 248"/>
                              <a:gd name="T34" fmla="*/ 162 w 270"/>
                              <a:gd name="T35" fmla="*/ 187 h 248"/>
                              <a:gd name="T36" fmla="*/ 107 w 270"/>
                              <a:gd name="T37" fmla="*/ 244 h 248"/>
                              <a:gd name="T38" fmla="*/ 108 w 270"/>
                              <a:gd name="T39" fmla="*/ 242 h 248"/>
                              <a:gd name="T40" fmla="*/ 110 w 270"/>
                              <a:gd name="T41" fmla="*/ 239 h 248"/>
                              <a:gd name="T42" fmla="*/ 112 w 270"/>
                              <a:gd name="T43" fmla="*/ 235 h 248"/>
                              <a:gd name="T44" fmla="*/ 112 w 270"/>
                              <a:gd name="T45" fmla="*/ 233 h 248"/>
                              <a:gd name="T46" fmla="*/ 113 w 270"/>
                              <a:gd name="T47" fmla="*/ 230 h 248"/>
                              <a:gd name="T48" fmla="*/ 113 w 270"/>
                              <a:gd name="T49" fmla="*/ 227 h 248"/>
                              <a:gd name="T50" fmla="*/ 113 w 270"/>
                              <a:gd name="T51" fmla="*/ 224 h 248"/>
                              <a:gd name="T52" fmla="*/ 113 w 270"/>
                              <a:gd name="T53" fmla="*/ 222 h 248"/>
                              <a:gd name="T54" fmla="*/ 110 w 270"/>
                              <a:gd name="T55" fmla="*/ 215 h 248"/>
                              <a:gd name="T56" fmla="*/ 107 w 270"/>
                              <a:gd name="T57" fmla="*/ 206 h 248"/>
                              <a:gd name="T58" fmla="*/ 103 w 270"/>
                              <a:gd name="T59" fmla="*/ 195 h 248"/>
                              <a:gd name="T60" fmla="*/ 100 w 270"/>
                              <a:gd name="T61" fmla="*/ 190 h 248"/>
                              <a:gd name="T62" fmla="*/ 97 w 270"/>
                              <a:gd name="T63" fmla="*/ 184 h 248"/>
                              <a:gd name="T64" fmla="*/ 2 w 270"/>
                              <a:gd name="T65" fmla="*/ 0 h 248"/>
                              <a:gd name="T66" fmla="*/ 213 w 270"/>
                              <a:gd name="T67" fmla="*/ 54 h 248"/>
                              <a:gd name="T68" fmla="*/ 220 w 270"/>
                              <a:gd name="T69" fmla="*/ 56 h 248"/>
                              <a:gd name="T70" fmla="*/ 226 w 270"/>
                              <a:gd name="T71" fmla="*/ 57 h 248"/>
                              <a:gd name="T72" fmla="*/ 234 w 270"/>
                              <a:gd name="T73" fmla="*/ 58 h 248"/>
                              <a:gd name="T74" fmla="*/ 243 w 270"/>
                              <a:gd name="T75" fmla="*/ 59 h 248"/>
                              <a:gd name="T76" fmla="*/ 249 w 270"/>
                              <a:gd name="T77" fmla="*/ 59 h 248"/>
                              <a:gd name="T78" fmla="*/ 253 w 270"/>
                              <a:gd name="T79" fmla="*/ 58 h 248"/>
                              <a:gd name="T80" fmla="*/ 258 w 270"/>
                              <a:gd name="T81" fmla="*/ 56 h 248"/>
                              <a:gd name="T82" fmla="*/ 262 w 270"/>
                              <a:gd name="T83" fmla="*/ 54 h 248"/>
                              <a:gd name="T84" fmla="*/ 265 w 270"/>
                              <a:gd name="T85" fmla="*/ 50 h 248"/>
                              <a:gd name="T86" fmla="*/ 199 w 270"/>
                              <a:gd name="T87" fmla="*/ 143 h 248"/>
                              <a:gd name="T88" fmla="*/ 196 w 270"/>
                              <a:gd name="T89" fmla="*/ 136 h 248"/>
                              <a:gd name="T90" fmla="*/ 200 w 270"/>
                              <a:gd name="T91" fmla="*/ 130 h 248"/>
                              <a:gd name="T92" fmla="*/ 203 w 270"/>
                              <a:gd name="T93" fmla="*/ 125 h 248"/>
                              <a:gd name="T94" fmla="*/ 204 w 270"/>
                              <a:gd name="T95" fmla="*/ 121 h 248"/>
                              <a:gd name="T96" fmla="*/ 205 w 270"/>
                              <a:gd name="T97" fmla="*/ 118 h 248"/>
                              <a:gd name="T98" fmla="*/ 205 w 270"/>
                              <a:gd name="T99" fmla="*/ 116 h 248"/>
                              <a:gd name="T100" fmla="*/ 204 w 270"/>
                              <a:gd name="T101" fmla="*/ 113 h 248"/>
                              <a:gd name="T102" fmla="*/ 203 w 270"/>
                              <a:gd name="T103" fmla="*/ 112 h 248"/>
                              <a:gd name="T104" fmla="*/ 201 w 270"/>
                              <a:gd name="T105" fmla="*/ 110 h 248"/>
                              <a:gd name="T106" fmla="*/ 199 w 270"/>
                              <a:gd name="T107" fmla="*/ 108 h 248"/>
                              <a:gd name="T108" fmla="*/ 196 w 270"/>
                              <a:gd name="T109" fmla="*/ 107 h 248"/>
                              <a:gd name="T110" fmla="*/ 188 w 270"/>
                              <a:gd name="T111" fmla="*/ 105 h 248"/>
                              <a:gd name="T112" fmla="*/ 152 w 270"/>
                              <a:gd name="T113" fmla="*/ 94 h 248"/>
                              <a:gd name="T114" fmla="*/ 50 w 270"/>
                              <a:gd name="T115" fmla="*/ 69 h 248"/>
                              <a:gd name="T116" fmla="*/ 137 w 270"/>
                              <a:gd name="T117" fmla="*/ 91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70" h="248">
                                <a:moveTo>
                                  <a:pt x="152" y="94"/>
                                </a:moveTo>
                                <a:lnTo>
                                  <a:pt x="98" y="158"/>
                                </a:lnTo>
                                <a:lnTo>
                                  <a:pt x="110" y="180"/>
                                </a:lnTo>
                                <a:lnTo>
                                  <a:pt x="112" y="183"/>
                                </a:lnTo>
                                <a:lnTo>
                                  <a:pt x="114" y="185"/>
                                </a:lnTo>
                                <a:lnTo>
                                  <a:pt x="115" y="187"/>
                                </a:lnTo>
                                <a:lnTo>
                                  <a:pt x="117" y="190"/>
                                </a:lnTo>
                                <a:lnTo>
                                  <a:pt x="118" y="191"/>
                                </a:lnTo>
                                <a:lnTo>
                                  <a:pt x="120" y="193"/>
                                </a:lnTo>
                                <a:lnTo>
                                  <a:pt x="121" y="194"/>
                                </a:lnTo>
                                <a:lnTo>
                                  <a:pt x="123" y="195"/>
                                </a:lnTo>
                                <a:lnTo>
                                  <a:pt x="124" y="196"/>
                                </a:lnTo>
                                <a:lnTo>
                                  <a:pt x="124" y="197"/>
                                </a:lnTo>
                                <a:lnTo>
                                  <a:pt x="125" y="198"/>
                                </a:lnTo>
                                <a:lnTo>
                                  <a:pt x="126" y="198"/>
                                </a:lnTo>
                                <a:lnTo>
                                  <a:pt x="128" y="198"/>
                                </a:lnTo>
                                <a:lnTo>
                                  <a:pt x="129" y="199"/>
                                </a:lnTo>
                                <a:lnTo>
                                  <a:pt x="130" y="199"/>
                                </a:lnTo>
                                <a:lnTo>
                                  <a:pt x="132" y="199"/>
                                </a:lnTo>
                                <a:lnTo>
                                  <a:pt x="133" y="199"/>
                                </a:lnTo>
                                <a:lnTo>
                                  <a:pt x="134" y="199"/>
                                </a:lnTo>
                                <a:lnTo>
                                  <a:pt x="136" y="199"/>
                                </a:lnTo>
                                <a:lnTo>
                                  <a:pt x="137" y="199"/>
                                </a:lnTo>
                                <a:lnTo>
                                  <a:pt x="138" y="198"/>
                                </a:lnTo>
                                <a:lnTo>
                                  <a:pt x="139" y="198"/>
                                </a:lnTo>
                                <a:lnTo>
                                  <a:pt x="140" y="198"/>
                                </a:lnTo>
                                <a:lnTo>
                                  <a:pt x="142" y="197"/>
                                </a:lnTo>
                                <a:lnTo>
                                  <a:pt x="143" y="195"/>
                                </a:lnTo>
                                <a:lnTo>
                                  <a:pt x="146" y="194"/>
                                </a:lnTo>
                                <a:lnTo>
                                  <a:pt x="149" y="191"/>
                                </a:lnTo>
                                <a:lnTo>
                                  <a:pt x="152" y="189"/>
                                </a:lnTo>
                                <a:lnTo>
                                  <a:pt x="154" y="187"/>
                                </a:lnTo>
                                <a:lnTo>
                                  <a:pt x="157" y="183"/>
                                </a:lnTo>
                                <a:lnTo>
                                  <a:pt x="162" y="187"/>
                                </a:lnTo>
                                <a:lnTo>
                                  <a:pt x="113" y="248"/>
                                </a:lnTo>
                                <a:lnTo>
                                  <a:pt x="107" y="244"/>
                                </a:lnTo>
                                <a:lnTo>
                                  <a:pt x="108" y="243"/>
                                </a:lnTo>
                                <a:lnTo>
                                  <a:pt x="108" y="242"/>
                                </a:lnTo>
                                <a:lnTo>
                                  <a:pt x="109" y="240"/>
                                </a:lnTo>
                                <a:lnTo>
                                  <a:pt x="110" y="239"/>
                                </a:lnTo>
                                <a:lnTo>
                                  <a:pt x="110" y="237"/>
                                </a:lnTo>
                                <a:lnTo>
                                  <a:pt x="112" y="235"/>
                                </a:lnTo>
                                <a:lnTo>
                                  <a:pt x="112" y="234"/>
                                </a:lnTo>
                                <a:lnTo>
                                  <a:pt x="112" y="233"/>
                                </a:lnTo>
                                <a:lnTo>
                                  <a:pt x="113" y="231"/>
                                </a:lnTo>
                                <a:lnTo>
                                  <a:pt x="113" y="230"/>
                                </a:lnTo>
                                <a:lnTo>
                                  <a:pt x="113" y="228"/>
                                </a:lnTo>
                                <a:lnTo>
                                  <a:pt x="113" y="227"/>
                                </a:lnTo>
                                <a:lnTo>
                                  <a:pt x="113" y="225"/>
                                </a:lnTo>
                                <a:lnTo>
                                  <a:pt x="113" y="224"/>
                                </a:lnTo>
                                <a:lnTo>
                                  <a:pt x="113" y="223"/>
                                </a:lnTo>
                                <a:lnTo>
                                  <a:pt x="113" y="222"/>
                                </a:lnTo>
                                <a:lnTo>
                                  <a:pt x="112" y="218"/>
                                </a:lnTo>
                                <a:lnTo>
                                  <a:pt x="110" y="215"/>
                                </a:lnTo>
                                <a:lnTo>
                                  <a:pt x="109" y="211"/>
                                </a:lnTo>
                                <a:lnTo>
                                  <a:pt x="107" y="206"/>
                                </a:lnTo>
                                <a:lnTo>
                                  <a:pt x="105" y="201"/>
                                </a:lnTo>
                                <a:lnTo>
                                  <a:pt x="103" y="195"/>
                                </a:lnTo>
                                <a:lnTo>
                                  <a:pt x="101" y="193"/>
                                </a:lnTo>
                                <a:lnTo>
                                  <a:pt x="100" y="190"/>
                                </a:lnTo>
                                <a:lnTo>
                                  <a:pt x="98" y="187"/>
                                </a:lnTo>
                                <a:lnTo>
                                  <a:pt x="97" y="184"/>
                                </a:lnTo>
                                <a:lnTo>
                                  <a:pt x="0" y="3"/>
                                </a:lnTo>
                                <a:lnTo>
                                  <a:pt x="2" y="0"/>
                                </a:lnTo>
                                <a:lnTo>
                                  <a:pt x="209" y="53"/>
                                </a:lnTo>
                                <a:lnTo>
                                  <a:pt x="213" y="54"/>
                                </a:lnTo>
                                <a:lnTo>
                                  <a:pt x="216" y="55"/>
                                </a:lnTo>
                                <a:lnTo>
                                  <a:pt x="220" y="56"/>
                                </a:lnTo>
                                <a:lnTo>
                                  <a:pt x="224" y="57"/>
                                </a:lnTo>
                                <a:lnTo>
                                  <a:pt x="226" y="57"/>
                                </a:lnTo>
                                <a:lnTo>
                                  <a:pt x="229" y="58"/>
                                </a:lnTo>
                                <a:lnTo>
                                  <a:pt x="234" y="58"/>
                                </a:lnTo>
                                <a:lnTo>
                                  <a:pt x="239" y="59"/>
                                </a:lnTo>
                                <a:lnTo>
                                  <a:pt x="243" y="59"/>
                                </a:lnTo>
                                <a:lnTo>
                                  <a:pt x="247" y="59"/>
                                </a:lnTo>
                                <a:lnTo>
                                  <a:pt x="249" y="59"/>
                                </a:lnTo>
                                <a:lnTo>
                                  <a:pt x="251" y="58"/>
                                </a:lnTo>
                                <a:lnTo>
                                  <a:pt x="253" y="58"/>
                                </a:lnTo>
                                <a:lnTo>
                                  <a:pt x="256" y="57"/>
                                </a:lnTo>
                                <a:lnTo>
                                  <a:pt x="258" y="56"/>
                                </a:lnTo>
                                <a:lnTo>
                                  <a:pt x="260" y="55"/>
                                </a:lnTo>
                                <a:lnTo>
                                  <a:pt x="262" y="54"/>
                                </a:lnTo>
                                <a:lnTo>
                                  <a:pt x="264" y="52"/>
                                </a:lnTo>
                                <a:lnTo>
                                  <a:pt x="265" y="50"/>
                                </a:lnTo>
                                <a:lnTo>
                                  <a:pt x="270" y="54"/>
                                </a:lnTo>
                                <a:lnTo>
                                  <a:pt x="199" y="143"/>
                                </a:lnTo>
                                <a:lnTo>
                                  <a:pt x="194" y="139"/>
                                </a:lnTo>
                                <a:lnTo>
                                  <a:pt x="196" y="136"/>
                                </a:lnTo>
                                <a:lnTo>
                                  <a:pt x="198" y="133"/>
                                </a:lnTo>
                                <a:lnTo>
                                  <a:pt x="200" y="130"/>
                                </a:lnTo>
                                <a:lnTo>
                                  <a:pt x="201" y="127"/>
                                </a:lnTo>
                                <a:lnTo>
                                  <a:pt x="203" y="125"/>
                                </a:lnTo>
                                <a:lnTo>
                                  <a:pt x="203" y="123"/>
                                </a:lnTo>
                                <a:lnTo>
                                  <a:pt x="204" y="121"/>
                                </a:lnTo>
                                <a:lnTo>
                                  <a:pt x="205" y="120"/>
                                </a:lnTo>
                                <a:lnTo>
                                  <a:pt x="205" y="118"/>
                                </a:lnTo>
                                <a:lnTo>
                                  <a:pt x="205" y="116"/>
                                </a:lnTo>
                                <a:lnTo>
                                  <a:pt x="205" y="115"/>
                                </a:lnTo>
                                <a:lnTo>
                                  <a:pt x="204" y="113"/>
                                </a:lnTo>
                                <a:lnTo>
                                  <a:pt x="203" y="112"/>
                                </a:lnTo>
                                <a:lnTo>
                                  <a:pt x="202" y="111"/>
                                </a:lnTo>
                                <a:lnTo>
                                  <a:pt x="201" y="110"/>
                                </a:lnTo>
                                <a:lnTo>
                                  <a:pt x="200" y="109"/>
                                </a:lnTo>
                                <a:lnTo>
                                  <a:pt x="199" y="108"/>
                                </a:lnTo>
                                <a:lnTo>
                                  <a:pt x="197" y="108"/>
                                </a:lnTo>
                                <a:lnTo>
                                  <a:pt x="196" y="107"/>
                                </a:lnTo>
                                <a:lnTo>
                                  <a:pt x="192" y="105"/>
                                </a:lnTo>
                                <a:lnTo>
                                  <a:pt x="188" y="105"/>
                                </a:lnTo>
                                <a:lnTo>
                                  <a:pt x="183" y="103"/>
                                </a:lnTo>
                                <a:lnTo>
                                  <a:pt x="152" y="94"/>
                                </a:lnTo>
                                <a:close/>
                                <a:moveTo>
                                  <a:pt x="137" y="91"/>
                                </a:moveTo>
                                <a:lnTo>
                                  <a:pt x="50" y="69"/>
                                </a:lnTo>
                                <a:lnTo>
                                  <a:pt x="92" y="146"/>
                                </a:lnTo>
                                <a:lnTo>
                                  <a:pt x="137" y="9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4" name="Freeform 42"/>
                        <wps:cNvSpPr>
                          <a:spLocks noEditPoints="1"/>
                        </wps:cNvSpPr>
                        <wps:spPr bwMode="auto">
                          <a:xfrm>
                            <a:off x="5213" y="3813"/>
                            <a:ext cx="218" cy="211"/>
                          </a:xfrm>
                          <a:custGeom>
                            <a:avLst/>
                            <a:gdLst>
                              <a:gd name="T0" fmla="*/ 170 w 292"/>
                              <a:gd name="T1" fmla="*/ 272 h 285"/>
                              <a:gd name="T2" fmla="*/ 176 w 292"/>
                              <a:gd name="T3" fmla="*/ 264 h 285"/>
                              <a:gd name="T4" fmla="*/ 177 w 292"/>
                              <a:gd name="T5" fmla="*/ 256 h 285"/>
                              <a:gd name="T6" fmla="*/ 175 w 292"/>
                              <a:gd name="T7" fmla="*/ 249 h 285"/>
                              <a:gd name="T8" fmla="*/ 167 w 292"/>
                              <a:gd name="T9" fmla="*/ 240 h 285"/>
                              <a:gd name="T10" fmla="*/ 46 w 292"/>
                              <a:gd name="T11" fmla="*/ 118 h 285"/>
                              <a:gd name="T12" fmla="*/ 36 w 292"/>
                              <a:gd name="T13" fmla="*/ 110 h 285"/>
                              <a:gd name="T14" fmla="*/ 29 w 292"/>
                              <a:gd name="T15" fmla="*/ 108 h 285"/>
                              <a:gd name="T16" fmla="*/ 21 w 292"/>
                              <a:gd name="T17" fmla="*/ 109 h 285"/>
                              <a:gd name="T18" fmla="*/ 13 w 292"/>
                              <a:gd name="T19" fmla="*/ 114 h 285"/>
                              <a:gd name="T20" fmla="*/ 77 w 292"/>
                              <a:gd name="T21" fmla="*/ 45 h 285"/>
                              <a:gd name="T22" fmla="*/ 95 w 292"/>
                              <a:gd name="T23" fmla="*/ 29 h 285"/>
                              <a:gd name="T24" fmla="*/ 113 w 292"/>
                              <a:gd name="T25" fmla="*/ 17 h 285"/>
                              <a:gd name="T26" fmla="*/ 130 w 292"/>
                              <a:gd name="T27" fmla="*/ 7 h 285"/>
                              <a:gd name="T28" fmla="*/ 151 w 292"/>
                              <a:gd name="T29" fmla="*/ 2 h 285"/>
                              <a:gd name="T30" fmla="*/ 170 w 292"/>
                              <a:gd name="T31" fmla="*/ 0 h 285"/>
                              <a:gd name="T32" fmla="*/ 191 w 292"/>
                              <a:gd name="T33" fmla="*/ 2 h 285"/>
                              <a:gd name="T34" fmla="*/ 210 w 292"/>
                              <a:gd name="T35" fmla="*/ 7 h 285"/>
                              <a:gd name="T36" fmla="*/ 229 w 292"/>
                              <a:gd name="T37" fmla="*/ 18 h 285"/>
                              <a:gd name="T38" fmla="*/ 246 w 292"/>
                              <a:gd name="T39" fmla="*/ 30 h 285"/>
                              <a:gd name="T40" fmla="*/ 260 w 292"/>
                              <a:gd name="T41" fmla="*/ 43 h 285"/>
                              <a:gd name="T42" fmla="*/ 270 w 292"/>
                              <a:gd name="T43" fmla="*/ 55 h 285"/>
                              <a:gd name="T44" fmla="*/ 277 w 292"/>
                              <a:gd name="T45" fmla="*/ 66 h 285"/>
                              <a:gd name="T46" fmla="*/ 283 w 292"/>
                              <a:gd name="T47" fmla="*/ 79 h 285"/>
                              <a:gd name="T48" fmla="*/ 288 w 292"/>
                              <a:gd name="T49" fmla="*/ 92 h 285"/>
                              <a:gd name="T50" fmla="*/ 291 w 292"/>
                              <a:gd name="T51" fmla="*/ 103 h 285"/>
                              <a:gd name="T52" fmla="*/ 292 w 292"/>
                              <a:gd name="T53" fmla="*/ 125 h 285"/>
                              <a:gd name="T54" fmla="*/ 288 w 292"/>
                              <a:gd name="T55" fmla="*/ 146 h 285"/>
                              <a:gd name="T56" fmla="*/ 277 w 292"/>
                              <a:gd name="T57" fmla="*/ 169 h 285"/>
                              <a:gd name="T58" fmla="*/ 264 w 292"/>
                              <a:gd name="T59" fmla="*/ 190 h 285"/>
                              <a:gd name="T60" fmla="*/ 251 w 292"/>
                              <a:gd name="T61" fmla="*/ 205 h 285"/>
                              <a:gd name="T62" fmla="*/ 204 w 292"/>
                              <a:gd name="T63" fmla="*/ 197 h 285"/>
                              <a:gd name="T64" fmla="*/ 215 w 292"/>
                              <a:gd name="T65" fmla="*/ 205 h 285"/>
                              <a:gd name="T66" fmla="*/ 220 w 292"/>
                              <a:gd name="T67" fmla="*/ 208 h 285"/>
                              <a:gd name="T68" fmla="*/ 224 w 292"/>
                              <a:gd name="T69" fmla="*/ 208 h 285"/>
                              <a:gd name="T70" fmla="*/ 231 w 292"/>
                              <a:gd name="T71" fmla="*/ 205 h 285"/>
                              <a:gd name="T72" fmla="*/ 239 w 292"/>
                              <a:gd name="T73" fmla="*/ 199 h 285"/>
                              <a:gd name="T74" fmla="*/ 250 w 292"/>
                              <a:gd name="T75" fmla="*/ 185 h 285"/>
                              <a:gd name="T76" fmla="*/ 255 w 292"/>
                              <a:gd name="T77" fmla="*/ 171 h 285"/>
                              <a:gd name="T78" fmla="*/ 256 w 292"/>
                              <a:gd name="T79" fmla="*/ 157 h 285"/>
                              <a:gd name="T80" fmla="*/ 250 w 292"/>
                              <a:gd name="T81" fmla="*/ 135 h 285"/>
                              <a:gd name="T82" fmla="*/ 242 w 292"/>
                              <a:gd name="T83" fmla="*/ 122 h 285"/>
                              <a:gd name="T84" fmla="*/ 235 w 292"/>
                              <a:gd name="T85" fmla="*/ 109 h 285"/>
                              <a:gd name="T86" fmla="*/ 225 w 292"/>
                              <a:gd name="T87" fmla="*/ 98 h 285"/>
                              <a:gd name="T88" fmla="*/ 214 w 292"/>
                              <a:gd name="T89" fmla="*/ 85 h 285"/>
                              <a:gd name="T90" fmla="*/ 196 w 292"/>
                              <a:gd name="T91" fmla="*/ 68 h 285"/>
                              <a:gd name="T92" fmla="*/ 176 w 292"/>
                              <a:gd name="T93" fmla="*/ 54 h 285"/>
                              <a:gd name="T94" fmla="*/ 157 w 292"/>
                              <a:gd name="T95" fmla="*/ 44 h 285"/>
                              <a:gd name="T96" fmla="*/ 141 w 292"/>
                              <a:gd name="T97" fmla="*/ 39 h 285"/>
                              <a:gd name="T98" fmla="*/ 127 w 292"/>
                              <a:gd name="T99" fmla="*/ 37 h 285"/>
                              <a:gd name="T100" fmla="*/ 116 w 292"/>
                              <a:gd name="T101" fmla="*/ 38 h 285"/>
                              <a:gd name="T102" fmla="*/ 104 w 292"/>
                              <a:gd name="T103" fmla="*/ 42 h 285"/>
                              <a:gd name="T104" fmla="*/ 95 w 292"/>
                              <a:gd name="T105" fmla="*/ 47 h 285"/>
                              <a:gd name="T106" fmla="*/ 84 w 292"/>
                              <a:gd name="T107" fmla="*/ 57 h 285"/>
                              <a:gd name="T108" fmla="*/ 75 w 292"/>
                              <a:gd name="T109" fmla="*/ 66 h 2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92" h="285">
                                <a:moveTo>
                                  <a:pt x="166" y="285"/>
                                </a:moveTo>
                                <a:lnTo>
                                  <a:pt x="162" y="281"/>
                                </a:lnTo>
                                <a:lnTo>
                                  <a:pt x="167" y="275"/>
                                </a:lnTo>
                                <a:lnTo>
                                  <a:pt x="169" y="274"/>
                                </a:lnTo>
                                <a:lnTo>
                                  <a:pt x="170" y="272"/>
                                </a:lnTo>
                                <a:lnTo>
                                  <a:pt x="171" y="270"/>
                                </a:lnTo>
                                <a:lnTo>
                                  <a:pt x="173" y="269"/>
                                </a:lnTo>
                                <a:lnTo>
                                  <a:pt x="174" y="267"/>
                                </a:lnTo>
                                <a:lnTo>
                                  <a:pt x="175" y="266"/>
                                </a:lnTo>
                                <a:lnTo>
                                  <a:pt x="176" y="264"/>
                                </a:lnTo>
                                <a:lnTo>
                                  <a:pt x="176" y="263"/>
                                </a:lnTo>
                                <a:lnTo>
                                  <a:pt x="176" y="260"/>
                                </a:lnTo>
                                <a:lnTo>
                                  <a:pt x="176" y="259"/>
                                </a:lnTo>
                                <a:lnTo>
                                  <a:pt x="177" y="257"/>
                                </a:lnTo>
                                <a:lnTo>
                                  <a:pt x="177" y="256"/>
                                </a:lnTo>
                                <a:lnTo>
                                  <a:pt x="176" y="254"/>
                                </a:lnTo>
                                <a:lnTo>
                                  <a:pt x="176" y="253"/>
                                </a:lnTo>
                                <a:lnTo>
                                  <a:pt x="176" y="251"/>
                                </a:lnTo>
                                <a:lnTo>
                                  <a:pt x="176" y="250"/>
                                </a:lnTo>
                                <a:lnTo>
                                  <a:pt x="175" y="249"/>
                                </a:lnTo>
                                <a:lnTo>
                                  <a:pt x="174" y="247"/>
                                </a:lnTo>
                                <a:lnTo>
                                  <a:pt x="173" y="246"/>
                                </a:lnTo>
                                <a:lnTo>
                                  <a:pt x="171" y="244"/>
                                </a:lnTo>
                                <a:lnTo>
                                  <a:pt x="170" y="242"/>
                                </a:lnTo>
                                <a:lnTo>
                                  <a:pt x="167" y="240"/>
                                </a:lnTo>
                                <a:lnTo>
                                  <a:pt x="165" y="237"/>
                                </a:lnTo>
                                <a:lnTo>
                                  <a:pt x="162" y="234"/>
                                </a:lnTo>
                                <a:lnTo>
                                  <a:pt x="52" y="124"/>
                                </a:lnTo>
                                <a:lnTo>
                                  <a:pt x="49" y="120"/>
                                </a:lnTo>
                                <a:lnTo>
                                  <a:pt x="46" y="118"/>
                                </a:lnTo>
                                <a:lnTo>
                                  <a:pt x="44" y="115"/>
                                </a:lnTo>
                                <a:lnTo>
                                  <a:pt x="42" y="114"/>
                                </a:lnTo>
                                <a:lnTo>
                                  <a:pt x="39" y="112"/>
                                </a:lnTo>
                                <a:lnTo>
                                  <a:pt x="38" y="111"/>
                                </a:lnTo>
                                <a:lnTo>
                                  <a:pt x="36" y="110"/>
                                </a:lnTo>
                                <a:lnTo>
                                  <a:pt x="34" y="109"/>
                                </a:lnTo>
                                <a:lnTo>
                                  <a:pt x="33" y="108"/>
                                </a:lnTo>
                                <a:lnTo>
                                  <a:pt x="31" y="108"/>
                                </a:lnTo>
                                <a:lnTo>
                                  <a:pt x="29" y="108"/>
                                </a:lnTo>
                                <a:lnTo>
                                  <a:pt x="28" y="108"/>
                                </a:lnTo>
                                <a:lnTo>
                                  <a:pt x="26" y="108"/>
                                </a:lnTo>
                                <a:lnTo>
                                  <a:pt x="25" y="108"/>
                                </a:lnTo>
                                <a:lnTo>
                                  <a:pt x="23" y="109"/>
                                </a:lnTo>
                                <a:lnTo>
                                  <a:pt x="21" y="109"/>
                                </a:lnTo>
                                <a:lnTo>
                                  <a:pt x="20" y="110"/>
                                </a:lnTo>
                                <a:lnTo>
                                  <a:pt x="18" y="111"/>
                                </a:lnTo>
                                <a:lnTo>
                                  <a:pt x="17" y="111"/>
                                </a:lnTo>
                                <a:lnTo>
                                  <a:pt x="15" y="113"/>
                                </a:lnTo>
                                <a:lnTo>
                                  <a:pt x="13" y="114"/>
                                </a:lnTo>
                                <a:lnTo>
                                  <a:pt x="12" y="115"/>
                                </a:lnTo>
                                <a:lnTo>
                                  <a:pt x="10" y="117"/>
                                </a:lnTo>
                                <a:lnTo>
                                  <a:pt x="4" y="123"/>
                                </a:lnTo>
                                <a:lnTo>
                                  <a:pt x="0" y="118"/>
                                </a:lnTo>
                                <a:lnTo>
                                  <a:pt x="77" y="45"/>
                                </a:lnTo>
                                <a:lnTo>
                                  <a:pt x="80" y="41"/>
                                </a:lnTo>
                                <a:lnTo>
                                  <a:pt x="84" y="38"/>
                                </a:lnTo>
                                <a:lnTo>
                                  <a:pt x="87" y="35"/>
                                </a:lnTo>
                                <a:lnTo>
                                  <a:pt x="91" y="32"/>
                                </a:lnTo>
                                <a:lnTo>
                                  <a:pt x="95" y="29"/>
                                </a:lnTo>
                                <a:lnTo>
                                  <a:pt x="98" y="26"/>
                                </a:lnTo>
                                <a:lnTo>
                                  <a:pt x="102" y="24"/>
                                </a:lnTo>
                                <a:lnTo>
                                  <a:pt x="107" y="21"/>
                                </a:lnTo>
                                <a:lnTo>
                                  <a:pt x="110" y="19"/>
                                </a:lnTo>
                                <a:lnTo>
                                  <a:pt x="113" y="17"/>
                                </a:lnTo>
                                <a:lnTo>
                                  <a:pt x="117" y="14"/>
                                </a:lnTo>
                                <a:lnTo>
                                  <a:pt x="120" y="12"/>
                                </a:lnTo>
                                <a:lnTo>
                                  <a:pt x="124" y="10"/>
                                </a:lnTo>
                                <a:lnTo>
                                  <a:pt x="127" y="9"/>
                                </a:lnTo>
                                <a:lnTo>
                                  <a:pt x="130" y="7"/>
                                </a:lnTo>
                                <a:lnTo>
                                  <a:pt x="134" y="6"/>
                                </a:lnTo>
                                <a:lnTo>
                                  <a:pt x="137" y="5"/>
                                </a:lnTo>
                                <a:lnTo>
                                  <a:pt x="141" y="4"/>
                                </a:lnTo>
                                <a:lnTo>
                                  <a:pt x="147" y="2"/>
                                </a:lnTo>
                                <a:lnTo>
                                  <a:pt x="151" y="2"/>
                                </a:lnTo>
                                <a:lnTo>
                                  <a:pt x="154" y="1"/>
                                </a:lnTo>
                                <a:lnTo>
                                  <a:pt x="158" y="1"/>
                                </a:lnTo>
                                <a:lnTo>
                                  <a:pt x="162" y="0"/>
                                </a:lnTo>
                                <a:lnTo>
                                  <a:pt x="166" y="0"/>
                                </a:lnTo>
                                <a:lnTo>
                                  <a:pt x="170" y="0"/>
                                </a:lnTo>
                                <a:lnTo>
                                  <a:pt x="174" y="0"/>
                                </a:lnTo>
                                <a:lnTo>
                                  <a:pt x="179" y="0"/>
                                </a:lnTo>
                                <a:lnTo>
                                  <a:pt x="183" y="1"/>
                                </a:lnTo>
                                <a:lnTo>
                                  <a:pt x="187" y="1"/>
                                </a:lnTo>
                                <a:lnTo>
                                  <a:pt x="191" y="2"/>
                                </a:lnTo>
                                <a:lnTo>
                                  <a:pt x="195" y="2"/>
                                </a:lnTo>
                                <a:lnTo>
                                  <a:pt x="199" y="4"/>
                                </a:lnTo>
                                <a:lnTo>
                                  <a:pt x="202" y="5"/>
                                </a:lnTo>
                                <a:lnTo>
                                  <a:pt x="206" y="6"/>
                                </a:lnTo>
                                <a:lnTo>
                                  <a:pt x="210" y="7"/>
                                </a:lnTo>
                                <a:lnTo>
                                  <a:pt x="215" y="9"/>
                                </a:lnTo>
                                <a:lnTo>
                                  <a:pt x="218" y="11"/>
                                </a:lnTo>
                                <a:lnTo>
                                  <a:pt x="222" y="13"/>
                                </a:lnTo>
                                <a:lnTo>
                                  <a:pt x="226" y="14"/>
                                </a:lnTo>
                                <a:lnTo>
                                  <a:pt x="229" y="18"/>
                                </a:lnTo>
                                <a:lnTo>
                                  <a:pt x="233" y="20"/>
                                </a:lnTo>
                                <a:lnTo>
                                  <a:pt x="236" y="22"/>
                                </a:lnTo>
                                <a:lnTo>
                                  <a:pt x="239" y="24"/>
                                </a:lnTo>
                                <a:lnTo>
                                  <a:pt x="243" y="27"/>
                                </a:lnTo>
                                <a:lnTo>
                                  <a:pt x="246" y="30"/>
                                </a:lnTo>
                                <a:lnTo>
                                  <a:pt x="250" y="32"/>
                                </a:lnTo>
                                <a:lnTo>
                                  <a:pt x="253" y="35"/>
                                </a:lnTo>
                                <a:lnTo>
                                  <a:pt x="257" y="38"/>
                                </a:lnTo>
                                <a:lnTo>
                                  <a:pt x="258" y="41"/>
                                </a:lnTo>
                                <a:lnTo>
                                  <a:pt x="260" y="43"/>
                                </a:lnTo>
                                <a:lnTo>
                                  <a:pt x="262" y="45"/>
                                </a:lnTo>
                                <a:lnTo>
                                  <a:pt x="264" y="47"/>
                                </a:lnTo>
                                <a:lnTo>
                                  <a:pt x="266" y="49"/>
                                </a:lnTo>
                                <a:lnTo>
                                  <a:pt x="268" y="53"/>
                                </a:lnTo>
                                <a:lnTo>
                                  <a:pt x="270" y="55"/>
                                </a:lnTo>
                                <a:lnTo>
                                  <a:pt x="271" y="57"/>
                                </a:lnTo>
                                <a:lnTo>
                                  <a:pt x="273" y="59"/>
                                </a:lnTo>
                                <a:lnTo>
                                  <a:pt x="274" y="62"/>
                                </a:lnTo>
                                <a:lnTo>
                                  <a:pt x="276" y="64"/>
                                </a:lnTo>
                                <a:lnTo>
                                  <a:pt x="277" y="66"/>
                                </a:lnTo>
                                <a:lnTo>
                                  <a:pt x="278" y="69"/>
                                </a:lnTo>
                                <a:lnTo>
                                  <a:pt x="280" y="71"/>
                                </a:lnTo>
                                <a:lnTo>
                                  <a:pt x="281" y="74"/>
                                </a:lnTo>
                                <a:lnTo>
                                  <a:pt x="282" y="76"/>
                                </a:lnTo>
                                <a:lnTo>
                                  <a:pt x="283" y="79"/>
                                </a:lnTo>
                                <a:lnTo>
                                  <a:pt x="284" y="81"/>
                                </a:lnTo>
                                <a:lnTo>
                                  <a:pt x="286" y="83"/>
                                </a:lnTo>
                                <a:lnTo>
                                  <a:pt x="287" y="87"/>
                                </a:lnTo>
                                <a:lnTo>
                                  <a:pt x="287" y="89"/>
                                </a:lnTo>
                                <a:lnTo>
                                  <a:pt x="288" y="92"/>
                                </a:lnTo>
                                <a:lnTo>
                                  <a:pt x="289" y="94"/>
                                </a:lnTo>
                                <a:lnTo>
                                  <a:pt x="290" y="96"/>
                                </a:lnTo>
                                <a:lnTo>
                                  <a:pt x="290" y="99"/>
                                </a:lnTo>
                                <a:lnTo>
                                  <a:pt x="291" y="101"/>
                                </a:lnTo>
                                <a:lnTo>
                                  <a:pt x="291" y="103"/>
                                </a:lnTo>
                                <a:lnTo>
                                  <a:pt x="292" y="106"/>
                                </a:lnTo>
                                <a:lnTo>
                                  <a:pt x="292" y="111"/>
                                </a:lnTo>
                                <a:lnTo>
                                  <a:pt x="292" y="115"/>
                                </a:lnTo>
                                <a:lnTo>
                                  <a:pt x="292" y="119"/>
                                </a:lnTo>
                                <a:lnTo>
                                  <a:pt x="292" y="125"/>
                                </a:lnTo>
                                <a:lnTo>
                                  <a:pt x="292" y="129"/>
                                </a:lnTo>
                                <a:lnTo>
                                  <a:pt x="291" y="134"/>
                                </a:lnTo>
                                <a:lnTo>
                                  <a:pt x="290" y="138"/>
                                </a:lnTo>
                                <a:lnTo>
                                  <a:pt x="289" y="142"/>
                                </a:lnTo>
                                <a:lnTo>
                                  <a:pt x="288" y="146"/>
                                </a:lnTo>
                                <a:lnTo>
                                  <a:pt x="287" y="151"/>
                                </a:lnTo>
                                <a:lnTo>
                                  <a:pt x="284" y="155"/>
                                </a:lnTo>
                                <a:lnTo>
                                  <a:pt x="282" y="160"/>
                                </a:lnTo>
                                <a:lnTo>
                                  <a:pt x="280" y="165"/>
                                </a:lnTo>
                                <a:lnTo>
                                  <a:pt x="277" y="169"/>
                                </a:lnTo>
                                <a:lnTo>
                                  <a:pt x="275" y="173"/>
                                </a:lnTo>
                                <a:lnTo>
                                  <a:pt x="272" y="178"/>
                                </a:lnTo>
                                <a:lnTo>
                                  <a:pt x="269" y="183"/>
                                </a:lnTo>
                                <a:lnTo>
                                  <a:pt x="266" y="188"/>
                                </a:lnTo>
                                <a:lnTo>
                                  <a:pt x="264" y="190"/>
                                </a:lnTo>
                                <a:lnTo>
                                  <a:pt x="262" y="193"/>
                                </a:lnTo>
                                <a:lnTo>
                                  <a:pt x="259" y="196"/>
                                </a:lnTo>
                                <a:lnTo>
                                  <a:pt x="257" y="199"/>
                                </a:lnTo>
                                <a:lnTo>
                                  <a:pt x="254" y="202"/>
                                </a:lnTo>
                                <a:lnTo>
                                  <a:pt x="251" y="205"/>
                                </a:lnTo>
                                <a:lnTo>
                                  <a:pt x="246" y="209"/>
                                </a:lnTo>
                                <a:lnTo>
                                  <a:pt x="243" y="212"/>
                                </a:lnTo>
                                <a:lnTo>
                                  <a:pt x="166" y="285"/>
                                </a:lnTo>
                                <a:close/>
                                <a:moveTo>
                                  <a:pt x="75" y="66"/>
                                </a:moveTo>
                                <a:lnTo>
                                  <a:pt x="204" y="197"/>
                                </a:lnTo>
                                <a:lnTo>
                                  <a:pt x="206" y="199"/>
                                </a:lnTo>
                                <a:lnTo>
                                  <a:pt x="209" y="201"/>
                                </a:lnTo>
                                <a:lnTo>
                                  <a:pt x="211" y="202"/>
                                </a:lnTo>
                                <a:lnTo>
                                  <a:pt x="212" y="204"/>
                                </a:lnTo>
                                <a:lnTo>
                                  <a:pt x="215" y="205"/>
                                </a:lnTo>
                                <a:lnTo>
                                  <a:pt x="217" y="206"/>
                                </a:lnTo>
                                <a:lnTo>
                                  <a:pt x="217" y="207"/>
                                </a:lnTo>
                                <a:lnTo>
                                  <a:pt x="218" y="208"/>
                                </a:lnTo>
                                <a:lnTo>
                                  <a:pt x="219" y="208"/>
                                </a:lnTo>
                                <a:lnTo>
                                  <a:pt x="220" y="208"/>
                                </a:lnTo>
                                <a:lnTo>
                                  <a:pt x="221" y="208"/>
                                </a:lnTo>
                                <a:lnTo>
                                  <a:pt x="222" y="209"/>
                                </a:lnTo>
                                <a:lnTo>
                                  <a:pt x="223" y="208"/>
                                </a:lnTo>
                                <a:lnTo>
                                  <a:pt x="224" y="208"/>
                                </a:lnTo>
                                <a:lnTo>
                                  <a:pt x="225" y="208"/>
                                </a:lnTo>
                                <a:lnTo>
                                  <a:pt x="227" y="208"/>
                                </a:lnTo>
                                <a:lnTo>
                                  <a:pt x="228" y="207"/>
                                </a:lnTo>
                                <a:lnTo>
                                  <a:pt x="229" y="206"/>
                                </a:lnTo>
                                <a:lnTo>
                                  <a:pt x="231" y="205"/>
                                </a:lnTo>
                                <a:lnTo>
                                  <a:pt x="232" y="205"/>
                                </a:lnTo>
                                <a:lnTo>
                                  <a:pt x="234" y="203"/>
                                </a:lnTo>
                                <a:lnTo>
                                  <a:pt x="235" y="202"/>
                                </a:lnTo>
                                <a:lnTo>
                                  <a:pt x="237" y="201"/>
                                </a:lnTo>
                                <a:lnTo>
                                  <a:pt x="239" y="199"/>
                                </a:lnTo>
                                <a:lnTo>
                                  <a:pt x="241" y="196"/>
                                </a:lnTo>
                                <a:lnTo>
                                  <a:pt x="244" y="193"/>
                                </a:lnTo>
                                <a:lnTo>
                                  <a:pt x="246" y="190"/>
                                </a:lnTo>
                                <a:lnTo>
                                  <a:pt x="247" y="188"/>
                                </a:lnTo>
                                <a:lnTo>
                                  <a:pt x="250" y="185"/>
                                </a:lnTo>
                                <a:lnTo>
                                  <a:pt x="251" y="182"/>
                                </a:lnTo>
                                <a:lnTo>
                                  <a:pt x="252" y="180"/>
                                </a:lnTo>
                                <a:lnTo>
                                  <a:pt x="253" y="177"/>
                                </a:lnTo>
                                <a:lnTo>
                                  <a:pt x="254" y="174"/>
                                </a:lnTo>
                                <a:lnTo>
                                  <a:pt x="255" y="171"/>
                                </a:lnTo>
                                <a:lnTo>
                                  <a:pt x="255" y="168"/>
                                </a:lnTo>
                                <a:lnTo>
                                  <a:pt x="256" y="166"/>
                                </a:lnTo>
                                <a:lnTo>
                                  <a:pt x="256" y="162"/>
                                </a:lnTo>
                                <a:lnTo>
                                  <a:pt x="256" y="160"/>
                                </a:lnTo>
                                <a:lnTo>
                                  <a:pt x="256" y="157"/>
                                </a:lnTo>
                                <a:lnTo>
                                  <a:pt x="255" y="152"/>
                                </a:lnTo>
                                <a:lnTo>
                                  <a:pt x="254" y="147"/>
                                </a:lnTo>
                                <a:lnTo>
                                  <a:pt x="253" y="143"/>
                                </a:lnTo>
                                <a:lnTo>
                                  <a:pt x="252" y="139"/>
                                </a:lnTo>
                                <a:lnTo>
                                  <a:pt x="250" y="135"/>
                                </a:lnTo>
                                <a:lnTo>
                                  <a:pt x="247" y="131"/>
                                </a:lnTo>
                                <a:lnTo>
                                  <a:pt x="246" y="128"/>
                                </a:lnTo>
                                <a:lnTo>
                                  <a:pt x="245" y="126"/>
                                </a:lnTo>
                                <a:lnTo>
                                  <a:pt x="243" y="124"/>
                                </a:lnTo>
                                <a:lnTo>
                                  <a:pt x="242" y="122"/>
                                </a:lnTo>
                                <a:lnTo>
                                  <a:pt x="241" y="119"/>
                                </a:lnTo>
                                <a:lnTo>
                                  <a:pt x="239" y="116"/>
                                </a:lnTo>
                                <a:lnTo>
                                  <a:pt x="238" y="114"/>
                                </a:lnTo>
                                <a:lnTo>
                                  <a:pt x="236" y="111"/>
                                </a:lnTo>
                                <a:lnTo>
                                  <a:pt x="235" y="109"/>
                                </a:lnTo>
                                <a:lnTo>
                                  <a:pt x="233" y="107"/>
                                </a:lnTo>
                                <a:lnTo>
                                  <a:pt x="231" y="105"/>
                                </a:lnTo>
                                <a:lnTo>
                                  <a:pt x="229" y="102"/>
                                </a:lnTo>
                                <a:lnTo>
                                  <a:pt x="227" y="100"/>
                                </a:lnTo>
                                <a:lnTo>
                                  <a:pt x="225" y="98"/>
                                </a:lnTo>
                                <a:lnTo>
                                  <a:pt x="223" y="95"/>
                                </a:lnTo>
                                <a:lnTo>
                                  <a:pt x="221" y="93"/>
                                </a:lnTo>
                                <a:lnTo>
                                  <a:pt x="219" y="91"/>
                                </a:lnTo>
                                <a:lnTo>
                                  <a:pt x="217" y="88"/>
                                </a:lnTo>
                                <a:lnTo>
                                  <a:pt x="214" y="85"/>
                                </a:lnTo>
                                <a:lnTo>
                                  <a:pt x="211" y="82"/>
                                </a:lnTo>
                                <a:lnTo>
                                  <a:pt x="207" y="79"/>
                                </a:lnTo>
                                <a:lnTo>
                                  <a:pt x="203" y="75"/>
                                </a:lnTo>
                                <a:lnTo>
                                  <a:pt x="199" y="71"/>
                                </a:lnTo>
                                <a:lnTo>
                                  <a:pt x="196" y="68"/>
                                </a:lnTo>
                                <a:lnTo>
                                  <a:pt x="192" y="65"/>
                                </a:lnTo>
                                <a:lnTo>
                                  <a:pt x="188" y="62"/>
                                </a:lnTo>
                                <a:lnTo>
                                  <a:pt x="184" y="59"/>
                                </a:lnTo>
                                <a:lnTo>
                                  <a:pt x="181" y="57"/>
                                </a:lnTo>
                                <a:lnTo>
                                  <a:pt x="176" y="54"/>
                                </a:lnTo>
                                <a:lnTo>
                                  <a:pt x="172" y="52"/>
                                </a:lnTo>
                                <a:lnTo>
                                  <a:pt x="168" y="48"/>
                                </a:lnTo>
                                <a:lnTo>
                                  <a:pt x="165" y="47"/>
                                </a:lnTo>
                                <a:lnTo>
                                  <a:pt x="161" y="45"/>
                                </a:lnTo>
                                <a:lnTo>
                                  <a:pt x="157" y="44"/>
                                </a:lnTo>
                                <a:lnTo>
                                  <a:pt x="154" y="42"/>
                                </a:lnTo>
                                <a:lnTo>
                                  <a:pt x="150" y="41"/>
                                </a:lnTo>
                                <a:lnTo>
                                  <a:pt x="147" y="40"/>
                                </a:lnTo>
                                <a:lnTo>
                                  <a:pt x="144" y="39"/>
                                </a:lnTo>
                                <a:lnTo>
                                  <a:pt x="141" y="39"/>
                                </a:lnTo>
                                <a:lnTo>
                                  <a:pt x="138" y="38"/>
                                </a:lnTo>
                                <a:lnTo>
                                  <a:pt x="135" y="38"/>
                                </a:lnTo>
                                <a:lnTo>
                                  <a:pt x="133" y="37"/>
                                </a:lnTo>
                                <a:lnTo>
                                  <a:pt x="130" y="37"/>
                                </a:lnTo>
                                <a:lnTo>
                                  <a:pt x="127" y="37"/>
                                </a:lnTo>
                                <a:lnTo>
                                  <a:pt x="125" y="37"/>
                                </a:lnTo>
                                <a:lnTo>
                                  <a:pt x="122" y="37"/>
                                </a:lnTo>
                                <a:lnTo>
                                  <a:pt x="120" y="37"/>
                                </a:lnTo>
                                <a:lnTo>
                                  <a:pt x="118" y="38"/>
                                </a:lnTo>
                                <a:lnTo>
                                  <a:pt x="116" y="38"/>
                                </a:lnTo>
                                <a:lnTo>
                                  <a:pt x="113" y="39"/>
                                </a:lnTo>
                                <a:lnTo>
                                  <a:pt x="111" y="40"/>
                                </a:lnTo>
                                <a:lnTo>
                                  <a:pt x="109" y="41"/>
                                </a:lnTo>
                                <a:lnTo>
                                  <a:pt x="107" y="41"/>
                                </a:lnTo>
                                <a:lnTo>
                                  <a:pt x="104" y="42"/>
                                </a:lnTo>
                                <a:lnTo>
                                  <a:pt x="103" y="43"/>
                                </a:lnTo>
                                <a:lnTo>
                                  <a:pt x="101" y="44"/>
                                </a:lnTo>
                                <a:lnTo>
                                  <a:pt x="99" y="45"/>
                                </a:lnTo>
                                <a:lnTo>
                                  <a:pt x="97" y="46"/>
                                </a:lnTo>
                                <a:lnTo>
                                  <a:pt x="95" y="47"/>
                                </a:lnTo>
                                <a:lnTo>
                                  <a:pt x="93" y="49"/>
                                </a:lnTo>
                                <a:lnTo>
                                  <a:pt x="91" y="51"/>
                                </a:lnTo>
                                <a:lnTo>
                                  <a:pt x="89" y="53"/>
                                </a:lnTo>
                                <a:lnTo>
                                  <a:pt x="87" y="55"/>
                                </a:lnTo>
                                <a:lnTo>
                                  <a:pt x="84" y="57"/>
                                </a:lnTo>
                                <a:lnTo>
                                  <a:pt x="82" y="59"/>
                                </a:lnTo>
                                <a:lnTo>
                                  <a:pt x="80" y="61"/>
                                </a:lnTo>
                                <a:lnTo>
                                  <a:pt x="77" y="63"/>
                                </a:lnTo>
                                <a:lnTo>
                                  <a:pt x="75" y="6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5" name="Freeform 43"/>
                        <wps:cNvSpPr>
                          <a:spLocks noEditPoints="1"/>
                        </wps:cNvSpPr>
                        <wps:spPr bwMode="auto">
                          <a:xfrm>
                            <a:off x="5509" y="3658"/>
                            <a:ext cx="178" cy="199"/>
                          </a:xfrm>
                          <a:custGeom>
                            <a:avLst/>
                            <a:gdLst>
                              <a:gd name="T0" fmla="*/ 42 w 238"/>
                              <a:gd name="T1" fmla="*/ 180 h 269"/>
                              <a:gd name="T2" fmla="*/ 47 w 238"/>
                              <a:gd name="T3" fmla="*/ 207 h 269"/>
                              <a:gd name="T4" fmla="*/ 47 w 238"/>
                              <a:gd name="T5" fmla="*/ 212 h 269"/>
                              <a:gd name="T6" fmla="*/ 49 w 238"/>
                              <a:gd name="T7" fmla="*/ 217 h 269"/>
                              <a:gd name="T8" fmla="*/ 51 w 238"/>
                              <a:gd name="T9" fmla="*/ 220 h 269"/>
                              <a:gd name="T10" fmla="*/ 53 w 238"/>
                              <a:gd name="T11" fmla="*/ 223 h 269"/>
                              <a:gd name="T12" fmla="*/ 54 w 238"/>
                              <a:gd name="T13" fmla="*/ 225 h 269"/>
                              <a:gd name="T14" fmla="*/ 56 w 238"/>
                              <a:gd name="T15" fmla="*/ 226 h 269"/>
                              <a:gd name="T16" fmla="*/ 57 w 238"/>
                              <a:gd name="T17" fmla="*/ 228 h 269"/>
                              <a:gd name="T18" fmla="*/ 59 w 238"/>
                              <a:gd name="T19" fmla="*/ 229 h 269"/>
                              <a:gd name="T20" fmla="*/ 61 w 238"/>
                              <a:gd name="T21" fmla="*/ 230 h 269"/>
                              <a:gd name="T22" fmla="*/ 64 w 238"/>
                              <a:gd name="T23" fmla="*/ 230 h 269"/>
                              <a:gd name="T24" fmla="*/ 67 w 238"/>
                              <a:gd name="T25" fmla="*/ 230 h 269"/>
                              <a:gd name="T26" fmla="*/ 69 w 238"/>
                              <a:gd name="T27" fmla="*/ 230 h 269"/>
                              <a:gd name="T28" fmla="*/ 73 w 238"/>
                              <a:gd name="T29" fmla="*/ 229 h 269"/>
                              <a:gd name="T30" fmla="*/ 78 w 238"/>
                              <a:gd name="T31" fmla="*/ 226 h 269"/>
                              <a:gd name="T32" fmla="*/ 85 w 238"/>
                              <a:gd name="T33" fmla="*/ 223 h 269"/>
                              <a:gd name="T34" fmla="*/ 92 w 238"/>
                              <a:gd name="T35" fmla="*/ 226 h 269"/>
                              <a:gd name="T36" fmla="*/ 22 w 238"/>
                              <a:gd name="T37" fmla="*/ 264 h 269"/>
                              <a:gd name="T38" fmla="*/ 24 w 238"/>
                              <a:gd name="T39" fmla="*/ 261 h 269"/>
                              <a:gd name="T40" fmla="*/ 26 w 238"/>
                              <a:gd name="T41" fmla="*/ 259 h 269"/>
                              <a:gd name="T42" fmla="*/ 29 w 238"/>
                              <a:gd name="T43" fmla="*/ 256 h 269"/>
                              <a:gd name="T44" fmla="*/ 31 w 238"/>
                              <a:gd name="T45" fmla="*/ 254 h 269"/>
                              <a:gd name="T46" fmla="*/ 32 w 238"/>
                              <a:gd name="T47" fmla="*/ 251 h 269"/>
                              <a:gd name="T48" fmla="*/ 33 w 238"/>
                              <a:gd name="T49" fmla="*/ 249 h 269"/>
                              <a:gd name="T50" fmla="*/ 34 w 238"/>
                              <a:gd name="T51" fmla="*/ 246 h 269"/>
                              <a:gd name="T52" fmla="*/ 35 w 238"/>
                              <a:gd name="T53" fmla="*/ 243 h 269"/>
                              <a:gd name="T54" fmla="*/ 35 w 238"/>
                              <a:gd name="T55" fmla="*/ 237 h 269"/>
                              <a:gd name="T56" fmla="*/ 35 w 238"/>
                              <a:gd name="T57" fmla="*/ 228 h 269"/>
                              <a:gd name="T58" fmla="*/ 34 w 238"/>
                              <a:gd name="T59" fmla="*/ 216 h 269"/>
                              <a:gd name="T60" fmla="*/ 33 w 238"/>
                              <a:gd name="T61" fmla="*/ 210 h 269"/>
                              <a:gd name="T62" fmla="*/ 32 w 238"/>
                              <a:gd name="T63" fmla="*/ 203 h 269"/>
                              <a:gd name="T64" fmla="*/ 2 w 238"/>
                              <a:gd name="T65" fmla="*/ 0 h 269"/>
                              <a:gd name="T66" fmla="*/ 184 w 238"/>
                              <a:gd name="T67" fmla="*/ 116 h 269"/>
                              <a:gd name="T68" fmla="*/ 190 w 238"/>
                              <a:gd name="T69" fmla="*/ 120 h 269"/>
                              <a:gd name="T70" fmla="*/ 196 w 238"/>
                              <a:gd name="T71" fmla="*/ 124 h 269"/>
                              <a:gd name="T72" fmla="*/ 203 w 238"/>
                              <a:gd name="T73" fmla="*/ 127 h 269"/>
                              <a:gd name="T74" fmla="*/ 212 w 238"/>
                              <a:gd name="T75" fmla="*/ 131 h 269"/>
                              <a:gd name="T76" fmla="*/ 217 w 238"/>
                              <a:gd name="T77" fmla="*/ 133 h 269"/>
                              <a:gd name="T78" fmla="*/ 222 w 238"/>
                              <a:gd name="T79" fmla="*/ 133 h 269"/>
                              <a:gd name="T80" fmla="*/ 226 w 238"/>
                              <a:gd name="T81" fmla="*/ 132 h 269"/>
                              <a:gd name="T82" fmla="*/ 230 w 238"/>
                              <a:gd name="T83" fmla="*/ 131 h 269"/>
                              <a:gd name="T84" fmla="*/ 235 w 238"/>
                              <a:gd name="T85" fmla="*/ 129 h 269"/>
                              <a:gd name="T86" fmla="*/ 142 w 238"/>
                              <a:gd name="T87" fmla="*/ 196 h 269"/>
                              <a:gd name="T88" fmla="*/ 142 w 238"/>
                              <a:gd name="T89" fmla="*/ 187 h 269"/>
                              <a:gd name="T90" fmla="*/ 147 w 238"/>
                              <a:gd name="T91" fmla="*/ 184 h 269"/>
                              <a:gd name="T92" fmla="*/ 152 w 238"/>
                              <a:gd name="T93" fmla="*/ 180 h 269"/>
                              <a:gd name="T94" fmla="*/ 154 w 238"/>
                              <a:gd name="T95" fmla="*/ 177 h 269"/>
                              <a:gd name="T96" fmla="*/ 156 w 238"/>
                              <a:gd name="T97" fmla="*/ 174 h 269"/>
                              <a:gd name="T98" fmla="*/ 157 w 238"/>
                              <a:gd name="T99" fmla="*/ 172 h 269"/>
                              <a:gd name="T100" fmla="*/ 157 w 238"/>
                              <a:gd name="T101" fmla="*/ 170 h 269"/>
                              <a:gd name="T102" fmla="*/ 156 w 238"/>
                              <a:gd name="T103" fmla="*/ 168 h 269"/>
                              <a:gd name="T104" fmla="*/ 155 w 238"/>
                              <a:gd name="T105" fmla="*/ 166 h 269"/>
                              <a:gd name="T106" fmla="*/ 153 w 238"/>
                              <a:gd name="T107" fmla="*/ 163 h 269"/>
                              <a:gd name="T108" fmla="*/ 151 w 238"/>
                              <a:gd name="T109" fmla="*/ 161 h 269"/>
                              <a:gd name="T110" fmla="*/ 144 w 238"/>
                              <a:gd name="T111" fmla="*/ 155 h 269"/>
                              <a:gd name="T112" fmla="*/ 112 w 238"/>
                              <a:gd name="T113" fmla="*/ 135 h 269"/>
                              <a:gd name="T114" fmla="*/ 25 w 238"/>
                              <a:gd name="T115" fmla="*/ 79 h 269"/>
                              <a:gd name="T116" fmla="*/ 101 w 238"/>
                              <a:gd name="T117" fmla="*/ 128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38" h="269">
                                <a:moveTo>
                                  <a:pt x="112" y="135"/>
                                </a:moveTo>
                                <a:lnTo>
                                  <a:pt x="42" y="180"/>
                                </a:lnTo>
                                <a:lnTo>
                                  <a:pt x="46" y="204"/>
                                </a:lnTo>
                                <a:lnTo>
                                  <a:pt x="47" y="207"/>
                                </a:lnTo>
                                <a:lnTo>
                                  <a:pt x="47" y="210"/>
                                </a:lnTo>
                                <a:lnTo>
                                  <a:pt x="47" y="212"/>
                                </a:lnTo>
                                <a:lnTo>
                                  <a:pt x="48" y="214"/>
                                </a:lnTo>
                                <a:lnTo>
                                  <a:pt x="49" y="217"/>
                                </a:lnTo>
                                <a:lnTo>
                                  <a:pt x="50" y="218"/>
                                </a:lnTo>
                                <a:lnTo>
                                  <a:pt x="51" y="220"/>
                                </a:lnTo>
                                <a:lnTo>
                                  <a:pt x="52" y="222"/>
                                </a:lnTo>
                                <a:lnTo>
                                  <a:pt x="53" y="223"/>
                                </a:lnTo>
                                <a:lnTo>
                                  <a:pt x="53" y="224"/>
                                </a:lnTo>
                                <a:lnTo>
                                  <a:pt x="54" y="225"/>
                                </a:lnTo>
                                <a:lnTo>
                                  <a:pt x="55" y="225"/>
                                </a:lnTo>
                                <a:lnTo>
                                  <a:pt x="56" y="226"/>
                                </a:lnTo>
                                <a:lnTo>
                                  <a:pt x="56" y="228"/>
                                </a:lnTo>
                                <a:lnTo>
                                  <a:pt x="57" y="228"/>
                                </a:lnTo>
                                <a:lnTo>
                                  <a:pt x="58" y="229"/>
                                </a:lnTo>
                                <a:lnTo>
                                  <a:pt x="59" y="229"/>
                                </a:lnTo>
                                <a:lnTo>
                                  <a:pt x="60" y="230"/>
                                </a:lnTo>
                                <a:lnTo>
                                  <a:pt x="61" y="230"/>
                                </a:lnTo>
                                <a:lnTo>
                                  <a:pt x="62" y="230"/>
                                </a:lnTo>
                                <a:lnTo>
                                  <a:pt x="64" y="230"/>
                                </a:lnTo>
                                <a:lnTo>
                                  <a:pt x="65" y="230"/>
                                </a:lnTo>
                                <a:lnTo>
                                  <a:pt x="67" y="230"/>
                                </a:lnTo>
                                <a:lnTo>
                                  <a:pt x="69" y="230"/>
                                </a:lnTo>
                                <a:lnTo>
                                  <a:pt x="71" y="230"/>
                                </a:lnTo>
                                <a:lnTo>
                                  <a:pt x="73" y="229"/>
                                </a:lnTo>
                                <a:lnTo>
                                  <a:pt x="76" y="228"/>
                                </a:lnTo>
                                <a:lnTo>
                                  <a:pt x="78" y="226"/>
                                </a:lnTo>
                                <a:lnTo>
                                  <a:pt x="82" y="225"/>
                                </a:lnTo>
                                <a:lnTo>
                                  <a:pt x="85" y="223"/>
                                </a:lnTo>
                                <a:lnTo>
                                  <a:pt x="89" y="221"/>
                                </a:lnTo>
                                <a:lnTo>
                                  <a:pt x="92" y="226"/>
                                </a:lnTo>
                                <a:lnTo>
                                  <a:pt x="26" y="269"/>
                                </a:lnTo>
                                <a:lnTo>
                                  <a:pt x="22" y="264"/>
                                </a:lnTo>
                                <a:lnTo>
                                  <a:pt x="23" y="263"/>
                                </a:lnTo>
                                <a:lnTo>
                                  <a:pt x="24" y="261"/>
                                </a:lnTo>
                                <a:lnTo>
                                  <a:pt x="25" y="260"/>
                                </a:lnTo>
                                <a:lnTo>
                                  <a:pt x="26" y="259"/>
                                </a:lnTo>
                                <a:lnTo>
                                  <a:pt x="27" y="257"/>
                                </a:lnTo>
                                <a:lnTo>
                                  <a:pt x="29" y="256"/>
                                </a:lnTo>
                                <a:lnTo>
                                  <a:pt x="30" y="255"/>
                                </a:lnTo>
                                <a:lnTo>
                                  <a:pt x="31" y="254"/>
                                </a:lnTo>
                                <a:lnTo>
                                  <a:pt x="31" y="253"/>
                                </a:lnTo>
                                <a:lnTo>
                                  <a:pt x="32" y="251"/>
                                </a:lnTo>
                                <a:lnTo>
                                  <a:pt x="32" y="250"/>
                                </a:lnTo>
                                <a:lnTo>
                                  <a:pt x="33" y="249"/>
                                </a:lnTo>
                                <a:lnTo>
                                  <a:pt x="33" y="248"/>
                                </a:lnTo>
                                <a:lnTo>
                                  <a:pt x="34" y="246"/>
                                </a:lnTo>
                                <a:lnTo>
                                  <a:pt x="34" y="245"/>
                                </a:lnTo>
                                <a:lnTo>
                                  <a:pt x="35" y="243"/>
                                </a:lnTo>
                                <a:lnTo>
                                  <a:pt x="35" y="240"/>
                                </a:lnTo>
                                <a:lnTo>
                                  <a:pt x="35" y="237"/>
                                </a:lnTo>
                                <a:lnTo>
                                  <a:pt x="35" y="233"/>
                                </a:lnTo>
                                <a:lnTo>
                                  <a:pt x="35" y="228"/>
                                </a:lnTo>
                                <a:lnTo>
                                  <a:pt x="35" y="222"/>
                                </a:lnTo>
                                <a:lnTo>
                                  <a:pt x="34" y="216"/>
                                </a:lnTo>
                                <a:lnTo>
                                  <a:pt x="33" y="213"/>
                                </a:lnTo>
                                <a:lnTo>
                                  <a:pt x="33" y="210"/>
                                </a:lnTo>
                                <a:lnTo>
                                  <a:pt x="32" y="206"/>
                                </a:lnTo>
                                <a:lnTo>
                                  <a:pt x="32" y="203"/>
                                </a:lnTo>
                                <a:lnTo>
                                  <a:pt x="0" y="2"/>
                                </a:lnTo>
                                <a:lnTo>
                                  <a:pt x="2" y="0"/>
                                </a:lnTo>
                                <a:lnTo>
                                  <a:pt x="182" y="114"/>
                                </a:lnTo>
                                <a:lnTo>
                                  <a:pt x="184" y="116"/>
                                </a:lnTo>
                                <a:lnTo>
                                  <a:pt x="187" y="118"/>
                                </a:lnTo>
                                <a:lnTo>
                                  <a:pt x="190" y="120"/>
                                </a:lnTo>
                                <a:lnTo>
                                  <a:pt x="193" y="122"/>
                                </a:lnTo>
                                <a:lnTo>
                                  <a:pt x="196" y="124"/>
                                </a:lnTo>
                                <a:lnTo>
                                  <a:pt x="198" y="125"/>
                                </a:lnTo>
                                <a:lnTo>
                                  <a:pt x="203" y="127"/>
                                </a:lnTo>
                                <a:lnTo>
                                  <a:pt x="208" y="129"/>
                                </a:lnTo>
                                <a:lnTo>
                                  <a:pt x="212" y="131"/>
                                </a:lnTo>
                                <a:lnTo>
                                  <a:pt x="215" y="132"/>
                                </a:lnTo>
                                <a:lnTo>
                                  <a:pt x="217" y="133"/>
                                </a:lnTo>
                                <a:lnTo>
                                  <a:pt x="220" y="133"/>
                                </a:lnTo>
                                <a:lnTo>
                                  <a:pt x="222" y="133"/>
                                </a:lnTo>
                                <a:lnTo>
                                  <a:pt x="224" y="133"/>
                                </a:lnTo>
                                <a:lnTo>
                                  <a:pt x="226" y="132"/>
                                </a:lnTo>
                                <a:lnTo>
                                  <a:pt x="228" y="132"/>
                                </a:lnTo>
                                <a:lnTo>
                                  <a:pt x="230" y="131"/>
                                </a:lnTo>
                                <a:lnTo>
                                  <a:pt x="232" y="130"/>
                                </a:lnTo>
                                <a:lnTo>
                                  <a:pt x="235" y="129"/>
                                </a:lnTo>
                                <a:lnTo>
                                  <a:pt x="238" y="134"/>
                                </a:lnTo>
                                <a:lnTo>
                                  <a:pt x="142" y="196"/>
                                </a:lnTo>
                                <a:lnTo>
                                  <a:pt x="138" y="190"/>
                                </a:lnTo>
                                <a:lnTo>
                                  <a:pt x="142" y="187"/>
                                </a:lnTo>
                                <a:lnTo>
                                  <a:pt x="145" y="186"/>
                                </a:lnTo>
                                <a:lnTo>
                                  <a:pt x="147" y="184"/>
                                </a:lnTo>
                                <a:lnTo>
                                  <a:pt x="150" y="182"/>
                                </a:lnTo>
                                <a:lnTo>
                                  <a:pt x="152" y="180"/>
                                </a:lnTo>
                                <a:lnTo>
                                  <a:pt x="153" y="179"/>
                                </a:lnTo>
                                <a:lnTo>
                                  <a:pt x="154" y="177"/>
                                </a:lnTo>
                                <a:lnTo>
                                  <a:pt x="156" y="175"/>
                                </a:lnTo>
                                <a:lnTo>
                                  <a:pt x="156" y="174"/>
                                </a:lnTo>
                                <a:lnTo>
                                  <a:pt x="157" y="173"/>
                                </a:lnTo>
                                <a:lnTo>
                                  <a:pt x="157" y="172"/>
                                </a:lnTo>
                                <a:lnTo>
                                  <a:pt x="157" y="171"/>
                                </a:lnTo>
                                <a:lnTo>
                                  <a:pt x="157" y="170"/>
                                </a:lnTo>
                                <a:lnTo>
                                  <a:pt x="157" y="169"/>
                                </a:lnTo>
                                <a:lnTo>
                                  <a:pt x="156" y="168"/>
                                </a:lnTo>
                                <a:lnTo>
                                  <a:pt x="156" y="167"/>
                                </a:lnTo>
                                <a:lnTo>
                                  <a:pt x="155" y="166"/>
                                </a:lnTo>
                                <a:lnTo>
                                  <a:pt x="154" y="164"/>
                                </a:lnTo>
                                <a:lnTo>
                                  <a:pt x="153" y="163"/>
                                </a:lnTo>
                                <a:lnTo>
                                  <a:pt x="152" y="162"/>
                                </a:lnTo>
                                <a:lnTo>
                                  <a:pt x="151" y="161"/>
                                </a:lnTo>
                                <a:lnTo>
                                  <a:pt x="147" y="158"/>
                                </a:lnTo>
                                <a:lnTo>
                                  <a:pt x="144" y="155"/>
                                </a:lnTo>
                                <a:lnTo>
                                  <a:pt x="139" y="152"/>
                                </a:lnTo>
                                <a:lnTo>
                                  <a:pt x="112" y="135"/>
                                </a:lnTo>
                                <a:close/>
                                <a:moveTo>
                                  <a:pt x="101" y="128"/>
                                </a:moveTo>
                                <a:lnTo>
                                  <a:pt x="25" y="79"/>
                                </a:lnTo>
                                <a:lnTo>
                                  <a:pt x="40" y="166"/>
                                </a:lnTo>
                                <a:lnTo>
                                  <a:pt x="101" y="12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6" name="Freeform 44"/>
                        <wps:cNvSpPr>
                          <a:spLocks/>
                        </wps:cNvSpPr>
                        <wps:spPr bwMode="auto">
                          <a:xfrm>
                            <a:off x="5585" y="3536"/>
                            <a:ext cx="168" cy="201"/>
                          </a:xfrm>
                          <a:custGeom>
                            <a:avLst/>
                            <a:gdLst>
                              <a:gd name="T0" fmla="*/ 231 w 231"/>
                              <a:gd name="T1" fmla="*/ 7 h 272"/>
                              <a:gd name="T2" fmla="*/ 228 w 231"/>
                              <a:gd name="T3" fmla="*/ 9 h 272"/>
                              <a:gd name="T4" fmla="*/ 226 w 231"/>
                              <a:gd name="T5" fmla="*/ 11 h 272"/>
                              <a:gd name="T6" fmla="*/ 224 w 231"/>
                              <a:gd name="T7" fmla="*/ 13 h 272"/>
                              <a:gd name="T8" fmla="*/ 222 w 231"/>
                              <a:gd name="T9" fmla="*/ 16 h 272"/>
                              <a:gd name="T10" fmla="*/ 220 w 231"/>
                              <a:gd name="T11" fmla="*/ 19 h 272"/>
                              <a:gd name="T12" fmla="*/ 219 w 231"/>
                              <a:gd name="T13" fmla="*/ 22 h 272"/>
                              <a:gd name="T14" fmla="*/ 218 w 231"/>
                              <a:gd name="T15" fmla="*/ 25 h 272"/>
                              <a:gd name="T16" fmla="*/ 217 w 231"/>
                              <a:gd name="T17" fmla="*/ 29 h 272"/>
                              <a:gd name="T18" fmla="*/ 216 w 231"/>
                              <a:gd name="T19" fmla="*/ 35 h 272"/>
                              <a:gd name="T20" fmla="*/ 215 w 231"/>
                              <a:gd name="T21" fmla="*/ 46 h 272"/>
                              <a:gd name="T22" fmla="*/ 215 w 231"/>
                              <a:gd name="T23" fmla="*/ 58 h 272"/>
                              <a:gd name="T24" fmla="*/ 215 w 231"/>
                              <a:gd name="T25" fmla="*/ 70 h 272"/>
                              <a:gd name="T26" fmla="*/ 221 w 231"/>
                              <a:gd name="T27" fmla="*/ 270 h 272"/>
                              <a:gd name="T28" fmla="*/ 58 w 231"/>
                              <a:gd name="T29" fmla="*/ 141 h 272"/>
                              <a:gd name="T30" fmla="*/ 51 w 231"/>
                              <a:gd name="T31" fmla="*/ 135 h 272"/>
                              <a:gd name="T32" fmla="*/ 40 w 231"/>
                              <a:gd name="T33" fmla="*/ 126 h 272"/>
                              <a:gd name="T34" fmla="*/ 30 w 231"/>
                              <a:gd name="T35" fmla="*/ 120 h 272"/>
                              <a:gd name="T36" fmla="*/ 25 w 231"/>
                              <a:gd name="T37" fmla="*/ 116 h 272"/>
                              <a:gd name="T38" fmla="*/ 21 w 231"/>
                              <a:gd name="T39" fmla="*/ 114 h 272"/>
                              <a:gd name="T40" fmla="*/ 16 w 231"/>
                              <a:gd name="T41" fmla="*/ 113 h 272"/>
                              <a:gd name="T42" fmla="*/ 13 w 231"/>
                              <a:gd name="T43" fmla="*/ 113 h 272"/>
                              <a:gd name="T44" fmla="*/ 10 w 231"/>
                              <a:gd name="T45" fmla="*/ 114 h 272"/>
                              <a:gd name="T46" fmla="*/ 7 w 231"/>
                              <a:gd name="T47" fmla="*/ 115 h 272"/>
                              <a:gd name="T48" fmla="*/ 4 w 231"/>
                              <a:gd name="T49" fmla="*/ 115 h 272"/>
                              <a:gd name="T50" fmla="*/ 0 w 231"/>
                              <a:gd name="T51" fmla="*/ 109 h 272"/>
                              <a:gd name="T52" fmla="*/ 106 w 231"/>
                              <a:gd name="T53" fmla="*/ 66 h 272"/>
                              <a:gd name="T54" fmla="*/ 100 w 231"/>
                              <a:gd name="T55" fmla="*/ 68 h 272"/>
                              <a:gd name="T56" fmla="*/ 97 w 231"/>
                              <a:gd name="T57" fmla="*/ 70 h 272"/>
                              <a:gd name="T58" fmla="*/ 93 w 231"/>
                              <a:gd name="T59" fmla="*/ 72 h 272"/>
                              <a:gd name="T60" fmla="*/ 89 w 231"/>
                              <a:gd name="T61" fmla="*/ 77 h 272"/>
                              <a:gd name="T62" fmla="*/ 86 w 231"/>
                              <a:gd name="T63" fmla="*/ 79 h 272"/>
                              <a:gd name="T64" fmla="*/ 84 w 231"/>
                              <a:gd name="T65" fmla="*/ 82 h 272"/>
                              <a:gd name="T66" fmla="*/ 84 w 231"/>
                              <a:gd name="T67" fmla="*/ 84 h 272"/>
                              <a:gd name="T68" fmla="*/ 84 w 231"/>
                              <a:gd name="T69" fmla="*/ 86 h 272"/>
                              <a:gd name="T70" fmla="*/ 84 w 231"/>
                              <a:gd name="T71" fmla="*/ 88 h 272"/>
                              <a:gd name="T72" fmla="*/ 86 w 231"/>
                              <a:gd name="T73" fmla="*/ 91 h 272"/>
                              <a:gd name="T74" fmla="*/ 88 w 231"/>
                              <a:gd name="T75" fmla="*/ 93 h 272"/>
                              <a:gd name="T76" fmla="*/ 91 w 231"/>
                              <a:gd name="T77" fmla="*/ 97 h 272"/>
                              <a:gd name="T78" fmla="*/ 101 w 231"/>
                              <a:gd name="T79" fmla="*/ 105 h 272"/>
                              <a:gd name="T80" fmla="*/ 206 w 231"/>
                              <a:gd name="T81" fmla="*/ 194 h 272"/>
                              <a:gd name="T82" fmla="*/ 201 w 231"/>
                              <a:gd name="T83" fmla="*/ 76 h 272"/>
                              <a:gd name="T84" fmla="*/ 201 w 231"/>
                              <a:gd name="T85" fmla="*/ 64 h 272"/>
                              <a:gd name="T86" fmla="*/ 200 w 231"/>
                              <a:gd name="T87" fmla="*/ 54 h 272"/>
                              <a:gd name="T88" fmla="*/ 199 w 231"/>
                              <a:gd name="T89" fmla="*/ 51 h 272"/>
                              <a:gd name="T90" fmla="*/ 199 w 231"/>
                              <a:gd name="T91" fmla="*/ 48 h 272"/>
                              <a:gd name="T92" fmla="*/ 197 w 231"/>
                              <a:gd name="T93" fmla="*/ 43 h 272"/>
                              <a:gd name="T94" fmla="*/ 196 w 231"/>
                              <a:gd name="T95" fmla="*/ 41 h 272"/>
                              <a:gd name="T96" fmla="*/ 194 w 231"/>
                              <a:gd name="T97" fmla="*/ 38 h 272"/>
                              <a:gd name="T98" fmla="*/ 192 w 231"/>
                              <a:gd name="T99" fmla="*/ 37 h 272"/>
                              <a:gd name="T100" fmla="*/ 191 w 231"/>
                              <a:gd name="T101" fmla="*/ 36 h 272"/>
                              <a:gd name="T102" fmla="*/ 188 w 231"/>
                              <a:gd name="T103" fmla="*/ 35 h 272"/>
                              <a:gd name="T104" fmla="*/ 186 w 231"/>
                              <a:gd name="T105" fmla="*/ 34 h 272"/>
                              <a:gd name="T106" fmla="*/ 183 w 231"/>
                              <a:gd name="T107" fmla="*/ 34 h 272"/>
                              <a:gd name="T108" fmla="*/ 181 w 231"/>
                              <a:gd name="T109" fmla="*/ 34 h 272"/>
                              <a:gd name="T110" fmla="*/ 175 w 231"/>
                              <a:gd name="T111" fmla="*/ 34 h 272"/>
                              <a:gd name="T112" fmla="*/ 171 w 231"/>
                              <a:gd name="T113" fmla="*/ 36 h 272"/>
                              <a:gd name="T114" fmla="*/ 166 w 231"/>
                              <a:gd name="T115" fmla="*/ 37 h 272"/>
                              <a:gd name="T116" fmla="*/ 161 w 231"/>
                              <a:gd name="T117" fmla="*/ 41 h 272"/>
                              <a:gd name="T118" fmla="*/ 228 w 231"/>
                              <a:gd name="T119" fmla="*/ 0 h 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31" h="272">
                                <a:moveTo>
                                  <a:pt x="228" y="0"/>
                                </a:moveTo>
                                <a:lnTo>
                                  <a:pt x="231" y="7"/>
                                </a:lnTo>
                                <a:lnTo>
                                  <a:pt x="230" y="8"/>
                                </a:lnTo>
                                <a:lnTo>
                                  <a:pt x="228" y="9"/>
                                </a:lnTo>
                                <a:lnTo>
                                  <a:pt x="227" y="10"/>
                                </a:lnTo>
                                <a:lnTo>
                                  <a:pt x="226" y="11"/>
                                </a:lnTo>
                                <a:lnTo>
                                  <a:pt x="225" y="12"/>
                                </a:lnTo>
                                <a:lnTo>
                                  <a:pt x="224" y="13"/>
                                </a:lnTo>
                                <a:lnTo>
                                  <a:pt x="223" y="14"/>
                                </a:lnTo>
                                <a:lnTo>
                                  <a:pt x="222" y="16"/>
                                </a:lnTo>
                                <a:lnTo>
                                  <a:pt x="221" y="17"/>
                                </a:lnTo>
                                <a:lnTo>
                                  <a:pt x="220" y="19"/>
                                </a:lnTo>
                                <a:lnTo>
                                  <a:pt x="220" y="20"/>
                                </a:lnTo>
                                <a:lnTo>
                                  <a:pt x="219" y="22"/>
                                </a:lnTo>
                                <a:lnTo>
                                  <a:pt x="219" y="23"/>
                                </a:lnTo>
                                <a:lnTo>
                                  <a:pt x="218" y="25"/>
                                </a:lnTo>
                                <a:lnTo>
                                  <a:pt x="217" y="27"/>
                                </a:lnTo>
                                <a:lnTo>
                                  <a:pt x="217" y="29"/>
                                </a:lnTo>
                                <a:lnTo>
                                  <a:pt x="216" y="32"/>
                                </a:lnTo>
                                <a:lnTo>
                                  <a:pt x="216" y="35"/>
                                </a:lnTo>
                                <a:lnTo>
                                  <a:pt x="216" y="41"/>
                                </a:lnTo>
                                <a:lnTo>
                                  <a:pt x="215" y="46"/>
                                </a:lnTo>
                                <a:lnTo>
                                  <a:pt x="215" y="52"/>
                                </a:lnTo>
                                <a:lnTo>
                                  <a:pt x="215" y="58"/>
                                </a:lnTo>
                                <a:lnTo>
                                  <a:pt x="215" y="66"/>
                                </a:lnTo>
                                <a:lnTo>
                                  <a:pt x="215" y="70"/>
                                </a:lnTo>
                                <a:lnTo>
                                  <a:pt x="216" y="74"/>
                                </a:lnTo>
                                <a:lnTo>
                                  <a:pt x="221" y="270"/>
                                </a:lnTo>
                                <a:lnTo>
                                  <a:pt x="216" y="272"/>
                                </a:lnTo>
                                <a:lnTo>
                                  <a:pt x="58" y="141"/>
                                </a:lnTo>
                                <a:lnTo>
                                  <a:pt x="55" y="138"/>
                                </a:lnTo>
                                <a:lnTo>
                                  <a:pt x="51" y="135"/>
                                </a:lnTo>
                                <a:lnTo>
                                  <a:pt x="46" y="130"/>
                                </a:lnTo>
                                <a:lnTo>
                                  <a:pt x="40" y="126"/>
                                </a:lnTo>
                                <a:lnTo>
                                  <a:pt x="36" y="123"/>
                                </a:lnTo>
                                <a:lnTo>
                                  <a:pt x="30" y="120"/>
                                </a:lnTo>
                                <a:lnTo>
                                  <a:pt x="27" y="117"/>
                                </a:lnTo>
                                <a:lnTo>
                                  <a:pt x="25" y="116"/>
                                </a:lnTo>
                                <a:lnTo>
                                  <a:pt x="23" y="114"/>
                                </a:lnTo>
                                <a:lnTo>
                                  <a:pt x="21" y="114"/>
                                </a:lnTo>
                                <a:lnTo>
                                  <a:pt x="19" y="113"/>
                                </a:lnTo>
                                <a:lnTo>
                                  <a:pt x="16" y="113"/>
                                </a:lnTo>
                                <a:lnTo>
                                  <a:pt x="14" y="113"/>
                                </a:lnTo>
                                <a:lnTo>
                                  <a:pt x="13" y="113"/>
                                </a:lnTo>
                                <a:lnTo>
                                  <a:pt x="11" y="113"/>
                                </a:lnTo>
                                <a:lnTo>
                                  <a:pt x="10" y="114"/>
                                </a:lnTo>
                                <a:lnTo>
                                  <a:pt x="9" y="114"/>
                                </a:lnTo>
                                <a:lnTo>
                                  <a:pt x="7" y="115"/>
                                </a:lnTo>
                                <a:lnTo>
                                  <a:pt x="6" y="115"/>
                                </a:lnTo>
                                <a:lnTo>
                                  <a:pt x="4" y="115"/>
                                </a:lnTo>
                                <a:lnTo>
                                  <a:pt x="3" y="116"/>
                                </a:lnTo>
                                <a:lnTo>
                                  <a:pt x="0" y="109"/>
                                </a:lnTo>
                                <a:lnTo>
                                  <a:pt x="102" y="61"/>
                                </a:lnTo>
                                <a:lnTo>
                                  <a:pt x="106" y="66"/>
                                </a:lnTo>
                                <a:lnTo>
                                  <a:pt x="102" y="68"/>
                                </a:lnTo>
                                <a:lnTo>
                                  <a:pt x="100" y="68"/>
                                </a:lnTo>
                                <a:lnTo>
                                  <a:pt x="98" y="69"/>
                                </a:lnTo>
                                <a:lnTo>
                                  <a:pt x="97" y="70"/>
                                </a:lnTo>
                                <a:lnTo>
                                  <a:pt x="96" y="71"/>
                                </a:lnTo>
                                <a:lnTo>
                                  <a:pt x="93" y="72"/>
                                </a:lnTo>
                                <a:lnTo>
                                  <a:pt x="91" y="74"/>
                                </a:lnTo>
                                <a:lnTo>
                                  <a:pt x="89" y="77"/>
                                </a:lnTo>
                                <a:lnTo>
                                  <a:pt x="87" y="78"/>
                                </a:lnTo>
                                <a:lnTo>
                                  <a:pt x="86" y="79"/>
                                </a:lnTo>
                                <a:lnTo>
                                  <a:pt x="85" y="81"/>
                                </a:lnTo>
                                <a:lnTo>
                                  <a:pt x="84" y="82"/>
                                </a:lnTo>
                                <a:lnTo>
                                  <a:pt x="84" y="83"/>
                                </a:lnTo>
                                <a:lnTo>
                                  <a:pt x="84" y="84"/>
                                </a:lnTo>
                                <a:lnTo>
                                  <a:pt x="84" y="85"/>
                                </a:lnTo>
                                <a:lnTo>
                                  <a:pt x="84" y="86"/>
                                </a:lnTo>
                                <a:lnTo>
                                  <a:pt x="84" y="87"/>
                                </a:lnTo>
                                <a:lnTo>
                                  <a:pt x="84" y="88"/>
                                </a:lnTo>
                                <a:lnTo>
                                  <a:pt x="85" y="89"/>
                                </a:lnTo>
                                <a:lnTo>
                                  <a:pt x="86" y="91"/>
                                </a:lnTo>
                                <a:lnTo>
                                  <a:pt x="86" y="92"/>
                                </a:lnTo>
                                <a:lnTo>
                                  <a:pt x="88" y="93"/>
                                </a:lnTo>
                                <a:lnTo>
                                  <a:pt x="89" y="95"/>
                                </a:lnTo>
                                <a:lnTo>
                                  <a:pt x="91" y="97"/>
                                </a:lnTo>
                                <a:lnTo>
                                  <a:pt x="95" y="100"/>
                                </a:lnTo>
                                <a:lnTo>
                                  <a:pt x="101" y="105"/>
                                </a:lnTo>
                                <a:lnTo>
                                  <a:pt x="108" y="112"/>
                                </a:lnTo>
                                <a:lnTo>
                                  <a:pt x="206" y="194"/>
                                </a:lnTo>
                                <a:lnTo>
                                  <a:pt x="202" y="81"/>
                                </a:lnTo>
                                <a:lnTo>
                                  <a:pt x="201" y="76"/>
                                </a:lnTo>
                                <a:lnTo>
                                  <a:pt x="201" y="71"/>
                                </a:lnTo>
                                <a:lnTo>
                                  <a:pt x="201" y="64"/>
                                </a:lnTo>
                                <a:lnTo>
                                  <a:pt x="201" y="58"/>
                                </a:lnTo>
                                <a:lnTo>
                                  <a:pt x="200" y="54"/>
                                </a:lnTo>
                                <a:lnTo>
                                  <a:pt x="200" y="52"/>
                                </a:lnTo>
                                <a:lnTo>
                                  <a:pt x="199" y="51"/>
                                </a:lnTo>
                                <a:lnTo>
                                  <a:pt x="199" y="49"/>
                                </a:lnTo>
                                <a:lnTo>
                                  <a:pt x="199" y="48"/>
                                </a:lnTo>
                                <a:lnTo>
                                  <a:pt x="198" y="46"/>
                                </a:lnTo>
                                <a:lnTo>
                                  <a:pt x="197" y="43"/>
                                </a:lnTo>
                                <a:lnTo>
                                  <a:pt x="196" y="42"/>
                                </a:lnTo>
                                <a:lnTo>
                                  <a:pt x="196" y="41"/>
                                </a:lnTo>
                                <a:lnTo>
                                  <a:pt x="195" y="39"/>
                                </a:lnTo>
                                <a:lnTo>
                                  <a:pt x="194" y="38"/>
                                </a:lnTo>
                                <a:lnTo>
                                  <a:pt x="193" y="37"/>
                                </a:lnTo>
                                <a:lnTo>
                                  <a:pt x="192" y="37"/>
                                </a:lnTo>
                                <a:lnTo>
                                  <a:pt x="191" y="36"/>
                                </a:lnTo>
                                <a:lnTo>
                                  <a:pt x="189" y="35"/>
                                </a:lnTo>
                                <a:lnTo>
                                  <a:pt x="188" y="35"/>
                                </a:lnTo>
                                <a:lnTo>
                                  <a:pt x="187" y="34"/>
                                </a:lnTo>
                                <a:lnTo>
                                  <a:pt x="186" y="34"/>
                                </a:lnTo>
                                <a:lnTo>
                                  <a:pt x="185" y="34"/>
                                </a:lnTo>
                                <a:lnTo>
                                  <a:pt x="183" y="34"/>
                                </a:lnTo>
                                <a:lnTo>
                                  <a:pt x="182" y="34"/>
                                </a:lnTo>
                                <a:lnTo>
                                  <a:pt x="181" y="34"/>
                                </a:lnTo>
                                <a:lnTo>
                                  <a:pt x="178" y="34"/>
                                </a:lnTo>
                                <a:lnTo>
                                  <a:pt x="175" y="34"/>
                                </a:lnTo>
                                <a:lnTo>
                                  <a:pt x="173" y="35"/>
                                </a:lnTo>
                                <a:lnTo>
                                  <a:pt x="171" y="36"/>
                                </a:lnTo>
                                <a:lnTo>
                                  <a:pt x="168" y="36"/>
                                </a:lnTo>
                                <a:lnTo>
                                  <a:pt x="166" y="37"/>
                                </a:lnTo>
                                <a:lnTo>
                                  <a:pt x="163" y="38"/>
                                </a:lnTo>
                                <a:lnTo>
                                  <a:pt x="161" y="41"/>
                                </a:lnTo>
                                <a:lnTo>
                                  <a:pt x="158" y="34"/>
                                </a:lnTo>
                                <a:lnTo>
                                  <a:pt x="228"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7" name="Freeform 45"/>
                        <wps:cNvSpPr>
                          <a:spLocks/>
                        </wps:cNvSpPr>
                        <wps:spPr bwMode="auto">
                          <a:xfrm>
                            <a:off x="5786" y="3479"/>
                            <a:ext cx="175" cy="198"/>
                          </a:xfrm>
                          <a:custGeom>
                            <a:avLst/>
                            <a:gdLst>
                              <a:gd name="T0" fmla="*/ 225 w 236"/>
                              <a:gd name="T1" fmla="*/ 61 h 273"/>
                              <a:gd name="T2" fmla="*/ 216 w 236"/>
                              <a:gd name="T3" fmla="*/ 60 h 273"/>
                              <a:gd name="T4" fmla="*/ 212 w 236"/>
                              <a:gd name="T5" fmla="*/ 54 h 273"/>
                              <a:gd name="T6" fmla="*/ 206 w 236"/>
                              <a:gd name="T7" fmla="*/ 45 h 273"/>
                              <a:gd name="T8" fmla="*/ 201 w 236"/>
                              <a:gd name="T9" fmla="*/ 40 h 273"/>
                              <a:gd name="T10" fmla="*/ 196 w 236"/>
                              <a:gd name="T11" fmla="*/ 36 h 273"/>
                              <a:gd name="T12" fmla="*/ 192 w 236"/>
                              <a:gd name="T13" fmla="*/ 33 h 273"/>
                              <a:gd name="T14" fmla="*/ 185 w 236"/>
                              <a:gd name="T15" fmla="*/ 30 h 273"/>
                              <a:gd name="T16" fmla="*/ 179 w 236"/>
                              <a:gd name="T17" fmla="*/ 29 h 273"/>
                              <a:gd name="T18" fmla="*/ 174 w 236"/>
                              <a:gd name="T19" fmla="*/ 27 h 273"/>
                              <a:gd name="T20" fmla="*/ 170 w 236"/>
                              <a:gd name="T21" fmla="*/ 27 h 273"/>
                              <a:gd name="T22" fmla="*/ 164 w 236"/>
                              <a:gd name="T23" fmla="*/ 28 h 273"/>
                              <a:gd name="T24" fmla="*/ 158 w 236"/>
                              <a:gd name="T25" fmla="*/ 30 h 273"/>
                              <a:gd name="T26" fmla="*/ 150 w 236"/>
                              <a:gd name="T27" fmla="*/ 31 h 273"/>
                              <a:gd name="T28" fmla="*/ 191 w 236"/>
                              <a:gd name="T29" fmla="*/ 208 h 273"/>
                              <a:gd name="T30" fmla="*/ 193 w 236"/>
                              <a:gd name="T31" fmla="*/ 216 h 273"/>
                              <a:gd name="T32" fmla="*/ 196 w 236"/>
                              <a:gd name="T33" fmla="*/ 221 h 273"/>
                              <a:gd name="T34" fmla="*/ 198 w 236"/>
                              <a:gd name="T35" fmla="*/ 226 h 273"/>
                              <a:gd name="T36" fmla="*/ 200 w 236"/>
                              <a:gd name="T37" fmla="*/ 229 h 273"/>
                              <a:gd name="T38" fmla="*/ 201 w 236"/>
                              <a:gd name="T39" fmla="*/ 231 h 273"/>
                              <a:gd name="T40" fmla="*/ 204 w 236"/>
                              <a:gd name="T41" fmla="*/ 232 h 273"/>
                              <a:gd name="T42" fmla="*/ 206 w 236"/>
                              <a:gd name="T43" fmla="*/ 233 h 273"/>
                              <a:gd name="T44" fmla="*/ 209 w 236"/>
                              <a:gd name="T45" fmla="*/ 234 h 273"/>
                              <a:gd name="T46" fmla="*/ 213 w 236"/>
                              <a:gd name="T47" fmla="*/ 235 h 273"/>
                              <a:gd name="T48" fmla="*/ 216 w 236"/>
                              <a:gd name="T49" fmla="*/ 234 h 273"/>
                              <a:gd name="T50" fmla="*/ 221 w 236"/>
                              <a:gd name="T51" fmla="*/ 234 h 273"/>
                              <a:gd name="T52" fmla="*/ 226 w 236"/>
                              <a:gd name="T53" fmla="*/ 233 h 273"/>
                              <a:gd name="T54" fmla="*/ 236 w 236"/>
                              <a:gd name="T55" fmla="*/ 236 h 273"/>
                              <a:gd name="T56" fmla="*/ 114 w 236"/>
                              <a:gd name="T57" fmla="*/ 268 h 273"/>
                              <a:gd name="T58" fmla="*/ 125 w 236"/>
                              <a:gd name="T59" fmla="*/ 264 h 273"/>
                              <a:gd name="T60" fmla="*/ 129 w 236"/>
                              <a:gd name="T61" fmla="*/ 262 h 273"/>
                              <a:gd name="T62" fmla="*/ 132 w 236"/>
                              <a:gd name="T63" fmla="*/ 259 h 273"/>
                              <a:gd name="T64" fmla="*/ 136 w 236"/>
                              <a:gd name="T65" fmla="*/ 257 h 273"/>
                              <a:gd name="T66" fmla="*/ 138 w 236"/>
                              <a:gd name="T67" fmla="*/ 255 h 273"/>
                              <a:gd name="T68" fmla="*/ 139 w 236"/>
                              <a:gd name="T69" fmla="*/ 253 h 273"/>
                              <a:gd name="T70" fmla="*/ 140 w 236"/>
                              <a:gd name="T71" fmla="*/ 251 h 273"/>
                              <a:gd name="T72" fmla="*/ 141 w 236"/>
                              <a:gd name="T73" fmla="*/ 248 h 273"/>
                              <a:gd name="T74" fmla="*/ 141 w 236"/>
                              <a:gd name="T75" fmla="*/ 245 h 273"/>
                              <a:gd name="T76" fmla="*/ 141 w 236"/>
                              <a:gd name="T77" fmla="*/ 242 h 273"/>
                              <a:gd name="T78" fmla="*/ 139 w 236"/>
                              <a:gd name="T79" fmla="*/ 237 h 273"/>
                              <a:gd name="T80" fmla="*/ 137 w 236"/>
                              <a:gd name="T81" fmla="*/ 230 h 273"/>
                              <a:gd name="T82" fmla="*/ 78 w 236"/>
                              <a:gd name="T83" fmla="*/ 54 h 273"/>
                              <a:gd name="T84" fmla="*/ 60 w 236"/>
                              <a:gd name="T85" fmla="*/ 61 h 273"/>
                              <a:gd name="T86" fmla="*/ 55 w 236"/>
                              <a:gd name="T87" fmla="*/ 62 h 273"/>
                              <a:gd name="T88" fmla="*/ 50 w 236"/>
                              <a:gd name="T89" fmla="*/ 65 h 273"/>
                              <a:gd name="T90" fmla="*/ 46 w 236"/>
                              <a:gd name="T91" fmla="*/ 67 h 273"/>
                              <a:gd name="T92" fmla="*/ 41 w 236"/>
                              <a:gd name="T93" fmla="*/ 69 h 273"/>
                              <a:gd name="T94" fmla="*/ 38 w 236"/>
                              <a:gd name="T95" fmla="*/ 72 h 273"/>
                              <a:gd name="T96" fmla="*/ 35 w 236"/>
                              <a:gd name="T97" fmla="*/ 75 h 273"/>
                              <a:gd name="T98" fmla="*/ 33 w 236"/>
                              <a:gd name="T99" fmla="*/ 78 h 273"/>
                              <a:gd name="T100" fmla="*/ 31 w 236"/>
                              <a:gd name="T101" fmla="*/ 81 h 273"/>
                              <a:gd name="T102" fmla="*/ 29 w 236"/>
                              <a:gd name="T103" fmla="*/ 86 h 273"/>
                              <a:gd name="T104" fmla="*/ 27 w 236"/>
                              <a:gd name="T105" fmla="*/ 92 h 273"/>
                              <a:gd name="T106" fmla="*/ 26 w 236"/>
                              <a:gd name="T107" fmla="*/ 97 h 273"/>
                              <a:gd name="T108" fmla="*/ 25 w 236"/>
                              <a:gd name="T109" fmla="*/ 102 h 273"/>
                              <a:gd name="T110" fmla="*/ 25 w 236"/>
                              <a:gd name="T111" fmla="*/ 108 h 273"/>
                              <a:gd name="T112" fmla="*/ 25 w 236"/>
                              <a:gd name="T113" fmla="*/ 114 h 273"/>
                              <a:gd name="T114" fmla="*/ 26 w 236"/>
                              <a:gd name="T115" fmla="*/ 119 h 273"/>
                              <a:gd name="T116" fmla="*/ 20 w 236"/>
                              <a:gd name="T117" fmla="*/ 126 h 273"/>
                              <a:gd name="T118" fmla="*/ 204 w 236"/>
                              <a:gd name="T119" fmla="*/ 0 h 2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36" h="273">
                                <a:moveTo>
                                  <a:pt x="204" y="0"/>
                                </a:moveTo>
                                <a:lnTo>
                                  <a:pt x="225" y="61"/>
                                </a:lnTo>
                                <a:lnTo>
                                  <a:pt x="218" y="62"/>
                                </a:lnTo>
                                <a:lnTo>
                                  <a:pt x="216" y="60"/>
                                </a:lnTo>
                                <a:lnTo>
                                  <a:pt x="215" y="58"/>
                                </a:lnTo>
                                <a:lnTo>
                                  <a:pt x="212" y="54"/>
                                </a:lnTo>
                                <a:lnTo>
                                  <a:pt x="209" y="49"/>
                                </a:lnTo>
                                <a:lnTo>
                                  <a:pt x="206" y="45"/>
                                </a:lnTo>
                                <a:lnTo>
                                  <a:pt x="204" y="43"/>
                                </a:lnTo>
                                <a:lnTo>
                                  <a:pt x="201" y="40"/>
                                </a:lnTo>
                                <a:lnTo>
                                  <a:pt x="199" y="38"/>
                                </a:lnTo>
                                <a:lnTo>
                                  <a:pt x="196" y="36"/>
                                </a:lnTo>
                                <a:lnTo>
                                  <a:pt x="194" y="34"/>
                                </a:lnTo>
                                <a:lnTo>
                                  <a:pt x="192" y="33"/>
                                </a:lnTo>
                                <a:lnTo>
                                  <a:pt x="189" y="32"/>
                                </a:lnTo>
                                <a:lnTo>
                                  <a:pt x="185" y="30"/>
                                </a:lnTo>
                                <a:lnTo>
                                  <a:pt x="182" y="30"/>
                                </a:lnTo>
                                <a:lnTo>
                                  <a:pt x="179" y="29"/>
                                </a:lnTo>
                                <a:lnTo>
                                  <a:pt x="176" y="28"/>
                                </a:lnTo>
                                <a:lnTo>
                                  <a:pt x="174" y="27"/>
                                </a:lnTo>
                                <a:lnTo>
                                  <a:pt x="171" y="27"/>
                                </a:lnTo>
                                <a:lnTo>
                                  <a:pt x="170" y="27"/>
                                </a:lnTo>
                                <a:lnTo>
                                  <a:pt x="167" y="28"/>
                                </a:lnTo>
                                <a:lnTo>
                                  <a:pt x="164" y="28"/>
                                </a:lnTo>
                                <a:lnTo>
                                  <a:pt x="161" y="29"/>
                                </a:lnTo>
                                <a:lnTo>
                                  <a:pt x="158" y="30"/>
                                </a:lnTo>
                                <a:lnTo>
                                  <a:pt x="155" y="30"/>
                                </a:lnTo>
                                <a:lnTo>
                                  <a:pt x="150" y="31"/>
                                </a:lnTo>
                                <a:lnTo>
                                  <a:pt x="133" y="37"/>
                                </a:lnTo>
                                <a:lnTo>
                                  <a:pt x="191" y="208"/>
                                </a:lnTo>
                                <a:lnTo>
                                  <a:pt x="192" y="212"/>
                                </a:lnTo>
                                <a:lnTo>
                                  <a:pt x="193" y="216"/>
                                </a:lnTo>
                                <a:lnTo>
                                  <a:pt x="195" y="219"/>
                                </a:lnTo>
                                <a:lnTo>
                                  <a:pt x="196" y="221"/>
                                </a:lnTo>
                                <a:lnTo>
                                  <a:pt x="196" y="224"/>
                                </a:lnTo>
                                <a:lnTo>
                                  <a:pt x="198" y="226"/>
                                </a:lnTo>
                                <a:lnTo>
                                  <a:pt x="199" y="227"/>
                                </a:lnTo>
                                <a:lnTo>
                                  <a:pt x="200" y="229"/>
                                </a:lnTo>
                                <a:lnTo>
                                  <a:pt x="200" y="230"/>
                                </a:lnTo>
                                <a:lnTo>
                                  <a:pt x="201" y="231"/>
                                </a:lnTo>
                                <a:lnTo>
                                  <a:pt x="202" y="232"/>
                                </a:lnTo>
                                <a:lnTo>
                                  <a:pt x="204" y="232"/>
                                </a:lnTo>
                                <a:lnTo>
                                  <a:pt x="205" y="233"/>
                                </a:lnTo>
                                <a:lnTo>
                                  <a:pt x="206" y="233"/>
                                </a:lnTo>
                                <a:lnTo>
                                  <a:pt x="208" y="234"/>
                                </a:lnTo>
                                <a:lnTo>
                                  <a:pt x="209" y="234"/>
                                </a:lnTo>
                                <a:lnTo>
                                  <a:pt x="211" y="234"/>
                                </a:lnTo>
                                <a:lnTo>
                                  <a:pt x="213" y="235"/>
                                </a:lnTo>
                                <a:lnTo>
                                  <a:pt x="215" y="234"/>
                                </a:lnTo>
                                <a:lnTo>
                                  <a:pt x="216" y="234"/>
                                </a:lnTo>
                                <a:lnTo>
                                  <a:pt x="219" y="234"/>
                                </a:lnTo>
                                <a:lnTo>
                                  <a:pt x="221" y="234"/>
                                </a:lnTo>
                                <a:lnTo>
                                  <a:pt x="224" y="233"/>
                                </a:lnTo>
                                <a:lnTo>
                                  <a:pt x="226" y="233"/>
                                </a:lnTo>
                                <a:lnTo>
                                  <a:pt x="234" y="230"/>
                                </a:lnTo>
                                <a:lnTo>
                                  <a:pt x="236" y="236"/>
                                </a:lnTo>
                                <a:lnTo>
                                  <a:pt x="117" y="273"/>
                                </a:lnTo>
                                <a:lnTo>
                                  <a:pt x="114" y="268"/>
                                </a:lnTo>
                                <a:lnTo>
                                  <a:pt x="122" y="265"/>
                                </a:lnTo>
                                <a:lnTo>
                                  <a:pt x="125" y="264"/>
                                </a:lnTo>
                                <a:lnTo>
                                  <a:pt x="127" y="264"/>
                                </a:lnTo>
                                <a:lnTo>
                                  <a:pt x="129" y="262"/>
                                </a:lnTo>
                                <a:lnTo>
                                  <a:pt x="131" y="260"/>
                                </a:lnTo>
                                <a:lnTo>
                                  <a:pt x="132" y="259"/>
                                </a:lnTo>
                                <a:lnTo>
                                  <a:pt x="134" y="259"/>
                                </a:lnTo>
                                <a:lnTo>
                                  <a:pt x="136" y="257"/>
                                </a:lnTo>
                                <a:lnTo>
                                  <a:pt x="137" y="256"/>
                                </a:lnTo>
                                <a:lnTo>
                                  <a:pt x="138" y="255"/>
                                </a:lnTo>
                                <a:lnTo>
                                  <a:pt x="138" y="254"/>
                                </a:lnTo>
                                <a:lnTo>
                                  <a:pt x="139" y="253"/>
                                </a:lnTo>
                                <a:lnTo>
                                  <a:pt x="140" y="252"/>
                                </a:lnTo>
                                <a:lnTo>
                                  <a:pt x="140" y="251"/>
                                </a:lnTo>
                                <a:lnTo>
                                  <a:pt x="141" y="249"/>
                                </a:lnTo>
                                <a:lnTo>
                                  <a:pt x="141" y="248"/>
                                </a:lnTo>
                                <a:lnTo>
                                  <a:pt x="141" y="247"/>
                                </a:lnTo>
                                <a:lnTo>
                                  <a:pt x="141" y="245"/>
                                </a:lnTo>
                                <a:lnTo>
                                  <a:pt x="141" y="244"/>
                                </a:lnTo>
                                <a:lnTo>
                                  <a:pt x="141" y="242"/>
                                </a:lnTo>
                                <a:lnTo>
                                  <a:pt x="140" y="239"/>
                                </a:lnTo>
                                <a:lnTo>
                                  <a:pt x="139" y="237"/>
                                </a:lnTo>
                                <a:lnTo>
                                  <a:pt x="138" y="233"/>
                                </a:lnTo>
                                <a:lnTo>
                                  <a:pt x="137" y="230"/>
                                </a:lnTo>
                                <a:lnTo>
                                  <a:pt x="136" y="225"/>
                                </a:lnTo>
                                <a:lnTo>
                                  <a:pt x="78" y="54"/>
                                </a:lnTo>
                                <a:lnTo>
                                  <a:pt x="62" y="60"/>
                                </a:lnTo>
                                <a:lnTo>
                                  <a:pt x="60" y="61"/>
                                </a:lnTo>
                                <a:lnTo>
                                  <a:pt x="57" y="61"/>
                                </a:lnTo>
                                <a:lnTo>
                                  <a:pt x="55" y="62"/>
                                </a:lnTo>
                                <a:lnTo>
                                  <a:pt x="52" y="64"/>
                                </a:lnTo>
                                <a:lnTo>
                                  <a:pt x="50" y="65"/>
                                </a:lnTo>
                                <a:lnTo>
                                  <a:pt x="48" y="66"/>
                                </a:lnTo>
                                <a:lnTo>
                                  <a:pt x="46" y="67"/>
                                </a:lnTo>
                                <a:lnTo>
                                  <a:pt x="43" y="68"/>
                                </a:lnTo>
                                <a:lnTo>
                                  <a:pt x="41" y="69"/>
                                </a:lnTo>
                                <a:lnTo>
                                  <a:pt x="39" y="71"/>
                                </a:lnTo>
                                <a:lnTo>
                                  <a:pt x="38" y="72"/>
                                </a:lnTo>
                                <a:lnTo>
                                  <a:pt x="36" y="73"/>
                                </a:lnTo>
                                <a:lnTo>
                                  <a:pt x="35" y="75"/>
                                </a:lnTo>
                                <a:lnTo>
                                  <a:pt x="34" y="76"/>
                                </a:lnTo>
                                <a:lnTo>
                                  <a:pt x="33" y="78"/>
                                </a:lnTo>
                                <a:lnTo>
                                  <a:pt x="32" y="79"/>
                                </a:lnTo>
                                <a:lnTo>
                                  <a:pt x="31" y="81"/>
                                </a:lnTo>
                                <a:lnTo>
                                  <a:pt x="30" y="84"/>
                                </a:lnTo>
                                <a:lnTo>
                                  <a:pt x="29" y="86"/>
                                </a:lnTo>
                                <a:lnTo>
                                  <a:pt x="28" y="89"/>
                                </a:lnTo>
                                <a:lnTo>
                                  <a:pt x="27" y="92"/>
                                </a:lnTo>
                                <a:lnTo>
                                  <a:pt x="26" y="94"/>
                                </a:lnTo>
                                <a:lnTo>
                                  <a:pt x="26" y="97"/>
                                </a:lnTo>
                                <a:lnTo>
                                  <a:pt x="26" y="100"/>
                                </a:lnTo>
                                <a:lnTo>
                                  <a:pt x="25" y="102"/>
                                </a:lnTo>
                                <a:lnTo>
                                  <a:pt x="25" y="105"/>
                                </a:lnTo>
                                <a:lnTo>
                                  <a:pt x="25" y="108"/>
                                </a:lnTo>
                                <a:lnTo>
                                  <a:pt x="25" y="111"/>
                                </a:lnTo>
                                <a:lnTo>
                                  <a:pt x="25" y="114"/>
                                </a:lnTo>
                                <a:lnTo>
                                  <a:pt x="26" y="116"/>
                                </a:lnTo>
                                <a:lnTo>
                                  <a:pt x="26" y="119"/>
                                </a:lnTo>
                                <a:lnTo>
                                  <a:pt x="26" y="124"/>
                                </a:lnTo>
                                <a:lnTo>
                                  <a:pt x="20" y="126"/>
                                </a:lnTo>
                                <a:lnTo>
                                  <a:pt x="0" y="65"/>
                                </a:lnTo>
                                <a:lnTo>
                                  <a:pt x="204" y="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8" name="Freeform 46"/>
                        <wps:cNvSpPr>
                          <a:spLocks noEditPoints="1"/>
                        </wps:cNvSpPr>
                        <wps:spPr bwMode="auto">
                          <a:xfrm>
                            <a:off x="5988" y="3444"/>
                            <a:ext cx="188" cy="180"/>
                          </a:xfrm>
                          <a:custGeom>
                            <a:avLst/>
                            <a:gdLst>
                              <a:gd name="T0" fmla="*/ 123 w 254"/>
                              <a:gd name="T1" fmla="*/ 1 h 245"/>
                              <a:gd name="T2" fmla="*/ 146 w 254"/>
                              <a:gd name="T3" fmla="*/ 1 h 245"/>
                              <a:gd name="T4" fmla="*/ 167 w 254"/>
                              <a:gd name="T5" fmla="*/ 4 h 245"/>
                              <a:gd name="T6" fmla="*/ 187 w 254"/>
                              <a:gd name="T7" fmla="*/ 12 h 245"/>
                              <a:gd name="T8" fmla="*/ 206 w 254"/>
                              <a:gd name="T9" fmla="*/ 23 h 245"/>
                              <a:gd name="T10" fmla="*/ 221 w 254"/>
                              <a:gd name="T11" fmla="*/ 37 h 245"/>
                              <a:gd name="T12" fmla="*/ 233 w 254"/>
                              <a:gd name="T13" fmla="*/ 53 h 245"/>
                              <a:gd name="T14" fmla="*/ 244 w 254"/>
                              <a:gd name="T15" fmla="*/ 71 h 245"/>
                              <a:gd name="T16" fmla="*/ 250 w 254"/>
                              <a:gd name="T17" fmla="*/ 92 h 245"/>
                              <a:gd name="T18" fmla="*/ 254 w 254"/>
                              <a:gd name="T19" fmla="*/ 124 h 245"/>
                              <a:gd name="T20" fmla="*/ 251 w 254"/>
                              <a:gd name="T21" fmla="*/ 151 h 245"/>
                              <a:gd name="T22" fmla="*/ 246 w 254"/>
                              <a:gd name="T23" fmla="*/ 168 h 245"/>
                              <a:gd name="T24" fmla="*/ 237 w 254"/>
                              <a:gd name="T25" fmla="*/ 186 h 245"/>
                              <a:gd name="T26" fmla="*/ 222 w 254"/>
                              <a:gd name="T27" fmla="*/ 206 h 245"/>
                              <a:gd name="T28" fmla="*/ 205 w 254"/>
                              <a:gd name="T29" fmla="*/ 221 h 245"/>
                              <a:gd name="T30" fmla="*/ 183 w 254"/>
                              <a:gd name="T31" fmla="*/ 232 h 245"/>
                              <a:gd name="T32" fmla="*/ 158 w 254"/>
                              <a:gd name="T33" fmla="*/ 240 h 245"/>
                              <a:gd name="T34" fmla="*/ 132 w 254"/>
                              <a:gd name="T35" fmla="*/ 244 h 245"/>
                              <a:gd name="T36" fmla="*/ 106 w 254"/>
                              <a:gd name="T37" fmla="*/ 244 h 245"/>
                              <a:gd name="T38" fmla="*/ 82 w 254"/>
                              <a:gd name="T39" fmla="*/ 239 h 245"/>
                              <a:gd name="T40" fmla="*/ 62 w 254"/>
                              <a:gd name="T41" fmla="*/ 229 h 245"/>
                              <a:gd name="T42" fmla="*/ 42 w 254"/>
                              <a:gd name="T43" fmla="*/ 216 h 245"/>
                              <a:gd name="T44" fmla="*/ 29 w 254"/>
                              <a:gd name="T45" fmla="*/ 203 h 245"/>
                              <a:gd name="T46" fmla="*/ 18 w 254"/>
                              <a:gd name="T47" fmla="*/ 187 h 245"/>
                              <a:gd name="T48" fmla="*/ 10 w 254"/>
                              <a:gd name="T49" fmla="*/ 171 h 245"/>
                              <a:gd name="T50" fmla="*/ 2 w 254"/>
                              <a:gd name="T51" fmla="*/ 141 h 245"/>
                              <a:gd name="T52" fmla="*/ 0 w 254"/>
                              <a:gd name="T53" fmla="*/ 119 h 245"/>
                              <a:gd name="T54" fmla="*/ 2 w 254"/>
                              <a:gd name="T55" fmla="*/ 99 h 245"/>
                              <a:gd name="T56" fmla="*/ 7 w 254"/>
                              <a:gd name="T57" fmla="*/ 79 h 245"/>
                              <a:gd name="T58" fmla="*/ 16 w 254"/>
                              <a:gd name="T59" fmla="*/ 61 h 245"/>
                              <a:gd name="T60" fmla="*/ 29 w 254"/>
                              <a:gd name="T61" fmla="*/ 43 h 245"/>
                              <a:gd name="T62" fmla="*/ 44 w 254"/>
                              <a:gd name="T63" fmla="*/ 29 h 245"/>
                              <a:gd name="T64" fmla="*/ 62 w 254"/>
                              <a:gd name="T65" fmla="*/ 17 h 245"/>
                              <a:gd name="T66" fmla="*/ 81 w 254"/>
                              <a:gd name="T67" fmla="*/ 9 h 245"/>
                              <a:gd name="T68" fmla="*/ 103 w 254"/>
                              <a:gd name="T69" fmla="*/ 4 h 245"/>
                              <a:gd name="T70" fmla="*/ 94 w 254"/>
                              <a:gd name="T71" fmla="*/ 19 h 245"/>
                              <a:gd name="T72" fmla="*/ 83 w 254"/>
                              <a:gd name="T73" fmla="*/ 26 h 245"/>
                              <a:gd name="T74" fmla="*/ 74 w 254"/>
                              <a:gd name="T75" fmla="*/ 35 h 245"/>
                              <a:gd name="T76" fmla="*/ 67 w 254"/>
                              <a:gd name="T77" fmla="*/ 47 h 245"/>
                              <a:gd name="T78" fmla="*/ 62 w 254"/>
                              <a:gd name="T79" fmla="*/ 68 h 245"/>
                              <a:gd name="T80" fmla="*/ 61 w 254"/>
                              <a:gd name="T81" fmla="*/ 100 h 245"/>
                              <a:gd name="T82" fmla="*/ 66 w 254"/>
                              <a:gd name="T83" fmla="*/ 138 h 245"/>
                              <a:gd name="T84" fmla="*/ 72 w 254"/>
                              <a:gd name="T85" fmla="*/ 161 h 245"/>
                              <a:gd name="T86" fmla="*/ 79 w 254"/>
                              <a:gd name="T87" fmla="*/ 182 h 245"/>
                              <a:gd name="T88" fmla="*/ 87 w 254"/>
                              <a:gd name="T89" fmla="*/ 198 h 245"/>
                              <a:gd name="T90" fmla="*/ 105 w 254"/>
                              <a:gd name="T91" fmla="*/ 219 h 245"/>
                              <a:gd name="T92" fmla="*/ 123 w 254"/>
                              <a:gd name="T93" fmla="*/ 228 h 245"/>
                              <a:gd name="T94" fmla="*/ 145 w 254"/>
                              <a:gd name="T95" fmla="*/ 229 h 245"/>
                              <a:gd name="T96" fmla="*/ 159 w 254"/>
                              <a:gd name="T97" fmla="*/ 226 h 245"/>
                              <a:gd name="T98" fmla="*/ 172 w 254"/>
                              <a:gd name="T99" fmla="*/ 219 h 245"/>
                              <a:gd name="T100" fmla="*/ 182 w 254"/>
                              <a:gd name="T101" fmla="*/ 208 h 245"/>
                              <a:gd name="T102" fmla="*/ 189 w 254"/>
                              <a:gd name="T103" fmla="*/ 191 h 245"/>
                              <a:gd name="T104" fmla="*/ 193 w 254"/>
                              <a:gd name="T105" fmla="*/ 170 h 245"/>
                              <a:gd name="T106" fmla="*/ 193 w 254"/>
                              <a:gd name="T107" fmla="*/ 144 h 245"/>
                              <a:gd name="T108" fmla="*/ 189 w 254"/>
                              <a:gd name="T109" fmla="*/ 113 h 245"/>
                              <a:gd name="T110" fmla="*/ 181 w 254"/>
                              <a:gd name="T111" fmla="*/ 78 h 245"/>
                              <a:gd name="T112" fmla="*/ 171 w 254"/>
                              <a:gd name="T113" fmla="*/ 51 h 245"/>
                              <a:gd name="T114" fmla="*/ 159 w 254"/>
                              <a:gd name="T115" fmla="*/ 35 h 245"/>
                              <a:gd name="T116" fmla="*/ 147 w 254"/>
                              <a:gd name="T117" fmla="*/ 22 h 245"/>
                              <a:gd name="T118" fmla="*/ 134 w 254"/>
                              <a:gd name="T119" fmla="*/ 16 h 245"/>
                              <a:gd name="T120" fmla="*/ 120 w 254"/>
                              <a:gd name="T121" fmla="*/ 14 h 245"/>
                              <a:gd name="T122" fmla="*/ 107 w 254"/>
                              <a:gd name="T123" fmla="*/ 15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4" h="245">
                                <a:moveTo>
                                  <a:pt x="103" y="4"/>
                                </a:moveTo>
                                <a:lnTo>
                                  <a:pt x="107" y="4"/>
                                </a:lnTo>
                                <a:lnTo>
                                  <a:pt x="110" y="3"/>
                                </a:lnTo>
                                <a:lnTo>
                                  <a:pt x="113" y="2"/>
                                </a:lnTo>
                                <a:lnTo>
                                  <a:pt x="117" y="2"/>
                                </a:lnTo>
                                <a:lnTo>
                                  <a:pt x="120" y="1"/>
                                </a:lnTo>
                                <a:lnTo>
                                  <a:pt x="123" y="1"/>
                                </a:lnTo>
                                <a:lnTo>
                                  <a:pt x="126" y="1"/>
                                </a:lnTo>
                                <a:lnTo>
                                  <a:pt x="130" y="1"/>
                                </a:lnTo>
                                <a:lnTo>
                                  <a:pt x="133" y="1"/>
                                </a:lnTo>
                                <a:lnTo>
                                  <a:pt x="137" y="0"/>
                                </a:lnTo>
                                <a:lnTo>
                                  <a:pt x="140" y="0"/>
                                </a:lnTo>
                                <a:lnTo>
                                  <a:pt x="143" y="1"/>
                                </a:lnTo>
                                <a:lnTo>
                                  <a:pt x="146" y="1"/>
                                </a:lnTo>
                                <a:lnTo>
                                  <a:pt x="148" y="1"/>
                                </a:lnTo>
                                <a:lnTo>
                                  <a:pt x="152" y="2"/>
                                </a:lnTo>
                                <a:lnTo>
                                  <a:pt x="155" y="2"/>
                                </a:lnTo>
                                <a:lnTo>
                                  <a:pt x="157" y="3"/>
                                </a:lnTo>
                                <a:lnTo>
                                  <a:pt x="161" y="3"/>
                                </a:lnTo>
                                <a:lnTo>
                                  <a:pt x="163" y="4"/>
                                </a:lnTo>
                                <a:lnTo>
                                  <a:pt x="167" y="4"/>
                                </a:lnTo>
                                <a:lnTo>
                                  <a:pt x="170" y="5"/>
                                </a:lnTo>
                                <a:lnTo>
                                  <a:pt x="173" y="6"/>
                                </a:lnTo>
                                <a:lnTo>
                                  <a:pt x="176" y="7"/>
                                </a:lnTo>
                                <a:lnTo>
                                  <a:pt x="178" y="8"/>
                                </a:lnTo>
                                <a:lnTo>
                                  <a:pt x="181" y="9"/>
                                </a:lnTo>
                                <a:lnTo>
                                  <a:pt x="184" y="11"/>
                                </a:lnTo>
                                <a:lnTo>
                                  <a:pt x="187" y="12"/>
                                </a:lnTo>
                                <a:lnTo>
                                  <a:pt x="189" y="13"/>
                                </a:lnTo>
                                <a:lnTo>
                                  <a:pt x="192" y="15"/>
                                </a:lnTo>
                                <a:lnTo>
                                  <a:pt x="194" y="16"/>
                                </a:lnTo>
                                <a:lnTo>
                                  <a:pt x="197" y="18"/>
                                </a:lnTo>
                                <a:lnTo>
                                  <a:pt x="201" y="19"/>
                                </a:lnTo>
                                <a:lnTo>
                                  <a:pt x="203" y="21"/>
                                </a:lnTo>
                                <a:lnTo>
                                  <a:pt x="206" y="23"/>
                                </a:lnTo>
                                <a:lnTo>
                                  <a:pt x="208" y="24"/>
                                </a:lnTo>
                                <a:lnTo>
                                  <a:pt x="210" y="27"/>
                                </a:lnTo>
                                <a:lnTo>
                                  <a:pt x="212" y="29"/>
                                </a:lnTo>
                                <a:lnTo>
                                  <a:pt x="215" y="31"/>
                                </a:lnTo>
                                <a:lnTo>
                                  <a:pt x="217" y="33"/>
                                </a:lnTo>
                                <a:lnTo>
                                  <a:pt x="219" y="35"/>
                                </a:lnTo>
                                <a:lnTo>
                                  <a:pt x="221" y="37"/>
                                </a:lnTo>
                                <a:lnTo>
                                  <a:pt x="223" y="39"/>
                                </a:lnTo>
                                <a:lnTo>
                                  <a:pt x="225" y="41"/>
                                </a:lnTo>
                                <a:lnTo>
                                  <a:pt x="227" y="43"/>
                                </a:lnTo>
                                <a:lnTo>
                                  <a:pt x="228" y="46"/>
                                </a:lnTo>
                                <a:lnTo>
                                  <a:pt x="230" y="48"/>
                                </a:lnTo>
                                <a:lnTo>
                                  <a:pt x="232" y="50"/>
                                </a:lnTo>
                                <a:lnTo>
                                  <a:pt x="233" y="53"/>
                                </a:lnTo>
                                <a:lnTo>
                                  <a:pt x="236" y="55"/>
                                </a:lnTo>
                                <a:lnTo>
                                  <a:pt x="238" y="58"/>
                                </a:lnTo>
                                <a:lnTo>
                                  <a:pt x="239" y="61"/>
                                </a:lnTo>
                                <a:lnTo>
                                  <a:pt x="240" y="63"/>
                                </a:lnTo>
                                <a:lnTo>
                                  <a:pt x="242" y="66"/>
                                </a:lnTo>
                                <a:lnTo>
                                  <a:pt x="243" y="69"/>
                                </a:lnTo>
                                <a:lnTo>
                                  <a:pt x="244" y="71"/>
                                </a:lnTo>
                                <a:lnTo>
                                  <a:pt x="245" y="74"/>
                                </a:lnTo>
                                <a:lnTo>
                                  <a:pt x="246" y="77"/>
                                </a:lnTo>
                                <a:lnTo>
                                  <a:pt x="247" y="80"/>
                                </a:lnTo>
                                <a:lnTo>
                                  <a:pt x="248" y="83"/>
                                </a:lnTo>
                                <a:lnTo>
                                  <a:pt x="249" y="85"/>
                                </a:lnTo>
                                <a:lnTo>
                                  <a:pt x="250" y="89"/>
                                </a:lnTo>
                                <a:lnTo>
                                  <a:pt x="250" y="92"/>
                                </a:lnTo>
                                <a:lnTo>
                                  <a:pt x="251" y="95"/>
                                </a:lnTo>
                                <a:lnTo>
                                  <a:pt x="252" y="99"/>
                                </a:lnTo>
                                <a:lnTo>
                                  <a:pt x="252" y="104"/>
                                </a:lnTo>
                                <a:lnTo>
                                  <a:pt x="253" y="109"/>
                                </a:lnTo>
                                <a:lnTo>
                                  <a:pt x="254" y="114"/>
                                </a:lnTo>
                                <a:lnTo>
                                  <a:pt x="254" y="120"/>
                                </a:lnTo>
                                <a:lnTo>
                                  <a:pt x="254" y="124"/>
                                </a:lnTo>
                                <a:lnTo>
                                  <a:pt x="254" y="130"/>
                                </a:lnTo>
                                <a:lnTo>
                                  <a:pt x="253" y="136"/>
                                </a:lnTo>
                                <a:lnTo>
                                  <a:pt x="253" y="141"/>
                                </a:lnTo>
                                <a:lnTo>
                                  <a:pt x="252" y="143"/>
                                </a:lnTo>
                                <a:lnTo>
                                  <a:pt x="252" y="146"/>
                                </a:lnTo>
                                <a:lnTo>
                                  <a:pt x="252" y="148"/>
                                </a:lnTo>
                                <a:lnTo>
                                  <a:pt x="251" y="151"/>
                                </a:lnTo>
                                <a:lnTo>
                                  <a:pt x="251" y="153"/>
                                </a:lnTo>
                                <a:lnTo>
                                  <a:pt x="250" y="156"/>
                                </a:lnTo>
                                <a:lnTo>
                                  <a:pt x="249" y="158"/>
                                </a:lnTo>
                                <a:lnTo>
                                  <a:pt x="248" y="160"/>
                                </a:lnTo>
                                <a:lnTo>
                                  <a:pt x="247" y="163"/>
                                </a:lnTo>
                                <a:lnTo>
                                  <a:pt x="247" y="165"/>
                                </a:lnTo>
                                <a:lnTo>
                                  <a:pt x="246" y="168"/>
                                </a:lnTo>
                                <a:lnTo>
                                  <a:pt x="245" y="171"/>
                                </a:lnTo>
                                <a:lnTo>
                                  <a:pt x="244" y="173"/>
                                </a:lnTo>
                                <a:lnTo>
                                  <a:pt x="243" y="175"/>
                                </a:lnTo>
                                <a:lnTo>
                                  <a:pt x="242" y="178"/>
                                </a:lnTo>
                                <a:lnTo>
                                  <a:pt x="241" y="180"/>
                                </a:lnTo>
                                <a:lnTo>
                                  <a:pt x="239" y="183"/>
                                </a:lnTo>
                                <a:lnTo>
                                  <a:pt x="237" y="186"/>
                                </a:lnTo>
                                <a:lnTo>
                                  <a:pt x="234" y="189"/>
                                </a:lnTo>
                                <a:lnTo>
                                  <a:pt x="232" y="191"/>
                                </a:lnTo>
                                <a:lnTo>
                                  <a:pt x="231" y="194"/>
                                </a:lnTo>
                                <a:lnTo>
                                  <a:pt x="229" y="197"/>
                                </a:lnTo>
                                <a:lnTo>
                                  <a:pt x="227" y="200"/>
                                </a:lnTo>
                                <a:lnTo>
                                  <a:pt x="224" y="203"/>
                                </a:lnTo>
                                <a:lnTo>
                                  <a:pt x="222" y="206"/>
                                </a:lnTo>
                                <a:lnTo>
                                  <a:pt x="220" y="208"/>
                                </a:lnTo>
                                <a:lnTo>
                                  <a:pt x="218" y="210"/>
                                </a:lnTo>
                                <a:lnTo>
                                  <a:pt x="215" y="212"/>
                                </a:lnTo>
                                <a:lnTo>
                                  <a:pt x="213" y="214"/>
                                </a:lnTo>
                                <a:lnTo>
                                  <a:pt x="210" y="217"/>
                                </a:lnTo>
                                <a:lnTo>
                                  <a:pt x="208" y="218"/>
                                </a:lnTo>
                                <a:lnTo>
                                  <a:pt x="205" y="221"/>
                                </a:lnTo>
                                <a:lnTo>
                                  <a:pt x="202" y="222"/>
                                </a:lnTo>
                                <a:lnTo>
                                  <a:pt x="198" y="224"/>
                                </a:lnTo>
                                <a:lnTo>
                                  <a:pt x="196" y="226"/>
                                </a:lnTo>
                                <a:lnTo>
                                  <a:pt x="192" y="227"/>
                                </a:lnTo>
                                <a:lnTo>
                                  <a:pt x="189" y="229"/>
                                </a:lnTo>
                                <a:lnTo>
                                  <a:pt x="187" y="230"/>
                                </a:lnTo>
                                <a:lnTo>
                                  <a:pt x="183" y="232"/>
                                </a:lnTo>
                                <a:lnTo>
                                  <a:pt x="180" y="233"/>
                                </a:lnTo>
                                <a:lnTo>
                                  <a:pt x="177" y="234"/>
                                </a:lnTo>
                                <a:lnTo>
                                  <a:pt x="173" y="236"/>
                                </a:lnTo>
                                <a:lnTo>
                                  <a:pt x="170" y="236"/>
                                </a:lnTo>
                                <a:lnTo>
                                  <a:pt x="166" y="238"/>
                                </a:lnTo>
                                <a:lnTo>
                                  <a:pt x="162" y="239"/>
                                </a:lnTo>
                                <a:lnTo>
                                  <a:pt x="158" y="240"/>
                                </a:lnTo>
                                <a:lnTo>
                                  <a:pt x="154" y="241"/>
                                </a:lnTo>
                                <a:lnTo>
                                  <a:pt x="150" y="242"/>
                                </a:lnTo>
                                <a:lnTo>
                                  <a:pt x="147" y="242"/>
                                </a:lnTo>
                                <a:lnTo>
                                  <a:pt x="143" y="243"/>
                                </a:lnTo>
                                <a:lnTo>
                                  <a:pt x="139" y="243"/>
                                </a:lnTo>
                                <a:lnTo>
                                  <a:pt x="136" y="244"/>
                                </a:lnTo>
                                <a:lnTo>
                                  <a:pt x="132" y="244"/>
                                </a:lnTo>
                                <a:lnTo>
                                  <a:pt x="127" y="244"/>
                                </a:lnTo>
                                <a:lnTo>
                                  <a:pt x="124" y="245"/>
                                </a:lnTo>
                                <a:lnTo>
                                  <a:pt x="120" y="245"/>
                                </a:lnTo>
                                <a:lnTo>
                                  <a:pt x="117" y="245"/>
                                </a:lnTo>
                                <a:lnTo>
                                  <a:pt x="113" y="244"/>
                                </a:lnTo>
                                <a:lnTo>
                                  <a:pt x="110" y="244"/>
                                </a:lnTo>
                                <a:lnTo>
                                  <a:pt x="106" y="244"/>
                                </a:lnTo>
                                <a:lnTo>
                                  <a:pt x="103" y="243"/>
                                </a:lnTo>
                                <a:lnTo>
                                  <a:pt x="100" y="243"/>
                                </a:lnTo>
                                <a:lnTo>
                                  <a:pt x="96" y="242"/>
                                </a:lnTo>
                                <a:lnTo>
                                  <a:pt x="93" y="242"/>
                                </a:lnTo>
                                <a:lnTo>
                                  <a:pt x="89" y="241"/>
                                </a:lnTo>
                                <a:lnTo>
                                  <a:pt x="86" y="240"/>
                                </a:lnTo>
                                <a:lnTo>
                                  <a:pt x="82" y="239"/>
                                </a:lnTo>
                                <a:lnTo>
                                  <a:pt x="79" y="238"/>
                                </a:lnTo>
                                <a:lnTo>
                                  <a:pt x="77" y="236"/>
                                </a:lnTo>
                                <a:lnTo>
                                  <a:pt x="73" y="235"/>
                                </a:lnTo>
                                <a:lnTo>
                                  <a:pt x="70" y="233"/>
                                </a:lnTo>
                                <a:lnTo>
                                  <a:pt x="67" y="232"/>
                                </a:lnTo>
                                <a:lnTo>
                                  <a:pt x="64" y="231"/>
                                </a:lnTo>
                                <a:lnTo>
                                  <a:pt x="62" y="229"/>
                                </a:lnTo>
                                <a:lnTo>
                                  <a:pt x="59" y="227"/>
                                </a:lnTo>
                                <a:lnTo>
                                  <a:pt x="55" y="226"/>
                                </a:lnTo>
                                <a:lnTo>
                                  <a:pt x="52" y="224"/>
                                </a:lnTo>
                                <a:lnTo>
                                  <a:pt x="50" y="222"/>
                                </a:lnTo>
                                <a:lnTo>
                                  <a:pt x="47" y="220"/>
                                </a:lnTo>
                                <a:lnTo>
                                  <a:pt x="44" y="218"/>
                                </a:lnTo>
                                <a:lnTo>
                                  <a:pt x="42" y="216"/>
                                </a:lnTo>
                                <a:lnTo>
                                  <a:pt x="40" y="214"/>
                                </a:lnTo>
                                <a:lnTo>
                                  <a:pt x="38" y="213"/>
                                </a:lnTo>
                                <a:lnTo>
                                  <a:pt x="37" y="211"/>
                                </a:lnTo>
                                <a:lnTo>
                                  <a:pt x="35" y="209"/>
                                </a:lnTo>
                                <a:lnTo>
                                  <a:pt x="33" y="207"/>
                                </a:lnTo>
                                <a:lnTo>
                                  <a:pt x="31" y="205"/>
                                </a:lnTo>
                                <a:lnTo>
                                  <a:pt x="29" y="203"/>
                                </a:lnTo>
                                <a:lnTo>
                                  <a:pt x="28" y="200"/>
                                </a:lnTo>
                                <a:lnTo>
                                  <a:pt x="26" y="198"/>
                                </a:lnTo>
                                <a:lnTo>
                                  <a:pt x="25" y="196"/>
                                </a:lnTo>
                                <a:lnTo>
                                  <a:pt x="23" y="194"/>
                                </a:lnTo>
                                <a:lnTo>
                                  <a:pt x="22" y="192"/>
                                </a:lnTo>
                                <a:lnTo>
                                  <a:pt x="19" y="190"/>
                                </a:lnTo>
                                <a:lnTo>
                                  <a:pt x="18" y="187"/>
                                </a:lnTo>
                                <a:lnTo>
                                  <a:pt x="17" y="185"/>
                                </a:lnTo>
                                <a:lnTo>
                                  <a:pt x="15" y="183"/>
                                </a:lnTo>
                                <a:lnTo>
                                  <a:pt x="14" y="181"/>
                                </a:lnTo>
                                <a:lnTo>
                                  <a:pt x="13" y="179"/>
                                </a:lnTo>
                                <a:lnTo>
                                  <a:pt x="12" y="176"/>
                                </a:lnTo>
                                <a:lnTo>
                                  <a:pt x="11" y="174"/>
                                </a:lnTo>
                                <a:lnTo>
                                  <a:pt x="10" y="171"/>
                                </a:lnTo>
                                <a:lnTo>
                                  <a:pt x="9" y="169"/>
                                </a:lnTo>
                                <a:lnTo>
                                  <a:pt x="8" y="165"/>
                                </a:lnTo>
                                <a:lnTo>
                                  <a:pt x="6" y="160"/>
                                </a:lnTo>
                                <a:lnTo>
                                  <a:pt x="4" y="155"/>
                                </a:lnTo>
                                <a:lnTo>
                                  <a:pt x="3" y="150"/>
                                </a:lnTo>
                                <a:lnTo>
                                  <a:pt x="2" y="144"/>
                                </a:lnTo>
                                <a:lnTo>
                                  <a:pt x="2" y="141"/>
                                </a:lnTo>
                                <a:lnTo>
                                  <a:pt x="1" y="138"/>
                                </a:lnTo>
                                <a:lnTo>
                                  <a:pt x="1" y="135"/>
                                </a:lnTo>
                                <a:lnTo>
                                  <a:pt x="0" y="132"/>
                                </a:lnTo>
                                <a:lnTo>
                                  <a:pt x="0" y="128"/>
                                </a:lnTo>
                                <a:lnTo>
                                  <a:pt x="0" y="125"/>
                                </a:lnTo>
                                <a:lnTo>
                                  <a:pt x="0" y="122"/>
                                </a:lnTo>
                                <a:lnTo>
                                  <a:pt x="0" y="119"/>
                                </a:lnTo>
                                <a:lnTo>
                                  <a:pt x="0" y="116"/>
                                </a:lnTo>
                                <a:lnTo>
                                  <a:pt x="0" y="113"/>
                                </a:lnTo>
                                <a:lnTo>
                                  <a:pt x="0" y="110"/>
                                </a:lnTo>
                                <a:lnTo>
                                  <a:pt x="0" y="107"/>
                                </a:lnTo>
                                <a:lnTo>
                                  <a:pt x="1" y="105"/>
                                </a:lnTo>
                                <a:lnTo>
                                  <a:pt x="1" y="102"/>
                                </a:lnTo>
                                <a:lnTo>
                                  <a:pt x="2" y="99"/>
                                </a:lnTo>
                                <a:lnTo>
                                  <a:pt x="2" y="95"/>
                                </a:lnTo>
                                <a:lnTo>
                                  <a:pt x="2" y="92"/>
                                </a:lnTo>
                                <a:lnTo>
                                  <a:pt x="3" y="89"/>
                                </a:lnTo>
                                <a:lnTo>
                                  <a:pt x="4" y="87"/>
                                </a:lnTo>
                                <a:lnTo>
                                  <a:pt x="5" y="84"/>
                                </a:lnTo>
                                <a:lnTo>
                                  <a:pt x="6" y="82"/>
                                </a:lnTo>
                                <a:lnTo>
                                  <a:pt x="7" y="79"/>
                                </a:lnTo>
                                <a:lnTo>
                                  <a:pt x="8" y="76"/>
                                </a:lnTo>
                                <a:lnTo>
                                  <a:pt x="9" y="74"/>
                                </a:lnTo>
                                <a:lnTo>
                                  <a:pt x="10" y="71"/>
                                </a:lnTo>
                                <a:lnTo>
                                  <a:pt x="12" y="68"/>
                                </a:lnTo>
                                <a:lnTo>
                                  <a:pt x="13" y="66"/>
                                </a:lnTo>
                                <a:lnTo>
                                  <a:pt x="14" y="63"/>
                                </a:lnTo>
                                <a:lnTo>
                                  <a:pt x="16" y="61"/>
                                </a:lnTo>
                                <a:lnTo>
                                  <a:pt x="17" y="57"/>
                                </a:lnTo>
                                <a:lnTo>
                                  <a:pt x="19" y="54"/>
                                </a:lnTo>
                                <a:lnTo>
                                  <a:pt x="22" y="52"/>
                                </a:lnTo>
                                <a:lnTo>
                                  <a:pt x="23" y="50"/>
                                </a:lnTo>
                                <a:lnTo>
                                  <a:pt x="25" y="47"/>
                                </a:lnTo>
                                <a:lnTo>
                                  <a:pt x="27" y="45"/>
                                </a:lnTo>
                                <a:lnTo>
                                  <a:pt x="29" y="43"/>
                                </a:lnTo>
                                <a:lnTo>
                                  <a:pt x="31" y="40"/>
                                </a:lnTo>
                                <a:lnTo>
                                  <a:pt x="33" y="39"/>
                                </a:lnTo>
                                <a:lnTo>
                                  <a:pt x="35" y="36"/>
                                </a:lnTo>
                                <a:lnTo>
                                  <a:pt x="37" y="35"/>
                                </a:lnTo>
                                <a:lnTo>
                                  <a:pt x="39" y="32"/>
                                </a:lnTo>
                                <a:lnTo>
                                  <a:pt x="42" y="31"/>
                                </a:lnTo>
                                <a:lnTo>
                                  <a:pt x="44" y="29"/>
                                </a:lnTo>
                                <a:lnTo>
                                  <a:pt x="46" y="27"/>
                                </a:lnTo>
                                <a:lnTo>
                                  <a:pt x="48" y="24"/>
                                </a:lnTo>
                                <a:lnTo>
                                  <a:pt x="51" y="23"/>
                                </a:lnTo>
                                <a:lnTo>
                                  <a:pt x="53" y="21"/>
                                </a:lnTo>
                                <a:lnTo>
                                  <a:pt x="57" y="19"/>
                                </a:lnTo>
                                <a:lnTo>
                                  <a:pt x="59" y="18"/>
                                </a:lnTo>
                                <a:lnTo>
                                  <a:pt x="62" y="17"/>
                                </a:lnTo>
                                <a:lnTo>
                                  <a:pt x="64" y="15"/>
                                </a:lnTo>
                                <a:lnTo>
                                  <a:pt x="67" y="14"/>
                                </a:lnTo>
                                <a:lnTo>
                                  <a:pt x="70" y="13"/>
                                </a:lnTo>
                                <a:lnTo>
                                  <a:pt x="72" y="12"/>
                                </a:lnTo>
                                <a:lnTo>
                                  <a:pt x="75" y="11"/>
                                </a:lnTo>
                                <a:lnTo>
                                  <a:pt x="78" y="10"/>
                                </a:lnTo>
                                <a:lnTo>
                                  <a:pt x="81" y="9"/>
                                </a:lnTo>
                                <a:lnTo>
                                  <a:pt x="84" y="8"/>
                                </a:lnTo>
                                <a:lnTo>
                                  <a:pt x="87" y="8"/>
                                </a:lnTo>
                                <a:lnTo>
                                  <a:pt x="90" y="7"/>
                                </a:lnTo>
                                <a:lnTo>
                                  <a:pt x="94" y="6"/>
                                </a:lnTo>
                                <a:lnTo>
                                  <a:pt x="97" y="5"/>
                                </a:lnTo>
                                <a:lnTo>
                                  <a:pt x="100" y="5"/>
                                </a:lnTo>
                                <a:lnTo>
                                  <a:pt x="103" y="4"/>
                                </a:lnTo>
                                <a:close/>
                                <a:moveTo>
                                  <a:pt x="107" y="15"/>
                                </a:moveTo>
                                <a:lnTo>
                                  <a:pt x="103" y="15"/>
                                </a:lnTo>
                                <a:lnTo>
                                  <a:pt x="100" y="16"/>
                                </a:lnTo>
                                <a:lnTo>
                                  <a:pt x="98" y="17"/>
                                </a:lnTo>
                                <a:lnTo>
                                  <a:pt x="96" y="18"/>
                                </a:lnTo>
                                <a:lnTo>
                                  <a:pt x="94" y="19"/>
                                </a:lnTo>
                                <a:lnTo>
                                  <a:pt x="93" y="19"/>
                                </a:lnTo>
                                <a:lnTo>
                                  <a:pt x="90" y="20"/>
                                </a:lnTo>
                                <a:lnTo>
                                  <a:pt x="88" y="21"/>
                                </a:lnTo>
                                <a:lnTo>
                                  <a:pt x="87" y="22"/>
                                </a:lnTo>
                                <a:lnTo>
                                  <a:pt x="86" y="23"/>
                                </a:lnTo>
                                <a:lnTo>
                                  <a:pt x="84" y="24"/>
                                </a:lnTo>
                                <a:lnTo>
                                  <a:pt x="83" y="26"/>
                                </a:lnTo>
                                <a:lnTo>
                                  <a:pt x="82" y="27"/>
                                </a:lnTo>
                                <a:lnTo>
                                  <a:pt x="80" y="28"/>
                                </a:lnTo>
                                <a:lnTo>
                                  <a:pt x="79" y="30"/>
                                </a:lnTo>
                                <a:lnTo>
                                  <a:pt x="77" y="31"/>
                                </a:lnTo>
                                <a:lnTo>
                                  <a:pt x="76" y="32"/>
                                </a:lnTo>
                                <a:lnTo>
                                  <a:pt x="75" y="34"/>
                                </a:lnTo>
                                <a:lnTo>
                                  <a:pt x="74" y="35"/>
                                </a:lnTo>
                                <a:lnTo>
                                  <a:pt x="73" y="37"/>
                                </a:lnTo>
                                <a:lnTo>
                                  <a:pt x="72" y="39"/>
                                </a:lnTo>
                                <a:lnTo>
                                  <a:pt x="71" y="40"/>
                                </a:lnTo>
                                <a:lnTo>
                                  <a:pt x="70" y="42"/>
                                </a:lnTo>
                                <a:lnTo>
                                  <a:pt x="69" y="43"/>
                                </a:lnTo>
                                <a:lnTo>
                                  <a:pt x="68" y="46"/>
                                </a:lnTo>
                                <a:lnTo>
                                  <a:pt x="67" y="47"/>
                                </a:lnTo>
                                <a:lnTo>
                                  <a:pt x="67" y="49"/>
                                </a:lnTo>
                                <a:lnTo>
                                  <a:pt x="66" y="51"/>
                                </a:lnTo>
                                <a:lnTo>
                                  <a:pt x="65" y="53"/>
                                </a:lnTo>
                                <a:lnTo>
                                  <a:pt x="64" y="55"/>
                                </a:lnTo>
                                <a:lnTo>
                                  <a:pt x="63" y="59"/>
                                </a:lnTo>
                                <a:lnTo>
                                  <a:pt x="63" y="64"/>
                                </a:lnTo>
                                <a:lnTo>
                                  <a:pt x="62" y="68"/>
                                </a:lnTo>
                                <a:lnTo>
                                  <a:pt x="61" y="72"/>
                                </a:lnTo>
                                <a:lnTo>
                                  <a:pt x="61" y="76"/>
                                </a:lnTo>
                                <a:lnTo>
                                  <a:pt x="61" y="80"/>
                                </a:lnTo>
                                <a:lnTo>
                                  <a:pt x="60" y="85"/>
                                </a:lnTo>
                                <a:lnTo>
                                  <a:pt x="60" y="89"/>
                                </a:lnTo>
                                <a:lnTo>
                                  <a:pt x="61" y="94"/>
                                </a:lnTo>
                                <a:lnTo>
                                  <a:pt x="61" y="100"/>
                                </a:lnTo>
                                <a:lnTo>
                                  <a:pt x="61" y="105"/>
                                </a:lnTo>
                                <a:lnTo>
                                  <a:pt x="62" y="111"/>
                                </a:lnTo>
                                <a:lnTo>
                                  <a:pt x="63" y="116"/>
                                </a:lnTo>
                                <a:lnTo>
                                  <a:pt x="63" y="122"/>
                                </a:lnTo>
                                <a:lnTo>
                                  <a:pt x="64" y="128"/>
                                </a:lnTo>
                                <a:lnTo>
                                  <a:pt x="65" y="135"/>
                                </a:lnTo>
                                <a:lnTo>
                                  <a:pt x="66" y="138"/>
                                </a:lnTo>
                                <a:lnTo>
                                  <a:pt x="67" y="142"/>
                                </a:lnTo>
                                <a:lnTo>
                                  <a:pt x="67" y="145"/>
                                </a:lnTo>
                                <a:lnTo>
                                  <a:pt x="68" y="148"/>
                                </a:lnTo>
                                <a:lnTo>
                                  <a:pt x="69" y="152"/>
                                </a:lnTo>
                                <a:lnTo>
                                  <a:pt x="70" y="155"/>
                                </a:lnTo>
                                <a:lnTo>
                                  <a:pt x="71" y="158"/>
                                </a:lnTo>
                                <a:lnTo>
                                  <a:pt x="72" y="161"/>
                                </a:lnTo>
                                <a:lnTo>
                                  <a:pt x="72" y="164"/>
                                </a:lnTo>
                                <a:lnTo>
                                  <a:pt x="73" y="168"/>
                                </a:lnTo>
                                <a:lnTo>
                                  <a:pt x="74" y="171"/>
                                </a:lnTo>
                                <a:lnTo>
                                  <a:pt x="76" y="174"/>
                                </a:lnTo>
                                <a:lnTo>
                                  <a:pt x="77" y="176"/>
                                </a:lnTo>
                                <a:lnTo>
                                  <a:pt x="77" y="179"/>
                                </a:lnTo>
                                <a:lnTo>
                                  <a:pt x="79" y="182"/>
                                </a:lnTo>
                                <a:lnTo>
                                  <a:pt x="80" y="184"/>
                                </a:lnTo>
                                <a:lnTo>
                                  <a:pt x="81" y="187"/>
                                </a:lnTo>
                                <a:lnTo>
                                  <a:pt x="82" y="189"/>
                                </a:lnTo>
                                <a:lnTo>
                                  <a:pt x="83" y="191"/>
                                </a:lnTo>
                                <a:lnTo>
                                  <a:pt x="85" y="194"/>
                                </a:lnTo>
                                <a:lnTo>
                                  <a:pt x="86" y="196"/>
                                </a:lnTo>
                                <a:lnTo>
                                  <a:pt x="87" y="198"/>
                                </a:lnTo>
                                <a:lnTo>
                                  <a:pt x="89" y="200"/>
                                </a:lnTo>
                                <a:lnTo>
                                  <a:pt x="90" y="203"/>
                                </a:lnTo>
                                <a:lnTo>
                                  <a:pt x="94" y="207"/>
                                </a:lnTo>
                                <a:lnTo>
                                  <a:pt x="97" y="211"/>
                                </a:lnTo>
                                <a:lnTo>
                                  <a:pt x="100" y="214"/>
                                </a:lnTo>
                                <a:lnTo>
                                  <a:pt x="103" y="217"/>
                                </a:lnTo>
                                <a:lnTo>
                                  <a:pt x="105" y="219"/>
                                </a:lnTo>
                                <a:lnTo>
                                  <a:pt x="107" y="221"/>
                                </a:lnTo>
                                <a:lnTo>
                                  <a:pt x="110" y="222"/>
                                </a:lnTo>
                                <a:lnTo>
                                  <a:pt x="112" y="224"/>
                                </a:lnTo>
                                <a:lnTo>
                                  <a:pt x="115" y="226"/>
                                </a:lnTo>
                                <a:lnTo>
                                  <a:pt x="117" y="226"/>
                                </a:lnTo>
                                <a:lnTo>
                                  <a:pt x="120" y="228"/>
                                </a:lnTo>
                                <a:lnTo>
                                  <a:pt x="123" y="228"/>
                                </a:lnTo>
                                <a:lnTo>
                                  <a:pt x="126" y="229"/>
                                </a:lnTo>
                                <a:lnTo>
                                  <a:pt x="130" y="229"/>
                                </a:lnTo>
                                <a:lnTo>
                                  <a:pt x="133" y="230"/>
                                </a:lnTo>
                                <a:lnTo>
                                  <a:pt x="136" y="230"/>
                                </a:lnTo>
                                <a:lnTo>
                                  <a:pt x="138" y="230"/>
                                </a:lnTo>
                                <a:lnTo>
                                  <a:pt x="142" y="230"/>
                                </a:lnTo>
                                <a:lnTo>
                                  <a:pt x="145" y="229"/>
                                </a:lnTo>
                                <a:lnTo>
                                  <a:pt x="148" y="229"/>
                                </a:lnTo>
                                <a:lnTo>
                                  <a:pt x="150" y="229"/>
                                </a:lnTo>
                                <a:lnTo>
                                  <a:pt x="152" y="228"/>
                                </a:lnTo>
                                <a:lnTo>
                                  <a:pt x="154" y="227"/>
                                </a:lnTo>
                                <a:lnTo>
                                  <a:pt x="156" y="227"/>
                                </a:lnTo>
                                <a:lnTo>
                                  <a:pt x="157" y="226"/>
                                </a:lnTo>
                                <a:lnTo>
                                  <a:pt x="159" y="226"/>
                                </a:lnTo>
                                <a:lnTo>
                                  <a:pt x="162" y="225"/>
                                </a:lnTo>
                                <a:lnTo>
                                  <a:pt x="163" y="224"/>
                                </a:lnTo>
                                <a:lnTo>
                                  <a:pt x="166" y="223"/>
                                </a:lnTo>
                                <a:lnTo>
                                  <a:pt x="168" y="222"/>
                                </a:lnTo>
                                <a:lnTo>
                                  <a:pt x="169" y="221"/>
                                </a:lnTo>
                                <a:lnTo>
                                  <a:pt x="170" y="220"/>
                                </a:lnTo>
                                <a:lnTo>
                                  <a:pt x="172" y="219"/>
                                </a:lnTo>
                                <a:lnTo>
                                  <a:pt x="173" y="218"/>
                                </a:lnTo>
                                <a:lnTo>
                                  <a:pt x="175" y="217"/>
                                </a:lnTo>
                                <a:lnTo>
                                  <a:pt x="176" y="215"/>
                                </a:lnTo>
                                <a:lnTo>
                                  <a:pt x="177" y="214"/>
                                </a:lnTo>
                                <a:lnTo>
                                  <a:pt x="179" y="212"/>
                                </a:lnTo>
                                <a:lnTo>
                                  <a:pt x="181" y="210"/>
                                </a:lnTo>
                                <a:lnTo>
                                  <a:pt x="182" y="208"/>
                                </a:lnTo>
                                <a:lnTo>
                                  <a:pt x="183" y="206"/>
                                </a:lnTo>
                                <a:lnTo>
                                  <a:pt x="184" y="204"/>
                                </a:lnTo>
                                <a:lnTo>
                                  <a:pt x="186" y="202"/>
                                </a:lnTo>
                                <a:lnTo>
                                  <a:pt x="187" y="198"/>
                                </a:lnTo>
                                <a:lnTo>
                                  <a:pt x="187" y="196"/>
                                </a:lnTo>
                                <a:lnTo>
                                  <a:pt x="188" y="194"/>
                                </a:lnTo>
                                <a:lnTo>
                                  <a:pt x="189" y="191"/>
                                </a:lnTo>
                                <a:lnTo>
                                  <a:pt x="190" y="188"/>
                                </a:lnTo>
                                <a:lnTo>
                                  <a:pt x="191" y="185"/>
                                </a:lnTo>
                                <a:lnTo>
                                  <a:pt x="192" y="183"/>
                                </a:lnTo>
                                <a:lnTo>
                                  <a:pt x="192" y="179"/>
                                </a:lnTo>
                                <a:lnTo>
                                  <a:pt x="192" y="176"/>
                                </a:lnTo>
                                <a:lnTo>
                                  <a:pt x="193" y="173"/>
                                </a:lnTo>
                                <a:lnTo>
                                  <a:pt x="193" y="170"/>
                                </a:lnTo>
                                <a:lnTo>
                                  <a:pt x="194" y="167"/>
                                </a:lnTo>
                                <a:lnTo>
                                  <a:pt x="194" y="163"/>
                                </a:lnTo>
                                <a:lnTo>
                                  <a:pt x="194" y="159"/>
                                </a:lnTo>
                                <a:lnTo>
                                  <a:pt x="194" y="156"/>
                                </a:lnTo>
                                <a:lnTo>
                                  <a:pt x="194" y="152"/>
                                </a:lnTo>
                                <a:lnTo>
                                  <a:pt x="194" y="148"/>
                                </a:lnTo>
                                <a:lnTo>
                                  <a:pt x="193" y="144"/>
                                </a:lnTo>
                                <a:lnTo>
                                  <a:pt x="193" y="140"/>
                                </a:lnTo>
                                <a:lnTo>
                                  <a:pt x="192" y="136"/>
                                </a:lnTo>
                                <a:lnTo>
                                  <a:pt x="192" y="132"/>
                                </a:lnTo>
                                <a:lnTo>
                                  <a:pt x="192" y="126"/>
                                </a:lnTo>
                                <a:lnTo>
                                  <a:pt x="191" y="122"/>
                                </a:lnTo>
                                <a:lnTo>
                                  <a:pt x="190" y="117"/>
                                </a:lnTo>
                                <a:lnTo>
                                  <a:pt x="189" y="113"/>
                                </a:lnTo>
                                <a:lnTo>
                                  <a:pt x="188" y="107"/>
                                </a:lnTo>
                                <a:lnTo>
                                  <a:pt x="187" y="102"/>
                                </a:lnTo>
                                <a:lnTo>
                                  <a:pt x="186" y="97"/>
                                </a:lnTo>
                                <a:lnTo>
                                  <a:pt x="185" y="91"/>
                                </a:lnTo>
                                <a:lnTo>
                                  <a:pt x="183" y="86"/>
                                </a:lnTo>
                                <a:lnTo>
                                  <a:pt x="182" y="82"/>
                                </a:lnTo>
                                <a:lnTo>
                                  <a:pt x="181" y="78"/>
                                </a:lnTo>
                                <a:lnTo>
                                  <a:pt x="180" y="74"/>
                                </a:lnTo>
                                <a:lnTo>
                                  <a:pt x="178" y="70"/>
                                </a:lnTo>
                                <a:lnTo>
                                  <a:pt x="177" y="66"/>
                                </a:lnTo>
                                <a:lnTo>
                                  <a:pt x="176" y="62"/>
                                </a:lnTo>
                                <a:lnTo>
                                  <a:pt x="174" y="58"/>
                                </a:lnTo>
                                <a:lnTo>
                                  <a:pt x="173" y="54"/>
                                </a:lnTo>
                                <a:lnTo>
                                  <a:pt x="171" y="51"/>
                                </a:lnTo>
                                <a:lnTo>
                                  <a:pt x="170" y="49"/>
                                </a:lnTo>
                                <a:lnTo>
                                  <a:pt x="168" y="46"/>
                                </a:lnTo>
                                <a:lnTo>
                                  <a:pt x="167" y="43"/>
                                </a:lnTo>
                                <a:lnTo>
                                  <a:pt x="165" y="41"/>
                                </a:lnTo>
                                <a:lnTo>
                                  <a:pt x="162" y="39"/>
                                </a:lnTo>
                                <a:lnTo>
                                  <a:pt x="161" y="37"/>
                                </a:lnTo>
                                <a:lnTo>
                                  <a:pt x="159" y="35"/>
                                </a:lnTo>
                                <a:lnTo>
                                  <a:pt x="157" y="33"/>
                                </a:lnTo>
                                <a:lnTo>
                                  <a:pt x="156" y="31"/>
                                </a:lnTo>
                                <a:lnTo>
                                  <a:pt x="154" y="29"/>
                                </a:lnTo>
                                <a:lnTo>
                                  <a:pt x="152" y="28"/>
                                </a:lnTo>
                                <a:lnTo>
                                  <a:pt x="150" y="26"/>
                                </a:lnTo>
                                <a:lnTo>
                                  <a:pt x="149" y="23"/>
                                </a:lnTo>
                                <a:lnTo>
                                  <a:pt x="147" y="22"/>
                                </a:lnTo>
                                <a:lnTo>
                                  <a:pt x="146" y="21"/>
                                </a:lnTo>
                                <a:lnTo>
                                  <a:pt x="144" y="20"/>
                                </a:lnTo>
                                <a:lnTo>
                                  <a:pt x="142" y="19"/>
                                </a:lnTo>
                                <a:lnTo>
                                  <a:pt x="140" y="18"/>
                                </a:lnTo>
                                <a:lnTo>
                                  <a:pt x="138" y="17"/>
                                </a:lnTo>
                                <a:lnTo>
                                  <a:pt x="136" y="16"/>
                                </a:lnTo>
                                <a:lnTo>
                                  <a:pt x="134" y="16"/>
                                </a:lnTo>
                                <a:lnTo>
                                  <a:pt x="133" y="15"/>
                                </a:lnTo>
                                <a:lnTo>
                                  <a:pt x="131" y="15"/>
                                </a:lnTo>
                                <a:lnTo>
                                  <a:pt x="127" y="14"/>
                                </a:lnTo>
                                <a:lnTo>
                                  <a:pt x="126" y="14"/>
                                </a:lnTo>
                                <a:lnTo>
                                  <a:pt x="124" y="14"/>
                                </a:lnTo>
                                <a:lnTo>
                                  <a:pt x="122" y="14"/>
                                </a:lnTo>
                                <a:lnTo>
                                  <a:pt x="120" y="14"/>
                                </a:lnTo>
                                <a:lnTo>
                                  <a:pt x="117" y="13"/>
                                </a:lnTo>
                                <a:lnTo>
                                  <a:pt x="116" y="14"/>
                                </a:lnTo>
                                <a:lnTo>
                                  <a:pt x="113" y="14"/>
                                </a:lnTo>
                                <a:lnTo>
                                  <a:pt x="112" y="14"/>
                                </a:lnTo>
                                <a:lnTo>
                                  <a:pt x="109" y="14"/>
                                </a:lnTo>
                                <a:lnTo>
                                  <a:pt x="107" y="15"/>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9" name="Freeform 47"/>
                        <wps:cNvSpPr>
                          <a:spLocks/>
                        </wps:cNvSpPr>
                        <wps:spPr bwMode="auto">
                          <a:xfrm>
                            <a:off x="6195" y="3422"/>
                            <a:ext cx="181" cy="180"/>
                          </a:xfrm>
                          <a:custGeom>
                            <a:avLst/>
                            <a:gdLst>
                              <a:gd name="T0" fmla="*/ 205 w 247"/>
                              <a:gd name="T1" fmla="*/ 46 h 244"/>
                              <a:gd name="T2" fmla="*/ 204 w 247"/>
                              <a:gd name="T3" fmla="*/ 39 h 244"/>
                              <a:gd name="T4" fmla="*/ 203 w 247"/>
                              <a:gd name="T5" fmla="*/ 33 h 244"/>
                              <a:gd name="T6" fmla="*/ 201 w 247"/>
                              <a:gd name="T7" fmla="*/ 27 h 244"/>
                              <a:gd name="T8" fmla="*/ 199 w 247"/>
                              <a:gd name="T9" fmla="*/ 24 h 244"/>
                              <a:gd name="T10" fmla="*/ 197 w 247"/>
                              <a:gd name="T11" fmla="*/ 19 h 244"/>
                              <a:gd name="T12" fmla="*/ 194 w 247"/>
                              <a:gd name="T13" fmla="*/ 16 h 244"/>
                              <a:gd name="T14" fmla="*/ 190 w 247"/>
                              <a:gd name="T15" fmla="*/ 13 h 244"/>
                              <a:gd name="T16" fmla="*/ 185 w 247"/>
                              <a:gd name="T17" fmla="*/ 11 h 244"/>
                              <a:gd name="T18" fmla="*/ 180 w 247"/>
                              <a:gd name="T19" fmla="*/ 10 h 244"/>
                              <a:gd name="T20" fmla="*/ 173 w 247"/>
                              <a:gd name="T21" fmla="*/ 10 h 244"/>
                              <a:gd name="T22" fmla="*/ 168 w 247"/>
                              <a:gd name="T23" fmla="*/ 4 h 244"/>
                              <a:gd name="T24" fmla="*/ 244 w 247"/>
                              <a:gd name="T25" fmla="*/ 8 h 244"/>
                              <a:gd name="T26" fmla="*/ 234 w 247"/>
                              <a:gd name="T27" fmla="*/ 9 h 244"/>
                              <a:gd name="T28" fmla="*/ 228 w 247"/>
                              <a:gd name="T29" fmla="*/ 11 h 244"/>
                              <a:gd name="T30" fmla="*/ 224 w 247"/>
                              <a:gd name="T31" fmla="*/ 14 h 244"/>
                              <a:gd name="T32" fmla="*/ 222 w 247"/>
                              <a:gd name="T33" fmla="*/ 18 h 244"/>
                              <a:gd name="T34" fmla="*/ 220 w 247"/>
                              <a:gd name="T35" fmla="*/ 23 h 244"/>
                              <a:gd name="T36" fmla="*/ 218 w 247"/>
                              <a:gd name="T37" fmla="*/ 30 h 244"/>
                              <a:gd name="T38" fmla="*/ 217 w 247"/>
                              <a:gd name="T39" fmla="*/ 39 h 244"/>
                              <a:gd name="T40" fmla="*/ 225 w 247"/>
                              <a:gd name="T41" fmla="*/ 240 h 244"/>
                              <a:gd name="T42" fmla="*/ 56 w 247"/>
                              <a:gd name="T43" fmla="*/ 202 h 244"/>
                              <a:gd name="T44" fmla="*/ 56 w 247"/>
                              <a:gd name="T45" fmla="*/ 209 h 244"/>
                              <a:gd name="T46" fmla="*/ 58 w 247"/>
                              <a:gd name="T47" fmla="*/ 214 h 244"/>
                              <a:gd name="T48" fmla="*/ 60 w 247"/>
                              <a:gd name="T49" fmla="*/ 219 h 244"/>
                              <a:gd name="T50" fmla="*/ 63 w 247"/>
                              <a:gd name="T51" fmla="*/ 224 h 244"/>
                              <a:gd name="T52" fmla="*/ 66 w 247"/>
                              <a:gd name="T53" fmla="*/ 227 h 244"/>
                              <a:gd name="T54" fmla="*/ 70 w 247"/>
                              <a:gd name="T55" fmla="*/ 229 h 244"/>
                              <a:gd name="T56" fmla="*/ 73 w 247"/>
                              <a:gd name="T57" fmla="*/ 231 h 244"/>
                              <a:gd name="T58" fmla="*/ 77 w 247"/>
                              <a:gd name="T59" fmla="*/ 234 h 244"/>
                              <a:gd name="T60" fmla="*/ 81 w 247"/>
                              <a:gd name="T61" fmla="*/ 234 h 244"/>
                              <a:gd name="T62" fmla="*/ 89 w 247"/>
                              <a:gd name="T63" fmla="*/ 235 h 244"/>
                              <a:gd name="T64" fmla="*/ 10 w 247"/>
                              <a:gd name="T65" fmla="*/ 244 h 244"/>
                              <a:gd name="T66" fmla="*/ 14 w 247"/>
                              <a:gd name="T67" fmla="*/ 238 h 244"/>
                              <a:gd name="T68" fmla="*/ 20 w 247"/>
                              <a:gd name="T69" fmla="*/ 237 h 244"/>
                              <a:gd name="T70" fmla="*/ 27 w 247"/>
                              <a:gd name="T71" fmla="*/ 235 h 244"/>
                              <a:gd name="T72" fmla="*/ 31 w 247"/>
                              <a:gd name="T73" fmla="*/ 233 h 244"/>
                              <a:gd name="T74" fmla="*/ 35 w 247"/>
                              <a:gd name="T75" fmla="*/ 230 h 244"/>
                              <a:gd name="T76" fmla="*/ 38 w 247"/>
                              <a:gd name="T77" fmla="*/ 227 h 244"/>
                              <a:gd name="T78" fmla="*/ 40 w 247"/>
                              <a:gd name="T79" fmla="*/ 223 h 244"/>
                              <a:gd name="T80" fmla="*/ 42 w 247"/>
                              <a:gd name="T81" fmla="*/ 219 h 244"/>
                              <a:gd name="T82" fmla="*/ 43 w 247"/>
                              <a:gd name="T83" fmla="*/ 214 h 244"/>
                              <a:gd name="T84" fmla="*/ 43 w 247"/>
                              <a:gd name="T85" fmla="*/ 209 h 244"/>
                              <a:gd name="T86" fmla="*/ 44 w 247"/>
                              <a:gd name="T87" fmla="*/ 202 h 244"/>
                              <a:gd name="T88" fmla="*/ 30 w 247"/>
                              <a:gd name="T89" fmla="*/ 29 h 244"/>
                              <a:gd name="T90" fmla="*/ 24 w 247"/>
                              <a:gd name="T91" fmla="*/ 24 h 244"/>
                              <a:gd name="T92" fmla="*/ 18 w 247"/>
                              <a:gd name="T93" fmla="*/ 20 h 244"/>
                              <a:gd name="T94" fmla="*/ 14 w 247"/>
                              <a:gd name="T95" fmla="*/ 18 h 244"/>
                              <a:gd name="T96" fmla="*/ 8 w 247"/>
                              <a:gd name="T97" fmla="*/ 17 h 244"/>
                              <a:gd name="T98" fmla="*/ 0 w 247"/>
                              <a:gd name="T99" fmla="*/ 16 h 2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247" h="244">
                                <a:moveTo>
                                  <a:pt x="84" y="7"/>
                                </a:moveTo>
                                <a:lnTo>
                                  <a:pt x="209" y="147"/>
                                </a:lnTo>
                                <a:lnTo>
                                  <a:pt x="205" y="46"/>
                                </a:lnTo>
                                <a:lnTo>
                                  <a:pt x="205" y="44"/>
                                </a:lnTo>
                                <a:lnTo>
                                  <a:pt x="205" y="42"/>
                                </a:lnTo>
                                <a:lnTo>
                                  <a:pt x="204" y="39"/>
                                </a:lnTo>
                                <a:lnTo>
                                  <a:pt x="204" y="37"/>
                                </a:lnTo>
                                <a:lnTo>
                                  <a:pt x="204" y="35"/>
                                </a:lnTo>
                                <a:lnTo>
                                  <a:pt x="203" y="33"/>
                                </a:lnTo>
                                <a:lnTo>
                                  <a:pt x="203" y="31"/>
                                </a:lnTo>
                                <a:lnTo>
                                  <a:pt x="203" y="29"/>
                                </a:lnTo>
                                <a:lnTo>
                                  <a:pt x="201" y="27"/>
                                </a:lnTo>
                                <a:lnTo>
                                  <a:pt x="200" y="26"/>
                                </a:lnTo>
                                <a:lnTo>
                                  <a:pt x="200" y="25"/>
                                </a:lnTo>
                                <a:lnTo>
                                  <a:pt x="199" y="24"/>
                                </a:lnTo>
                                <a:lnTo>
                                  <a:pt x="199" y="22"/>
                                </a:lnTo>
                                <a:lnTo>
                                  <a:pt x="198" y="20"/>
                                </a:lnTo>
                                <a:lnTo>
                                  <a:pt x="197" y="19"/>
                                </a:lnTo>
                                <a:lnTo>
                                  <a:pt x="197" y="18"/>
                                </a:lnTo>
                                <a:lnTo>
                                  <a:pt x="195" y="17"/>
                                </a:lnTo>
                                <a:lnTo>
                                  <a:pt x="194" y="16"/>
                                </a:lnTo>
                                <a:lnTo>
                                  <a:pt x="193" y="15"/>
                                </a:lnTo>
                                <a:lnTo>
                                  <a:pt x="192" y="14"/>
                                </a:lnTo>
                                <a:lnTo>
                                  <a:pt x="190" y="13"/>
                                </a:lnTo>
                                <a:lnTo>
                                  <a:pt x="189" y="12"/>
                                </a:lnTo>
                                <a:lnTo>
                                  <a:pt x="187" y="12"/>
                                </a:lnTo>
                                <a:lnTo>
                                  <a:pt x="185" y="11"/>
                                </a:lnTo>
                                <a:lnTo>
                                  <a:pt x="184" y="11"/>
                                </a:lnTo>
                                <a:lnTo>
                                  <a:pt x="182" y="11"/>
                                </a:lnTo>
                                <a:lnTo>
                                  <a:pt x="180" y="10"/>
                                </a:lnTo>
                                <a:lnTo>
                                  <a:pt x="178" y="10"/>
                                </a:lnTo>
                                <a:lnTo>
                                  <a:pt x="175" y="10"/>
                                </a:lnTo>
                                <a:lnTo>
                                  <a:pt x="173" y="10"/>
                                </a:lnTo>
                                <a:lnTo>
                                  <a:pt x="171" y="10"/>
                                </a:lnTo>
                                <a:lnTo>
                                  <a:pt x="169" y="10"/>
                                </a:lnTo>
                                <a:lnTo>
                                  <a:pt x="168" y="4"/>
                                </a:lnTo>
                                <a:lnTo>
                                  <a:pt x="247" y="0"/>
                                </a:lnTo>
                                <a:lnTo>
                                  <a:pt x="247" y="7"/>
                                </a:lnTo>
                                <a:lnTo>
                                  <a:pt x="244" y="8"/>
                                </a:lnTo>
                                <a:lnTo>
                                  <a:pt x="241" y="8"/>
                                </a:lnTo>
                                <a:lnTo>
                                  <a:pt x="237" y="9"/>
                                </a:lnTo>
                                <a:lnTo>
                                  <a:pt x="234" y="9"/>
                                </a:lnTo>
                                <a:lnTo>
                                  <a:pt x="232" y="10"/>
                                </a:lnTo>
                                <a:lnTo>
                                  <a:pt x="230" y="11"/>
                                </a:lnTo>
                                <a:lnTo>
                                  <a:pt x="228" y="11"/>
                                </a:lnTo>
                                <a:lnTo>
                                  <a:pt x="227" y="12"/>
                                </a:lnTo>
                                <a:lnTo>
                                  <a:pt x="225" y="13"/>
                                </a:lnTo>
                                <a:lnTo>
                                  <a:pt x="224" y="14"/>
                                </a:lnTo>
                                <a:lnTo>
                                  <a:pt x="224" y="15"/>
                                </a:lnTo>
                                <a:lnTo>
                                  <a:pt x="223" y="16"/>
                                </a:lnTo>
                                <a:lnTo>
                                  <a:pt x="222" y="18"/>
                                </a:lnTo>
                                <a:lnTo>
                                  <a:pt x="221" y="19"/>
                                </a:lnTo>
                                <a:lnTo>
                                  <a:pt x="220" y="20"/>
                                </a:lnTo>
                                <a:lnTo>
                                  <a:pt x="220" y="23"/>
                                </a:lnTo>
                                <a:lnTo>
                                  <a:pt x="219" y="25"/>
                                </a:lnTo>
                                <a:lnTo>
                                  <a:pt x="218" y="27"/>
                                </a:lnTo>
                                <a:lnTo>
                                  <a:pt x="218" y="30"/>
                                </a:lnTo>
                                <a:lnTo>
                                  <a:pt x="218" y="32"/>
                                </a:lnTo>
                                <a:lnTo>
                                  <a:pt x="217" y="35"/>
                                </a:lnTo>
                                <a:lnTo>
                                  <a:pt x="217" y="39"/>
                                </a:lnTo>
                                <a:lnTo>
                                  <a:pt x="217" y="42"/>
                                </a:lnTo>
                                <a:lnTo>
                                  <a:pt x="218" y="46"/>
                                </a:lnTo>
                                <a:lnTo>
                                  <a:pt x="225" y="240"/>
                                </a:lnTo>
                                <a:lnTo>
                                  <a:pt x="220" y="241"/>
                                </a:lnTo>
                                <a:lnTo>
                                  <a:pt x="50" y="53"/>
                                </a:lnTo>
                                <a:lnTo>
                                  <a:pt x="56" y="202"/>
                                </a:lnTo>
                                <a:lnTo>
                                  <a:pt x="56" y="204"/>
                                </a:lnTo>
                                <a:lnTo>
                                  <a:pt x="56" y="206"/>
                                </a:lnTo>
                                <a:lnTo>
                                  <a:pt x="56" y="209"/>
                                </a:lnTo>
                                <a:lnTo>
                                  <a:pt x="57" y="210"/>
                                </a:lnTo>
                                <a:lnTo>
                                  <a:pt x="57" y="213"/>
                                </a:lnTo>
                                <a:lnTo>
                                  <a:pt x="58" y="214"/>
                                </a:lnTo>
                                <a:lnTo>
                                  <a:pt x="58" y="216"/>
                                </a:lnTo>
                                <a:lnTo>
                                  <a:pt x="60" y="218"/>
                                </a:lnTo>
                                <a:lnTo>
                                  <a:pt x="60" y="219"/>
                                </a:lnTo>
                                <a:lnTo>
                                  <a:pt x="61" y="221"/>
                                </a:lnTo>
                                <a:lnTo>
                                  <a:pt x="62" y="222"/>
                                </a:lnTo>
                                <a:lnTo>
                                  <a:pt x="63" y="224"/>
                                </a:lnTo>
                                <a:lnTo>
                                  <a:pt x="64" y="225"/>
                                </a:lnTo>
                                <a:lnTo>
                                  <a:pt x="65" y="226"/>
                                </a:lnTo>
                                <a:lnTo>
                                  <a:pt x="66" y="227"/>
                                </a:lnTo>
                                <a:lnTo>
                                  <a:pt x="67" y="228"/>
                                </a:lnTo>
                                <a:lnTo>
                                  <a:pt x="68" y="229"/>
                                </a:lnTo>
                                <a:lnTo>
                                  <a:pt x="70" y="229"/>
                                </a:lnTo>
                                <a:lnTo>
                                  <a:pt x="71" y="230"/>
                                </a:lnTo>
                                <a:lnTo>
                                  <a:pt x="72" y="230"/>
                                </a:lnTo>
                                <a:lnTo>
                                  <a:pt x="73" y="231"/>
                                </a:lnTo>
                                <a:lnTo>
                                  <a:pt x="74" y="233"/>
                                </a:lnTo>
                                <a:lnTo>
                                  <a:pt x="76" y="233"/>
                                </a:lnTo>
                                <a:lnTo>
                                  <a:pt x="77" y="234"/>
                                </a:lnTo>
                                <a:lnTo>
                                  <a:pt x="79" y="234"/>
                                </a:lnTo>
                                <a:lnTo>
                                  <a:pt x="80" y="234"/>
                                </a:lnTo>
                                <a:lnTo>
                                  <a:pt x="81" y="234"/>
                                </a:lnTo>
                                <a:lnTo>
                                  <a:pt x="83" y="234"/>
                                </a:lnTo>
                                <a:lnTo>
                                  <a:pt x="85" y="235"/>
                                </a:lnTo>
                                <a:lnTo>
                                  <a:pt x="89" y="235"/>
                                </a:lnTo>
                                <a:lnTo>
                                  <a:pt x="94" y="234"/>
                                </a:lnTo>
                                <a:lnTo>
                                  <a:pt x="94" y="240"/>
                                </a:lnTo>
                                <a:lnTo>
                                  <a:pt x="10" y="244"/>
                                </a:lnTo>
                                <a:lnTo>
                                  <a:pt x="9" y="238"/>
                                </a:lnTo>
                                <a:lnTo>
                                  <a:pt x="12" y="238"/>
                                </a:lnTo>
                                <a:lnTo>
                                  <a:pt x="14" y="238"/>
                                </a:lnTo>
                                <a:lnTo>
                                  <a:pt x="16" y="237"/>
                                </a:lnTo>
                                <a:lnTo>
                                  <a:pt x="18" y="237"/>
                                </a:lnTo>
                                <a:lnTo>
                                  <a:pt x="20" y="237"/>
                                </a:lnTo>
                                <a:lnTo>
                                  <a:pt x="22" y="236"/>
                                </a:lnTo>
                                <a:lnTo>
                                  <a:pt x="25" y="236"/>
                                </a:lnTo>
                                <a:lnTo>
                                  <a:pt x="27" y="235"/>
                                </a:lnTo>
                                <a:lnTo>
                                  <a:pt x="28" y="234"/>
                                </a:lnTo>
                                <a:lnTo>
                                  <a:pt x="30" y="234"/>
                                </a:lnTo>
                                <a:lnTo>
                                  <a:pt x="31" y="233"/>
                                </a:lnTo>
                                <a:lnTo>
                                  <a:pt x="33" y="233"/>
                                </a:lnTo>
                                <a:lnTo>
                                  <a:pt x="34" y="231"/>
                                </a:lnTo>
                                <a:lnTo>
                                  <a:pt x="35" y="230"/>
                                </a:lnTo>
                                <a:lnTo>
                                  <a:pt x="36" y="229"/>
                                </a:lnTo>
                                <a:lnTo>
                                  <a:pt x="37" y="228"/>
                                </a:lnTo>
                                <a:lnTo>
                                  <a:pt x="38" y="227"/>
                                </a:lnTo>
                                <a:lnTo>
                                  <a:pt x="39" y="226"/>
                                </a:lnTo>
                                <a:lnTo>
                                  <a:pt x="39" y="225"/>
                                </a:lnTo>
                                <a:lnTo>
                                  <a:pt x="40" y="223"/>
                                </a:lnTo>
                                <a:lnTo>
                                  <a:pt x="40" y="222"/>
                                </a:lnTo>
                                <a:lnTo>
                                  <a:pt x="41" y="221"/>
                                </a:lnTo>
                                <a:lnTo>
                                  <a:pt x="42" y="219"/>
                                </a:lnTo>
                                <a:lnTo>
                                  <a:pt x="42" y="218"/>
                                </a:lnTo>
                                <a:lnTo>
                                  <a:pt x="43" y="216"/>
                                </a:lnTo>
                                <a:lnTo>
                                  <a:pt x="43" y="214"/>
                                </a:lnTo>
                                <a:lnTo>
                                  <a:pt x="43" y="212"/>
                                </a:lnTo>
                                <a:lnTo>
                                  <a:pt x="43" y="210"/>
                                </a:lnTo>
                                <a:lnTo>
                                  <a:pt x="43" y="209"/>
                                </a:lnTo>
                                <a:lnTo>
                                  <a:pt x="44" y="206"/>
                                </a:lnTo>
                                <a:lnTo>
                                  <a:pt x="44" y="204"/>
                                </a:lnTo>
                                <a:lnTo>
                                  <a:pt x="44" y="202"/>
                                </a:lnTo>
                                <a:lnTo>
                                  <a:pt x="36" y="37"/>
                                </a:lnTo>
                                <a:lnTo>
                                  <a:pt x="31" y="31"/>
                                </a:lnTo>
                                <a:lnTo>
                                  <a:pt x="30" y="29"/>
                                </a:lnTo>
                                <a:lnTo>
                                  <a:pt x="28" y="27"/>
                                </a:lnTo>
                                <a:lnTo>
                                  <a:pt x="26" y="26"/>
                                </a:lnTo>
                                <a:lnTo>
                                  <a:pt x="24" y="24"/>
                                </a:lnTo>
                                <a:lnTo>
                                  <a:pt x="21" y="23"/>
                                </a:lnTo>
                                <a:lnTo>
                                  <a:pt x="20" y="22"/>
                                </a:lnTo>
                                <a:lnTo>
                                  <a:pt x="18" y="20"/>
                                </a:lnTo>
                                <a:lnTo>
                                  <a:pt x="17" y="19"/>
                                </a:lnTo>
                                <a:lnTo>
                                  <a:pt x="15" y="19"/>
                                </a:lnTo>
                                <a:lnTo>
                                  <a:pt x="14" y="18"/>
                                </a:lnTo>
                                <a:lnTo>
                                  <a:pt x="12" y="17"/>
                                </a:lnTo>
                                <a:lnTo>
                                  <a:pt x="9" y="17"/>
                                </a:lnTo>
                                <a:lnTo>
                                  <a:pt x="8" y="17"/>
                                </a:lnTo>
                                <a:lnTo>
                                  <a:pt x="5" y="16"/>
                                </a:lnTo>
                                <a:lnTo>
                                  <a:pt x="3" y="16"/>
                                </a:lnTo>
                                <a:lnTo>
                                  <a:pt x="0" y="16"/>
                                </a:lnTo>
                                <a:lnTo>
                                  <a:pt x="0" y="10"/>
                                </a:lnTo>
                                <a:lnTo>
                                  <a:pt x="84" y="7"/>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0" name="Freeform 48"/>
                        <wps:cNvSpPr>
                          <a:spLocks noEditPoints="1"/>
                        </wps:cNvSpPr>
                        <wps:spPr bwMode="auto">
                          <a:xfrm>
                            <a:off x="6411" y="3431"/>
                            <a:ext cx="183" cy="174"/>
                          </a:xfrm>
                          <a:custGeom>
                            <a:avLst/>
                            <a:gdLst>
                              <a:gd name="T0" fmla="*/ 158 w 254"/>
                              <a:gd name="T1" fmla="*/ 4 h 243"/>
                              <a:gd name="T2" fmla="*/ 180 w 254"/>
                              <a:gd name="T3" fmla="*/ 10 h 243"/>
                              <a:gd name="T4" fmla="*/ 199 w 254"/>
                              <a:gd name="T5" fmla="*/ 20 h 243"/>
                              <a:gd name="T6" fmla="*/ 216 w 254"/>
                              <a:gd name="T7" fmla="*/ 32 h 243"/>
                              <a:gd name="T8" fmla="*/ 230 w 254"/>
                              <a:gd name="T9" fmla="*/ 49 h 243"/>
                              <a:gd name="T10" fmla="*/ 242 w 254"/>
                              <a:gd name="T11" fmla="*/ 66 h 243"/>
                              <a:gd name="T12" fmla="*/ 249 w 254"/>
                              <a:gd name="T13" fmla="*/ 85 h 243"/>
                              <a:gd name="T14" fmla="*/ 254 w 254"/>
                              <a:gd name="T15" fmla="*/ 105 h 243"/>
                              <a:gd name="T16" fmla="*/ 254 w 254"/>
                              <a:gd name="T17" fmla="*/ 127 h 243"/>
                              <a:gd name="T18" fmla="*/ 248 w 254"/>
                              <a:gd name="T19" fmla="*/ 160 h 243"/>
                              <a:gd name="T20" fmla="*/ 238 w 254"/>
                              <a:gd name="T21" fmla="*/ 183 h 243"/>
                              <a:gd name="T22" fmla="*/ 227 w 254"/>
                              <a:gd name="T23" fmla="*/ 198 h 243"/>
                              <a:gd name="T24" fmla="*/ 214 w 254"/>
                              <a:gd name="T25" fmla="*/ 213 h 243"/>
                              <a:gd name="T26" fmla="*/ 194 w 254"/>
                              <a:gd name="T27" fmla="*/ 228 h 243"/>
                              <a:gd name="T28" fmla="*/ 173 w 254"/>
                              <a:gd name="T29" fmla="*/ 237 h 243"/>
                              <a:gd name="T30" fmla="*/ 149 w 254"/>
                              <a:gd name="T31" fmla="*/ 242 h 243"/>
                              <a:gd name="T32" fmla="*/ 122 w 254"/>
                              <a:gd name="T33" fmla="*/ 243 h 243"/>
                              <a:gd name="T34" fmla="*/ 96 w 254"/>
                              <a:gd name="T35" fmla="*/ 239 h 243"/>
                              <a:gd name="T36" fmla="*/ 72 w 254"/>
                              <a:gd name="T37" fmla="*/ 233 h 243"/>
                              <a:gd name="T38" fmla="*/ 50 w 254"/>
                              <a:gd name="T39" fmla="*/ 221 h 243"/>
                              <a:gd name="T40" fmla="*/ 33 w 254"/>
                              <a:gd name="T41" fmla="*/ 206 h 243"/>
                              <a:gd name="T42" fmla="*/ 19 w 254"/>
                              <a:gd name="T43" fmla="*/ 189 h 243"/>
                              <a:gd name="T44" fmla="*/ 9 w 254"/>
                              <a:gd name="T45" fmla="*/ 172 h 243"/>
                              <a:gd name="T46" fmla="*/ 3 w 254"/>
                              <a:gd name="T47" fmla="*/ 154 h 243"/>
                              <a:gd name="T48" fmla="*/ 0 w 254"/>
                              <a:gd name="T49" fmla="*/ 136 h 243"/>
                              <a:gd name="T50" fmla="*/ 1 w 254"/>
                              <a:gd name="T51" fmla="*/ 105 h 243"/>
                              <a:gd name="T52" fmla="*/ 5 w 254"/>
                              <a:gd name="T53" fmla="*/ 84 h 243"/>
                              <a:gd name="T54" fmla="*/ 13 w 254"/>
                              <a:gd name="T55" fmla="*/ 64 h 243"/>
                              <a:gd name="T56" fmla="*/ 24 w 254"/>
                              <a:gd name="T57" fmla="*/ 47 h 243"/>
                              <a:gd name="T58" fmla="*/ 39 w 254"/>
                              <a:gd name="T59" fmla="*/ 31 h 243"/>
                              <a:gd name="T60" fmla="*/ 56 w 254"/>
                              <a:gd name="T61" fmla="*/ 18 h 243"/>
                              <a:gd name="T62" fmla="*/ 74 w 254"/>
                              <a:gd name="T63" fmla="*/ 8 h 243"/>
                              <a:gd name="T64" fmla="*/ 95 w 254"/>
                              <a:gd name="T65" fmla="*/ 2 h 243"/>
                              <a:gd name="T66" fmla="*/ 115 w 254"/>
                              <a:gd name="T67" fmla="*/ 0 h 243"/>
                              <a:gd name="T68" fmla="*/ 138 w 254"/>
                              <a:gd name="T69" fmla="*/ 1 h 243"/>
                              <a:gd name="T70" fmla="*/ 124 w 254"/>
                              <a:gd name="T71" fmla="*/ 14 h 243"/>
                              <a:gd name="T72" fmla="*/ 113 w 254"/>
                              <a:gd name="T73" fmla="*/ 17 h 243"/>
                              <a:gd name="T74" fmla="*/ 102 w 254"/>
                              <a:gd name="T75" fmla="*/ 23 h 243"/>
                              <a:gd name="T76" fmla="*/ 92 w 254"/>
                              <a:gd name="T77" fmla="*/ 33 h 243"/>
                              <a:gd name="T78" fmla="*/ 80 w 254"/>
                              <a:gd name="T79" fmla="*/ 51 h 243"/>
                              <a:gd name="T80" fmla="*/ 69 w 254"/>
                              <a:gd name="T81" fmla="*/ 82 h 243"/>
                              <a:gd name="T82" fmla="*/ 64 w 254"/>
                              <a:gd name="T83" fmla="*/ 120 h 243"/>
                              <a:gd name="T84" fmla="*/ 63 w 254"/>
                              <a:gd name="T85" fmla="*/ 143 h 243"/>
                              <a:gd name="T86" fmla="*/ 64 w 254"/>
                              <a:gd name="T87" fmla="*/ 165 h 243"/>
                              <a:gd name="T88" fmla="*/ 67 w 254"/>
                              <a:gd name="T89" fmla="*/ 184 h 243"/>
                              <a:gd name="T90" fmla="*/ 78 w 254"/>
                              <a:gd name="T91" fmla="*/ 208 h 243"/>
                              <a:gd name="T92" fmla="*/ 93 w 254"/>
                              <a:gd name="T93" fmla="*/ 223 h 243"/>
                              <a:gd name="T94" fmla="*/ 113 w 254"/>
                              <a:gd name="T95" fmla="*/ 230 h 243"/>
                              <a:gd name="T96" fmla="*/ 129 w 254"/>
                              <a:gd name="T97" fmla="*/ 230 h 243"/>
                              <a:gd name="T98" fmla="*/ 142 w 254"/>
                              <a:gd name="T99" fmla="*/ 227 h 243"/>
                              <a:gd name="T100" fmla="*/ 154 w 254"/>
                              <a:gd name="T101" fmla="*/ 219 h 243"/>
                              <a:gd name="T102" fmla="*/ 167 w 254"/>
                              <a:gd name="T103" fmla="*/ 205 h 243"/>
                              <a:gd name="T104" fmla="*/ 177 w 254"/>
                              <a:gd name="T105" fmla="*/ 185 h 243"/>
                              <a:gd name="T106" fmla="*/ 184 w 254"/>
                              <a:gd name="T107" fmla="*/ 161 h 243"/>
                              <a:gd name="T108" fmla="*/ 189 w 254"/>
                              <a:gd name="T109" fmla="*/ 130 h 243"/>
                              <a:gd name="T110" fmla="*/ 191 w 254"/>
                              <a:gd name="T111" fmla="*/ 94 h 243"/>
                              <a:gd name="T112" fmla="*/ 189 w 254"/>
                              <a:gd name="T113" fmla="*/ 66 h 243"/>
                              <a:gd name="T114" fmla="*/ 183 w 254"/>
                              <a:gd name="T115" fmla="*/ 47 h 243"/>
                              <a:gd name="T116" fmla="*/ 175 w 254"/>
                              <a:gd name="T117" fmla="*/ 32 h 243"/>
                              <a:gd name="T118" fmla="*/ 164 w 254"/>
                              <a:gd name="T119" fmla="*/ 22 h 243"/>
                              <a:gd name="T120" fmla="*/ 151 w 254"/>
                              <a:gd name="T121" fmla="*/ 16 h 243"/>
                              <a:gd name="T122" fmla="*/ 139 w 254"/>
                              <a:gd name="T123" fmla="*/ 14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4" h="243">
                                <a:moveTo>
                                  <a:pt x="138" y="1"/>
                                </a:moveTo>
                                <a:lnTo>
                                  <a:pt x="141" y="1"/>
                                </a:lnTo>
                                <a:lnTo>
                                  <a:pt x="144" y="2"/>
                                </a:lnTo>
                                <a:lnTo>
                                  <a:pt x="148" y="2"/>
                                </a:lnTo>
                                <a:lnTo>
                                  <a:pt x="151" y="3"/>
                                </a:lnTo>
                                <a:lnTo>
                                  <a:pt x="154" y="3"/>
                                </a:lnTo>
                                <a:lnTo>
                                  <a:pt x="158" y="4"/>
                                </a:lnTo>
                                <a:lnTo>
                                  <a:pt x="162" y="5"/>
                                </a:lnTo>
                                <a:lnTo>
                                  <a:pt x="165" y="5"/>
                                </a:lnTo>
                                <a:lnTo>
                                  <a:pt x="168" y="6"/>
                                </a:lnTo>
                                <a:lnTo>
                                  <a:pt x="171" y="7"/>
                                </a:lnTo>
                                <a:lnTo>
                                  <a:pt x="174" y="8"/>
                                </a:lnTo>
                                <a:lnTo>
                                  <a:pt x="177" y="9"/>
                                </a:lnTo>
                                <a:lnTo>
                                  <a:pt x="180" y="10"/>
                                </a:lnTo>
                                <a:lnTo>
                                  <a:pt x="183" y="12"/>
                                </a:lnTo>
                                <a:lnTo>
                                  <a:pt x="185" y="13"/>
                                </a:lnTo>
                                <a:lnTo>
                                  <a:pt x="188" y="14"/>
                                </a:lnTo>
                                <a:lnTo>
                                  <a:pt x="191" y="16"/>
                                </a:lnTo>
                                <a:lnTo>
                                  <a:pt x="193" y="17"/>
                                </a:lnTo>
                                <a:lnTo>
                                  <a:pt x="196" y="18"/>
                                </a:lnTo>
                                <a:lnTo>
                                  <a:pt x="199" y="20"/>
                                </a:lnTo>
                                <a:lnTo>
                                  <a:pt x="202" y="21"/>
                                </a:lnTo>
                                <a:lnTo>
                                  <a:pt x="204" y="23"/>
                                </a:lnTo>
                                <a:lnTo>
                                  <a:pt x="207" y="25"/>
                                </a:lnTo>
                                <a:lnTo>
                                  <a:pt x="209" y="26"/>
                                </a:lnTo>
                                <a:lnTo>
                                  <a:pt x="212" y="28"/>
                                </a:lnTo>
                                <a:lnTo>
                                  <a:pt x="214" y="30"/>
                                </a:lnTo>
                                <a:lnTo>
                                  <a:pt x="216" y="32"/>
                                </a:lnTo>
                                <a:lnTo>
                                  <a:pt x="218" y="34"/>
                                </a:lnTo>
                                <a:lnTo>
                                  <a:pt x="220" y="36"/>
                                </a:lnTo>
                                <a:lnTo>
                                  <a:pt x="223" y="38"/>
                                </a:lnTo>
                                <a:lnTo>
                                  <a:pt x="224" y="40"/>
                                </a:lnTo>
                                <a:lnTo>
                                  <a:pt x="227" y="43"/>
                                </a:lnTo>
                                <a:lnTo>
                                  <a:pt x="228" y="45"/>
                                </a:lnTo>
                                <a:lnTo>
                                  <a:pt x="230" y="49"/>
                                </a:lnTo>
                                <a:lnTo>
                                  <a:pt x="233" y="51"/>
                                </a:lnTo>
                                <a:lnTo>
                                  <a:pt x="234" y="53"/>
                                </a:lnTo>
                                <a:lnTo>
                                  <a:pt x="236" y="56"/>
                                </a:lnTo>
                                <a:lnTo>
                                  <a:pt x="238" y="58"/>
                                </a:lnTo>
                                <a:lnTo>
                                  <a:pt x="239" y="60"/>
                                </a:lnTo>
                                <a:lnTo>
                                  <a:pt x="241" y="63"/>
                                </a:lnTo>
                                <a:lnTo>
                                  <a:pt x="242" y="66"/>
                                </a:lnTo>
                                <a:lnTo>
                                  <a:pt x="243" y="68"/>
                                </a:lnTo>
                                <a:lnTo>
                                  <a:pt x="244" y="71"/>
                                </a:lnTo>
                                <a:lnTo>
                                  <a:pt x="246" y="73"/>
                                </a:lnTo>
                                <a:lnTo>
                                  <a:pt x="247" y="76"/>
                                </a:lnTo>
                                <a:lnTo>
                                  <a:pt x="248" y="79"/>
                                </a:lnTo>
                                <a:lnTo>
                                  <a:pt x="249" y="82"/>
                                </a:lnTo>
                                <a:lnTo>
                                  <a:pt x="249" y="85"/>
                                </a:lnTo>
                                <a:lnTo>
                                  <a:pt x="250" y="88"/>
                                </a:lnTo>
                                <a:lnTo>
                                  <a:pt x="251" y="91"/>
                                </a:lnTo>
                                <a:lnTo>
                                  <a:pt x="252" y="93"/>
                                </a:lnTo>
                                <a:lnTo>
                                  <a:pt x="252" y="96"/>
                                </a:lnTo>
                                <a:lnTo>
                                  <a:pt x="253" y="99"/>
                                </a:lnTo>
                                <a:lnTo>
                                  <a:pt x="253" y="102"/>
                                </a:lnTo>
                                <a:lnTo>
                                  <a:pt x="254" y="105"/>
                                </a:lnTo>
                                <a:lnTo>
                                  <a:pt x="254" y="108"/>
                                </a:lnTo>
                                <a:lnTo>
                                  <a:pt x="254" y="110"/>
                                </a:lnTo>
                                <a:lnTo>
                                  <a:pt x="254" y="114"/>
                                </a:lnTo>
                                <a:lnTo>
                                  <a:pt x="254" y="118"/>
                                </a:lnTo>
                                <a:lnTo>
                                  <a:pt x="254" y="121"/>
                                </a:lnTo>
                                <a:lnTo>
                                  <a:pt x="254" y="124"/>
                                </a:lnTo>
                                <a:lnTo>
                                  <a:pt x="254" y="127"/>
                                </a:lnTo>
                                <a:lnTo>
                                  <a:pt x="254" y="130"/>
                                </a:lnTo>
                                <a:lnTo>
                                  <a:pt x="253" y="133"/>
                                </a:lnTo>
                                <a:lnTo>
                                  <a:pt x="253" y="138"/>
                                </a:lnTo>
                                <a:lnTo>
                                  <a:pt x="252" y="144"/>
                                </a:lnTo>
                                <a:lnTo>
                                  <a:pt x="251" y="149"/>
                                </a:lnTo>
                                <a:lnTo>
                                  <a:pt x="249" y="155"/>
                                </a:lnTo>
                                <a:lnTo>
                                  <a:pt x="248" y="160"/>
                                </a:lnTo>
                                <a:lnTo>
                                  <a:pt x="246" y="165"/>
                                </a:lnTo>
                                <a:lnTo>
                                  <a:pt x="244" y="169"/>
                                </a:lnTo>
                                <a:lnTo>
                                  <a:pt x="243" y="174"/>
                                </a:lnTo>
                                <a:lnTo>
                                  <a:pt x="241" y="176"/>
                                </a:lnTo>
                                <a:lnTo>
                                  <a:pt x="240" y="178"/>
                                </a:lnTo>
                                <a:lnTo>
                                  <a:pt x="239" y="180"/>
                                </a:lnTo>
                                <a:lnTo>
                                  <a:pt x="238" y="183"/>
                                </a:lnTo>
                                <a:lnTo>
                                  <a:pt x="237" y="185"/>
                                </a:lnTo>
                                <a:lnTo>
                                  <a:pt x="235" y="188"/>
                                </a:lnTo>
                                <a:lnTo>
                                  <a:pt x="234" y="190"/>
                                </a:lnTo>
                                <a:lnTo>
                                  <a:pt x="233" y="192"/>
                                </a:lnTo>
                                <a:lnTo>
                                  <a:pt x="230" y="194"/>
                                </a:lnTo>
                                <a:lnTo>
                                  <a:pt x="228" y="196"/>
                                </a:lnTo>
                                <a:lnTo>
                                  <a:pt x="227" y="198"/>
                                </a:lnTo>
                                <a:lnTo>
                                  <a:pt x="225" y="200"/>
                                </a:lnTo>
                                <a:lnTo>
                                  <a:pt x="224" y="202"/>
                                </a:lnTo>
                                <a:lnTo>
                                  <a:pt x="222" y="204"/>
                                </a:lnTo>
                                <a:lnTo>
                                  <a:pt x="220" y="206"/>
                                </a:lnTo>
                                <a:lnTo>
                                  <a:pt x="219" y="208"/>
                                </a:lnTo>
                                <a:lnTo>
                                  <a:pt x="216" y="211"/>
                                </a:lnTo>
                                <a:lnTo>
                                  <a:pt x="214" y="213"/>
                                </a:lnTo>
                                <a:lnTo>
                                  <a:pt x="211" y="215"/>
                                </a:lnTo>
                                <a:lnTo>
                                  <a:pt x="209" y="217"/>
                                </a:lnTo>
                                <a:lnTo>
                                  <a:pt x="206" y="219"/>
                                </a:lnTo>
                                <a:lnTo>
                                  <a:pt x="203" y="221"/>
                                </a:lnTo>
                                <a:lnTo>
                                  <a:pt x="200" y="224"/>
                                </a:lnTo>
                                <a:lnTo>
                                  <a:pt x="198" y="226"/>
                                </a:lnTo>
                                <a:lnTo>
                                  <a:pt x="194" y="228"/>
                                </a:lnTo>
                                <a:lnTo>
                                  <a:pt x="191" y="229"/>
                                </a:lnTo>
                                <a:lnTo>
                                  <a:pt x="188" y="231"/>
                                </a:lnTo>
                                <a:lnTo>
                                  <a:pt x="185" y="232"/>
                                </a:lnTo>
                                <a:lnTo>
                                  <a:pt x="182" y="234"/>
                                </a:lnTo>
                                <a:lnTo>
                                  <a:pt x="179" y="235"/>
                                </a:lnTo>
                                <a:lnTo>
                                  <a:pt x="176" y="236"/>
                                </a:lnTo>
                                <a:lnTo>
                                  <a:pt x="173" y="237"/>
                                </a:lnTo>
                                <a:lnTo>
                                  <a:pt x="170" y="238"/>
                                </a:lnTo>
                                <a:lnTo>
                                  <a:pt x="166" y="239"/>
                                </a:lnTo>
                                <a:lnTo>
                                  <a:pt x="163" y="240"/>
                                </a:lnTo>
                                <a:lnTo>
                                  <a:pt x="159" y="240"/>
                                </a:lnTo>
                                <a:lnTo>
                                  <a:pt x="155" y="241"/>
                                </a:lnTo>
                                <a:lnTo>
                                  <a:pt x="152" y="242"/>
                                </a:lnTo>
                                <a:lnTo>
                                  <a:pt x="149" y="242"/>
                                </a:lnTo>
                                <a:lnTo>
                                  <a:pt x="145" y="243"/>
                                </a:lnTo>
                                <a:lnTo>
                                  <a:pt x="142" y="243"/>
                                </a:lnTo>
                                <a:lnTo>
                                  <a:pt x="138" y="243"/>
                                </a:lnTo>
                                <a:lnTo>
                                  <a:pt x="134" y="243"/>
                                </a:lnTo>
                                <a:lnTo>
                                  <a:pt x="131" y="243"/>
                                </a:lnTo>
                                <a:lnTo>
                                  <a:pt x="127" y="243"/>
                                </a:lnTo>
                                <a:lnTo>
                                  <a:pt x="122" y="243"/>
                                </a:lnTo>
                                <a:lnTo>
                                  <a:pt x="118" y="243"/>
                                </a:lnTo>
                                <a:lnTo>
                                  <a:pt x="114" y="242"/>
                                </a:lnTo>
                                <a:lnTo>
                                  <a:pt x="111" y="242"/>
                                </a:lnTo>
                                <a:lnTo>
                                  <a:pt x="107" y="241"/>
                                </a:lnTo>
                                <a:lnTo>
                                  <a:pt x="104" y="241"/>
                                </a:lnTo>
                                <a:lnTo>
                                  <a:pt x="100" y="240"/>
                                </a:lnTo>
                                <a:lnTo>
                                  <a:pt x="96" y="239"/>
                                </a:lnTo>
                                <a:lnTo>
                                  <a:pt x="93" y="239"/>
                                </a:lnTo>
                                <a:lnTo>
                                  <a:pt x="88" y="238"/>
                                </a:lnTo>
                                <a:lnTo>
                                  <a:pt x="85" y="237"/>
                                </a:lnTo>
                                <a:lnTo>
                                  <a:pt x="81" y="236"/>
                                </a:lnTo>
                                <a:lnTo>
                                  <a:pt x="78" y="235"/>
                                </a:lnTo>
                                <a:lnTo>
                                  <a:pt x="75" y="234"/>
                                </a:lnTo>
                                <a:lnTo>
                                  <a:pt x="72" y="233"/>
                                </a:lnTo>
                                <a:lnTo>
                                  <a:pt x="69" y="232"/>
                                </a:lnTo>
                                <a:lnTo>
                                  <a:pt x="65" y="230"/>
                                </a:lnTo>
                                <a:lnTo>
                                  <a:pt x="63" y="228"/>
                                </a:lnTo>
                                <a:lnTo>
                                  <a:pt x="59" y="227"/>
                                </a:lnTo>
                                <a:lnTo>
                                  <a:pt x="57" y="225"/>
                                </a:lnTo>
                                <a:lnTo>
                                  <a:pt x="53" y="224"/>
                                </a:lnTo>
                                <a:lnTo>
                                  <a:pt x="50" y="221"/>
                                </a:lnTo>
                                <a:lnTo>
                                  <a:pt x="48" y="219"/>
                                </a:lnTo>
                                <a:lnTo>
                                  <a:pt x="45" y="217"/>
                                </a:lnTo>
                                <a:lnTo>
                                  <a:pt x="42" y="215"/>
                                </a:lnTo>
                                <a:lnTo>
                                  <a:pt x="40" y="213"/>
                                </a:lnTo>
                                <a:lnTo>
                                  <a:pt x="38" y="211"/>
                                </a:lnTo>
                                <a:lnTo>
                                  <a:pt x="35" y="208"/>
                                </a:lnTo>
                                <a:lnTo>
                                  <a:pt x="33" y="206"/>
                                </a:lnTo>
                                <a:lnTo>
                                  <a:pt x="31" y="204"/>
                                </a:lnTo>
                                <a:lnTo>
                                  <a:pt x="29" y="201"/>
                                </a:lnTo>
                                <a:lnTo>
                                  <a:pt x="26" y="199"/>
                                </a:lnTo>
                                <a:lnTo>
                                  <a:pt x="24" y="196"/>
                                </a:lnTo>
                                <a:lnTo>
                                  <a:pt x="22" y="193"/>
                                </a:lnTo>
                                <a:lnTo>
                                  <a:pt x="20" y="191"/>
                                </a:lnTo>
                                <a:lnTo>
                                  <a:pt x="19" y="189"/>
                                </a:lnTo>
                                <a:lnTo>
                                  <a:pt x="17" y="185"/>
                                </a:lnTo>
                                <a:lnTo>
                                  <a:pt x="15" y="183"/>
                                </a:lnTo>
                                <a:lnTo>
                                  <a:pt x="14" y="181"/>
                                </a:lnTo>
                                <a:lnTo>
                                  <a:pt x="13" y="179"/>
                                </a:lnTo>
                                <a:lnTo>
                                  <a:pt x="12" y="176"/>
                                </a:lnTo>
                                <a:lnTo>
                                  <a:pt x="10" y="174"/>
                                </a:lnTo>
                                <a:lnTo>
                                  <a:pt x="9" y="172"/>
                                </a:lnTo>
                                <a:lnTo>
                                  <a:pt x="8" y="169"/>
                                </a:lnTo>
                                <a:lnTo>
                                  <a:pt x="8" y="167"/>
                                </a:lnTo>
                                <a:lnTo>
                                  <a:pt x="7" y="165"/>
                                </a:lnTo>
                                <a:lnTo>
                                  <a:pt x="6" y="162"/>
                                </a:lnTo>
                                <a:lnTo>
                                  <a:pt x="5" y="160"/>
                                </a:lnTo>
                                <a:lnTo>
                                  <a:pt x="4" y="157"/>
                                </a:lnTo>
                                <a:lnTo>
                                  <a:pt x="3" y="154"/>
                                </a:lnTo>
                                <a:lnTo>
                                  <a:pt x="3" y="151"/>
                                </a:lnTo>
                                <a:lnTo>
                                  <a:pt x="3" y="149"/>
                                </a:lnTo>
                                <a:lnTo>
                                  <a:pt x="2" y="146"/>
                                </a:lnTo>
                                <a:lnTo>
                                  <a:pt x="2" y="144"/>
                                </a:lnTo>
                                <a:lnTo>
                                  <a:pt x="1" y="141"/>
                                </a:lnTo>
                                <a:lnTo>
                                  <a:pt x="1" y="138"/>
                                </a:lnTo>
                                <a:lnTo>
                                  <a:pt x="0" y="136"/>
                                </a:lnTo>
                                <a:lnTo>
                                  <a:pt x="0" y="133"/>
                                </a:lnTo>
                                <a:lnTo>
                                  <a:pt x="0" y="130"/>
                                </a:lnTo>
                                <a:lnTo>
                                  <a:pt x="0" y="125"/>
                                </a:lnTo>
                                <a:lnTo>
                                  <a:pt x="0" y="120"/>
                                </a:lnTo>
                                <a:lnTo>
                                  <a:pt x="0" y="113"/>
                                </a:lnTo>
                                <a:lnTo>
                                  <a:pt x="1" y="108"/>
                                </a:lnTo>
                                <a:lnTo>
                                  <a:pt x="1" y="105"/>
                                </a:lnTo>
                                <a:lnTo>
                                  <a:pt x="1" y="102"/>
                                </a:lnTo>
                                <a:lnTo>
                                  <a:pt x="2" y="99"/>
                                </a:lnTo>
                                <a:lnTo>
                                  <a:pt x="3" y="95"/>
                                </a:lnTo>
                                <a:lnTo>
                                  <a:pt x="3" y="92"/>
                                </a:lnTo>
                                <a:lnTo>
                                  <a:pt x="4" y="90"/>
                                </a:lnTo>
                                <a:lnTo>
                                  <a:pt x="4" y="87"/>
                                </a:lnTo>
                                <a:lnTo>
                                  <a:pt x="5" y="84"/>
                                </a:lnTo>
                                <a:lnTo>
                                  <a:pt x="6" y="80"/>
                                </a:lnTo>
                                <a:lnTo>
                                  <a:pt x="7" y="77"/>
                                </a:lnTo>
                                <a:lnTo>
                                  <a:pt x="8" y="75"/>
                                </a:lnTo>
                                <a:lnTo>
                                  <a:pt x="9" y="72"/>
                                </a:lnTo>
                                <a:lnTo>
                                  <a:pt x="10" y="69"/>
                                </a:lnTo>
                                <a:lnTo>
                                  <a:pt x="12" y="67"/>
                                </a:lnTo>
                                <a:lnTo>
                                  <a:pt x="13" y="64"/>
                                </a:lnTo>
                                <a:lnTo>
                                  <a:pt x="14" y="61"/>
                                </a:lnTo>
                                <a:lnTo>
                                  <a:pt x="16" y="59"/>
                                </a:lnTo>
                                <a:lnTo>
                                  <a:pt x="17" y="56"/>
                                </a:lnTo>
                                <a:lnTo>
                                  <a:pt x="19" y="54"/>
                                </a:lnTo>
                                <a:lnTo>
                                  <a:pt x="21" y="52"/>
                                </a:lnTo>
                                <a:lnTo>
                                  <a:pt x="23" y="49"/>
                                </a:lnTo>
                                <a:lnTo>
                                  <a:pt x="24" y="47"/>
                                </a:lnTo>
                                <a:lnTo>
                                  <a:pt x="26" y="44"/>
                                </a:lnTo>
                                <a:lnTo>
                                  <a:pt x="28" y="42"/>
                                </a:lnTo>
                                <a:lnTo>
                                  <a:pt x="30" y="40"/>
                                </a:lnTo>
                                <a:lnTo>
                                  <a:pt x="32" y="37"/>
                                </a:lnTo>
                                <a:lnTo>
                                  <a:pt x="34" y="35"/>
                                </a:lnTo>
                                <a:lnTo>
                                  <a:pt x="36" y="33"/>
                                </a:lnTo>
                                <a:lnTo>
                                  <a:pt x="39" y="31"/>
                                </a:lnTo>
                                <a:lnTo>
                                  <a:pt x="41" y="29"/>
                                </a:lnTo>
                                <a:lnTo>
                                  <a:pt x="43" y="27"/>
                                </a:lnTo>
                                <a:lnTo>
                                  <a:pt x="45" y="25"/>
                                </a:lnTo>
                                <a:lnTo>
                                  <a:pt x="48" y="24"/>
                                </a:lnTo>
                                <a:lnTo>
                                  <a:pt x="50" y="22"/>
                                </a:lnTo>
                                <a:lnTo>
                                  <a:pt x="53" y="20"/>
                                </a:lnTo>
                                <a:lnTo>
                                  <a:pt x="56" y="18"/>
                                </a:lnTo>
                                <a:lnTo>
                                  <a:pt x="59" y="17"/>
                                </a:lnTo>
                                <a:lnTo>
                                  <a:pt x="61" y="15"/>
                                </a:lnTo>
                                <a:lnTo>
                                  <a:pt x="64" y="14"/>
                                </a:lnTo>
                                <a:lnTo>
                                  <a:pt x="67" y="13"/>
                                </a:lnTo>
                                <a:lnTo>
                                  <a:pt x="69" y="10"/>
                                </a:lnTo>
                                <a:lnTo>
                                  <a:pt x="72" y="9"/>
                                </a:lnTo>
                                <a:lnTo>
                                  <a:pt x="74" y="8"/>
                                </a:lnTo>
                                <a:lnTo>
                                  <a:pt x="77" y="7"/>
                                </a:lnTo>
                                <a:lnTo>
                                  <a:pt x="80" y="6"/>
                                </a:lnTo>
                                <a:lnTo>
                                  <a:pt x="83" y="5"/>
                                </a:lnTo>
                                <a:lnTo>
                                  <a:pt x="85" y="5"/>
                                </a:lnTo>
                                <a:lnTo>
                                  <a:pt x="88" y="4"/>
                                </a:lnTo>
                                <a:lnTo>
                                  <a:pt x="92" y="3"/>
                                </a:lnTo>
                                <a:lnTo>
                                  <a:pt x="95" y="2"/>
                                </a:lnTo>
                                <a:lnTo>
                                  <a:pt x="98" y="2"/>
                                </a:lnTo>
                                <a:lnTo>
                                  <a:pt x="101" y="1"/>
                                </a:lnTo>
                                <a:lnTo>
                                  <a:pt x="104" y="1"/>
                                </a:lnTo>
                                <a:lnTo>
                                  <a:pt x="107" y="1"/>
                                </a:lnTo>
                                <a:lnTo>
                                  <a:pt x="109" y="1"/>
                                </a:lnTo>
                                <a:lnTo>
                                  <a:pt x="113" y="0"/>
                                </a:lnTo>
                                <a:lnTo>
                                  <a:pt x="115" y="0"/>
                                </a:lnTo>
                                <a:lnTo>
                                  <a:pt x="118" y="0"/>
                                </a:lnTo>
                                <a:lnTo>
                                  <a:pt x="121" y="0"/>
                                </a:lnTo>
                                <a:lnTo>
                                  <a:pt x="124" y="0"/>
                                </a:lnTo>
                                <a:lnTo>
                                  <a:pt x="128" y="1"/>
                                </a:lnTo>
                                <a:lnTo>
                                  <a:pt x="131" y="1"/>
                                </a:lnTo>
                                <a:lnTo>
                                  <a:pt x="134" y="1"/>
                                </a:lnTo>
                                <a:lnTo>
                                  <a:pt x="138" y="1"/>
                                </a:lnTo>
                                <a:close/>
                                <a:moveTo>
                                  <a:pt x="139" y="14"/>
                                </a:moveTo>
                                <a:lnTo>
                                  <a:pt x="135" y="13"/>
                                </a:lnTo>
                                <a:lnTo>
                                  <a:pt x="131" y="13"/>
                                </a:lnTo>
                                <a:lnTo>
                                  <a:pt x="129" y="13"/>
                                </a:lnTo>
                                <a:lnTo>
                                  <a:pt x="127" y="13"/>
                                </a:lnTo>
                                <a:lnTo>
                                  <a:pt x="124" y="14"/>
                                </a:lnTo>
                                <a:lnTo>
                                  <a:pt x="123" y="14"/>
                                </a:lnTo>
                                <a:lnTo>
                                  <a:pt x="121" y="14"/>
                                </a:lnTo>
                                <a:lnTo>
                                  <a:pt x="119" y="14"/>
                                </a:lnTo>
                                <a:lnTo>
                                  <a:pt x="117" y="15"/>
                                </a:lnTo>
                                <a:lnTo>
                                  <a:pt x="115" y="16"/>
                                </a:lnTo>
                                <a:lnTo>
                                  <a:pt x="114" y="16"/>
                                </a:lnTo>
                                <a:lnTo>
                                  <a:pt x="113" y="17"/>
                                </a:lnTo>
                                <a:lnTo>
                                  <a:pt x="111" y="17"/>
                                </a:lnTo>
                                <a:lnTo>
                                  <a:pt x="109" y="18"/>
                                </a:lnTo>
                                <a:lnTo>
                                  <a:pt x="108" y="19"/>
                                </a:lnTo>
                                <a:lnTo>
                                  <a:pt x="106" y="20"/>
                                </a:lnTo>
                                <a:lnTo>
                                  <a:pt x="104" y="21"/>
                                </a:lnTo>
                                <a:lnTo>
                                  <a:pt x="103" y="22"/>
                                </a:lnTo>
                                <a:lnTo>
                                  <a:pt x="102" y="23"/>
                                </a:lnTo>
                                <a:lnTo>
                                  <a:pt x="100" y="25"/>
                                </a:lnTo>
                                <a:lnTo>
                                  <a:pt x="99" y="26"/>
                                </a:lnTo>
                                <a:lnTo>
                                  <a:pt x="97" y="27"/>
                                </a:lnTo>
                                <a:lnTo>
                                  <a:pt x="96" y="29"/>
                                </a:lnTo>
                                <a:lnTo>
                                  <a:pt x="94" y="30"/>
                                </a:lnTo>
                                <a:lnTo>
                                  <a:pt x="93" y="32"/>
                                </a:lnTo>
                                <a:lnTo>
                                  <a:pt x="92" y="33"/>
                                </a:lnTo>
                                <a:lnTo>
                                  <a:pt x="89" y="35"/>
                                </a:lnTo>
                                <a:lnTo>
                                  <a:pt x="88" y="36"/>
                                </a:lnTo>
                                <a:lnTo>
                                  <a:pt x="87" y="38"/>
                                </a:lnTo>
                                <a:lnTo>
                                  <a:pt x="85" y="40"/>
                                </a:lnTo>
                                <a:lnTo>
                                  <a:pt x="83" y="43"/>
                                </a:lnTo>
                                <a:lnTo>
                                  <a:pt x="82" y="48"/>
                                </a:lnTo>
                                <a:lnTo>
                                  <a:pt x="80" y="51"/>
                                </a:lnTo>
                                <a:lnTo>
                                  <a:pt x="78" y="55"/>
                                </a:lnTo>
                                <a:lnTo>
                                  <a:pt x="76" y="59"/>
                                </a:lnTo>
                                <a:lnTo>
                                  <a:pt x="75" y="63"/>
                                </a:lnTo>
                                <a:lnTo>
                                  <a:pt x="74" y="67"/>
                                </a:lnTo>
                                <a:lnTo>
                                  <a:pt x="72" y="72"/>
                                </a:lnTo>
                                <a:lnTo>
                                  <a:pt x="71" y="76"/>
                                </a:lnTo>
                                <a:lnTo>
                                  <a:pt x="69" y="82"/>
                                </a:lnTo>
                                <a:lnTo>
                                  <a:pt x="69" y="88"/>
                                </a:lnTo>
                                <a:lnTo>
                                  <a:pt x="67" y="92"/>
                                </a:lnTo>
                                <a:lnTo>
                                  <a:pt x="66" y="98"/>
                                </a:lnTo>
                                <a:lnTo>
                                  <a:pt x="65" y="103"/>
                                </a:lnTo>
                                <a:lnTo>
                                  <a:pt x="65" y="110"/>
                                </a:lnTo>
                                <a:lnTo>
                                  <a:pt x="64" y="115"/>
                                </a:lnTo>
                                <a:lnTo>
                                  <a:pt x="64" y="120"/>
                                </a:lnTo>
                                <a:lnTo>
                                  <a:pt x="64" y="123"/>
                                </a:lnTo>
                                <a:lnTo>
                                  <a:pt x="63" y="127"/>
                                </a:lnTo>
                                <a:lnTo>
                                  <a:pt x="63" y="130"/>
                                </a:lnTo>
                                <a:lnTo>
                                  <a:pt x="63" y="134"/>
                                </a:lnTo>
                                <a:lnTo>
                                  <a:pt x="63" y="137"/>
                                </a:lnTo>
                                <a:lnTo>
                                  <a:pt x="63" y="140"/>
                                </a:lnTo>
                                <a:lnTo>
                                  <a:pt x="63" y="143"/>
                                </a:lnTo>
                                <a:lnTo>
                                  <a:pt x="63" y="147"/>
                                </a:lnTo>
                                <a:lnTo>
                                  <a:pt x="63" y="150"/>
                                </a:lnTo>
                                <a:lnTo>
                                  <a:pt x="63" y="154"/>
                                </a:lnTo>
                                <a:lnTo>
                                  <a:pt x="63" y="157"/>
                                </a:lnTo>
                                <a:lnTo>
                                  <a:pt x="63" y="160"/>
                                </a:lnTo>
                                <a:lnTo>
                                  <a:pt x="64" y="162"/>
                                </a:lnTo>
                                <a:lnTo>
                                  <a:pt x="64" y="165"/>
                                </a:lnTo>
                                <a:lnTo>
                                  <a:pt x="64" y="168"/>
                                </a:lnTo>
                                <a:lnTo>
                                  <a:pt x="64" y="171"/>
                                </a:lnTo>
                                <a:lnTo>
                                  <a:pt x="65" y="173"/>
                                </a:lnTo>
                                <a:lnTo>
                                  <a:pt x="65" y="176"/>
                                </a:lnTo>
                                <a:lnTo>
                                  <a:pt x="66" y="179"/>
                                </a:lnTo>
                                <a:lnTo>
                                  <a:pt x="67" y="181"/>
                                </a:lnTo>
                                <a:lnTo>
                                  <a:pt x="67" y="184"/>
                                </a:lnTo>
                                <a:lnTo>
                                  <a:pt x="68" y="186"/>
                                </a:lnTo>
                                <a:lnTo>
                                  <a:pt x="69" y="189"/>
                                </a:lnTo>
                                <a:lnTo>
                                  <a:pt x="70" y="194"/>
                                </a:lnTo>
                                <a:lnTo>
                                  <a:pt x="72" y="198"/>
                                </a:lnTo>
                                <a:lnTo>
                                  <a:pt x="74" y="202"/>
                                </a:lnTo>
                                <a:lnTo>
                                  <a:pt x="76" y="206"/>
                                </a:lnTo>
                                <a:lnTo>
                                  <a:pt x="78" y="208"/>
                                </a:lnTo>
                                <a:lnTo>
                                  <a:pt x="79" y="211"/>
                                </a:lnTo>
                                <a:lnTo>
                                  <a:pt x="81" y="213"/>
                                </a:lnTo>
                                <a:lnTo>
                                  <a:pt x="83" y="215"/>
                                </a:lnTo>
                                <a:lnTo>
                                  <a:pt x="85" y="217"/>
                                </a:lnTo>
                                <a:lnTo>
                                  <a:pt x="87" y="219"/>
                                </a:lnTo>
                                <a:lnTo>
                                  <a:pt x="89" y="220"/>
                                </a:lnTo>
                                <a:lnTo>
                                  <a:pt x="93" y="223"/>
                                </a:lnTo>
                                <a:lnTo>
                                  <a:pt x="95" y="224"/>
                                </a:lnTo>
                                <a:lnTo>
                                  <a:pt x="98" y="226"/>
                                </a:lnTo>
                                <a:lnTo>
                                  <a:pt x="101" y="227"/>
                                </a:lnTo>
                                <a:lnTo>
                                  <a:pt x="104" y="228"/>
                                </a:lnTo>
                                <a:lnTo>
                                  <a:pt x="106" y="228"/>
                                </a:lnTo>
                                <a:lnTo>
                                  <a:pt x="109" y="229"/>
                                </a:lnTo>
                                <a:lnTo>
                                  <a:pt x="113" y="230"/>
                                </a:lnTo>
                                <a:lnTo>
                                  <a:pt x="115" y="230"/>
                                </a:lnTo>
                                <a:lnTo>
                                  <a:pt x="118" y="230"/>
                                </a:lnTo>
                                <a:lnTo>
                                  <a:pt x="119" y="231"/>
                                </a:lnTo>
                                <a:lnTo>
                                  <a:pt x="122" y="231"/>
                                </a:lnTo>
                                <a:lnTo>
                                  <a:pt x="123" y="231"/>
                                </a:lnTo>
                                <a:lnTo>
                                  <a:pt x="127" y="231"/>
                                </a:lnTo>
                                <a:lnTo>
                                  <a:pt x="129" y="230"/>
                                </a:lnTo>
                                <a:lnTo>
                                  <a:pt x="131" y="230"/>
                                </a:lnTo>
                                <a:lnTo>
                                  <a:pt x="133" y="230"/>
                                </a:lnTo>
                                <a:lnTo>
                                  <a:pt x="134" y="229"/>
                                </a:lnTo>
                                <a:lnTo>
                                  <a:pt x="136" y="229"/>
                                </a:lnTo>
                                <a:lnTo>
                                  <a:pt x="138" y="228"/>
                                </a:lnTo>
                                <a:lnTo>
                                  <a:pt x="140" y="228"/>
                                </a:lnTo>
                                <a:lnTo>
                                  <a:pt x="142" y="227"/>
                                </a:lnTo>
                                <a:lnTo>
                                  <a:pt x="143" y="226"/>
                                </a:lnTo>
                                <a:lnTo>
                                  <a:pt x="145" y="226"/>
                                </a:lnTo>
                                <a:lnTo>
                                  <a:pt x="147" y="225"/>
                                </a:lnTo>
                                <a:lnTo>
                                  <a:pt x="149" y="224"/>
                                </a:lnTo>
                                <a:lnTo>
                                  <a:pt x="150" y="221"/>
                                </a:lnTo>
                                <a:lnTo>
                                  <a:pt x="153" y="220"/>
                                </a:lnTo>
                                <a:lnTo>
                                  <a:pt x="154" y="219"/>
                                </a:lnTo>
                                <a:lnTo>
                                  <a:pt x="156" y="217"/>
                                </a:lnTo>
                                <a:lnTo>
                                  <a:pt x="158" y="215"/>
                                </a:lnTo>
                                <a:lnTo>
                                  <a:pt x="160" y="213"/>
                                </a:lnTo>
                                <a:lnTo>
                                  <a:pt x="162" y="211"/>
                                </a:lnTo>
                                <a:lnTo>
                                  <a:pt x="164" y="209"/>
                                </a:lnTo>
                                <a:lnTo>
                                  <a:pt x="166" y="207"/>
                                </a:lnTo>
                                <a:lnTo>
                                  <a:pt x="167" y="205"/>
                                </a:lnTo>
                                <a:lnTo>
                                  <a:pt x="169" y="203"/>
                                </a:lnTo>
                                <a:lnTo>
                                  <a:pt x="170" y="200"/>
                                </a:lnTo>
                                <a:lnTo>
                                  <a:pt x="172" y="197"/>
                                </a:lnTo>
                                <a:lnTo>
                                  <a:pt x="173" y="195"/>
                                </a:lnTo>
                                <a:lnTo>
                                  <a:pt x="174" y="192"/>
                                </a:lnTo>
                                <a:lnTo>
                                  <a:pt x="176" y="189"/>
                                </a:lnTo>
                                <a:lnTo>
                                  <a:pt x="177" y="185"/>
                                </a:lnTo>
                                <a:lnTo>
                                  <a:pt x="179" y="182"/>
                                </a:lnTo>
                                <a:lnTo>
                                  <a:pt x="179" y="179"/>
                                </a:lnTo>
                                <a:lnTo>
                                  <a:pt x="180" y="176"/>
                                </a:lnTo>
                                <a:lnTo>
                                  <a:pt x="182" y="172"/>
                                </a:lnTo>
                                <a:lnTo>
                                  <a:pt x="183" y="169"/>
                                </a:lnTo>
                                <a:lnTo>
                                  <a:pt x="184" y="165"/>
                                </a:lnTo>
                                <a:lnTo>
                                  <a:pt x="184" y="161"/>
                                </a:lnTo>
                                <a:lnTo>
                                  <a:pt x="185" y="157"/>
                                </a:lnTo>
                                <a:lnTo>
                                  <a:pt x="186" y="153"/>
                                </a:lnTo>
                                <a:lnTo>
                                  <a:pt x="187" y="148"/>
                                </a:lnTo>
                                <a:lnTo>
                                  <a:pt x="188" y="143"/>
                                </a:lnTo>
                                <a:lnTo>
                                  <a:pt x="188" y="139"/>
                                </a:lnTo>
                                <a:lnTo>
                                  <a:pt x="188" y="134"/>
                                </a:lnTo>
                                <a:lnTo>
                                  <a:pt x="189" y="130"/>
                                </a:lnTo>
                                <a:lnTo>
                                  <a:pt x="190" y="124"/>
                                </a:lnTo>
                                <a:lnTo>
                                  <a:pt x="190" y="119"/>
                                </a:lnTo>
                                <a:lnTo>
                                  <a:pt x="191" y="113"/>
                                </a:lnTo>
                                <a:lnTo>
                                  <a:pt x="191" y="108"/>
                                </a:lnTo>
                                <a:lnTo>
                                  <a:pt x="191" y="103"/>
                                </a:lnTo>
                                <a:lnTo>
                                  <a:pt x="191" y="98"/>
                                </a:lnTo>
                                <a:lnTo>
                                  <a:pt x="191" y="94"/>
                                </a:lnTo>
                                <a:lnTo>
                                  <a:pt x="191" y="90"/>
                                </a:lnTo>
                                <a:lnTo>
                                  <a:pt x="191" y="85"/>
                                </a:lnTo>
                                <a:lnTo>
                                  <a:pt x="191" y="80"/>
                                </a:lnTo>
                                <a:lnTo>
                                  <a:pt x="190" y="76"/>
                                </a:lnTo>
                                <a:lnTo>
                                  <a:pt x="190" y="73"/>
                                </a:lnTo>
                                <a:lnTo>
                                  <a:pt x="189" y="69"/>
                                </a:lnTo>
                                <a:lnTo>
                                  <a:pt x="189" y="66"/>
                                </a:lnTo>
                                <a:lnTo>
                                  <a:pt x="188" y="63"/>
                                </a:lnTo>
                                <a:lnTo>
                                  <a:pt x="188" y="60"/>
                                </a:lnTo>
                                <a:lnTo>
                                  <a:pt x="187" y="57"/>
                                </a:lnTo>
                                <a:lnTo>
                                  <a:pt x="186" y="54"/>
                                </a:lnTo>
                                <a:lnTo>
                                  <a:pt x="185" y="52"/>
                                </a:lnTo>
                                <a:lnTo>
                                  <a:pt x="184" y="49"/>
                                </a:lnTo>
                                <a:lnTo>
                                  <a:pt x="183" y="47"/>
                                </a:lnTo>
                                <a:lnTo>
                                  <a:pt x="182" y="44"/>
                                </a:lnTo>
                                <a:lnTo>
                                  <a:pt x="181" y="41"/>
                                </a:lnTo>
                                <a:lnTo>
                                  <a:pt x="180" y="39"/>
                                </a:lnTo>
                                <a:lnTo>
                                  <a:pt x="179" y="37"/>
                                </a:lnTo>
                                <a:lnTo>
                                  <a:pt x="178" y="35"/>
                                </a:lnTo>
                                <a:lnTo>
                                  <a:pt x="176" y="33"/>
                                </a:lnTo>
                                <a:lnTo>
                                  <a:pt x="175" y="32"/>
                                </a:lnTo>
                                <a:lnTo>
                                  <a:pt x="174" y="30"/>
                                </a:lnTo>
                                <a:lnTo>
                                  <a:pt x="172" y="28"/>
                                </a:lnTo>
                                <a:lnTo>
                                  <a:pt x="171" y="27"/>
                                </a:lnTo>
                                <a:lnTo>
                                  <a:pt x="169" y="25"/>
                                </a:lnTo>
                                <a:lnTo>
                                  <a:pt x="168" y="24"/>
                                </a:lnTo>
                                <a:lnTo>
                                  <a:pt x="166" y="23"/>
                                </a:lnTo>
                                <a:lnTo>
                                  <a:pt x="164" y="22"/>
                                </a:lnTo>
                                <a:lnTo>
                                  <a:pt x="163" y="21"/>
                                </a:lnTo>
                                <a:lnTo>
                                  <a:pt x="160" y="20"/>
                                </a:lnTo>
                                <a:lnTo>
                                  <a:pt x="158" y="19"/>
                                </a:lnTo>
                                <a:lnTo>
                                  <a:pt x="157" y="18"/>
                                </a:lnTo>
                                <a:lnTo>
                                  <a:pt x="155" y="17"/>
                                </a:lnTo>
                                <a:lnTo>
                                  <a:pt x="153" y="17"/>
                                </a:lnTo>
                                <a:lnTo>
                                  <a:pt x="151" y="16"/>
                                </a:lnTo>
                                <a:lnTo>
                                  <a:pt x="149" y="15"/>
                                </a:lnTo>
                                <a:lnTo>
                                  <a:pt x="147" y="15"/>
                                </a:lnTo>
                                <a:lnTo>
                                  <a:pt x="145" y="14"/>
                                </a:lnTo>
                                <a:lnTo>
                                  <a:pt x="143" y="14"/>
                                </a:lnTo>
                                <a:lnTo>
                                  <a:pt x="141" y="14"/>
                                </a:lnTo>
                                <a:lnTo>
                                  <a:pt x="139" y="1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1" name="Freeform 49"/>
                        <wps:cNvSpPr>
                          <a:spLocks/>
                        </wps:cNvSpPr>
                        <wps:spPr bwMode="auto">
                          <a:xfrm>
                            <a:off x="6605" y="3447"/>
                            <a:ext cx="283" cy="233"/>
                          </a:xfrm>
                          <a:custGeom>
                            <a:avLst/>
                            <a:gdLst>
                              <a:gd name="T0" fmla="*/ 384 w 384"/>
                              <a:gd name="T1" fmla="*/ 95 h 317"/>
                              <a:gd name="T2" fmla="*/ 372 w 384"/>
                              <a:gd name="T3" fmla="*/ 98 h 317"/>
                              <a:gd name="T4" fmla="*/ 365 w 384"/>
                              <a:gd name="T5" fmla="*/ 97 h 317"/>
                              <a:gd name="T6" fmla="*/ 359 w 384"/>
                              <a:gd name="T7" fmla="*/ 97 h 317"/>
                              <a:gd name="T8" fmla="*/ 355 w 384"/>
                              <a:gd name="T9" fmla="*/ 98 h 317"/>
                              <a:gd name="T10" fmla="*/ 351 w 384"/>
                              <a:gd name="T11" fmla="*/ 100 h 317"/>
                              <a:gd name="T12" fmla="*/ 348 w 384"/>
                              <a:gd name="T13" fmla="*/ 102 h 317"/>
                              <a:gd name="T14" fmla="*/ 345 w 384"/>
                              <a:gd name="T15" fmla="*/ 107 h 317"/>
                              <a:gd name="T16" fmla="*/ 342 w 384"/>
                              <a:gd name="T17" fmla="*/ 115 h 317"/>
                              <a:gd name="T18" fmla="*/ 293 w 384"/>
                              <a:gd name="T19" fmla="*/ 270 h 317"/>
                              <a:gd name="T20" fmla="*/ 289 w 384"/>
                              <a:gd name="T21" fmla="*/ 280 h 317"/>
                              <a:gd name="T22" fmla="*/ 287 w 384"/>
                              <a:gd name="T23" fmla="*/ 288 h 317"/>
                              <a:gd name="T24" fmla="*/ 288 w 384"/>
                              <a:gd name="T25" fmla="*/ 292 h 317"/>
                              <a:gd name="T26" fmla="*/ 289 w 384"/>
                              <a:gd name="T27" fmla="*/ 295 h 317"/>
                              <a:gd name="T28" fmla="*/ 292 w 384"/>
                              <a:gd name="T29" fmla="*/ 299 h 317"/>
                              <a:gd name="T30" fmla="*/ 296 w 384"/>
                              <a:gd name="T31" fmla="*/ 304 h 317"/>
                              <a:gd name="T32" fmla="*/ 301 w 384"/>
                              <a:gd name="T33" fmla="*/ 306 h 317"/>
                              <a:gd name="T34" fmla="*/ 307 w 384"/>
                              <a:gd name="T35" fmla="*/ 309 h 317"/>
                              <a:gd name="T36" fmla="*/ 194 w 384"/>
                              <a:gd name="T37" fmla="*/ 280 h 317"/>
                              <a:gd name="T38" fmla="*/ 205 w 384"/>
                              <a:gd name="T39" fmla="*/ 277 h 317"/>
                              <a:gd name="T40" fmla="*/ 212 w 384"/>
                              <a:gd name="T41" fmla="*/ 279 h 317"/>
                              <a:gd name="T42" fmla="*/ 218 w 384"/>
                              <a:gd name="T43" fmla="*/ 279 h 317"/>
                              <a:gd name="T44" fmla="*/ 223 w 384"/>
                              <a:gd name="T45" fmla="*/ 277 h 317"/>
                              <a:gd name="T46" fmla="*/ 226 w 384"/>
                              <a:gd name="T47" fmla="*/ 276 h 317"/>
                              <a:gd name="T48" fmla="*/ 230 w 384"/>
                              <a:gd name="T49" fmla="*/ 273 h 317"/>
                              <a:gd name="T50" fmla="*/ 232 w 384"/>
                              <a:gd name="T51" fmla="*/ 269 h 317"/>
                              <a:gd name="T52" fmla="*/ 235 w 384"/>
                              <a:gd name="T53" fmla="*/ 260 h 317"/>
                              <a:gd name="T54" fmla="*/ 291 w 384"/>
                              <a:gd name="T55" fmla="*/ 87 h 317"/>
                              <a:gd name="T56" fmla="*/ 109 w 384"/>
                              <a:gd name="T57" fmla="*/ 34 h 317"/>
                              <a:gd name="T58" fmla="*/ 57 w 384"/>
                              <a:gd name="T59" fmla="*/ 199 h 317"/>
                              <a:gd name="T60" fmla="*/ 55 w 384"/>
                              <a:gd name="T61" fmla="*/ 209 h 317"/>
                              <a:gd name="T62" fmla="*/ 54 w 384"/>
                              <a:gd name="T63" fmla="*/ 216 h 317"/>
                              <a:gd name="T64" fmla="*/ 56 w 384"/>
                              <a:gd name="T65" fmla="*/ 222 h 317"/>
                              <a:gd name="T66" fmla="*/ 59 w 384"/>
                              <a:gd name="T67" fmla="*/ 227 h 317"/>
                              <a:gd name="T68" fmla="*/ 62 w 384"/>
                              <a:gd name="T69" fmla="*/ 231 h 317"/>
                              <a:gd name="T70" fmla="*/ 66 w 384"/>
                              <a:gd name="T71" fmla="*/ 234 h 317"/>
                              <a:gd name="T72" fmla="*/ 69 w 384"/>
                              <a:gd name="T73" fmla="*/ 236 h 317"/>
                              <a:gd name="T74" fmla="*/ 74 w 384"/>
                              <a:gd name="T75" fmla="*/ 238 h 317"/>
                              <a:gd name="T76" fmla="*/ 81 w 384"/>
                              <a:gd name="T77" fmla="*/ 240 h 317"/>
                              <a:gd name="T78" fmla="*/ 2 w 384"/>
                              <a:gd name="T79" fmla="*/ 216 h 317"/>
                              <a:gd name="T80" fmla="*/ 9 w 384"/>
                              <a:gd name="T81" fmla="*/ 218 h 317"/>
                              <a:gd name="T82" fmla="*/ 14 w 384"/>
                              <a:gd name="T83" fmla="*/ 219 h 317"/>
                              <a:gd name="T84" fmla="*/ 20 w 384"/>
                              <a:gd name="T85" fmla="*/ 219 h 317"/>
                              <a:gd name="T86" fmla="*/ 25 w 384"/>
                              <a:gd name="T87" fmla="*/ 218 h 317"/>
                              <a:gd name="T88" fmla="*/ 29 w 384"/>
                              <a:gd name="T89" fmla="*/ 216 h 317"/>
                              <a:gd name="T90" fmla="*/ 32 w 384"/>
                              <a:gd name="T91" fmla="*/ 214 h 317"/>
                              <a:gd name="T92" fmla="*/ 36 w 384"/>
                              <a:gd name="T93" fmla="*/ 211 h 317"/>
                              <a:gd name="T94" fmla="*/ 39 w 384"/>
                              <a:gd name="T95" fmla="*/ 207 h 317"/>
                              <a:gd name="T96" fmla="*/ 43 w 384"/>
                              <a:gd name="T97" fmla="*/ 200 h 317"/>
                              <a:gd name="T98" fmla="*/ 91 w 384"/>
                              <a:gd name="T99" fmla="*/ 46 h 317"/>
                              <a:gd name="T100" fmla="*/ 95 w 384"/>
                              <a:gd name="T101" fmla="*/ 36 h 317"/>
                              <a:gd name="T102" fmla="*/ 96 w 384"/>
                              <a:gd name="T103" fmla="*/ 28 h 317"/>
                              <a:gd name="T104" fmla="*/ 96 w 384"/>
                              <a:gd name="T105" fmla="*/ 24 h 317"/>
                              <a:gd name="T106" fmla="*/ 95 w 384"/>
                              <a:gd name="T107" fmla="*/ 20 h 317"/>
                              <a:gd name="T108" fmla="*/ 92 w 384"/>
                              <a:gd name="T109" fmla="*/ 16 h 317"/>
                              <a:gd name="T110" fmla="*/ 89 w 384"/>
                              <a:gd name="T111" fmla="*/ 13 h 317"/>
                              <a:gd name="T112" fmla="*/ 84 w 384"/>
                              <a:gd name="T113" fmla="*/ 10 h 317"/>
                              <a:gd name="T114" fmla="*/ 77 w 384"/>
                              <a:gd name="T115" fmla="*/ 8 h 317"/>
                              <a:gd name="T116" fmla="*/ 165 w 384"/>
                              <a:gd name="T117" fmla="*/ 28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384" h="317">
                                <a:moveTo>
                                  <a:pt x="181" y="194"/>
                                </a:moveTo>
                                <a:lnTo>
                                  <a:pt x="291" y="66"/>
                                </a:lnTo>
                                <a:lnTo>
                                  <a:pt x="384" y="95"/>
                                </a:lnTo>
                                <a:lnTo>
                                  <a:pt x="382" y="101"/>
                                </a:lnTo>
                                <a:lnTo>
                                  <a:pt x="375" y="98"/>
                                </a:lnTo>
                                <a:lnTo>
                                  <a:pt x="372" y="98"/>
                                </a:lnTo>
                                <a:lnTo>
                                  <a:pt x="370" y="97"/>
                                </a:lnTo>
                                <a:lnTo>
                                  <a:pt x="368" y="97"/>
                                </a:lnTo>
                                <a:lnTo>
                                  <a:pt x="365" y="97"/>
                                </a:lnTo>
                                <a:lnTo>
                                  <a:pt x="364" y="96"/>
                                </a:lnTo>
                                <a:lnTo>
                                  <a:pt x="360" y="97"/>
                                </a:lnTo>
                                <a:lnTo>
                                  <a:pt x="359" y="97"/>
                                </a:lnTo>
                                <a:lnTo>
                                  <a:pt x="357" y="97"/>
                                </a:lnTo>
                                <a:lnTo>
                                  <a:pt x="355" y="97"/>
                                </a:lnTo>
                                <a:lnTo>
                                  <a:pt x="355" y="98"/>
                                </a:lnTo>
                                <a:lnTo>
                                  <a:pt x="353" y="98"/>
                                </a:lnTo>
                                <a:lnTo>
                                  <a:pt x="352" y="99"/>
                                </a:lnTo>
                                <a:lnTo>
                                  <a:pt x="351" y="100"/>
                                </a:lnTo>
                                <a:lnTo>
                                  <a:pt x="350" y="101"/>
                                </a:lnTo>
                                <a:lnTo>
                                  <a:pt x="349" y="101"/>
                                </a:lnTo>
                                <a:lnTo>
                                  <a:pt x="348" y="102"/>
                                </a:lnTo>
                                <a:lnTo>
                                  <a:pt x="347" y="103"/>
                                </a:lnTo>
                                <a:lnTo>
                                  <a:pt x="346" y="105"/>
                                </a:lnTo>
                                <a:lnTo>
                                  <a:pt x="345" y="107"/>
                                </a:lnTo>
                                <a:lnTo>
                                  <a:pt x="345" y="109"/>
                                </a:lnTo>
                                <a:lnTo>
                                  <a:pt x="343" y="112"/>
                                </a:lnTo>
                                <a:lnTo>
                                  <a:pt x="342" y="115"/>
                                </a:lnTo>
                                <a:lnTo>
                                  <a:pt x="341" y="118"/>
                                </a:lnTo>
                                <a:lnTo>
                                  <a:pt x="340" y="122"/>
                                </a:lnTo>
                                <a:lnTo>
                                  <a:pt x="293" y="270"/>
                                </a:lnTo>
                                <a:lnTo>
                                  <a:pt x="292" y="273"/>
                                </a:lnTo>
                                <a:lnTo>
                                  <a:pt x="291" y="277"/>
                                </a:lnTo>
                                <a:lnTo>
                                  <a:pt x="289" y="280"/>
                                </a:lnTo>
                                <a:lnTo>
                                  <a:pt x="288" y="283"/>
                                </a:lnTo>
                                <a:lnTo>
                                  <a:pt x="288" y="285"/>
                                </a:lnTo>
                                <a:lnTo>
                                  <a:pt x="287" y="288"/>
                                </a:lnTo>
                                <a:lnTo>
                                  <a:pt x="287" y="289"/>
                                </a:lnTo>
                                <a:lnTo>
                                  <a:pt x="287" y="291"/>
                                </a:lnTo>
                                <a:lnTo>
                                  <a:pt x="288" y="292"/>
                                </a:lnTo>
                                <a:lnTo>
                                  <a:pt x="288" y="293"/>
                                </a:lnTo>
                                <a:lnTo>
                                  <a:pt x="288" y="294"/>
                                </a:lnTo>
                                <a:lnTo>
                                  <a:pt x="289" y="295"/>
                                </a:lnTo>
                                <a:lnTo>
                                  <a:pt x="289" y="296"/>
                                </a:lnTo>
                                <a:lnTo>
                                  <a:pt x="291" y="298"/>
                                </a:lnTo>
                                <a:lnTo>
                                  <a:pt x="292" y="299"/>
                                </a:lnTo>
                                <a:lnTo>
                                  <a:pt x="293" y="300"/>
                                </a:lnTo>
                                <a:lnTo>
                                  <a:pt x="295" y="301"/>
                                </a:lnTo>
                                <a:lnTo>
                                  <a:pt x="296" y="304"/>
                                </a:lnTo>
                                <a:lnTo>
                                  <a:pt x="297" y="304"/>
                                </a:lnTo>
                                <a:lnTo>
                                  <a:pt x="299" y="305"/>
                                </a:lnTo>
                                <a:lnTo>
                                  <a:pt x="301" y="306"/>
                                </a:lnTo>
                                <a:lnTo>
                                  <a:pt x="303" y="307"/>
                                </a:lnTo>
                                <a:lnTo>
                                  <a:pt x="305" y="308"/>
                                </a:lnTo>
                                <a:lnTo>
                                  <a:pt x="307" y="309"/>
                                </a:lnTo>
                                <a:lnTo>
                                  <a:pt x="315" y="311"/>
                                </a:lnTo>
                                <a:lnTo>
                                  <a:pt x="313" y="317"/>
                                </a:lnTo>
                                <a:lnTo>
                                  <a:pt x="194" y="280"/>
                                </a:lnTo>
                                <a:lnTo>
                                  <a:pt x="195" y="275"/>
                                </a:lnTo>
                                <a:lnTo>
                                  <a:pt x="203" y="277"/>
                                </a:lnTo>
                                <a:lnTo>
                                  <a:pt x="205" y="277"/>
                                </a:lnTo>
                                <a:lnTo>
                                  <a:pt x="207" y="278"/>
                                </a:lnTo>
                                <a:lnTo>
                                  <a:pt x="210" y="279"/>
                                </a:lnTo>
                                <a:lnTo>
                                  <a:pt x="212" y="279"/>
                                </a:lnTo>
                                <a:lnTo>
                                  <a:pt x="214" y="279"/>
                                </a:lnTo>
                                <a:lnTo>
                                  <a:pt x="216" y="279"/>
                                </a:lnTo>
                                <a:lnTo>
                                  <a:pt x="218" y="279"/>
                                </a:lnTo>
                                <a:lnTo>
                                  <a:pt x="220" y="278"/>
                                </a:lnTo>
                                <a:lnTo>
                                  <a:pt x="221" y="278"/>
                                </a:lnTo>
                                <a:lnTo>
                                  <a:pt x="223" y="277"/>
                                </a:lnTo>
                                <a:lnTo>
                                  <a:pt x="224" y="277"/>
                                </a:lnTo>
                                <a:lnTo>
                                  <a:pt x="225" y="277"/>
                                </a:lnTo>
                                <a:lnTo>
                                  <a:pt x="226" y="276"/>
                                </a:lnTo>
                                <a:lnTo>
                                  <a:pt x="227" y="275"/>
                                </a:lnTo>
                                <a:lnTo>
                                  <a:pt x="228" y="274"/>
                                </a:lnTo>
                                <a:lnTo>
                                  <a:pt x="230" y="273"/>
                                </a:lnTo>
                                <a:lnTo>
                                  <a:pt x="230" y="272"/>
                                </a:lnTo>
                                <a:lnTo>
                                  <a:pt x="231" y="270"/>
                                </a:lnTo>
                                <a:lnTo>
                                  <a:pt x="232" y="269"/>
                                </a:lnTo>
                                <a:lnTo>
                                  <a:pt x="233" y="266"/>
                                </a:lnTo>
                                <a:lnTo>
                                  <a:pt x="234" y="263"/>
                                </a:lnTo>
                                <a:lnTo>
                                  <a:pt x="235" y="260"/>
                                </a:lnTo>
                                <a:lnTo>
                                  <a:pt x="236" y="257"/>
                                </a:lnTo>
                                <a:lnTo>
                                  <a:pt x="238" y="253"/>
                                </a:lnTo>
                                <a:lnTo>
                                  <a:pt x="291" y="87"/>
                                </a:lnTo>
                                <a:lnTo>
                                  <a:pt x="138" y="264"/>
                                </a:lnTo>
                                <a:lnTo>
                                  <a:pt x="134" y="263"/>
                                </a:lnTo>
                                <a:lnTo>
                                  <a:pt x="109" y="34"/>
                                </a:lnTo>
                                <a:lnTo>
                                  <a:pt x="60" y="190"/>
                                </a:lnTo>
                                <a:lnTo>
                                  <a:pt x="58" y="194"/>
                                </a:lnTo>
                                <a:lnTo>
                                  <a:pt x="57" y="199"/>
                                </a:lnTo>
                                <a:lnTo>
                                  <a:pt x="56" y="202"/>
                                </a:lnTo>
                                <a:lnTo>
                                  <a:pt x="55" y="205"/>
                                </a:lnTo>
                                <a:lnTo>
                                  <a:pt x="55" y="209"/>
                                </a:lnTo>
                                <a:lnTo>
                                  <a:pt x="54" y="212"/>
                                </a:lnTo>
                                <a:lnTo>
                                  <a:pt x="54" y="214"/>
                                </a:lnTo>
                                <a:lnTo>
                                  <a:pt x="54" y="216"/>
                                </a:lnTo>
                                <a:lnTo>
                                  <a:pt x="55" y="218"/>
                                </a:lnTo>
                                <a:lnTo>
                                  <a:pt x="55" y="220"/>
                                </a:lnTo>
                                <a:lnTo>
                                  <a:pt x="56" y="222"/>
                                </a:lnTo>
                                <a:lnTo>
                                  <a:pt x="57" y="224"/>
                                </a:lnTo>
                                <a:lnTo>
                                  <a:pt x="58" y="225"/>
                                </a:lnTo>
                                <a:lnTo>
                                  <a:pt x="59" y="227"/>
                                </a:lnTo>
                                <a:lnTo>
                                  <a:pt x="60" y="229"/>
                                </a:lnTo>
                                <a:lnTo>
                                  <a:pt x="61" y="230"/>
                                </a:lnTo>
                                <a:lnTo>
                                  <a:pt x="62" y="231"/>
                                </a:lnTo>
                                <a:lnTo>
                                  <a:pt x="64" y="232"/>
                                </a:lnTo>
                                <a:lnTo>
                                  <a:pt x="65" y="234"/>
                                </a:lnTo>
                                <a:lnTo>
                                  <a:pt x="66" y="234"/>
                                </a:lnTo>
                                <a:lnTo>
                                  <a:pt x="67" y="235"/>
                                </a:lnTo>
                                <a:lnTo>
                                  <a:pt x="68" y="236"/>
                                </a:lnTo>
                                <a:lnTo>
                                  <a:pt x="69" y="236"/>
                                </a:lnTo>
                                <a:lnTo>
                                  <a:pt x="71" y="237"/>
                                </a:lnTo>
                                <a:lnTo>
                                  <a:pt x="73" y="238"/>
                                </a:lnTo>
                                <a:lnTo>
                                  <a:pt x="74" y="238"/>
                                </a:lnTo>
                                <a:lnTo>
                                  <a:pt x="77" y="239"/>
                                </a:lnTo>
                                <a:lnTo>
                                  <a:pt x="79" y="240"/>
                                </a:lnTo>
                                <a:lnTo>
                                  <a:pt x="81" y="240"/>
                                </a:lnTo>
                                <a:lnTo>
                                  <a:pt x="79" y="246"/>
                                </a:lnTo>
                                <a:lnTo>
                                  <a:pt x="0" y="222"/>
                                </a:lnTo>
                                <a:lnTo>
                                  <a:pt x="2" y="216"/>
                                </a:lnTo>
                                <a:lnTo>
                                  <a:pt x="5" y="217"/>
                                </a:lnTo>
                                <a:lnTo>
                                  <a:pt x="7" y="218"/>
                                </a:lnTo>
                                <a:lnTo>
                                  <a:pt x="9" y="218"/>
                                </a:lnTo>
                                <a:lnTo>
                                  <a:pt x="10" y="218"/>
                                </a:lnTo>
                                <a:lnTo>
                                  <a:pt x="12" y="218"/>
                                </a:lnTo>
                                <a:lnTo>
                                  <a:pt x="14" y="219"/>
                                </a:lnTo>
                                <a:lnTo>
                                  <a:pt x="16" y="219"/>
                                </a:lnTo>
                                <a:lnTo>
                                  <a:pt x="18" y="219"/>
                                </a:lnTo>
                                <a:lnTo>
                                  <a:pt x="20" y="219"/>
                                </a:lnTo>
                                <a:lnTo>
                                  <a:pt x="21" y="218"/>
                                </a:lnTo>
                                <a:lnTo>
                                  <a:pt x="23" y="218"/>
                                </a:lnTo>
                                <a:lnTo>
                                  <a:pt x="25" y="218"/>
                                </a:lnTo>
                                <a:lnTo>
                                  <a:pt x="26" y="218"/>
                                </a:lnTo>
                                <a:lnTo>
                                  <a:pt x="27" y="217"/>
                                </a:lnTo>
                                <a:lnTo>
                                  <a:pt x="29" y="216"/>
                                </a:lnTo>
                                <a:lnTo>
                                  <a:pt x="30" y="216"/>
                                </a:lnTo>
                                <a:lnTo>
                                  <a:pt x="31" y="215"/>
                                </a:lnTo>
                                <a:lnTo>
                                  <a:pt x="32" y="214"/>
                                </a:lnTo>
                                <a:lnTo>
                                  <a:pt x="34" y="213"/>
                                </a:lnTo>
                                <a:lnTo>
                                  <a:pt x="34" y="212"/>
                                </a:lnTo>
                                <a:lnTo>
                                  <a:pt x="36" y="211"/>
                                </a:lnTo>
                                <a:lnTo>
                                  <a:pt x="37" y="210"/>
                                </a:lnTo>
                                <a:lnTo>
                                  <a:pt x="38" y="208"/>
                                </a:lnTo>
                                <a:lnTo>
                                  <a:pt x="39" y="207"/>
                                </a:lnTo>
                                <a:lnTo>
                                  <a:pt x="41" y="205"/>
                                </a:lnTo>
                                <a:lnTo>
                                  <a:pt x="42" y="203"/>
                                </a:lnTo>
                                <a:lnTo>
                                  <a:pt x="43" y="200"/>
                                </a:lnTo>
                                <a:lnTo>
                                  <a:pt x="45" y="194"/>
                                </a:lnTo>
                                <a:lnTo>
                                  <a:pt x="47" y="188"/>
                                </a:lnTo>
                                <a:lnTo>
                                  <a:pt x="91" y="46"/>
                                </a:lnTo>
                                <a:lnTo>
                                  <a:pt x="93" y="43"/>
                                </a:lnTo>
                                <a:lnTo>
                                  <a:pt x="94" y="39"/>
                                </a:lnTo>
                                <a:lnTo>
                                  <a:pt x="95" y="36"/>
                                </a:lnTo>
                                <a:lnTo>
                                  <a:pt x="95" y="33"/>
                                </a:lnTo>
                                <a:lnTo>
                                  <a:pt x="96" y="31"/>
                                </a:lnTo>
                                <a:lnTo>
                                  <a:pt x="96" y="28"/>
                                </a:lnTo>
                                <a:lnTo>
                                  <a:pt x="96" y="27"/>
                                </a:lnTo>
                                <a:lnTo>
                                  <a:pt x="96" y="26"/>
                                </a:lnTo>
                                <a:lnTo>
                                  <a:pt x="96" y="24"/>
                                </a:lnTo>
                                <a:lnTo>
                                  <a:pt x="96" y="23"/>
                                </a:lnTo>
                                <a:lnTo>
                                  <a:pt x="95" y="22"/>
                                </a:lnTo>
                                <a:lnTo>
                                  <a:pt x="95" y="20"/>
                                </a:lnTo>
                                <a:lnTo>
                                  <a:pt x="94" y="19"/>
                                </a:lnTo>
                                <a:lnTo>
                                  <a:pt x="93" y="18"/>
                                </a:lnTo>
                                <a:lnTo>
                                  <a:pt x="92" y="16"/>
                                </a:lnTo>
                                <a:lnTo>
                                  <a:pt x="91" y="15"/>
                                </a:lnTo>
                                <a:lnTo>
                                  <a:pt x="90" y="14"/>
                                </a:lnTo>
                                <a:lnTo>
                                  <a:pt x="89" y="13"/>
                                </a:lnTo>
                                <a:lnTo>
                                  <a:pt x="87" y="12"/>
                                </a:lnTo>
                                <a:lnTo>
                                  <a:pt x="85" y="11"/>
                                </a:lnTo>
                                <a:lnTo>
                                  <a:pt x="84" y="10"/>
                                </a:lnTo>
                                <a:lnTo>
                                  <a:pt x="81" y="9"/>
                                </a:lnTo>
                                <a:lnTo>
                                  <a:pt x="80" y="8"/>
                                </a:lnTo>
                                <a:lnTo>
                                  <a:pt x="77" y="8"/>
                                </a:lnTo>
                                <a:lnTo>
                                  <a:pt x="69" y="5"/>
                                </a:lnTo>
                                <a:lnTo>
                                  <a:pt x="71" y="0"/>
                                </a:lnTo>
                                <a:lnTo>
                                  <a:pt x="165" y="28"/>
                                </a:lnTo>
                                <a:lnTo>
                                  <a:pt x="181" y="19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2" name="Freeform 50"/>
                        <wps:cNvSpPr>
                          <a:spLocks noEditPoints="1"/>
                        </wps:cNvSpPr>
                        <wps:spPr bwMode="auto">
                          <a:xfrm>
                            <a:off x="6838" y="3561"/>
                            <a:ext cx="172" cy="195"/>
                          </a:xfrm>
                          <a:custGeom>
                            <a:avLst/>
                            <a:gdLst>
                              <a:gd name="T0" fmla="*/ 86 w 235"/>
                              <a:gd name="T1" fmla="*/ 131 h 268"/>
                              <a:gd name="T2" fmla="*/ 64 w 235"/>
                              <a:gd name="T3" fmla="*/ 151 h 268"/>
                              <a:gd name="T4" fmla="*/ 61 w 235"/>
                              <a:gd name="T5" fmla="*/ 155 h 268"/>
                              <a:gd name="T6" fmla="*/ 58 w 235"/>
                              <a:gd name="T7" fmla="*/ 158 h 268"/>
                              <a:gd name="T8" fmla="*/ 55 w 235"/>
                              <a:gd name="T9" fmla="*/ 162 h 268"/>
                              <a:gd name="T10" fmla="*/ 54 w 235"/>
                              <a:gd name="T11" fmla="*/ 165 h 268"/>
                              <a:gd name="T12" fmla="*/ 54 w 235"/>
                              <a:gd name="T13" fmla="*/ 167 h 268"/>
                              <a:gd name="T14" fmla="*/ 53 w 235"/>
                              <a:gd name="T15" fmla="*/ 169 h 268"/>
                              <a:gd name="T16" fmla="*/ 53 w 235"/>
                              <a:gd name="T17" fmla="*/ 171 h 268"/>
                              <a:gd name="T18" fmla="*/ 53 w 235"/>
                              <a:gd name="T19" fmla="*/ 173 h 268"/>
                              <a:gd name="T20" fmla="*/ 54 w 235"/>
                              <a:gd name="T21" fmla="*/ 175 h 268"/>
                              <a:gd name="T22" fmla="*/ 54 w 235"/>
                              <a:gd name="T23" fmla="*/ 177 h 268"/>
                              <a:gd name="T24" fmla="*/ 55 w 235"/>
                              <a:gd name="T25" fmla="*/ 179 h 268"/>
                              <a:gd name="T26" fmla="*/ 57 w 235"/>
                              <a:gd name="T27" fmla="*/ 180 h 268"/>
                              <a:gd name="T28" fmla="*/ 60 w 235"/>
                              <a:gd name="T29" fmla="*/ 183 h 268"/>
                              <a:gd name="T30" fmla="*/ 65 w 235"/>
                              <a:gd name="T31" fmla="*/ 188 h 268"/>
                              <a:gd name="T32" fmla="*/ 71 w 235"/>
                              <a:gd name="T33" fmla="*/ 191 h 268"/>
                              <a:gd name="T34" fmla="*/ 73 w 235"/>
                              <a:gd name="T35" fmla="*/ 199 h 268"/>
                              <a:gd name="T36" fmla="*/ 3 w 235"/>
                              <a:gd name="T37" fmla="*/ 161 h 268"/>
                              <a:gd name="T38" fmla="*/ 6 w 235"/>
                              <a:gd name="T39" fmla="*/ 162 h 268"/>
                              <a:gd name="T40" fmla="*/ 9 w 235"/>
                              <a:gd name="T41" fmla="*/ 163 h 268"/>
                              <a:gd name="T42" fmla="*/ 12 w 235"/>
                              <a:gd name="T43" fmla="*/ 163 h 268"/>
                              <a:gd name="T44" fmla="*/ 15 w 235"/>
                              <a:gd name="T45" fmla="*/ 163 h 268"/>
                              <a:gd name="T46" fmla="*/ 18 w 235"/>
                              <a:gd name="T47" fmla="*/ 163 h 268"/>
                              <a:gd name="T48" fmla="*/ 21 w 235"/>
                              <a:gd name="T49" fmla="*/ 162 h 268"/>
                              <a:gd name="T50" fmla="*/ 24 w 235"/>
                              <a:gd name="T51" fmla="*/ 161 h 268"/>
                              <a:gd name="T52" fmla="*/ 27 w 235"/>
                              <a:gd name="T53" fmla="*/ 161 h 268"/>
                              <a:gd name="T54" fmla="*/ 33 w 235"/>
                              <a:gd name="T55" fmla="*/ 158 h 268"/>
                              <a:gd name="T56" fmla="*/ 41 w 235"/>
                              <a:gd name="T57" fmla="*/ 153 h 268"/>
                              <a:gd name="T58" fmla="*/ 50 w 235"/>
                              <a:gd name="T59" fmla="*/ 145 h 268"/>
                              <a:gd name="T60" fmla="*/ 55 w 235"/>
                              <a:gd name="T61" fmla="*/ 141 h 268"/>
                              <a:gd name="T62" fmla="*/ 60 w 235"/>
                              <a:gd name="T63" fmla="*/ 136 h 268"/>
                              <a:gd name="T64" fmla="*/ 218 w 235"/>
                              <a:gd name="T65" fmla="*/ 1 h 268"/>
                              <a:gd name="T66" fmla="*/ 217 w 235"/>
                              <a:gd name="T67" fmla="*/ 214 h 268"/>
                              <a:gd name="T68" fmla="*/ 218 w 235"/>
                              <a:gd name="T69" fmla="*/ 221 h 268"/>
                              <a:gd name="T70" fmla="*/ 218 w 235"/>
                              <a:gd name="T71" fmla="*/ 227 h 268"/>
                              <a:gd name="T72" fmla="*/ 220 w 235"/>
                              <a:gd name="T73" fmla="*/ 235 h 268"/>
                              <a:gd name="T74" fmla="*/ 220 w 235"/>
                              <a:gd name="T75" fmla="*/ 243 h 268"/>
                              <a:gd name="T76" fmla="*/ 223 w 235"/>
                              <a:gd name="T77" fmla="*/ 249 h 268"/>
                              <a:gd name="T78" fmla="*/ 224 w 235"/>
                              <a:gd name="T79" fmla="*/ 252 h 268"/>
                              <a:gd name="T80" fmla="*/ 227 w 235"/>
                              <a:gd name="T81" fmla="*/ 257 h 268"/>
                              <a:gd name="T82" fmla="*/ 231 w 235"/>
                              <a:gd name="T83" fmla="*/ 259 h 268"/>
                              <a:gd name="T84" fmla="*/ 235 w 235"/>
                              <a:gd name="T85" fmla="*/ 262 h 268"/>
                              <a:gd name="T86" fmla="*/ 126 w 235"/>
                              <a:gd name="T87" fmla="*/ 222 h 268"/>
                              <a:gd name="T88" fmla="*/ 133 w 235"/>
                              <a:gd name="T89" fmla="*/ 217 h 268"/>
                              <a:gd name="T90" fmla="*/ 139 w 235"/>
                              <a:gd name="T91" fmla="*/ 219 h 268"/>
                              <a:gd name="T92" fmla="*/ 144 w 235"/>
                              <a:gd name="T93" fmla="*/ 222 h 268"/>
                              <a:gd name="T94" fmla="*/ 149 w 235"/>
                              <a:gd name="T95" fmla="*/ 223 h 268"/>
                              <a:gd name="T96" fmla="*/ 153 w 235"/>
                              <a:gd name="T97" fmla="*/ 223 h 268"/>
                              <a:gd name="T98" fmla="*/ 155 w 235"/>
                              <a:gd name="T99" fmla="*/ 222 h 268"/>
                              <a:gd name="T100" fmla="*/ 157 w 235"/>
                              <a:gd name="T101" fmla="*/ 219 h 268"/>
                              <a:gd name="T102" fmla="*/ 159 w 235"/>
                              <a:gd name="T103" fmla="*/ 218 h 268"/>
                              <a:gd name="T104" fmla="*/ 160 w 235"/>
                              <a:gd name="T105" fmla="*/ 216 h 268"/>
                              <a:gd name="T106" fmla="*/ 161 w 235"/>
                              <a:gd name="T107" fmla="*/ 213 h 268"/>
                              <a:gd name="T108" fmla="*/ 162 w 235"/>
                              <a:gd name="T109" fmla="*/ 210 h 268"/>
                              <a:gd name="T110" fmla="*/ 162 w 235"/>
                              <a:gd name="T111" fmla="*/ 202 h 268"/>
                              <a:gd name="T112" fmla="*/ 163 w 235"/>
                              <a:gd name="T113" fmla="*/ 165 h 268"/>
                              <a:gd name="T114" fmla="*/ 163 w 235"/>
                              <a:gd name="T115" fmla="*/ 64 h 268"/>
                              <a:gd name="T116" fmla="*/ 162 w 235"/>
                              <a:gd name="T117" fmla="*/ 151 h 2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35" h="268">
                                <a:moveTo>
                                  <a:pt x="163" y="165"/>
                                </a:moveTo>
                                <a:lnTo>
                                  <a:pt x="86" y="131"/>
                                </a:lnTo>
                                <a:lnTo>
                                  <a:pt x="67" y="148"/>
                                </a:lnTo>
                                <a:lnTo>
                                  <a:pt x="64" y="151"/>
                                </a:lnTo>
                                <a:lnTo>
                                  <a:pt x="63" y="153"/>
                                </a:lnTo>
                                <a:lnTo>
                                  <a:pt x="61" y="155"/>
                                </a:lnTo>
                                <a:lnTo>
                                  <a:pt x="59" y="157"/>
                                </a:lnTo>
                                <a:lnTo>
                                  <a:pt x="58" y="158"/>
                                </a:lnTo>
                                <a:lnTo>
                                  <a:pt x="57" y="160"/>
                                </a:lnTo>
                                <a:lnTo>
                                  <a:pt x="55" y="162"/>
                                </a:lnTo>
                                <a:lnTo>
                                  <a:pt x="54" y="164"/>
                                </a:lnTo>
                                <a:lnTo>
                                  <a:pt x="54" y="165"/>
                                </a:lnTo>
                                <a:lnTo>
                                  <a:pt x="54" y="166"/>
                                </a:lnTo>
                                <a:lnTo>
                                  <a:pt x="54" y="167"/>
                                </a:lnTo>
                                <a:lnTo>
                                  <a:pt x="53" y="168"/>
                                </a:lnTo>
                                <a:lnTo>
                                  <a:pt x="53" y="169"/>
                                </a:lnTo>
                                <a:lnTo>
                                  <a:pt x="53" y="170"/>
                                </a:lnTo>
                                <a:lnTo>
                                  <a:pt x="53" y="171"/>
                                </a:lnTo>
                                <a:lnTo>
                                  <a:pt x="53" y="172"/>
                                </a:lnTo>
                                <a:lnTo>
                                  <a:pt x="53" y="173"/>
                                </a:lnTo>
                                <a:lnTo>
                                  <a:pt x="53" y="174"/>
                                </a:lnTo>
                                <a:lnTo>
                                  <a:pt x="54" y="175"/>
                                </a:lnTo>
                                <a:lnTo>
                                  <a:pt x="54" y="176"/>
                                </a:lnTo>
                                <a:lnTo>
                                  <a:pt x="54" y="177"/>
                                </a:lnTo>
                                <a:lnTo>
                                  <a:pt x="55" y="178"/>
                                </a:lnTo>
                                <a:lnTo>
                                  <a:pt x="55" y="179"/>
                                </a:lnTo>
                                <a:lnTo>
                                  <a:pt x="56" y="180"/>
                                </a:lnTo>
                                <a:lnTo>
                                  <a:pt x="57" y="180"/>
                                </a:lnTo>
                                <a:lnTo>
                                  <a:pt x="59" y="182"/>
                                </a:lnTo>
                                <a:lnTo>
                                  <a:pt x="60" y="183"/>
                                </a:lnTo>
                                <a:lnTo>
                                  <a:pt x="62" y="186"/>
                                </a:lnTo>
                                <a:lnTo>
                                  <a:pt x="65" y="188"/>
                                </a:lnTo>
                                <a:lnTo>
                                  <a:pt x="68" y="189"/>
                                </a:lnTo>
                                <a:lnTo>
                                  <a:pt x="71" y="191"/>
                                </a:lnTo>
                                <a:lnTo>
                                  <a:pt x="75" y="193"/>
                                </a:lnTo>
                                <a:lnTo>
                                  <a:pt x="73" y="199"/>
                                </a:lnTo>
                                <a:lnTo>
                                  <a:pt x="0" y="167"/>
                                </a:lnTo>
                                <a:lnTo>
                                  <a:pt x="3" y="161"/>
                                </a:lnTo>
                                <a:lnTo>
                                  <a:pt x="4" y="162"/>
                                </a:lnTo>
                                <a:lnTo>
                                  <a:pt x="6" y="162"/>
                                </a:lnTo>
                                <a:lnTo>
                                  <a:pt x="8" y="162"/>
                                </a:lnTo>
                                <a:lnTo>
                                  <a:pt x="9" y="163"/>
                                </a:lnTo>
                                <a:lnTo>
                                  <a:pt x="11" y="163"/>
                                </a:lnTo>
                                <a:lnTo>
                                  <a:pt x="12" y="163"/>
                                </a:lnTo>
                                <a:lnTo>
                                  <a:pt x="14" y="163"/>
                                </a:lnTo>
                                <a:lnTo>
                                  <a:pt x="15" y="163"/>
                                </a:lnTo>
                                <a:lnTo>
                                  <a:pt x="17" y="163"/>
                                </a:lnTo>
                                <a:lnTo>
                                  <a:pt x="18" y="163"/>
                                </a:lnTo>
                                <a:lnTo>
                                  <a:pt x="19" y="162"/>
                                </a:lnTo>
                                <a:lnTo>
                                  <a:pt x="21" y="162"/>
                                </a:lnTo>
                                <a:lnTo>
                                  <a:pt x="22" y="162"/>
                                </a:lnTo>
                                <a:lnTo>
                                  <a:pt x="24" y="161"/>
                                </a:lnTo>
                                <a:lnTo>
                                  <a:pt x="25" y="161"/>
                                </a:lnTo>
                                <a:lnTo>
                                  <a:pt x="27" y="161"/>
                                </a:lnTo>
                                <a:lnTo>
                                  <a:pt x="29" y="159"/>
                                </a:lnTo>
                                <a:lnTo>
                                  <a:pt x="33" y="158"/>
                                </a:lnTo>
                                <a:lnTo>
                                  <a:pt x="36" y="155"/>
                                </a:lnTo>
                                <a:lnTo>
                                  <a:pt x="41" y="153"/>
                                </a:lnTo>
                                <a:lnTo>
                                  <a:pt x="45" y="148"/>
                                </a:lnTo>
                                <a:lnTo>
                                  <a:pt x="50" y="145"/>
                                </a:lnTo>
                                <a:lnTo>
                                  <a:pt x="52" y="143"/>
                                </a:lnTo>
                                <a:lnTo>
                                  <a:pt x="55" y="141"/>
                                </a:lnTo>
                                <a:lnTo>
                                  <a:pt x="57" y="138"/>
                                </a:lnTo>
                                <a:lnTo>
                                  <a:pt x="60" y="136"/>
                                </a:lnTo>
                                <a:lnTo>
                                  <a:pt x="215" y="0"/>
                                </a:lnTo>
                                <a:lnTo>
                                  <a:pt x="218" y="1"/>
                                </a:lnTo>
                                <a:lnTo>
                                  <a:pt x="217" y="210"/>
                                </a:lnTo>
                                <a:lnTo>
                                  <a:pt x="217" y="214"/>
                                </a:lnTo>
                                <a:lnTo>
                                  <a:pt x="218" y="217"/>
                                </a:lnTo>
                                <a:lnTo>
                                  <a:pt x="218" y="221"/>
                                </a:lnTo>
                                <a:lnTo>
                                  <a:pt x="218" y="224"/>
                                </a:lnTo>
                                <a:lnTo>
                                  <a:pt x="218" y="227"/>
                                </a:lnTo>
                                <a:lnTo>
                                  <a:pt x="218" y="230"/>
                                </a:lnTo>
                                <a:lnTo>
                                  <a:pt x="220" y="235"/>
                                </a:lnTo>
                                <a:lnTo>
                                  <a:pt x="220" y="239"/>
                                </a:lnTo>
                                <a:lnTo>
                                  <a:pt x="220" y="243"/>
                                </a:lnTo>
                                <a:lnTo>
                                  <a:pt x="221" y="247"/>
                                </a:lnTo>
                                <a:lnTo>
                                  <a:pt x="223" y="249"/>
                                </a:lnTo>
                                <a:lnTo>
                                  <a:pt x="223" y="250"/>
                                </a:lnTo>
                                <a:lnTo>
                                  <a:pt x="224" y="252"/>
                                </a:lnTo>
                                <a:lnTo>
                                  <a:pt x="226" y="254"/>
                                </a:lnTo>
                                <a:lnTo>
                                  <a:pt x="227" y="257"/>
                                </a:lnTo>
                                <a:lnTo>
                                  <a:pt x="229" y="258"/>
                                </a:lnTo>
                                <a:lnTo>
                                  <a:pt x="231" y="259"/>
                                </a:lnTo>
                                <a:lnTo>
                                  <a:pt x="233" y="261"/>
                                </a:lnTo>
                                <a:lnTo>
                                  <a:pt x="235" y="262"/>
                                </a:lnTo>
                                <a:lnTo>
                                  <a:pt x="233" y="268"/>
                                </a:lnTo>
                                <a:lnTo>
                                  <a:pt x="126" y="222"/>
                                </a:lnTo>
                                <a:lnTo>
                                  <a:pt x="129" y="216"/>
                                </a:lnTo>
                                <a:lnTo>
                                  <a:pt x="133" y="217"/>
                                </a:lnTo>
                                <a:lnTo>
                                  <a:pt x="136" y="219"/>
                                </a:lnTo>
                                <a:lnTo>
                                  <a:pt x="139" y="219"/>
                                </a:lnTo>
                                <a:lnTo>
                                  <a:pt x="142" y="221"/>
                                </a:lnTo>
                                <a:lnTo>
                                  <a:pt x="144" y="222"/>
                                </a:lnTo>
                                <a:lnTo>
                                  <a:pt x="147" y="222"/>
                                </a:lnTo>
                                <a:lnTo>
                                  <a:pt x="149" y="223"/>
                                </a:lnTo>
                                <a:lnTo>
                                  <a:pt x="151" y="223"/>
                                </a:lnTo>
                                <a:lnTo>
                                  <a:pt x="153" y="223"/>
                                </a:lnTo>
                                <a:lnTo>
                                  <a:pt x="154" y="222"/>
                                </a:lnTo>
                                <a:lnTo>
                                  <a:pt x="155" y="222"/>
                                </a:lnTo>
                                <a:lnTo>
                                  <a:pt x="156" y="221"/>
                                </a:lnTo>
                                <a:lnTo>
                                  <a:pt x="157" y="219"/>
                                </a:lnTo>
                                <a:lnTo>
                                  <a:pt x="158" y="219"/>
                                </a:lnTo>
                                <a:lnTo>
                                  <a:pt x="159" y="218"/>
                                </a:lnTo>
                                <a:lnTo>
                                  <a:pt x="159" y="217"/>
                                </a:lnTo>
                                <a:lnTo>
                                  <a:pt x="160" y="216"/>
                                </a:lnTo>
                                <a:lnTo>
                                  <a:pt x="160" y="215"/>
                                </a:lnTo>
                                <a:lnTo>
                                  <a:pt x="161" y="213"/>
                                </a:lnTo>
                                <a:lnTo>
                                  <a:pt x="161" y="212"/>
                                </a:lnTo>
                                <a:lnTo>
                                  <a:pt x="162" y="210"/>
                                </a:lnTo>
                                <a:lnTo>
                                  <a:pt x="162" y="206"/>
                                </a:lnTo>
                                <a:lnTo>
                                  <a:pt x="162" y="202"/>
                                </a:lnTo>
                                <a:lnTo>
                                  <a:pt x="162" y="197"/>
                                </a:lnTo>
                                <a:lnTo>
                                  <a:pt x="163" y="165"/>
                                </a:lnTo>
                                <a:close/>
                                <a:moveTo>
                                  <a:pt x="162" y="151"/>
                                </a:moveTo>
                                <a:lnTo>
                                  <a:pt x="163" y="64"/>
                                </a:lnTo>
                                <a:lnTo>
                                  <a:pt x="97" y="123"/>
                                </a:lnTo>
                                <a:lnTo>
                                  <a:pt x="162" y="15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3" name="Freeform 51"/>
                        <wps:cNvSpPr>
                          <a:spLocks noEditPoints="1"/>
                        </wps:cNvSpPr>
                        <wps:spPr bwMode="auto">
                          <a:xfrm>
                            <a:off x="7073" y="3655"/>
                            <a:ext cx="214" cy="207"/>
                          </a:xfrm>
                          <a:custGeom>
                            <a:avLst/>
                            <a:gdLst>
                              <a:gd name="T0" fmla="*/ 15 w 290"/>
                              <a:gd name="T1" fmla="*/ 193 h 282"/>
                              <a:gd name="T2" fmla="*/ 24 w 290"/>
                              <a:gd name="T3" fmla="*/ 197 h 282"/>
                              <a:gd name="T4" fmla="*/ 31 w 290"/>
                              <a:gd name="T5" fmla="*/ 197 h 282"/>
                              <a:gd name="T6" fmla="*/ 38 w 290"/>
                              <a:gd name="T7" fmla="*/ 193 h 282"/>
                              <a:gd name="T8" fmla="*/ 47 w 290"/>
                              <a:gd name="T9" fmla="*/ 184 h 282"/>
                              <a:gd name="T10" fmla="*/ 76 w 290"/>
                              <a:gd name="T11" fmla="*/ 85 h 282"/>
                              <a:gd name="T12" fmla="*/ 148 w 290"/>
                              <a:gd name="T13" fmla="*/ 42 h 282"/>
                              <a:gd name="T14" fmla="*/ 153 w 290"/>
                              <a:gd name="T15" fmla="*/ 32 h 282"/>
                              <a:gd name="T16" fmla="*/ 153 w 290"/>
                              <a:gd name="T17" fmla="*/ 26 h 282"/>
                              <a:gd name="T18" fmla="*/ 149 w 290"/>
                              <a:gd name="T19" fmla="*/ 18 h 282"/>
                              <a:gd name="T20" fmla="*/ 142 w 290"/>
                              <a:gd name="T21" fmla="*/ 11 h 282"/>
                              <a:gd name="T22" fmla="*/ 230 w 290"/>
                              <a:gd name="T23" fmla="*/ 63 h 282"/>
                              <a:gd name="T24" fmla="*/ 249 w 290"/>
                              <a:gd name="T25" fmla="*/ 78 h 282"/>
                              <a:gd name="T26" fmla="*/ 264 w 290"/>
                              <a:gd name="T27" fmla="*/ 94 h 282"/>
                              <a:gd name="T28" fmla="*/ 275 w 290"/>
                              <a:gd name="T29" fmla="*/ 108 h 282"/>
                              <a:gd name="T30" fmla="*/ 284 w 290"/>
                              <a:gd name="T31" fmla="*/ 127 h 282"/>
                              <a:gd name="T32" fmla="*/ 289 w 290"/>
                              <a:gd name="T33" fmla="*/ 146 h 282"/>
                              <a:gd name="T34" fmla="*/ 290 w 290"/>
                              <a:gd name="T35" fmla="*/ 166 h 282"/>
                              <a:gd name="T36" fmla="*/ 287 w 290"/>
                              <a:gd name="T37" fmla="*/ 186 h 282"/>
                              <a:gd name="T38" fmla="*/ 281 w 290"/>
                              <a:gd name="T39" fmla="*/ 205 h 282"/>
                              <a:gd name="T40" fmla="*/ 271 w 290"/>
                              <a:gd name="T41" fmla="*/ 224 h 282"/>
                              <a:gd name="T42" fmla="*/ 261 w 290"/>
                              <a:gd name="T43" fmla="*/ 239 h 282"/>
                              <a:gd name="T44" fmla="*/ 250 w 290"/>
                              <a:gd name="T45" fmla="*/ 249 h 282"/>
                              <a:gd name="T46" fmla="*/ 240 w 290"/>
                              <a:gd name="T47" fmla="*/ 259 h 282"/>
                              <a:gd name="T48" fmla="*/ 228 w 290"/>
                              <a:gd name="T49" fmla="*/ 267 h 282"/>
                              <a:gd name="T50" fmla="*/ 216 w 290"/>
                              <a:gd name="T51" fmla="*/ 273 h 282"/>
                              <a:gd name="T52" fmla="*/ 205 w 290"/>
                              <a:gd name="T53" fmla="*/ 277 h 282"/>
                              <a:gd name="T54" fmla="*/ 191 w 290"/>
                              <a:gd name="T55" fmla="*/ 281 h 282"/>
                              <a:gd name="T56" fmla="*/ 167 w 290"/>
                              <a:gd name="T57" fmla="*/ 282 h 282"/>
                              <a:gd name="T58" fmla="*/ 143 w 290"/>
                              <a:gd name="T59" fmla="*/ 278 h 282"/>
                              <a:gd name="T60" fmla="*/ 117 w 290"/>
                              <a:gd name="T61" fmla="*/ 269 h 282"/>
                              <a:gd name="T62" fmla="*/ 101 w 290"/>
                              <a:gd name="T63" fmla="*/ 260 h 282"/>
                              <a:gd name="T64" fmla="*/ 205 w 290"/>
                              <a:gd name="T65" fmla="*/ 63 h 282"/>
                              <a:gd name="T66" fmla="*/ 98 w 290"/>
                              <a:gd name="T67" fmla="*/ 211 h 282"/>
                              <a:gd name="T68" fmla="*/ 90 w 290"/>
                              <a:gd name="T69" fmla="*/ 223 h 282"/>
                              <a:gd name="T70" fmla="*/ 88 w 290"/>
                              <a:gd name="T71" fmla="*/ 228 h 282"/>
                              <a:gd name="T72" fmla="*/ 89 w 290"/>
                              <a:gd name="T73" fmla="*/ 233 h 282"/>
                              <a:gd name="T74" fmla="*/ 93 w 290"/>
                              <a:gd name="T75" fmla="*/ 238 h 282"/>
                              <a:gd name="T76" fmla="*/ 102 w 290"/>
                              <a:gd name="T77" fmla="*/ 246 h 282"/>
                              <a:gd name="T78" fmla="*/ 117 w 290"/>
                              <a:gd name="T79" fmla="*/ 252 h 282"/>
                              <a:gd name="T80" fmla="*/ 132 w 290"/>
                              <a:gd name="T81" fmla="*/ 254 h 282"/>
                              <a:gd name="T82" fmla="*/ 147 w 290"/>
                              <a:gd name="T83" fmla="*/ 253 h 282"/>
                              <a:gd name="T84" fmla="*/ 168 w 290"/>
                              <a:gd name="T85" fmla="*/ 243 h 282"/>
                              <a:gd name="T86" fmla="*/ 181 w 290"/>
                              <a:gd name="T87" fmla="*/ 232 h 282"/>
                              <a:gd name="T88" fmla="*/ 192 w 290"/>
                              <a:gd name="T89" fmla="*/ 222 h 282"/>
                              <a:gd name="T90" fmla="*/ 202 w 290"/>
                              <a:gd name="T91" fmla="*/ 210 h 282"/>
                              <a:gd name="T92" fmla="*/ 212 w 290"/>
                              <a:gd name="T93" fmla="*/ 197 h 282"/>
                              <a:gd name="T94" fmla="*/ 227 w 290"/>
                              <a:gd name="T95" fmla="*/ 175 h 282"/>
                              <a:gd name="T96" fmla="*/ 237 w 290"/>
                              <a:gd name="T97" fmla="*/ 153 h 282"/>
                              <a:gd name="T98" fmla="*/ 242 w 290"/>
                              <a:gd name="T99" fmla="*/ 134 h 282"/>
                              <a:gd name="T100" fmla="*/ 244 w 290"/>
                              <a:gd name="T101" fmla="*/ 118 h 282"/>
                              <a:gd name="T102" fmla="*/ 242 w 290"/>
                              <a:gd name="T103" fmla="*/ 105 h 282"/>
                              <a:gd name="T104" fmla="*/ 238 w 290"/>
                              <a:gd name="T105" fmla="*/ 94 h 282"/>
                              <a:gd name="T106" fmla="*/ 233 w 290"/>
                              <a:gd name="T107" fmla="*/ 85 h 282"/>
                              <a:gd name="T108" fmla="*/ 225 w 290"/>
                              <a:gd name="T109" fmla="*/ 77 h 282"/>
                              <a:gd name="T110" fmla="*/ 213 w 290"/>
                              <a:gd name="T111" fmla="*/ 68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290" h="282">
                                <a:moveTo>
                                  <a:pt x="0" y="191"/>
                                </a:moveTo>
                                <a:lnTo>
                                  <a:pt x="4" y="186"/>
                                </a:lnTo>
                                <a:lnTo>
                                  <a:pt x="11" y="191"/>
                                </a:lnTo>
                                <a:lnTo>
                                  <a:pt x="13" y="192"/>
                                </a:lnTo>
                                <a:lnTo>
                                  <a:pt x="15" y="193"/>
                                </a:lnTo>
                                <a:lnTo>
                                  <a:pt x="17" y="194"/>
                                </a:lnTo>
                                <a:lnTo>
                                  <a:pt x="19" y="194"/>
                                </a:lnTo>
                                <a:lnTo>
                                  <a:pt x="21" y="195"/>
                                </a:lnTo>
                                <a:lnTo>
                                  <a:pt x="22" y="197"/>
                                </a:lnTo>
                                <a:lnTo>
                                  <a:pt x="24" y="197"/>
                                </a:lnTo>
                                <a:lnTo>
                                  <a:pt x="26" y="198"/>
                                </a:lnTo>
                                <a:lnTo>
                                  <a:pt x="27" y="198"/>
                                </a:lnTo>
                                <a:lnTo>
                                  <a:pt x="29" y="198"/>
                                </a:lnTo>
                                <a:lnTo>
                                  <a:pt x="30" y="197"/>
                                </a:lnTo>
                                <a:lnTo>
                                  <a:pt x="31" y="197"/>
                                </a:lnTo>
                                <a:lnTo>
                                  <a:pt x="33" y="197"/>
                                </a:lnTo>
                                <a:lnTo>
                                  <a:pt x="34" y="195"/>
                                </a:lnTo>
                                <a:lnTo>
                                  <a:pt x="36" y="194"/>
                                </a:lnTo>
                                <a:lnTo>
                                  <a:pt x="37" y="194"/>
                                </a:lnTo>
                                <a:lnTo>
                                  <a:pt x="38" y="193"/>
                                </a:lnTo>
                                <a:lnTo>
                                  <a:pt x="39" y="192"/>
                                </a:lnTo>
                                <a:lnTo>
                                  <a:pt x="41" y="191"/>
                                </a:lnTo>
                                <a:lnTo>
                                  <a:pt x="42" y="189"/>
                                </a:lnTo>
                                <a:lnTo>
                                  <a:pt x="45" y="187"/>
                                </a:lnTo>
                                <a:lnTo>
                                  <a:pt x="47" y="184"/>
                                </a:lnTo>
                                <a:lnTo>
                                  <a:pt x="49" y="181"/>
                                </a:lnTo>
                                <a:lnTo>
                                  <a:pt x="52" y="178"/>
                                </a:lnTo>
                                <a:lnTo>
                                  <a:pt x="97" y="115"/>
                                </a:lnTo>
                                <a:lnTo>
                                  <a:pt x="69" y="96"/>
                                </a:lnTo>
                                <a:lnTo>
                                  <a:pt x="76" y="85"/>
                                </a:lnTo>
                                <a:lnTo>
                                  <a:pt x="104" y="105"/>
                                </a:lnTo>
                                <a:lnTo>
                                  <a:pt x="141" y="51"/>
                                </a:lnTo>
                                <a:lnTo>
                                  <a:pt x="144" y="48"/>
                                </a:lnTo>
                                <a:lnTo>
                                  <a:pt x="146" y="45"/>
                                </a:lnTo>
                                <a:lnTo>
                                  <a:pt x="148" y="42"/>
                                </a:lnTo>
                                <a:lnTo>
                                  <a:pt x="149" y="39"/>
                                </a:lnTo>
                                <a:lnTo>
                                  <a:pt x="152" y="37"/>
                                </a:lnTo>
                                <a:lnTo>
                                  <a:pt x="152" y="35"/>
                                </a:lnTo>
                                <a:lnTo>
                                  <a:pt x="153" y="34"/>
                                </a:lnTo>
                                <a:lnTo>
                                  <a:pt x="153" y="32"/>
                                </a:lnTo>
                                <a:lnTo>
                                  <a:pt x="154" y="31"/>
                                </a:lnTo>
                                <a:lnTo>
                                  <a:pt x="154" y="30"/>
                                </a:lnTo>
                                <a:lnTo>
                                  <a:pt x="154" y="29"/>
                                </a:lnTo>
                                <a:lnTo>
                                  <a:pt x="153" y="28"/>
                                </a:lnTo>
                                <a:lnTo>
                                  <a:pt x="153" y="26"/>
                                </a:lnTo>
                                <a:lnTo>
                                  <a:pt x="153" y="25"/>
                                </a:lnTo>
                                <a:lnTo>
                                  <a:pt x="152" y="24"/>
                                </a:lnTo>
                                <a:lnTo>
                                  <a:pt x="152" y="22"/>
                                </a:lnTo>
                                <a:lnTo>
                                  <a:pt x="150" y="20"/>
                                </a:lnTo>
                                <a:lnTo>
                                  <a:pt x="149" y="18"/>
                                </a:lnTo>
                                <a:lnTo>
                                  <a:pt x="148" y="17"/>
                                </a:lnTo>
                                <a:lnTo>
                                  <a:pt x="146" y="15"/>
                                </a:lnTo>
                                <a:lnTo>
                                  <a:pt x="145" y="14"/>
                                </a:lnTo>
                                <a:lnTo>
                                  <a:pt x="144" y="12"/>
                                </a:lnTo>
                                <a:lnTo>
                                  <a:pt x="142" y="11"/>
                                </a:lnTo>
                                <a:lnTo>
                                  <a:pt x="140" y="10"/>
                                </a:lnTo>
                                <a:lnTo>
                                  <a:pt x="133" y="5"/>
                                </a:lnTo>
                                <a:lnTo>
                                  <a:pt x="137" y="0"/>
                                </a:lnTo>
                                <a:lnTo>
                                  <a:pt x="226" y="61"/>
                                </a:lnTo>
                                <a:lnTo>
                                  <a:pt x="230" y="63"/>
                                </a:lnTo>
                                <a:lnTo>
                                  <a:pt x="234" y="67"/>
                                </a:lnTo>
                                <a:lnTo>
                                  <a:pt x="238" y="69"/>
                                </a:lnTo>
                                <a:lnTo>
                                  <a:pt x="241" y="72"/>
                                </a:lnTo>
                                <a:lnTo>
                                  <a:pt x="245" y="75"/>
                                </a:lnTo>
                                <a:lnTo>
                                  <a:pt x="249" y="78"/>
                                </a:lnTo>
                                <a:lnTo>
                                  <a:pt x="252" y="81"/>
                                </a:lnTo>
                                <a:lnTo>
                                  <a:pt x="255" y="84"/>
                                </a:lnTo>
                                <a:lnTo>
                                  <a:pt x="259" y="87"/>
                                </a:lnTo>
                                <a:lnTo>
                                  <a:pt x="262" y="89"/>
                                </a:lnTo>
                                <a:lnTo>
                                  <a:pt x="264" y="94"/>
                                </a:lnTo>
                                <a:lnTo>
                                  <a:pt x="267" y="97"/>
                                </a:lnTo>
                                <a:lnTo>
                                  <a:pt x="269" y="99"/>
                                </a:lnTo>
                                <a:lnTo>
                                  <a:pt x="271" y="102"/>
                                </a:lnTo>
                                <a:lnTo>
                                  <a:pt x="273" y="105"/>
                                </a:lnTo>
                                <a:lnTo>
                                  <a:pt x="275" y="108"/>
                                </a:lnTo>
                                <a:lnTo>
                                  <a:pt x="277" y="112"/>
                                </a:lnTo>
                                <a:lnTo>
                                  <a:pt x="279" y="115"/>
                                </a:lnTo>
                                <a:lnTo>
                                  <a:pt x="281" y="119"/>
                                </a:lnTo>
                                <a:lnTo>
                                  <a:pt x="283" y="123"/>
                                </a:lnTo>
                                <a:lnTo>
                                  <a:pt x="284" y="127"/>
                                </a:lnTo>
                                <a:lnTo>
                                  <a:pt x="286" y="131"/>
                                </a:lnTo>
                                <a:lnTo>
                                  <a:pt x="286" y="135"/>
                                </a:lnTo>
                                <a:lnTo>
                                  <a:pt x="288" y="138"/>
                                </a:lnTo>
                                <a:lnTo>
                                  <a:pt x="288" y="142"/>
                                </a:lnTo>
                                <a:lnTo>
                                  <a:pt x="289" y="146"/>
                                </a:lnTo>
                                <a:lnTo>
                                  <a:pt x="290" y="150"/>
                                </a:lnTo>
                                <a:lnTo>
                                  <a:pt x="290" y="153"/>
                                </a:lnTo>
                                <a:lnTo>
                                  <a:pt x="290" y="157"/>
                                </a:lnTo>
                                <a:lnTo>
                                  <a:pt x="290" y="162"/>
                                </a:lnTo>
                                <a:lnTo>
                                  <a:pt x="290" y="166"/>
                                </a:lnTo>
                                <a:lnTo>
                                  <a:pt x="290" y="170"/>
                                </a:lnTo>
                                <a:lnTo>
                                  <a:pt x="289" y="174"/>
                                </a:lnTo>
                                <a:lnTo>
                                  <a:pt x="289" y="178"/>
                                </a:lnTo>
                                <a:lnTo>
                                  <a:pt x="288" y="182"/>
                                </a:lnTo>
                                <a:lnTo>
                                  <a:pt x="287" y="186"/>
                                </a:lnTo>
                                <a:lnTo>
                                  <a:pt x="286" y="189"/>
                                </a:lnTo>
                                <a:lnTo>
                                  <a:pt x="285" y="193"/>
                                </a:lnTo>
                                <a:lnTo>
                                  <a:pt x="284" y="198"/>
                                </a:lnTo>
                                <a:lnTo>
                                  <a:pt x="282" y="202"/>
                                </a:lnTo>
                                <a:lnTo>
                                  <a:pt x="281" y="205"/>
                                </a:lnTo>
                                <a:lnTo>
                                  <a:pt x="279" y="209"/>
                                </a:lnTo>
                                <a:lnTo>
                                  <a:pt x="277" y="213"/>
                                </a:lnTo>
                                <a:lnTo>
                                  <a:pt x="275" y="216"/>
                                </a:lnTo>
                                <a:lnTo>
                                  <a:pt x="273" y="220"/>
                                </a:lnTo>
                                <a:lnTo>
                                  <a:pt x="271" y="224"/>
                                </a:lnTo>
                                <a:lnTo>
                                  <a:pt x="269" y="227"/>
                                </a:lnTo>
                                <a:lnTo>
                                  <a:pt x="266" y="232"/>
                                </a:lnTo>
                                <a:lnTo>
                                  <a:pt x="264" y="234"/>
                                </a:lnTo>
                                <a:lnTo>
                                  <a:pt x="262" y="237"/>
                                </a:lnTo>
                                <a:lnTo>
                                  <a:pt x="261" y="239"/>
                                </a:lnTo>
                                <a:lnTo>
                                  <a:pt x="259" y="241"/>
                                </a:lnTo>
                                <a:lnTo>
                                  <a:pt x="256" y="243"/>
                                </a:lnTo>
                                <a:lnTo>
                                  <a:pt x="254" y="246"/>
                                </a:lnTo>
                                <a:lnTo>
                                  <a:pt x="252" y="247"/>
                                </a:lnTo>
                                <a:lnTo>
                                  <a:pt x="250" y="249"/>
                                </a:lnTo>
                                <a:lnTo>
                                  <a:pt x="248" y="252"/>
                                </a:lnTo>
                                <a:lnTo>
                                  <a:pt x="246" y="253"/>
                                </a:lnTo>
                                <a:lnTo>
                                  <a:pt x="244" y="255"/>
                                </a:lnTo>
                                <a:lnTo>
                                  <a:pt x="241" y="257"/>
                                </a:lnTo>
                                <a:lnTo>
                                  <a:pt x="240" y="259"/>
                                </a:lnTo>
                                <a:lnTo>
                                  <a:pt x="237" y="261"/>
                                </a:lnTo>
                                <a:lnTo>
                                  <a:pt x="235" y="261"/>
                                </a:lnTo>
                                <a:lnTo>
                                  <a:pt x="233" y="263"/>
                                </a:lnTo>
                                <a:lnTo>
                                  <a:pt x="231" y="264"/>
                                </a:lnTo>
                                <a:lnTo>
                                  <a:pt x="228" y="267"/>
                                </a:lnTo>
                                <a:lnTo>
                                  <a:pt x="226" y="268"/>
                                </a:lnTo>
                                <a:lnTo>
                                  <a:pt x="224" y="269"/>
                                </a:lnTo>
                                <a:lnTo>
                                  <a:pt x="221" y="271"/>
                                </a:lnTo>
                                <a:lnTo>
                                  <a:pt x="218" y="272"/>
                                </a:lnTo>
                                <a:lnTo>
                                  <a:pt x="216" y="273"/>
                                </a:lnTo>
                                <a:lnTo>
                                  <a:pt x="214" y="274"/>
                                </a:lnTo>
                                <a:lnTo>
                                  <a:pt x="211" y="275"/>
                                </a:lnTo>
                                <a:lnTo>
                                  <a:pt x="209" y="276"/>
                                </a:lnTo>
                                <a:lnTo>
                                  <a:pt x="207" y="277"/>
                                </a:lnTo>
                                <a:lnTo>
                                  <a:pt x="205" y="277"/>
                                </a:lnTo>
                                <a:lnTo>
                                  <a:pt x="202" y="278"/>
                                </a:lnTo>
                                <a:lnTo>
                                  <a:pt x="200" y="279"/>
                                </a:lnTo>
                                <a:lnTo>
                                  <a:pt x="198" y="280"/>
                                </a:lnTo>
                                <a:lnTo>
                                  <a:pt x="196" y="280"/>
                                </a:lnTo>
                                <a:lnTo>
                                  <a:pt x="191" y="281"/>
                                </a:lnTo>
                                <a:lnTo>
                                  <a:pt x="186" y="281"/>
                                </a:lnTo>
                                <a:lnTo>
                                  <a:pt x="181" y="282"/>
                                </a:lnTo>
                                <a:lnTo>
                                  <a:pt x="176" y="282"/>
                                </a:lnTo>
                                <a:lnTo>
                                  <a:pt x="172" y="282"/>
                                </a:lnTo>
                                <a:lnTo>
                                  <a:pt x="167" y="282"/>
                                </a:lnTo>
                                <a:lnTo>
                                  <a:pt x="163" y="281"/>
                                </a:lnTo>
                                <a:lnTo>
                                  <a:pt x="158" y="281"/>
                                </a:lnTo>
                                <a:lnTo>
                                  <a:pt x="154" y="280"/>
                                </a:lnTo>
                                <a:lnTo>
                                  <a:pt x="148" y="279"/>
                                </a:lnTo>
                                <a:lnTo>
                                  <a:pt x="143" y="278"/>
                                </a:lnTo>
                                <a:lnTo>
                                  <a:pt x="138" y="277"/>
                                </a:lnTo>
                                <a:lnTo>
                                  <a:pt x="133" y="275"/>
                                </a:lnTo>
                                <a:lnTo>
                                  <a:pt x="128" y="273"/>
                                </a:lnTo>
                                <a:lnTo>
                                  <a:pt x="122" y="271"/>
                                </a:lnTo>
                                <a:lnTo>
                                  <a:pt x="117" y="269"/>
                                </a:lnTo>
                                <a:lnTo>
                                  <a:pt x="114" y="267"/>
                                </a:lnTo>
                                <a:lnTo>
                                  <a:pt x="111" y="265"/>
                                </a:lnTo>
                                <a:lnTo>
                                  <a:pt x="108" y="264"/>
                                </a:lnTo>
                                <a:lnTo>
                                  <a:pt x="104" y="261"/>
                                </a:lnTo>
                                <a:lnTo>
                                  <a:pt x="101" y="260"/>
                                </a:lnTo>
                                <a:lnTo>
                                  <a:pt x="97" y="257"/>
                                </a:lnTo>
                                <a:lnTo>
                                  <a:pt x="93" y="254"/>
                                </a:lnTo>
                                <a:lnTo>
                                  <a:pt x="89" y="252"/>
                                </a:lnTo>
                                <a:lnTo>
                                  <a:pt x="0" y="191"/>
                                </a:lnTo>
                                <a:close/>
                                <a:moveTo>
                                  <a:pt x="205" y="63"/>
                                </a:moveTo>
                                <a:lnTo>
                                  <a:pt x="152" y="137"/>
                                </a:lnTo>
                                <a:lnTo>
                                  <a:pt x="195" y="167"/>
                                </a:lnTo>
                                <a:lnTo>
                                  <a:pt x="186" y="177"/>
                                </a:lnTo>
                                <a:lnTo>
                                  <a:pt x="143" y="147"/>
                                </a:lnTo>
                                <a:lnTo>
                                  <a:pt x="98" y="211"/>
                                </a:lnTo>
                                <a:lnTo>
                                  <a:pt x="96" y="214"/>
                                </a:lnTo>
                                <a:lnTo>
                                  <a:pt x="94" y="217"/>
                                </a:lnTo>
                                <a:lnTo>
                                  <a:pt x="92" y="219"/>
                                </a:lnTo>
                                <a:lnTo>
                                  <a:pt x="91" y="221"/>
                                </a:lnTo>
                                <a:lnTo>
                                  <a:pt x="90" y="223"/>
                                </a:lnTo>
                                <a:lnTo>
                                  <a:pt x="90" y="224"/>
                                </a:lnTo>
                                <a:lnTo>
                                  <a:pt x="89" y="226"/>
                                </a:lnTo>
                                <a:lnTo>
                                  <a:pt x="88" y="227"/>
                                </a:lnTo>
                                <a:lnTo>
                                  <a:pt x="88" y="228"/>
                                </a:lnTo>
                                <a:lnTo>
                                  <a:pt x="88" y="229"/>
                                </a:lnTo>
                                <a:lnTo>
                                  <a:pt x="89" y="230"/>
                                </a:lnTo>
                                <a:lnTo>
                                  <a:pt x="89" y="232"/>
                                </a:lnTo>
                                <a:lnTo>
                                  <a:pt x="89" y="233"/>
                                </a:lnTo>
                                <a:lnTo>
                                  <a:pt x="90" y="234"/>
                                </a:lnTo>
                                <a:lnTo>
                                  <a:pt x="90" y="235"/>
                                </a:lnTo>
                                <a:lnTo>
                                  <a:pt x="91" y="236"/>
                                </a:lnTo>
                                <a:lnTo>
                                  <a:pt x="92" y="238"/>
                                </a:lnTo>
                                <a:lnTo>
                                  <a:pt x="93" y="238"/>
                                </a:lnTo>
                                <a:lnTo>
                                  <a:pt x="94" y="240"/>
                                </a:lnTo>
                                <a:lnTo>
                                  <a:pt x="96" y="241"/>
                                </a:lnTo>
                                <a:lnTo>
                                  <a:pt x="97" y="242"/>
                                </a:lnTo>
                                <a:lnTo>
                                  <a:pt x="99" y="243"/>
                                </a:lnTo>
                                <a:lnTo>
                                  <a:pt x="102" y="246"/>
                                </a:lnTo>
                                <a:lnTo>
                                  <a:pt x="104" y="247"/>
                                </a:lnTo>
                                <a:lnTo>
                                  <a:pt x="107" y="249"/>
                                </a:lnTo>
                                <a:lnTo>
                                  <a:pt x="110" y="250"/>
                                </a:lnTo>
                                <a:lnTo>
                                  <a:pt x="113" y="251"/>
                                </a:lnTo>
                                <a:lnTo>
                                  <a:pt x="117" y="252"/>
                                </a:lnTo>
                                <a:lnTo>
                                  <a:pt x="120" y="253"/>
                                </a:lnTo>
                                <a:lnTo>
                                  <a:pt x="123" y="254"/>
                                </a:lnTo>
                                <a:lnTo>
                                  <a:pt x="126" y="254"/>
                                </a:lnTo>
                                <a:lnTo>
                                  <a:pt x="129" y="254"/>
                                </a:lnTo>
                                <a:lnTo>
                                  <a:pt x="132" y="254"/>
                                </a:lnTo>
                                <a:lnTo>
                                  <a:pt x="135" y="254"/>
                                </a:lnTo>
                                <a:lnTo>
                                  <a:pt x="138" y="254"/>
                                </a:lnTo>
                                <a:lnTo>
                                  <a:pt x="141" y="254"/>
                                </a:lnTo>
                                <a:lnTo>
                                  <a:pt x="144" y="253"/>
                                </a:lnTo>
                                <a:lnTo>
                                  <a:pt x="147" y="253"/>
                                </a:lnTo>
                                <a:lnTo>
                                  <a:pt x="152" y="251"/>
                                </a:lnTo>
                                <a:lnTo>
                                  <a:pt x="156" y="249"/>
                                </a:lnTo>
                                <a:lnTo>
                                  <a:pt x="160" y="247"/>
                                </a:lnTo>
                                <a:lnTo>
                                  <a:pt x="164" y="246"/>
                                </a:lnTo>
                                <a:lnTo>
                                  <a:pt x="168" y="243"/>
                                </a:lnTo>
                                <a:lnTo>
                                  <a:pt x="172" y="240"/>
                                </a:lnTo>
                                <a:lnTo>
                                  <a:pt x="176" y="237"/>
                                </a:lnTo>
                                <a:lnTo>
                                  <a:pt x="178" y="236"/>
                                </a:lnTo>
                                <a:lnTo>
                                  <a:pt x="180" y="234"/>
                                </a:lnTo>
                                <a:lnTo>
                                  <a:pt x="181" y="232"/>
                                </a:lnTo>
                                <a:lnTo>
                                  <a:pt x="184" y="229"/>
                                </a:lnTo>
                                <a:lnTo>
                                  <a:pt x="186" y="228"/>
                                </a:lnTo>
                                <a:lnTo>
                                  <a:pt x="189" y="226"/>
                                </a:lnTo>
                                <a:lnTo>
                                  <a:pt x="191" y="224"/>
                                </a:lnTo>
                                <a:lnTo>
                                  <a:pt x="192" y="222"/>
                                </a:lnTo>
                                <a:lnTo>
                                  <a:pt x="195" y="219"/>
                                </a:lnTo>
                                <a:lnTo>
                                  <a:pt x="197" y="217"/>
                                </a:lnTo>
                                <a:lnTo>
                                  <a:pt x="199" y="215"/>
                                </a:lnTo>
                                <a:lnTo>
                                  <a:pt x="201" y="213"/>
                                </a:lnTo>
                                <a:lnTo>
                                  <a:pt x="202" y="210"/>
                                </a:lnTo>
                                <a:lnTo>
                                  <a:pt x="205" y="208"/>
                                </a:lnTo>
                                <a:lnTo>
                                  <a:pt x="206" y="205"/>
                                </a:lnTo>
                                <a:lnTo>
                                  <a:pt x="209" y="203"/>
                                </a:lnTo>
                                <a:lnTo>
                                  <a:pt x="211" y="200"/>
                                </a:lnTo>
                                <a:lnTo>
                                  <a:pt x="212" y="197"/>
                                </a:lnTo>
                                <a:lnTo>
                                  <a:pt x="216" y="192"/>
                                </a:lnTo>
                                <a:lnTo>
                                  <a:pt x="219" y="187"/>
                                </a:lnTo>
                                <a:lnTo>
                                  <a:pt x="221" y="183"/>
                                </a:lnTo>
                                <a:lnTo>
                                  <a:pt x="225" y="179"/>
                                </a:lnTo>
                                <a:lnTo>
                                  <a:pt x="227" y="175"/>
                                </a:lnTo>
                                <a:lnTo>
                                  <a:pt x="230" y="170"/>
                                </a:lnTo>
                                <a:lnTo>
                                  <a:pt x="232" y="166"/>
                                </a:lnTo>
                                <a:lnTo>
                                  <a:pt x="234" y="162"/>
                                </a:lnTo>
                                <a:lnTo>
                                  <a:pt x="236" y="157"/>
                                </a:lnTo>
                                <a:lnTo>
                                  <a:pt x="237" y="153"/>
                                </a:lnTo>
                                <a:lnTo>
                                  <a:pt x="239" y="149"/>
                                </a:lnTo>
                                <a:lnTo>
                                  <a:pt x="240" y="145"/>
                                </a:lnTo>
                                <a:lnTo>
                                  <a:pt x="241" y="141"/>
                                </a:lnTo>
                                <a:lnTo>
                                  <a:pt x="242" y="138"/>
                                </a:lnTo>
                                <a:lnTo>
                                  <a:pt x="242" y="134"/>
                                </a:lnTo>
                                <a:lnTo>
                                  <a:pt x="243" y="130"/>
                                </a:lnTo>
                                <a:lnTo>
                                  <a:pt x="243" y="127"/>
                                </a:lnTo>
                                <a:lnTo>
                                  <a:pt x="244" y="124"/>
                                </a:lnTo>
                                <a:lnTo>
                                  <a:pt x="244" y="121"/>
                                </a:lnTo>
                                <a:lnTo>
                                  <a:pt x="244" y="118"/>
                                </a:lnTo>
                                <a:lnTo>
                                  <a:pt x="244" y="116"/>
                                </a:lnTo>
                                <a:lnTo>
                                  <a:pt x="244" y="113"/>
                                </a:lnTo>
                                <a:lnTo>
                                  <a:pt x="243" y="110"/>
                                </a:lnTo>
                                <a:lnTo>
                                  <a:pt x="243" y="108"/>
                                </a:lnTo>
                                <a:lnTo>
                                  <a:pt x="242" y="105"/>
                                </a:lnTo>
                                <a:lnTo>
                                  <a:pt x="242" y="103"/>
                                </a:lnTo>
                                <a:lnTo>
                                  <a:pt x="241" y="101"/>
                                </a:lnTo>
                                <a:lnTo>
                                  <a:pt x="240" y="99"/>
                                </a:lnTo>
                                <a:lnTo>
                                  <a:pt x="239" y="97"/>
                                </a:lnTo>
                                <a:lnTo>
                                  <a:pt x="238" y="94"/>
                                </a:lnTo>
                                <a:lnTo>
                                  <a:pt x="237" y="93"/>
                                </a:lnTo>
                                <a:lnTo>
                                  <a:pt x="236" y="89"/>
                                </a:lnTo>
                                <a:lnTo>
                                  <a:pt x="235" y="88"/>
                                </a:lnTo>
                                <a:lnTo>
                                  <a:pt x="234" y="87"/>
                                </a:lnTo>
                                <a:lnTo>
                                  <a:pt x="233" y="85"/>
                                </a:lnTo>
                                <a:lnTo>
                                  <a:pt x="232" y="84"/>
                                </a:lnTo>
                                <a:lnTo>
                                  <a:pt x="230" y="82"/>
                                </a:lnTo>
                                <a:lnTo>
                                  <a:pt x="228" y="81"/>
                                </a:lnTo>
                                <a:lnTo>
                                  <a:pt x="227" y="79"/>
                                </a:lnTo>
                                <a:lnTo>
                                  <a:pt x="225" y="77"/>
                                </a:lnTo>
                                <a:lnTo>
                                  <a:pt x="222" y="75"/>
                                </a:lnTo>
                                <a:lnTo>
                                  <a:pt x="220" y="74"/>
                                </a:lnTo>
                                <a:lnTo>
                                  <a:pt x="217" y="72"/>
                                </a:lnTo>
                                <a:lnTo>
                                  <a:pt x="215" y="70"/>
                                </a:lnTo>
                                <a:lnTo>
                                  <a:pt x="213" y="68"/>
                                </a:lnTo>
                                <a:lnTo>
                                  <a:pt x="210" y="67"/>
                                </a:lnTo>
                                <a:lnTo>
                                  <a:pt x="207" y="64"/>
                                </a:lnTo>
                                <a:lnTo>
                                  <a:pt x="205"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4" name="Freeform 52"/>
                        <wps:cNvSpPr>
                          <a:spLocks/>
                        </wps:cNvSpPr>
                        <wps:spPr bwMode="auto">
                          <a:xfrm>
                            <a:off x="7280" y="3826"/>
                            <a:ext cx="251" cy="233"/>
                          </a:xfrm>
                          <a:custGeom>
                            <a:avLst/>
                            <a:gdLst>
                              <a:gd name="T0" fmla="*/ 280 w 344"/>
                              <a:gd name="T1" fmla="*/ 173 h 317"/>
                              <a:gd name="T2" fmla="*/ 285 w 344"/>
                              <a:gd name="T3" fmla="*/ 167 h 317"/>
                              <a:gd name="T4" fmla="*/ 289 w 344"/>
                              <a:gd name="T5" fmla="*/ 162 h 317"/>
                              <a:gd name="T6" fmla="*/ 292 w 344"/>
                              <a:gd name="T7" fmla="*/ 158 h 317"/>
                              <a:gd name="T8" fmla="*/ 295 w 344"/>
                              <a:gd name="T9" fmla="*/ 154 h 317"/>
                              <a:gd name="T10" fmla="*/ 296 w 344"/>
                              <a:gd name="T11" fmla="*/ 150 h 317"/>
                              <a:gd name="T12" fmla="*/ 297 w 344"/>
                              <a:gd name="T13" fmla="*/ 146 h 317"/>
                              <a:gd name="T14" fmla="*/ 296 w 344"/>
                              <a:gd name="T15" fmla="*/ 141 h 317"/>
                              <a:gd name="T16" fmla="*/ 294 w 344"/>
                              <a:gd name="T17" fmla="*/ 135 h 317"/>
                              <a:gd name="T18" fmla="*/ 291 w 344"/>
                              <a:gd name="T19" fmla="*/ 130 h 317"/>
                              <a:gd name="T20" fmla="*/ 287 w 344"/>
                              <a:gd name="T21" fmla="*/ 126 h 317"/>
                              <a:gd name="T22" fmla="*/ 288 w 344"/>
                              <a:gd name="T23" fmla="*/ 118 h 317"/>
                              <a:gd name="T24" fmla="*/ 337 w 344"/>
                              <a:gd name="T25" fmla="*/ 176 h 317"/>
                              <a:gd name="T26" fmla="*/ 328 w 344"/>
                              <a:gd name="T27" fmla="*/ 170 h 317"/>
                              <a:gd name="T28" fmla="*/ 323 w 344"/>
                              <a:gd name="T29" fmla="*/ 167 h 317"/>
                              <a:gd name="T30" fmla="*/ 318 w 344"/>
                              <a:gd name="T31" fmla="*/ 166 h 317"/>
                              <a:gd name="T32" fmla="*/ 314 w 344"/>
                              <a:gd name="T33" fmla="*/ 166 h 317"/>
                              <a:gd name="T34" fmla="*/ 309 w 344"/>
                              <a:gd name="T35" fmla="*/ 168 h 317"/>
                              <a:gd name="T36" fmla="*/ 303 w 344"/>
                              <a:gd name="T37" fmla="*/ 172 h 317"/>
                              <a:gd name="T38" fmla="*/ 295 w 344"/>
                              <a:gd name="T39" fmla="*/ 177 h 317"/>
                              <a:gd name="T40" fmla="*/ 146 w 344"/>
                              <a:gd name="T41" fmla="*/ 317 h 317"/>
                              <a:gd name="T42" fmla="*/ 63 w 344"/>
                              <a:gd name="T43" fmla="*/ 168 h 317"/>
                              <a:gd name="T44" fmla="*/ 58 w 344"/>
                              <a:gd name="T45" fmla="*/ 174 h 317"/>
                              <a:gd name="T46" fmla="*/ 55 w 344"/>
                              <a:gd name="T47" fmla="*/ 179 h 317"/>
                              <a:gd name="T48" fmla="*/ 52 w 344"/>
                              <a:gd name="T49" fmla="*/ 183 h 317"/>
                              <a:gd name="T50" fmla="*/ 50 w 344"/>
                              <a:gd name="T51" fmla="*/ 188 h 317"/>
                              <a:gd name="T52" fmla="*/ 49 w 344"/>
                              <a:gd name="T53" fmla="*/ 192 h 317"/>
                              <a:gd name="T54" fmla="*/ 50 w 344"/>
                              <a:gd name="T55" fmla="*/ 196 h 317"/>
                              <a:gd name="T56" fmla="*/ 52 w 344"/>
                              <a:gd name="T57" fmla="*/ 200 h 317"/>
                              <a:gd name="T58" fmla="*/ 53 w 344"/>
                              <a:gd name="T59" fmla="*/ 204 h 317"/>
                              <a:gd name="T60" fmla="*/ 56 w 344"/>
                              <a:gd name="T61" fmla="*/ 208 h 317"/>
                              <a:gd name="T62" fmla="*/ 60 w 344"/>
                              <a:gd name="T63" fmla="*/ 214 h 317"/>
                              <a:gd name="T64" fmla="*/ 0 w 344"/>
                              <a:gd name="T65" fmla="*/ 162 h 317"/>
                              <a:gd name="T66" fmla="*/ 7 w 344"/>
                              <a:gd name="T67" fmla="*/ 161 h 317"/>
                              <a:gd name="T68" fmla="*/ 12 w 344"/>
                              <a:gd name="T69" fmla="*/ 165 h 317"/>
                              <a:gd name="T70" fmla="*/ 18 w 344"/>
                              <a:gd name="T71" fmla="*/ 168 h 317"/>
                              <a:gd name="T72" fmla="*/ 23 w 344"/>
                              <a:gd name="T73" fmla="*/ 170 h 317"/>
                              <a:gd name="T74" fmla="*/ 27 w 344"/>
                              <a:gd name="T75" fmla="*/ 172 h 317"/>
                              <a:gd name="T76" fmla="*/ 31 w 344"/>
                              <a:gd name="T77" fmla="*/ 173 h 317"/>
                              <a:gd name="T78" fmla="*/ 35 w 344"/>
                              <a:gd name="T79" fmla="*/ 172 h 317"/>
                              <a:gd name="T80" fmla="*/ 40 w 344"/>
                              <a:gd name="T81" fmla="*/ 169 h 317"/>
                              <a:gd name="T82" fmla="*/ 44 w 344"/>
                              <a:gd name="T83" fmla="*/ 167 h 317"/>
                              <a:gd name="T84" fmla="*/ 49 w 344"/>
                              <a:gd name="T85" fmla="*/ 163 h 317"/>
                              <a:gd name="T86" fmla="*/ 55 w 344"/>
                              <a:gd name="T87" fmla="*/ 159 h 317"/>
                              <a:gd name="T88" fmla="*/ 177 w 344"/>
                              <a:gd name="T89" fmla="*/ 34 h 317"/>
                              <a:gd name="T90" fmla="*/ 177 w 344"/>
                              <a:gd name="T91" fmla="*/ 26 h 317"/>
                              <a:gd name="T92" fmla="*/ 176 w 344"/>
                              <a:gd name="T93" fmla="*/ 20 h 317"/>
                              <a:gd name="T94" fmla="*/ 175 w 344"/>
                              <a:gd name="T95" fmla="*/ 15 h 317"/>
                              <a:gd name="T96" fmla="*/ 172 w 344"/>
                              <a:gd name="T97" fmla="*/ 10 h 317"/>
                              <a:gd name="T98" fmla="*/ 167 w 344"/>
                              <a:gd name="T99" fmla="*/ 5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344" h="317">
                                <a:moveTo>
                                  <a:pt x="231" y="59"/>
                                </a:moveTo>
                                <a:lnTo>
                                  <a:pt x="206" y="243"/>
                                </a:lnTo>
                                <a:lnTo>
                                  <a:pt x="280" y="173"/>
                                </a:lnTo>
                                <a:lnTo>
                                  <a:pt x="282" y="172"/>
                                </a:lnTo>
                                <a:lnTo>
                                  <a:pt x="284" y="169"/>
                                </a:lnTo>
                                <a:lnTo>
                                  <a:pt x="285" y="167"/>
                                </a:lnTo>
                                <a:lnTo>
                                  <a:pt x="287" y="165"/>
                                </a:lnTo>
                                <a:lnTo>
                                  <a:pt x="288" y="164"/>
                                </a:lnTo>
                                <a:lnTo>
                                  <a:pt x="289" y="162"/>
                                </a:lnTo>
                                <a:lnTo>
                                  <a:pt x="291" y="161"/>
                                </a:lnTo>
                                <a:lnTo>
                                  <a:pt x="292" y="160"/>
                                </a:lnTo>
                                <a:lnTo>
                                  <a:pt x="292" y="158"/>
                                </a:lnTo>
                                <a:lnTo>
                                  <a:pt x="293" y="157"/>
                                </a:lnTo>
                                <a:lnTo>
                                  <a:pt x="294" y="155"/>
                                </a:lnTo>
                                <a:lnTo>
                                  <a:pt x="295" y="154"/>
                                </a:lnTo>
                                <a:lnTo>
                                  <a:pt x="296" y="153"/>
                                </a:lnTo>
                                <a:lnTo>
                                  <a:pt x="296" y="151"/>
                                </a:lnTo>
                                <a:lnTo>
                                  <a:pt x="296" y="150"/>
                                </a:lnTo>
                                <a:lnTo>
                                  <a:pt x="297" y="149"/>
                                </a:lnTo>
                                <a:lnTo>
                                  <a:pt x="297" y="147"/>
                                </a:lnTo>
                                <a:lnTo>
                                  <a:pt x="297" y="146"/>
                                </a:lnTo>
                                <a:lnTo>
                                  <a:pt x="297" y="144"/>
                                </a:lnTo>
                                <a:lnTo>
                                  <a:pt x="296" y="143"/>
                                </a:lnTo>
                                <a:lnTo>
                                  <a:pt x="296" y="141"/>
                                </a:lnTo>
                                <a:lnTo>
                                  <a:pt x="295" y="139"/>
                                </a:lnTo>
                                <a:lnTo>
                                  <a:pt x="295" y="138"/>
                                </a:lnTo>
                                <a:lnTo>
                                  <a:pt x="294" y="135"/>
                                </a:lnTo>
                                <a:lnTo>
                                  <a:pt x="293" y="134"/>
                                </a:lnTo>
                                <a:lnTo>
                                  <a:pt x="292" y="132"/>
                                </a:lnTo>
                                <a:lnTo>
                                  <a:pt x="291" y="130"/>
                                </a:lnTo>
                                <a:lnTo>
                                  <a:pt x="290" y="129"/>
                                </a:lnTo>
                                <a:lnTo>
                                  <a:pt x="289" y="127"/>
                                </a:lnTo>
                                <a:lnTo>
                                  <a:pt x="287" y="126"/>
                                </a:lnTo>
                                <a:lnTo>
                                  <a:pt x="286" y="124"/>
                                </a:lnTo>
                                <a:lnTo>
                                  <a:pt x="284" y="122"/>
                                </a:lnTo>
                                <a:lnTo>
                                  <a:pt x="288" y="118"/>
                                </a:lnTo>
                                <a:lnTo>
                                  <a:pt x="344" y="173"/>
                                </a:lnTo>
                                <a:lnTo>
                                  <a:pt x="340" y="178"/>
                                </a:lnTo>
                                <a:lnTo>
                                  <a:pt x="337" y="176"/>
                                </a:lnTo>
                                <a:lnTo>
                                  <a:pt x="333" y="174"/>
                                </a:lnTo>
                                <a:lnTo>
                                  <a:pt x="331" y="172"/>
                                </a:lnTo>
                                <a:lnTo>
                                  <a:pt x="328" y="170"/>
                                </a:lnTo>
                                <a:lnTo>
                                  <a:pt x="327" y="169"/>
                                </a:lnTo>
                                <a:lnTo>
                                  <a:pt x="324" y="168"/>
                                </a:lnTo>
                                <a:lnTo>
                                  <a:pt x="323" y="167"/>
                                </a:lnTo>
                                <a:lnTo>
                                  <a:pt x="321" y="166"/>
                                </a:lnTo>
                                <a:lnTo>
                                  <a:pt x="320" y="166"/>
                                </a:lnTo>
                                <a:lnTo>
                                  <a:pt x="318" y="166"/>
                                </a:lnTo>
                                <a:lnTo>
                                  <a:pt x="317" y="166"/>
                                </a:lnTo>
                                <a:lnTo>
                                  <a:pt x="315" y="166"/>
                                </a:lnTo>
                                <a:lnTo>
                                  <a:pt x="314" y="166"/>
                                </a:lnTo>
                                <a:lnTo>
                                  <a:pt x="312" y="166"/>
                                </a:lnTo>
                                <a:lnTo>
                                  <a:pt x="310" y="167"/>
                                </a:lnTo>
                                <a:lnTo>
                                  <a:pt x="309" y="168"/>
                                </a:lnTo>
                                <a:lnTo>
                                  <a:pt x="307" y="169"/>
                                </a:lnTo>
                                <a:lnTo>
                                  <a:pt x="305" y="169"/>
                                </a:lnTo>
                                <a:lnTo>
                                  <a:pt x="303" y="172"/>
                                </a:lnTo>
                                <a:lnTo>
                                  <a:pt x="300" y="173"/>
                                </a:lnTo>
                                <a:lnTo>
                                  <a:pt x="297" y="175"/>
                                </a:lnTo>
                                <a:lnTo>
                                  <a:pt x="295" y="177"/>
                                </a:lnTo>
                                <a:lnTo>
                                  <a:pt x="292" y="180"/>
                                </a:lnTo>
                                <a:lnTo>
                                  <a:pt x="289" y="182"/>
                                </a:lnTo>
                                <a:lnTo>
                                  <a:pt x="146" y="317"/>
                                </a:lnTo>
                                <a:lnTo>
                                  <a:pt x="142" y="314"/>
                                </a:lnTo>
                                <a:lnTo>
                                  <a:pt x="172" y="64"/>
                                </a:lnTo>
                                <a:lnTo>
                                  <a:pt x="63" y="168"/>
                                </a:lnTo>
                                <a:lnTo>
                                  <a:pt x="62" y="169"/>
                                </a:lnTo>
                                <a:lnTo>
                                  <a:pt x="60" y="172"/>
                                </a:lnTo>
                                <a:lnTo>
                                  <a:pt x="58" y="174"/>
                                </a:lnTo>
                                <a:lnTo>
                                  <a:pt x="57" y="175"/>
                                </a:lnTo>
                                <a:lnTo>
                                  <a:pt x="56" y="177"/>
                                </a:lnTo>
                                <a:lnTo>
                                  <a:pt x="55" y="179"/>
                                </a:lnTo>
                                <a:lnTo>
                                  <a:pt x="54" y="180"/>
                                </a:lnTo>
                                <a:lnTo>
                                  <a:pt x="53" y="182"/>
                                </a:lnTo>
                                <a:lnTo>
                                  <a:pt x="52" y="183"/>
                                </a:lnTo>
                                <a:lnTo>
                                  <a:pt x="52" y="185"/>
                                </a:lnTo>
                                <a:lnTo>
                                  <a:pt x="50" y="186"/>
                                </a:lnTo>
                                <a:lnTo>
                                  <a:pt x="50" y="188"/>
                                </a:lnTo>
                                <a:lnTo>
                                  <a:pt x="49" y="189"/>
                                </a:lnTo>
                                <a:lnTo>
                                  <a:pt x="49" y="191"/>
                                </a:lnTo>
                                <a:lnTo>
                                  <a:pt x="49" y="192"/>
                                </a:lnTo>
                                <a:lnTo>
                                  <a:pt x="49" y="194"/>
                                </a:lnTo>
                                <a:lnTo>
                                  <a:pt x="50" y="195"/>
                                </a:lnTo>
                                <a:lnTo>
                                  <a:pt x="50" y="196"/>
                                </a:lnTo>
                                <a:lnTo>
                                  <a:pt x="50" y="198"/>
                                </a:lnTo>
                                <a:lnTo>
                                  <a:pt x="52" y="199"/>
                                </a:lnTo>
                                <a:lnTo>
                                  <a:pt x="52" y="200"/>
                                </a:lnTo>
                                <a:lnTo>
                                  <a:pt x="53" y="201"/>
                                </a:lnTo>
                                <a:lnTo>
                                  <a:pt x="53" y="203"/>
                                </a:lnTo>
                                <a:lnTo>
                                  <a:pt x="53" y="204"/>
                                </a:lnTo>
                                <a:lnTo>
                                  <a:pt x="54" y="205"/>
                                </a:lnTo>
                                <a:lnTo>
                                  <a:pt x="55" y="206"/>
                                </a:lnTo>
                                <a:lnTo>
                                  <a:pt x="56" y="208"/>
                                </a:lnTo>
                                <a:lnTo>
                                  <a:pt x="56" y="210"/>
                                </a:lnTo>
                                <a:lnTo>
                                  <a:pt x="58" y="212"/>
                                </a:lnTo>
                                <a:lnTo>
                                  <a:pt x="60" y="214"/>
                                </a:lnTo>
                                <a:lnTo>
                                  <a:pt x="64" y="218"/>
                                </a:lnTo>
                                <a:lnTo>
                                  <a:pt x="59" y="222"/>
                                </a:lnTo>
                                <a:lnTo>
                                  <a:pt x="0" y="162"/>
                                </a:lnTo>
                                <a:lnTo>
                                  <a:pt x="4" y="158"/>
                                </a:lnTo>
                                <a:lnTo>
                                  <a:pt x="6" y="160"/>
                                </a:lnTo>
                                <a:lnTo>
                                  <a:pt x="7" y="161"/>
                                </a:lnTo>
                                <a:lnTo>
                                  <a:pt x="9" y="163"/>
                                </a:lnTo>
                                <a:lnTo>
                                  <a:pt x="11" y="164"/>
                                </a:lnTo>
                                <a:lnTo>
                                  <a:pt x="12" y="165"/>
                                </a:lnTo>
                                <a:lnTo>
                                  <a:pt x="14" y="166"/>
                                </a:lnTo>
                                <a:lnTo>
                                  <a:pt x="17" y="167"/>
                                </a:lnTo>
                                <a:lnTo>
                                  <a:pt x="18" y="168"/>
                                </a:lnTo>
                                <a:lnTo>
                                  <a:pt x="20" y="169"/>
                                </a:lnTo>
                                <a:lnTo>
                                  <a:pt x="21" y="169"/>
                                </a:lnTo>
                                <a:lnTo>
                                  <a:pt x="23" y="170"/>
                                </a:lnTo>
                                <a:lnTo>
                                  <a:pt x="24" y="172"/>
                                </a:lnTo>
                                <a:lnTo>
                                  <a:pt x="26" y="172"/>
                                </a:lnTo>
                                <a:lnTo>
                                  <a:pt x="27" y="172"/>
                                </a:lnTo>
                                <a:lnTo>
                                  <a:pt x="28" y="173"/>
                                </a:lnTo>
                                <a:lnTo>
                                  <a:pt x="30" y="173"/>
                                </a:lnTo>
                                <a:lnTo>
                                  <a:pt x="31" y="173"/>
                                </a:lnTo>
                                <a:lnTo>
                                  <a:pt x="32" y="172"/>
                                </a:lnTo>
                                <a:lnTo>
                                  <a:pt x="34" y="172"/>
                                </a:lnTo>
                                <a:lnTo>
                                  <a:pt x="35" y="172"/>
                                </a:lnTo>
                                <a:lnTo>
                                  <a:pt x="37" y="170"/>
                                </a:lnTo>
                                <a:lnTo>
                                  <a:pt x="38" y="170"/>
                                </a:lnTo>
                                <a:lnTo>
                                  <a:pt x="40" y="169"/>
                                </a:lnTo>
                                <a:lnTo>
                                  <a:pt x="41" y="169"/>
                                </a:lnTo>
                                <a:lnTo>
                                  <a:pt x="42" y="168"/>
                                </a:lnTo>
                                <a:lnTo>
                                  <a:pt x="44" y="167"/>
                                </a:lnTo>
                                <a:lnTo>
                                  <a:pt x="46" y="165"/>
                                </a:lnTo>
                                <a:lnTo>
                                  <a:pt x="47" y="165"/>
                                </a:lnTo>
                                <a:lnTo>
                                  <a:pt x="49" y="163"/>
                                </a:lnTo>
                                <a:lnTo>
                                  <a:pt x="52" y="162"/>
                                </a:lnTo>
                                <a:lnTo>
                                  <a:pt x="53" y="161"/>
                                </a:lnTo>
                                <a:lnTo>
                                  <a:pt x="55" y="159"/>
                                </a:lnTo>
                                <a:lnTo>
                                  <a:pt x="175" y="45"/>
                                </a:lnTo>
                                <a:lnTo>
                                  <a:pt x="176" y="37"/>
                                </a:lnTo>
                                <a:lnTo>
                                  <a:pt x="177" y="34"/>
                                </a:lnTo>
                                <a:lnTo>
                                  <a:pt x="177" y="31"/>
                                </a:lnTo>
                                <a:lnTo>
                                  <a:pt x="177" y="28"/>
                                </a:lnTo>
                                <a:lnTo>
                                  <a:pt x="177" y="26"/>
                                </a:lnTo>
                                <a:lnTo>
                                  <a:pt x="177" y="24"/>
                                </a:lnTo>
                                <a:lnTo>
                                  <a:pt x="177" y="21"/>
                                </a:lnTo>
                                <a:lnTo>
                                  <a:pt x="176" y="20"/>
                                </a:lnTo>
                                <a:lnTo>
                                  <a:pt x="176" y="18"/>
                                </a:lnTo>
                                <a:lnTo>
                                  <a:pt x="175" y="17"/>
                                </a:lnTo>
                                <a:lnTo>
                                  <a:pt x="175" y="15"/>
                                </a:lnTo>
                                <a:lnTo>
                                  <a:pt x="174" y="13"/>
                                </a:lnTo>
                                <a:lnTo>
                                  <a:pt x="173" y="12"/>
                                </a:lnTo>
                                <a:lnTo>
                                  <a:pt x="172" y="10"/>
                                </a:lnTo>
                                <a:lnTo>
                                  <a:pt x="170" y="8"/>
                                </a:lnTo>
                                <a:lnTo>
                                  <a:pt x="168" y="6"/>
                                </a:lnTo>
                                <a:lnTo>
                                  <a:pt x="167" y="5"/>
                                </a:lnTo>
                                <a:lnTo>
                                  <a:pt x="171" y="0"/>
                                </a:lnTo>
                                <a:lnTo>
                                  <a:pt x="231" y="59"/>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5" name="Freeform 53"/>
                        <wps:cNvSpPr>
                          <a:spLocks/>
                        </wps:cNvSpPr>
                        <wps:spPr bwMode="auto">
                          <a:xfrm>
                            <a:off x="7456" y="3979"/>
                            <a:ext cx="208" cy="178"/>
                          </a:xfrm>
                          <a:custGeom>
                            <a:avLst/>
                            <a:gdLst>
                              <a:gd name="T0" fmla="*/ 272 w 277"/>
                              <a:gd name="T1" fmla="*/ 205 h 240"/>
                              <a:gd name="T2" fmla="*/ 269 w 277"/>
                              <a:gd name="T3" fmla="*/ 202 h 240"/>
                              <a:gd name="T4" fmla="*/ 266 w 277"/>
                              <a:gd name="T5" fmla="*/ 201 h 240"/>
                              <a:gd name="T6" fmla="*/ 263 w 277"/>
                              <a:gd name="T7" fmla="*/ 199 h 240"/>
                              <a:gd name="T8" fmla="*/ 261 w 277"/>
                              <a:gd name="T9" fmla="*/ 197 h 240"/>
                              <a:gd name="T10" fmla="*/ 258 w 277"/>
                              <a:gd name="T11" fmla="*/ 196 h 240"/>
                              <a:gd name="T12" fmla="*/ 254 w 277"/>
                              <a:gd name="T13" fmla="*/ 195 h 240"/>
                              <a:gd name="T14" fmla="*/ 250 w 277"/>
                              <a:gd name="T15" fmla="*/ 195 h 240"/>
                              <a:gd name="T16" fmla="*/ 247 w 277"/>
                              <a:gd name="T17" fmla="*/ 194 h 240"/>
                              <a:gd name="T18" fmla="*/ 240 w 277"/>
                              <a:gd name="T19" fmla="*/ 194 h 240"/>
                              <a:gd name="T20" fmla="*/ 229 w 277"/>
                              <a:gd name="T21" fmla="*/ 195 h 240"/>
                              <a:gd name="T22" fmla="*/ 216 w 277"/>
                              <a:gd name="T23" fmla="*/ 197 h 240"/>
                              <a:gd name="T24" fmla="*/ 205 w 277"/>
                              <a:gd name="T25" fmla="*/ 200 h 240"/>
                              <a:gd name="T26" fmla="*/ 4 w 277"/>
                              <a:gd name="T27" fmla="*/ 240 h 240"/>
                              <a:gd name="T28" fmla="*/ 106 w 277"/>
                              <a:gd name="T29" fmla="*/ 61 h 240"/>
                              <a:gd name="T30" fmla="*/ 110 w 277"/>
                              <a:gd name="T31" fmla="*/ 54 h 240"/>
                              <a:gd name="T32" fmla="*/ 118 w 277"/>
                              <a:gd name="T33" fmla="*/ 42 h 240"/>
                              <a:gd name="T34" fmla="*/ 123 w 277"/>
                              <a:gd name="T35" fmla="*/ 31 h 240"/>
                              <a:gd name="T36" fmla="*/ 126 w 277"/>
                              <a:gd name="T37" fmla="*/ 25 h 240"/>
                              <a:gd name="T38" fmla="*/ 127 w 277"/>
                              <a:gd name="T39" fmla="*/ 21 h 240"/>
                              <a:gd name="T40" fmla="*/ 127 w 277"/>
                              <a:gd name="T41" fmla="*/ 17 h 240"/>
                              <a:gd name="T42" fmla="*/ 126 w 277"/>
                              <a:gd name="T43" fmla="*/ 13 h 240"/>
                              <a:gd name="T44" fmla="*/ 125 w 277"/>
                              <a:gd name="T45" fmla="*/ 11 h 240"/>
                              <a:gd name="T46" fmla="*/ 124 w 277"/>
                              <a:gd name="T47" fmla="*/ 8 h 240"/>
                              <a:gd name="T48" fmla="*/ 123 w 277"/>
                              <a:gd name="T49" fmla="*/ 5 h 240"/>
                              <a:gd name="T50" fmla="*/ 127 w 277"/>
                              <a:gd name="T51" fmla="*/ 0 h 240"/>
                              <a:gd name="T52" fmla="*/ 189 w 277"/>
                              <a:gd name="T53" fmla="*/ 94 h 240"/>
                              <a:gd name="T54" fmla="*/ 186 w 277"/>
                              <a:gd name="T55" fmla="*/ 89 h 240"/>
                              <a:gd name="T56" fmla="*/ 184 w 277"/>
                              <a:gd name="T57" fmla="*/ 87 h 240"/>
                              <a:gd name="T58" fmla="*/ 181 w 277"/>
                              <a:gd name="T59" fmla="*/ 84 h 240"/>
                              <a:gd name="T60" fmla="*/ 177 w 277"/>
                              <a:gd name="T61" fmla="*/ 80 h 240"/>
                              <a:gd name="T62" fmla="*/ 174 w 277"/>
                              <a:gd name="T63" fmla="*/ 77 h 240"/>
                              <a:gd name="T64" fmla="*/ 171 w 277"/>
                              <a:gd name="T65" fmla="*/ 77 h 240"/>
                              <a:gd name="T66" fmla="*/ 169 w 277"/>
                              <a:gd name="T67" fmla="*/ 76 h 240"/>
                              <a:gd name="T68" fmla="*/ 167 w 277"/>
                              <a:gd name="T69" fmla="*/ 77 h 240"/>
                              <a:gd name="T70" fmla="*/ 163 w 277"/>
                              <a:gd name="T71" fmla="*/ 77 h 240"/>
                              <a:gd name="T72" fmla="*/ 161 w 277"/>
                              <a:gd name="T73" fmla="*/ 79 h 240"/>
                              <a:gd name="T74" fmla="*/ 158 w 277"/>
                              <a:gd name="T75" fmla="*/ 82 h 240"/>
                              <a:gd name="T76" fmla="*/ 156 w 277"/>
                              <a:gd name="T77" fmla="*/ 86 h 240"/>
                              <a:gd name="T78" fmla="*/ 149 w 277"/>
                              <a:gd name="T79" fmla="*/ 96 h 240"/>
                              <a:gd name="T80" fmla="*/ 78 w 277"/>
                              <a:gd name="T81" fmla="*/ 213 h 240"/>
                              <a:gd name="T82" fmla="*/ 196 w 277"/>
                              <a:gd name="T83" fmla="*/ 188 h 240"/>
                              <a:gd name="T84" fmla="*/ 209 w 277"/>
                              <a:gd name="T85" fmla="*/ 186 h 240"/>
                              <a:gd name="T86" fmla="*/ 219 w 277"/>
                              <a:gd name="T87" fmla="*/ 183 h 240"/>
                              <a:gd name="T88" fmla="*/ 222 w 277"/>
                              <a:gd name="T89" fmla="*/ 182 h 240"/>
                              <a:gd name="T90" fmla="*/ 224 w 277"/>
                              <a:gd name="T91" fmla="*/ 181 h 240"/>
                              <a:gd name="T92" fmla="*/ 228 w 277"/>
                              <a:gd name="T93" fmla="*/ 178 h 240"/>
                              <a:gd name="T94" fmla="*/ 230 w 277"/>
                              <a:gd name="T95" fmla="*/ 177 h 240"/>
                              <a:gd name="T96" fmla="*/ 232 w 277"/>
                              <a:gd name="T97" fmla="*/ 175 h 240"/>
                              <a:gd name="T98" fmla="*/ 233 w 277"/>
                              <a:gd name="T99" fmla="*/ 172 h 240"/>
                              <a:gd name="T100" fmla="*/ 234 w 277"/>
                              <a:gd name="T101" fmla="*/ 170 h 240"/>
                              <a:gd name="T102" fmla="*/ 236 w 277"/>
                              <a:gd name="T103" fmla="*/ 168 h 240"/>
                              <a:gd name="T104" fmla="*/ 236 w 277"/>
                              <a:gd name="T105" fmla="*/ 165 h 240"/>
                              <a:gd name="T106" fmla="*/ 236 w 277"/>
                              <a:gd name="T107" fmla="*/ 163 h 240"/>
                              <a:gd name="T108" fmla="*/ 234 w 277"/>
                              <a:gd name="T109" fmla="*/ 160 h 240"/>
                              <a:gd name="T110" fmla="*/ 233 w 277"/>
                              <a:gd name="T111" fmla="*/ 156 h 240"/>
                              <a:gd name="T112" fmla="*/ 231 w 277"/>
                              <a:gd name="T113" fmla="*/ 152 h 240"/>
                              <a:gd name="T114" fmla="*/ 228 w 277"/>
                              <a:gd name="T115" fmla="*/ 148 h 240"/>
                              <a:gd name="T116" fmla="*/ 225 w 277"/>
                              <a:gd name="T117" fmla="*/ 143 h 240"/>
                              <a:gd name="T118" fmla="*/ 277 w 277"/>
                              <a:gd name="T119" fmla="*/ 201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77" h="240">
                                <a:moveTo>
                                  <a:pt x="277" y="201"/>
                                </a:moveTo>
                                <a:lnTo>
                                  <a:pt x="272" y="205"/>
                                </a:lnTo>
                                <a:lnTo>
                                  <a:pt x="270" y="203"/>
                                </a:lnTo>
                                <a:lnTo>
                                  <a:pt x="269" y="202"/>
                                </a:lnTo>
                                <a:lnTo>
                                  <a:pt x="268" y="201"/>
                                </a:lnTo>
                                <a:lnTo>
                                  <a:pt x="266" y="201"/>
                                </a:lnTo>
                                <a:lnTo>
                                  <a:pt x="265" y="200"/>
                                </a:lnTo>
                                <a:lnTo>
                                  <a:pt x="263" y="199"/>
                                </a:lnTo>
                                <a:lnTo>
                                  <a:pt x="262" y="198"/>
                                </a:lnTo>
                                <a:lnTo>
                                  <a:pt x="261" y="197"/>
                                </a:lnTo>
                                <a:lnTo>
                                  <a:pt x="259" y="197"/>
                                </a:lnTo>
                                <a:lnTo>
                                  <a:pt x="258" y="196"/>
                                </a:lnTo>
                                <a:lnTo>
                                  <a:pt x="256" y="196"/>
                                </a:lnTo>
                                <a:lnTo>
                                  <a:pt x="254" y="195"/>
                                </a:lnTo>
                                <a:lnTo>
                                  <a:pt x="252" y="195"/>
                                </a:lnTo>
                                <a:lnTo>
                                  <a:pt x="250" y="195"/>
                                </a:lnTo>
                                <a:lnTo>
                                  <a:pt x="249" y="194"/>
                                </a:lnTo>
                                <a:lnTo>
                                  <a:pt x="247" y="194"/>
                                </a:lnTo>
                                <a:lnTo>
                                  <a:pt x="244" y="194"/>
                                </a:lnTo>
                                <a:lnTo>
                                  <a:pt x="240" y="194"/>
                                </a:lnTo>
                                <a:lnTo>
                                  <a:pt x="234" y="195"/>
                                </a:lnTo>
                                <a:lnTo>
                                  <a:pt x="229" y="195"/>
                                </a:lnTo>
                                <a:lnTo>
                                  <a:pt x="223" y="196"/>
                                </a:lnTo>
                                <a:lnTo>
                                  <a:pt x="216" y="197"/>
                                </a:lnTo>
                                <a:lnTo>
                                  <a:pt x="209" y="199"/>
                                </a:lnTo>
                                <a:lnTo>
                                  <a:pt x="205" y="200"/>
                                </a:lnTo>
                                <a:lnTo>
                                  <a:pt x="199" y="201"/>
                                </a:lnTo>
                                <a:lnTo>
                                  <a:pt x="4" y="240"/>
                                </a:lnTo>
                                <a:lnTo>
                                  <a:pt x="0" y="236"/>
                                </a:lnTo>
                                <a:lnTo>
                                  <a:pt x="106" y="61"/>
                                </a:lnTo>
                                <a:lnTo>
                                  <a:pt x="109" y="58"/>
                                </a:lnTo>
                                <a:lnTo>
                                  <a:pt x="110" y="54"/>
                                </a:lnTo>
                                <a:lnTo>
                                  <a:pt x="114" y="48"/>
                                </a:lnTo>
                                <a:lnTo>
                                  <a:pt x="118" y="42"/>
                                </a:lnTo>
                                <a:lnTo>
                                  <a:pt x="121" y="37"/>
                                </a:lnTo>
                                <a:lnTo>
                                  <a:pt x="123" y="31"/>
                                </a:lnTo>
                                <a:lnTo>
                                  <a:pt x="125" y="28"/>
                                </a:lnTo>
                                <a:lnTo>
                                  <a:pt x="126" y="25"/>
                                </a:lnTo>
                                <a:lnTo>
                                  <a:pt x="127" y="23"/>
                                </a:lnTo>
                                <a:lnTo>
                                  <a:pt x="127" y="21"/>
                                </a:lnTo>
                                <a:lnTo>
                                  <a:pt x="127" y="19"/>
                                </a:lnTo>
                                <a:lnTo>
                                  <a:pt x="127" y="17"/>
                                </a:lnTo>
                                <a:lnTo>
                                  <a:pt x="126" y="15"/>
                                </a:lnTo>
                                <a:lnTo>
                                  <a:pt x="126" y="13"/>
                                </a:lnTo>
                                <a:lnTo>
                                  <a:pt x="126" y="12"/>
                                </a:lnTo>
                                <a:lnTo>
                                  <a:pt x="125" y="11"/>
                                </a:lnTo>
                                <a:lnTo>
                                  <a:pt x="124" y="10"/>
                                </a:lnTo>
                                <a:lnTo>
                                  <a:pt x="124" y="8"/>
                                </a:lnTo>
                                <a:lnTo>
                                  <a:pt x="123" y="7"/>
                                </a:lnTo>
                                <a:lnTo>
                                  <a:pt x="123" y="5"/>
                                </a:lnTo>
                                <a:lnTo>
                                  <a:pt x="122" y="4"/>
                                </a:lnTo>
                                <a:lnTo>
                                  <a:pt x="127" y="0"/>
                                </a:lnTo>
                                <a:lnTo>
                                  <a:pt x="194" y="90"/>
                                </a:lnTo>
                                <a:lnTo>
                                  <a:pt x="189" y="94"/>
                                </a:lnTo>
                                <a:lnTo>
                                  <a:pt x="187" y="91"/>
                                </a:lnTo>
                                <a:lnTo>
                                  <a:pt x="186" y="89"/>
                                </a:lnTo>
                                <a:lnTo>
                                  <a:pt x="185" y="88"/>
                                </a:lnTo>
                                <a:lnTo>
                                  <a:pt x="184" y="87"/>
                                </a:lnTo>
                                <a:lnTo>
                                  <a:pt x="183" y="86"/>
                                </a:lnTo>
                                <a:lnTo>
                                  <a:pt x="181" y="84"/>
                                </a:lnTo>
                                <a:lnTo>
                                  <a:pt x="179" y="81"/>
                                </a:lnTo>
                                <a:lnTo>
                                  <a:pt x="177" y="80"/>
                                </a:lnTo>
                                <a:lnTo>
                                  <a:pt x="175" y="79"/>
                                </a:lnTo>
                                <a:lnTo>
                                  <a:pt x="174" y="77"/>
                                </a:lnTo>
                                <a:lnTo>
                                  <a:pt x="172" y="77"/>
                                </a:lnTo>
                                <a:lnTo>
                                  <a:pt x="171" y="77"/>
                                </a:lnTo>
                                <a:lnTo>
                                  <a:pt x="170" y="76"/>
                                </a:lnTo>
                                <a:lnTo>
                                  <a:pt x="169" y="76"/>
                                </a:lnTo>
                                <a:lnTo>
                                  <a:pt x="168" y="77"/>
                                </a:lnTo>
                                <a:lnTo>
                                  <a:pt x="167" y="77"/>
                                </a:lnTo>
                                <a:lnTo>
                                  <a:pt x="165" y="77"/>
                                </a:lnTo>
                                <a:lnTo>
                                  <a:pt x="163" y="77"/>
                                </a:lnTo>
                                <a:lnTo>
                                  <a:pt x="163" y="78"/>
                                </a:lnTo>
                                <a:lnTo>
                                  <a:pt x="161" y="79"/>
                                </a:lnTo>
                                <a:lnTo>
                                  <a:pt x="160" y="81"/>
                                </a:lnTo>
                                <a:lnTo>
                                  <a:pt x="158" y="82"/>
                                </a:lnTo>
                                <a:lnTo>
                                  <a:pt x="158" y="84"/>
                                </a:lnTo>
                                <a:lnTo>
                                  <a:pt x="156" y="86"/>
                                </a:lnTo>
                                <a:lnTo>
                                  <a:pt x="153" y="90"/>
                                </a:lnTo>
                                <a:lnTo>
                                  <a:pt x="149" y="96"/>
                                </a:lnTo>
                                <a:lnTo>
                                  <a:pt x="144" y="105"/>
                                </a:lnTo>
                                <a:lnTo>
                                  <a:pt x="78" y="213"/>
                                </a:lnTo>
                                <a:lnTo>
                                  <a:pt x="191" y="190"/>
                                </a:lnTo>
                                <a:lnTo>
                                  <a:pt x="196" y="188"/>
                                </a:lnTo>
                                <a:lnTo>
                                  <a:pt x="202" y="187"/>
                                </a:lnTo>
                                <a:lnTo>
                                  <a:pt x="209" y="186"/>
                                </a:lnTo>
                                <a:lnTo>
                                  <a:pt x="215" y="184"/>
                                </a:lnTo>
                                <a:lnTo>
                                  <a:pt x="219" y="183"/>
                                </a:lnTo>
                                <a:lnTo>
                                  <a:pt x="220" y="182"/>
                                </a:lnTo>
                                <a:lnTo>
                                  <a:pt x="222" y="182"/>
                                </a:lnTo>
                                <a:lnTo>
                                  <a:pt x="223" y="181"/>
                                </a:lnTo>
                                <a:lnTo>
                                  <a:pt x="224" y="181"/>
                                </a:lnTo>
                                <a:lnTo>
                                  <a:pt x="227" y="179"/>
                                </a:lnTo>
                                <a:lnTo>
                                  <a:pt x="228" y="178"/>
                                </a:lnTo>
                                <a:lnTo>
                                  <a:pt x="229" y="178"/>
                                </a:lnTo>
                                <a:lnTo>
                                  <a:pt x="230" y="177"/>
                                </a:lnTo>
                                <a:lnTo>
                                  <a:pt x="231" y="176"/>
                                </a:lnTo>
                                <a:lnTo>
                                  <a:pt x="232" y="175"/>
                                </a:lnTo>
                                <a:lnTo>
                                  <a:pt x="233" y="173"/>
                                </a:lnTo>
                                <a:lnTo>
                                  <a:pt x="233" y="172"/>
                                </a:lnTo>
                                <a:lnTo>
                                  <a:pt x="234" y="171"/>
                                </a:lnTo>
                                <a:lnTo>
                                  <a:pt x="234" y="170"/>
                                </a:lnTo>
                                <a:lnTo>
                                  <a:pt x="236" y="169"/>
                                </a:lnTo>
                                <a:lnTo>
                                  <a:pt x="236" y="168"/>
                                </a:lnTo>
                                <a:lnTo>
                                  <a:pt x="236" y="166"/>
                                </a:lnTo>
                                <a:lnTo>
                                  <a:pt x="236" y="165"/>
                                </a:lnTo>
                                <a:lnTo>
                                  <a:pt x="236" y="164"/>
                                </a:lnTo>
                                <a:lnTo>
                                  <a:pt x="236" y="163"/>
                                </a:lnTo>
                                <a:lnTo>
                                  <a:pt x="236" y="162"/>
                                </a:lnTo>
                                <a:lnTo>
                                  <a:pt x="234" y="160"/>
                                </a:lnTo>
                                <a:lnTo>
                                  <a:pt x="234" y="158"/>
                                </a:lnTo>
                                <a:lnTo>
                                  <a:pt x="233" y="156"/>
                                </a:lnTo>
                                <a:lnTo>
                                  <a:pt x="232" y="154"/>
                                </a:lnTo>
                                <a:lnTo>
                                  <a:pt x="231" y="152"/>
                                </a:lnTo>
                                <a:lnTo>
                                  <a:pt x="230" y="150"/>
                                </a:lnTo>
                                <a:lnTo>
                                  <a:pt x="228" y="148"/>
                                </a:lnTo>
                                <a:lnTo>
                                  <a:pt x="227" y="145"/>
                                </a:lnTo>
                                <a:lnTo>
                                  <a:pt x="225" y="143"/>
                                </a:lnTo>
                                <a:lnTo>
                                  <a:pt x="230" y="140"/>
                                </a:lnTo>
                                <a:lnTo>
                                  <a:pt x="277" y="20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6" name="Freeform 54"/>
                        <wps:cNvSpPr>
                          <a:spLocks/>
                        </wps:cNvSpPr>
                        <wps:spPr bwMode="auto">
                          <a:xfrm>
                            <a:off x="7523" y="4157"/>
                            <a:ext cx="225" cy="210"/>
                          </a:xfrm>
                          <a:custGeom>
                            <a:avLst/>
                            <a:gdLst>
                              <a:gd name="T0" fmla="*/ 160 w 305"/>
                              <a:gd name="T1" fmla="*/ 136 h 287"/>
                              <a:gd name="T2" fmla="*/ 165 w 305"/>
                              <a:gd name="T3" fmla="*/ 144 h 287"/>
                              <a:gd name="T4" fmla="*/ 172 w 305"/>
                              <a:gd name="T5" fmla="*/ 151 h 287"/>
                              <a:gd name="T6" fmla="*/ 179 w 305"/>
                              <a:gd name="T7" fmla="*/ 155 h 287"/>
                              <a:gd name="T8" fmla="*/ 189 w 305"/>
                              <a:gd name="T9" fmla="*/ 157 h 287"/>
                              <a:gd name="T10" fmla="*/ 198 w 305"/>
                              <a:gd name="T11" fmla="*/ 157 h 287"/>
                              <a:gd name="T12" fmla="*/ 208 w 305"/>
                              <a:gd name="T13" fmla="*/ 155 h 287"/>
                              <a:gd name="T14" fmla="*/ 221 w 305"/>
                              <a:gd name="T15" fmla="*/ 152 h 287"/>
                              <a:gd name="T16" fmla="*/ 233 w 305"/>
                              <a:gd name="T17" fmla="*/ 155 h 287"/>
                              <a:gd name="T18" fmla="*/ 127 w 305"/>
                              <a:gd name="T19" fmla="*/ 200 h 287"/>
                              <a:gd name="T20" fmla="*/ 139 w 305"/>
                              <a:gd name="T21" fmla="*/ 188 h 287"/>
                              <a:gd name="T22" fmla="*/ 146 w 305"/>
                              <a:gd name="T23" fmla="*/ 179 h 287"/>
                              <a:gd name="T24" fmla="*/ 151 w 305"/>
                              <a:gd name="T25" fmla="*/ 171 h 287"/>
                              <a:gd name="T26" fmla="*/ 152 w 305"/>
                              <a:gd name="T27" fmla="*/ 161 h 287"/>
                              <a:gd name="T28" fmla="*/ 151 w 305"/>
                              <a:gd name="T29" fmla="*/ 150 h 287"/>
                              <a:gd name="T30" fmla="*/ 144 w 305"/>
                              <a:gd name="T31" fmla="*/ 136 h 287"/>
                              <a:gd name="T32" fmla="*/ 73 w 305"/>
                              <a:gd name="T33" fmla="*/ 172 h 287"/>
                              <a:gd name="T34" fmla="*/ 65 w 305"/>
                              <a:gd name="T35" fmla="*/ 177 h 287"/>
                              <a:gd name="T36" fmla="*/ 62 w 305"/>
                              <a:gd name="T37" fmla="*/ 181 h 287"/>
                              <a:gd name="T38" fmla="*/ 60 w 305"/>
                              <a:gd name="T39" fmla="*/ 187 h 287"/>
                              <a:gd name="T40" fmla="*/ 61 w 305"/>
                              <a:gd name="T41" fmla="*/ 192 h 287"/>
                              <a:gd name="T42" fmla="*/ 63 w 305"/>
                              <a:gd name="T43" fmla="*/ 200 h 287"/>
                              <a:gd name="T44" fmla="*/ 75 w 305"/>
                              <a:gd name="T45" fmla="*/ 221 h 287"/>
                              <a:gd name="T46" fmla="*/ 84 w 305"/>
                              <a:gd name="T47" fmla="*/ 233 h 287"/>
                              <a:gd name="T48" fmla="*/ 94 w 305"/>
                              <a:gd name="T49" fmla="*/ 243 h 287"/>
                              <a:gd name="T50" fmla="*/ 104 w 305"/>
                              <a:gd name="T51" fmla="*/ 250 h 287"/>
                              <a:gd name="T52" fmla="*/ 117 w 305"/>
                              <a:gd name="T53" fmla="*/ 256 h 287"/>
                              <a:gd name="T54" fmla="*/ 129 w 305"/>
                              <a:gd name="T55" fmla="*/ 259 h 287"/>
                              <a:gd name="T56" fmla="*/ 142 w 305"/>
                              <a:gd name="T57" fmla="*/ 260 h 287"/>
                              <a:gd name="T58" fmla="*/ 158 w 305"/>
                              <a:gd name="T59" fmla="*/ 258 h 287"/>
                              <a:gd name="T60" fmla="*/ 96 w 305"/>
                              <a:gd name="T61" fmla="*/ 287 h 287"/>
                              <a:gd name="T62" fmla="*/ 11 w 305"/>
                              <a:gd name="T63" fmla="*/ 116 h 287"/>
                              <a:gd name="T64" fmla="*/ 17 w 305"/>
                              <a:gd name="T65" fmla="*/ 123 h 287"/>
                              <a:gd name="T66" fmla="*/ 22 w 305"/>
                              <a:gd name="T67" fmla="*/ 127 h 287"/>
                              <a:gd name="T68" fmla="*/ 27 w 305"/>
                              <a:gd name="T69" fmla="*/ 128 h 287"/>
                              <a:gd name="T70" fmla="*/ 33 w 305"/>
                              <a:gd name="T71" fmla="*/ 128 h 287"/>
                              <a:gd name="T72" fmla="*/ 42 w 305"/>
                              <a:gd name="T73" fmla="*/ 125 h 287"/>
                              <a:gd name="T74" fmla="*/ 192 w 305"/>
                              <a:gd name="T75" fmla="*/ 49 h 287"/>
                              <a:gd name="T76" fmla="*/ 203 w 305"/>
                              <a:gd name="T77" fmla="*/ 43 h 287"/>
                              <a:gd name="T78" fmla="*/ 211 w 305"/>
                              <a:gd name="T79" fmla="*/ 36 h 287"/>
                              <a:gd name="T80" fmla="*/ 213 w 305"/>
                              <a:gd name="T81" fmla="*/ 31 h 287"/>
                              <a:gd name="T82" fmla="*/ 214 w 305"/>
                              <a:gd name="T83" fmla="*/ 24 h 287"/>
                              <a:gd name="T84" fmla="*/ 212 w 305"/>
                              <a:gd name="T85" fmla="*/ 16 h 287"/>
                              <a:gd name="T86" fmla="*/ 211 w 305"/>
                              <a:gd name="T87" fmla="*/ 0 h 287"/>
                              <a:gd name="T88" fmla="*/ 242 w 305"/>
                              <a:gd name="T89" fmla="*/ 198 h 287"/>
                              <a:gd name="T90" fmla="*/ 251 w 305"/>
                              <a:gd name="T91" fmla="*/ 190 h 287"/>
                              <a:gd name="T92" fmla="*/ 258 w 305"/>
                              <a:gd name="T93" fmla="*/ 182 h 287"/>
                              <a:gd name="T94" fmla="*/ 263 w 305"/>
                              <a:gd name="T95" fmla="*/ 175 h 287"/>
                              <a:gd name="T96" fmla="*/ 267 w 305"/>
                              <a:gd name="T97" fmla="*/ 169 h 287"/>
                              <a:gd name="T98" fmla="*/ 268 w 305"/>
                              <a:gd name="T99" fmla="*/ 162 h 287"/>
                              <a:gd name="T100" fmla="*/ 269 w 305"/>
                              <a:gd name="T101" fmla="*/ 155 h 287"/>
                              <a:gd name="T102" fmla="*/ 269 w 305"/>
                              <a:gd name="T103" fmla="*/ 146 h 287"/>
                              <a:gd name="T104" fmla="*/ 268 w 305"/>
                              <a:gd name="T105" fmla="*/ 138 h 287"/>
                              <a:gd name="T106" fmla="*/ 262 w 305"/>
                              <a:gd name="T107" fmla="*/ 123 h 287"/>
                              <a:gd name="T108" fmla="*/ 253 w 305"/>
                              <a:gd name="T109" fmla="*/ 107 h 2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305" h="287">
                                <a:moveTo>
                                  <a:pt x="242" y="86"/>
                                </a:moveTo>
                                <a:lnTo>
                                  <a:pt x="156" y="130"/>
                                </a:lnTo>
                                <a:lnTo>
                                  <a:pt x="158" y="134"/>
                                </a:lnTo>
                                <a:lnTo>
                                  <a:pt x="160" y="136"/>
                                </a:lnTo>
                                <a:lnTo>
                                  <a:pt x="161" y="138"/>
                                </a:lnTo>
                                <a:lnTo>
                                  <a:pt x="162" y="140"/>
                                </a:lnTo>
                                <a:lnTo>
                                  <a:pt x="164" y="142"/>
                                </a:lnTo>
                                <a:lnTo>
                                  <a:pt x="165" y="144"/>
                                </a:lnTo>
                                <a:lnTo>
                                  <a:pt x="167" y="146"/>
                                </a:lnTo>
                                <a:lnTo>
                                  <a:pt x="169" y="147"/>
                                </a:lnTo>
                                <a:lnTo>
                                  <a:pt x="170" y="150"/>
                                </a:lnTo>
                                <a:lnTo>
                                  <a:pt x="172" y="151"/>
                                </a:lnTo>
                                <a:lnTo>
                                  <a:pt x="174" y="152"/>
                                </a:lnTo>
                                <a:lnTo>
                                  <a:pt x="176" y="153"/>
                                </a:lnTo>
                                <a:lnTo>
                                  <a:pt x="177" y="154"/>
                                </a:lnTo>
                                <a:lnTo>
                                  <a:pt x="179" y="155"/>
                                </a:lnTo>
                                <a:lnTo>
                                  <a:pt x="181" y="155"/>
                                </a:lnTo>
                                <a:lnTo>
                                  <a:pt x="183" y="156"/>
                                </a:lnTo>
                                <a:lnTo>
                                  <a:pt x="187" y="156"/>
                                </a:lnTo>
                                <a:lnTo>
                                  <a:pt x="189" y="157"/>
                                </a:lnTo>
                                <a:lnTo>
                                  <a:pt x="191" y="157"/>
                                </a:lnTo>
                                <a:lnTo>
                                  <a:pt x="193" y="157"/>
                                </a:lnTo>
                                <a:lnTo>
                                  <a:pt x="196" y="157"/>
                                </a:lnTo>
                                <a:lnTo>
                                  <a:pt x="198" y="157"/>
                                </a:lnTo>
                                <a:lnTo>
                                  <a:pt x="201" y="156"/>
                                </a:lnTo>
                                <a:lnTo>
                                  <a:pt x="203" y="156"/>
                                </a:lnTo>
                                <a:lnTo>
                                  <a:pt x="206" y="155"/>
                                </a:lnTo>
                                <a:lnTo>
                                  <a:pt x="208" y="155"/>
                                </a:lnTo>
                                <a:lnTo>
                                  <a:pt x="211" y="155"/>
                                </a:lnTo>
                                <a:lnTo>
                                  <a:pt x="214" y="154"/>
                                </a:lnTo>
                                <a:lnTo>
                                  <a:pt x="216" y="153"/>
                                </a:lnTo>
                                <a:lnTo>
                                  <a:pt x="221" y="152"/>
                                </a:lnTo>
                                <a:lnTo>
                                  <a:pt x="223" y="151"/>
                                </a:lnTo>
                                <a:lnTo>
                                  <a:pt x="227" y="150"/>
                                </a:lnTo>
                                <a:lnTo>
                                  <a:pt x="230" y="149"/>
                                </a:lnTo>
                                <a:lnTo>
                                  <a:pt x="233" y="155"/>
                                </a:lnTo>
                                <a:lnTo>
                                  <a:pt x="122" y="210"/>
                                </a:lnTo>
                                <a:lnTo>
                                  <a:pt x="119" y="205"/>
                                </a:lnTo>
                                <a:lnTo>
                                  <a:pt x="123" y="202"/>
                                </a:lnTo>
                                <a:lnTo>
                                  <a:pt x="127" y="200"/>
                                </a:lnTo>
                                <a:lnTo>
                                  <a:pt x="130" y="197"/>
                                </a:lnTo>
                                <a:lnTo>
                                  <a:pt x="133" y="194"/>
                                </a:lnTo>
                                <a:lnTo>
                                  <a:pt x="136" y="191"/>
                                </a:lnTo>
                                <a:lnTo>
                                  <a:pt x="139" y="188"/>
                                </a:lnTo>
                                <a:lnTo>
                                  <a:pt x="141" y="186"/>
                                </a:lnTo>
                                <a:lnTo>
                                  <a:pt x="144" y="182"/>
                                </a:lnTo>
                                <a:lnTo>
                                  <a:pt x="145" y="180"/>
                                </a:lnTo>
                                <a:lnTo>
                                  <a:pt x="146" y="179"/>
                                </a:lnTo>
                                <a:lnTo>
                                  <a:pt x="146" y="177"/>
                                </a:lnTo>
                                <a:lnTo>
                                  <a:pt x="147" y="176"/>
                                </a:lnTo>
                                <a:lnTo>
                                  <a:pt x="150" y="173"/>
                                </a:lnTo>
                                <a:lnTo>
                                  <a:pt x="151" y="171"/>
                                </a:lnTo>
                                <a:lnTo>
                                  <a:pt x="152" y="168"/>
                                </a:lnTo>
                                <a:lnTo>
                                  <a:pt x="152" y="166"/>
                                </a:lnTo>
                                <a:lnTo>
                                  <a:pt x="152" y="163"/>
                                </a:lnTo>
                                <a:lnTo>
                                  <a:pt x="152" y="161"/>
                                </a:lnTo>
                                <a:lnTo>
                                  <a:pt x="152" y="158"/>
                                </a:lnTo>
                                <a:lnTo>
                                  <a:pt x="152" y="155"/>
                                </a:lnTo>
                                <a:lnTo>
                                  <a:pt x="152" y="153"/>
                                </a:lnTo>
                                <a:lnTo>
                                  <a:pt x="151" y="150"/>
                                </a:lnTo>
                                <a:lnTo>
                                  <a:pt x="149" y="146"/>
                                </a:lnTo>
                                <a:lnTo>
                                  <a:pt x="147" y="142"/>
                                </a:lnTo>
                                <a:lnTo>
                                  <a:pt x="146" y="139"/>
                                </a:lnTo>
                                <a:lnTo>
                                  <a:pt x="144" y="136"/>
                                </a:lnTo>
                                <a:lnTo>
                                  <a:pt x="85" y="166"/>
                                </a:lnTo>
                                <a:lnTo>
                                  <a:pt x="81" y="169"/>
                                </a:lnTo>
                                <a:lnTo>
                                  <a:pt x="76" y="170"/>
                                </a:lnTo>
                                <a:lnTo>
                                  <a:pt x="73" y="172"/>
                                </a:lnTo>
                                <a:lnTo>
                                  <a:pt x="70" y="174"/>
                                </a:lnTo>
                                <a:lnTo>
                                  <a:pt x="68" y="175"/>
                                </a:lnTo>
                                <a:lnTo>
                                  <a:pt x="66" y="177"/>
                                </a:lnTo>
                                <a:lnTo>
                                  <a:pt x="65" y="177"/>
                                </a:lnTo>
                                <a:lnTo>
                                  <a:pt x="63" y="179"/>
                                </a:lnTo>
                                <a:lnTo>
                                  <a:pt x="62" y="180"/>
                                </a:lnTo>
                                <a:lnTo>
                                  <a:pt x="62" y="181"/>
                                </a:lnTo>
                                <a:lnTo>
                                  <a:pt x="61" y="182"/>
                                </a:lnTo>
                                <a:lnTo>
                                  <a:pt x="61" y="184"/>
                                </a:lnTo>
                                <a:lnTo>
                                  <a:pt x="61" y="186"/>
                                </a:lnTo>
                                <a:lnTo>
                                  <a:pt x="60" y="187"/>
                                </a:lnTo>
                                <a:lnTo>
                                  <a:pt x="60" y="188"/>
                                </a:lnTo>
                                <a:lnTo>
                                  <a:pt x="60" y="190"/>
                                </a:lnTo>
                                <a:lnTo>
                                  <a:pt x="60" y="191"/>
                                </a:lnTo>
                                <a:lnTo>
                                  <a:pt x="61" y="192"/>
                                </a:lnTo>
                                <a:lnTo>
                                  <a:pt x="61" y="194"/>
                                </a:lnTo>
                                <a:lnTo>
                                  <a:pt x="62" y="196"/>
                                </a:lnTo>
                                <a:lnTo>
                                  <a:pt x="62" y="197"/>
                                </a:lnTo>
                                <a:lnTo>
                                  <a:pt x="63" y="200"/>
                                </a:lnTo>
                                <a:lnTo>
                                  <a:pt x="64" y="202"/>
                                </a:lnTo>
                                <a:lnTo>
                                  <a:pt x="71" y="213"/>
                                </a:lnTo>
                                <a:lnTo>
                                  <a:pt x="73" y="216"/>
                                </a:lnTo>
                                <a:lnTo>
                                  <a:pt x="75" y="221"/>
                                </a:lnTo>
                                <a:lnTo>
                                  <a:pt x="78" y="224"/>
                                </a:lnTo>
                                <a:lnTo>
                                  <a:pt x="80" y="227"/>
                                </a:lnTo>
                                <a:lnTo>
                                  <a:pt x="82" y="230"/>
                                </a:lnTo>
                                <a:lnTo>
                                  <a:pt x="84" y="233"/>
                                </a:lnTo>
                                <a:lnTo>
                                  <a:pt x="87" y="236"/>
                                </a:lnTo>
                                <a:lnTo>
                                  <a:pt x="89" y="238"/>
                                </a:lnTo>
                                <a:lnTo>
                                  <a:pt x="91" y="240"/>
                                </a:lnTo>
                                <a:lnTo>
                                  <a:pt x="94" y="243"/>
                                </a:lnTo>
                                <a:lnTo>
                                  <a:pt x="96" y="244"/>
                                </a:lnTo>
                                <a:lnTo>
                                  <a:pt x="99" y="246"/>
                                </a:lnTo>
                                <a:lnTo>
                                  <a:pt x="101" y="248"/>
                                </a:lnTo>
                                <a:lnTo>
                                  <a:pt x="104" y="250"/>
                                </a:lnTo>
                                <a:lnTo>
                                  <a:pt x="107" y="251"/>
                                </a:lnTo>
                                <a:lnTo>
                                  <a:pt x="110" y="252"/>
                                </a:lnTo>
                                <a:lnTo>
                                  <a:pt x="112" y="255"/>
                                </a:lnTo>
                                <a:lnTo>
                                  <a:pt x="117" y="256"/>
                                </a:lnTo>
                                <a:lnTo>
                                  <a:pt x="119" y="257"/>
                                </a:lnTo>
                                <a:lnTo>
                                  <a:pt x="122" y="257"/>
                                </a:lnTo>
                                <a:lnTo>
                                  <a:pt x="126" y="258"/>
                                </a:lnTo>
                                <a:lnTo>
                                  <a:pt x="129" y="259"/>
                                </a:lnTo>
                                <a:lnTo>
                                  <a:pt x="132" y="259"/>
                                </a:lnTo>
                                <a:lnTo>
                                  <a:pt x="135" y="260"/>
                                </a:lnTo>
                                <a:lnTo>
                                  <a:pt x="139" y="260"/>
                                </a:lnTo>
                                <a:lnTo>
                                  <a:pt x="142" y="260"/>
                                </a:lnTo>
                                <a:lnTo>
                                  <a:pt x="146" y="260"/>
                                </a:lnTo>
                                <a:lnTo>
                                  <a:pt x="150" y="259"/>
                                </a:lnTo>
                                <a:lnTo>
                                  <a:pt x="154" y="259"/>
                                </a:lnTo>
                                <a:lnTo>
                                  <a:pt x="158" y="258"/>
                                </a:lnTo>
                                <a:lnTo>
                                  <a:pt x="162" y="258"/>
                                </a:lnTo>
                                <a:lnTo>
                                  <a:pt x="166" y="257"/>
                                </a:lnTo>
                                <a:lnTo>
                                  <a:pt x="168" y="263"/>
                                </a:lnTo>
                                <a:lnTo>
                                  <a:pt x="96" y="287"/>
                                </a:lnTo>
                                <a:lnTo>
                                  <a:pt x="0" y="109"/>
                                </a:lnTo>
                                <a:lnTo>
                                  <a:pt x="7" y="106"/>
                                </a:lnTo>
                                <a:lnTo>
                                  <a:pt x="10" y="114"/>
                                </a:lnTo>
                                <a:lnTo>
                                  <a:pt x="11" y="116"/>
                                </a:lnTo>
                                <a:lnTo>
                                  <a:pt x="12" y="118"/>
                                </a:lnTo>
                                <a:lnTo>
                                  <a:pt x="14" y="119"/>
                                </a:lnTo>
                                <a:lnTo>
                                  <a:pt x="15" y="121"/>
                                </a:lnTo>
                                <a:lnTo>
                                  <a:pt x="17" y="123"/>
                                </a:lnTo>
                                <a:lnTo>
                                  <a:pt x="18" y="124"/>
                                </a:lnTo>
                                <a:lnTo>
                                  <a:pt x="19" y="125"/>
                                </a:lnTo>
                                <a:lnTo>
                                  <a:pt x="21" y="126"/>
                                </a:lnTo>
                                <a:lnTo>
                                  <a:pt x="22" y="127"/>
                                </a:lnTo>
                                <a:lnTo>
                                  <a:pt x="23" y="127"/>
                                </a:lnTo>
                                <a:lnTo>
                                  <a:pt x="24" y="127"/>
                                </a:lnTo>
                                <a:lnTo>
                                  <a:pt x="26" y="128"/>
                                </a:lnTo>
                                <a:lnTo>
                                  <a:pt x="27" y="128"/>
                                </a:lnTo>
                                <a:lnTo>
                                  <a:pt x="28" y="128"/>
                                </a:lnTo>
                                <a:lnTo>
                                  <a:pt x="30" y="128"/>
                                </a:lnTo>
                                <a:lnTo>
                                  <a:pt x="31" y="128"/>
                                </a:lnTo>
                                <a:lnTo>
                                  <a:pt x="33" y="128"/>
                                </a:lnTo>
                                <a:lnTo>
                                  <a:pt x="34" y="127"/>
                                </a:lnTo>
                                <a:lnTo>
                                  <a:pt x="36" y="127"/>
                                </a:lnTo>
                                <a:lnTo>
                                  <a:pt x="39" y="126"/>
                                </a:lnTo>
                                <a:lnTo>
                                  <a:pt x="42" y="125"/>
                                </a:lnTo>
                                <a:lnTo>
                                  <a:pt x="45" y="123"/>
                                </a:lnTo>
                                <a:lnTo>
                                  <a:pt x="49" y="122"/>
                                </a:lnTo>
                                <a:lnTo>
                                  <a:pt x="52" y="120"/>
                                </a:lnTo>
                                <a:lnTo>
                                  <a:pt x="192" y="49"/>
                                </a:lnTo>
                                <a:lnTo>
                                  <a:pt x="195" y="47"/>
                                </a:lnTo>
                                <a:lnTo>
                                  <a:pt x="198" y="46"/>
                                </a:lnTo>
                                <a:lnTo>
                                  <a:pt x="201" y="44"/>
                                </a:lnTo>
                                <a:lnTo>
                                  <a:pt x="203" y="43"/>
                                </a:lnTo>
                                <a:lnTo>
                                  <a:pt x="207" y="40"/>
                                </a:lnTo>
                                <a:lnTo>
                                  <a:pt x="208" y="38"/>
                                </a:lnTo>
                                <a:lnTo>
                                  <a:pt x="209" y="37"/>
                                </a:lnTo>
                                <a:lnTo>
                                  <a:pt x="211" y="36"/>
                                </a:lnTo>
                                <a:lnTo>
                                  <a:pt x="211" y="35"/>
                                </a:lnTo>
                                <a:lnTo>
                                  <a:pt x="212" y="33"/>
                                </a:lnTo>
                                <a:lnTo>
                                  <a:pt x="213" y="31"/>
                                </a:lnTo>
                                <a:lnTo>
                                  <a:pt x="213" y="30"/>
                                </a:lnTo>
                                <a:lnTo>
                                  <a:pt x="214" y="29"/>
                                </a:lnTo>
                                <a:lnTo>
                                  <a:pt x="214" y="26"/>
                                </a:lnTo>
                                <a:lnTo>
                                  <a:pt x="214" y="24"/>
                                </a:lnTo>
                                <a:lnTo>
                                  <a:pt x="214" y="22"/>
                                </a:lnTo>
                                <a:lnTo>
                                  <a:pt x="213" y="20"/>
                                </a:lnTo>
                                <a:lnTo>
                                  <a:pt x="213" y="18"/>
                                </a:lnTo>
                                <a:lnTo>
                                  <a:pt x="212" y="16"/>
                                </a:lnTo>
                                <a:lnTo>
                                  <a:pt x="211" y="13"/>
                                </a:lnTo>
                                <a:lnTo>
                                  <a:pt x="210" y="11"/>
                                </a:lnTo>
                                <a:lnTo>
                                  <a:pt x="206" y="3"/>
                                </a:lnTo>
                                <a:lnTo>
                                  <a:pt x="211" y="0"/>
                                </a:lnTo>
                                <a:lnTo>
                                  <a:pt x="305" y="173"/>
                                </a:lnTo>
                                <a:lnTo>
                                  <a:pt x="242" y="206"/>
                                </a:lnTo>
                                <a:lnTo>
                                  <a:pt x="239" y="200"/>
                                </a:lnTo>
                                <a:lnTo>
                                  <a:pt x="242" y="198"/>
                                </a:lnTo>
                                <a:lnTo>
                                  <a:pt x="244" y="196"/>
                                </a:lnTo>
                                <a:lnTo>
                                  <a:pt x="246" y="194"/>
                                </a:lnTo>
                                <a:lnTo>
                                  <a:pt x="248" y="193"/>
                                </a:lnTo>
                                <a:lnTo>
                                  <a:pt x="251" y="190"/>
                                </a:lnTo>
                                <a:lnTo>
                                  <a:pt x="252" y="189"/>
                                </a:lnTo>
                                <a:lnTo>
                                  <a:pt x="254" y="187"/>
                                </a:lnTo>
                                <a:lnTo>
                                  <a:pt x="257" y="185"/>
                                </a:lnTo>
                                <a:lnTo>
                                  <a:pt x="258" y="182"/>
                                </a:lnTo>
                                <a:lnTo>
                                  <a:pt x="260" y="181"/>
                                </a:lnTo>
                                <a:lnTo>
                                  <a:pt x="261" y="179"/>
                                </a:lnTo>
                                <a:lnTo>
                                  <a:pt x="262" y="177"/>
                                </a:lnTo>
                                <a:lnTo>
                                  <a:pt x="263" y="175"/>
                                </a:lnTo>
                                <a:lnTo>
                                  <a:pt x="264" y="174"/>
                                </a:lnTo>
                                <a:lnTo>
                                  <a:pt x="265" y="172"/>
                                </a:lnTo>
                                <a:lnTo>
                                  <a:pt x="266" y="170"/>
                                </a:lnTo>
                                <a:lnTo>
                                  <a:pt x="267" y="169"/>
                                </a:lnTo>
                                <a:lnTo>
                                  <a:pt x="267" y="167"/>
                                </a:lnTo>
                                <a:lnTo>
                                  <a:pt x="267" y="166"/>
                                </a:lnTo>
                                <a:lnTo>
                                  <a:pt x="268" y="164"/>
                                </a:lnTo>
                                <a:lnTo>
                                  <a:pt x="268" y="162"/>
                                </a:lnTo>
                                <a:lnTo>
                                  <a:pt x="269" y="161"/>
                                </a:lnTo>
                                <a:lnTo>
                                  <a:pt x="269" y="158"/>
                                </a:lnTo>
                                <a:lnTo>
                                  <a:pt x="269" y="157"/>
                                </a:lnTo>
                                <a:lnTo>
                                  <a:pt x="269" y="155"/>
                                </a:lnTo>
                                <a:lnTo>
                                  <a:pt x="269" y="153"/>
                                </a:lnTo>
                                <a:lnTo>
                                  <a:pt x="269" y="151"/>
                                </a:lnTo>
                                <a:lnTo>
                                  <a:pt x="269" y="149"/>
                                </a:lnTo>
                                <a:lnTo>
                                  <a:pt x="269" y="146"/>
                                </a:lnTo>
                                <a:lnTo>
                                  <a:pt x="269" y="144"/>
                                </a:lnTo>
                                <a:lnTo>
                                  <a:pt x="269" y="142"/>
                                </a:lnTo>
                                <a:lnTo>
                                  <a:pt x="268" y="140"/>
                                </a:lnTo>
                                <a:lnTo>
                                  <a:pt x="268" y="138"/>
                                </a:lnTo>
                                <a:lnTo>
                                  <a:pt x="267" y="135"/>
                                </a:lnTo>
                                <a:lnTo>
                                  <a:pt x="266" y="131"/>
                                </a:lnTo>
                                <a:lnTo>
                                  <a:pt x="264" y="127"/>
                                </a:lnTo>
                                <a:lnTo>
                                  <a:pt x="262" y="123"/>
                                </a:lnTo>
                                <a:lnTo>
                                  <a:pt x="260" y="118"/>
                                </a:lnTo>
                                <a:lnTo>
                                  <a:pt x="257" y="112"/>
                                </a:lnTo>
                                <a:lnTo>
                                  <a:pt x="256" y="110"/>
                                </a:lnTo>
                                <a:lnTo>
                                  <a:pt x="253" y="107"/>
                                </a:lnTo>
                                <a:lnTo>
                                  <a:pt x="242" y="8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7" name="Freeform 55"/>
                        <wps:cNvSpPr>
                          <a:spLocks/>
                        </wps:cNvSpPr>
                        <wps:spPr bwMode="auto">
                          <a:xfrm>
                            <a:off x="7634" y="4329"/>
                            <a:ext cx="203" cy="172"/>
                          </a:xfrm>
                          <a:custGeom>
                            <a:avLst/>
                            <a:gdLst>
                              <a:gd name="T0" fmla="*/ 270 w 276"/>
                              <a:gd name="T1" fmla="*/ 236 h 236"/>
                              <a:gd name="T2" fmla="*/ 269 w 276"/>
                              <a:gd name="T3" fmla="*/ 233 h 236"/>
                              <a:gd name="T4" fmla="*/ 267 w 276"/>
                              <a:gd name="T5" fmla="*/ 229 h 236"/>
                              <a:gd name="T6" fmla="*/ 265 w 276"/>
                              <a:gd name="T7" fmla="*/ 227 h 236"/>
                              <a:gd name="T8" fmla="*/ 262 w 276"/>
                              <a:gd name="T9" fmla="*/ 225 h 236"/>
                              <a:gd name="T10" fmla="*/ 260 w 276"/>
                              <a:gd name="T11" fmla="*/ 223 h 236"/>
                              <a:gd name="T12" fmla="*/ 256 w 276"/>
                              <a:gd name="T13" fmla="*/ 221 h 236"/>
                              <a:gd name="T14" fmla="*/ 253 w 276"/>
                              <a:gd name="T15" fmla="*/ 220 h 236"/>
                              <a:gd name="T16" fmla="*/ 249 w 276"/>
                              <a:gd name="T17" fmla="*/ 218 h 236"/>
                              <a:gd name="T18" fmla="*/ 242 w 276"/>
                              <a:gd name="T19" fmla="*/ 216 h 236"/>
                              <a:gd name="T20" fmla="*/ 232 w 276"/>
                              <a:gd name="T21" fmla="*/ 215 h 236"/>
                              <a:gd name="T22" fmla="*/ 219 w 276"/>
                              <a:gd name="T23" fmla="*/ 213 h 236"/>
                              <a:gd name="T24" fmla="*/ 207 w 276"/>
                              <a:gd name="T25" fmla="*/ 212 h 236"/>
                              <a:gd name="T26" fmla="*/ 3 w 276"/>
                              <a:gd name="T27" fmla="*/ 199 h 236"/>
                              <a:gd name="T28" fmla="*/ 150 w 276"/>
                              <a:gd name="T29" fmla="*/ 54 h 236"/>
                              <a:gd name="T30" fmla="*/ 157 w 276"/>
                              <a:gd name="T31" fmla="*/ 48 h 236"/>
                              <a:gd name="T32" fmla="*/ 167 w 276"/>
                              <a:gd name="T33" fmla="*/ 38 h 236"/>
                              <a:gd name="T34" fmla="*/ 175 w 276"/>
                              <a:gd name="T35" fmla="*/ 30 h 236"/>
                              <a:gd name="T36" fmla="*/ 179 w 276"/>
                              <a:gd name="T37" fmla="*/ 25 h 236"/>
                              <a:gd name="T38" fmla="*/ 183 w 276"/>
                              <a:gd name="T39" fmla="*/ 21 h 236"/>
                              <a:gd name="T40" fmla="*/ 184 w 276"/>
                              <a:gd name="T41" fmla="*/ 16 h 236"/>
                              <a:gd name="T42" fmla="*/ 184 w 276"/>
                              <a:gd name="T43" fmla="*/ 13 h 236"/>
                              <a:gd name="T44" fmla="*/ 184 w 276"/>
                              <a:gd name="T45" fmla="*/ 10 h 236"/>
                              <a:gd name="T46" fmla="*/ 183 w 276"/>
                              <a:gd name="T47" fmla="*/ 7 h 236"/>
                              <a:gd name="T48" fmla="*/ 183 w 276"/>
                              <a:gd name="T49" fmla="*/ 4 h 236"/>
                              <a:gd name="T50" fmla="*/ 188 w 276"/>
                              <a:gd name="T51" fmla="*/ 0 h 236"/>
                              <a:gd name="T52" fmla="*/ 222 w 276"/>
                              <a:gd name="T53" fmla="*/ 107 h 236"/>
                              <a:gd name="T54" fmla="*/ 220 w 276"/>
                              <a:gd name="T55" fmla="*/ 102 h 236"/>
                              <a:gd name="T56" fmla="*/ 219 w 276"/>
                              <a:gd name="T57" fmla="*/ 99 h 236"/>
                              <a:gd name="T58" fmla="*/ 217 w 276"/>
                              <a:gd name="T59" fmla="*/ 95 h 236"/>
                              <a:gd name="T60" fmla="*/ 213 w 276"/>
                              <a:gd name="T61" fmla="*/ 91 h 236"/>
                              <a:gd name="T62" fmla="*/ 210 w 276"/>
                              <a:gd name="T63" fmla="*/ 87 h 236"/>
                              <a:gd name="T64" fmla="*/ 208 w 276"/>
                              <a:gd name="T65" fmla="*/ 85 h 236"/>
                              <a:gd name="T66" fmla="*/ 206 w 276"/>
                              <a:gd name="T67" fmla="*/ 84 h 236"/>
                              <a:gd name="T68" fmla="*/ 204 w 276"/>
                              <a:gd name="T69" fmla="*/ 84 h 236"/>
                              <a:gd name="T70" fmla="*/ 202 w 276"/>
                              <a:gd name="T71" fmla="*/ 84 h 236"/>
                              <a:gd name="T72" fmla="*/ 199 w 276"/>
                              <a:gd name="T73" fmla="*/ 85 h 236"/>
                              <a:gd name="T74" fmla="*/ 196 w 276"/>
                              <a:gd name="T75" fmla="*/ 87 h 236"/>
                              <a:gd name="T76" fmla="*/ 192 w 276"/>
                              <a:gd name="T77" fmla="*/ 91 h 236"/>
                              <a:gd name="T78" fmla="*/ 183 w 276"/>
                              <a:gd name="T79" fmla="*/ 99 h 236"/>
                              <a:gd name="T80" fmla="*/ 82 w 276"/>
                              <a:gd name="T81" fmla="*/ 192 h 236"/>
                              <a:gd name="T82" fmla="*/ 203 w 276"/>
                              <a:gd name="T83" fmla="*/ 200 h 236"/>
                              <a:gd name="T84" fmla="*/ 214 w 276"/>
                              <a:gd name="T85" fmla="*/ 200 h 236"/>
                              <a:gd name="T86" fmla="*/ 225 w 276"/>
                              <a:gd name="T87" fmla="*/ 201 h 236"/>
                              <a:gd name="T88" fmla="*/ 229 w 276"/>
                              <a:gd name="T89" fmla="*/ 200 h 236"/>
                              <a:gd name="T90" fmla="*/ 232 w 276"/>
                              <a:gd name="T91" fmla="*/ 200 h 236"/>
                              <a:gd name="T92" fmla="*/ 236 w 276"/>
                              <a:gd name="T93" fmla="*/ 198 h 236"/>
                              <a:gd name="T94" fmla="*/ 239 w 276"/>
                              <a:gd name="T95" fmla="*/ 198 h 236"/>
                              <a:gd name="T96" fmla="*/ 241 w 276"/>
                              <a:gd name="T97" fmla="*/ 197 h 236"/>
                              <a:gd name="T98" fmla="*/ 243 w 276"/>
                              <a:gd name="T99" fmla="*/ 194 h 236"/>
                              <a:gd name="T100" fmla="*/ 244 w 276"/>
                              <a:gd name="T101" fmla="*/ 192 h 236"/>
                              <a:gd name="T102" fmla="*/ 245 w 276"/>
                              <a:gd name="T103" fmla="*/ 190 h 236"/>
                              <a:gd name="T104" fmla="*/ 246 w 276"/>
                              <a:gd name="T105" fmla="*/ 188 h 236"/>
                              <a:gd name="T106" fmla="*/ 247 w 276"/>
                              <a:gd name="T107" fmla="*/ 185 h 236"/>
                              <a:gd name="T108" fmla="*/ 247 w 276"/>
                              <a:gd name="T109" fmla="*/ 183 h 236"/>
                              <a:gd name="T110" fmla="*/ 247 w 276"/>
                              <a:gd name="T111" fmla="*/ 179 h 236"/>
                              <a:gd name="T112" fmla="*/ 246 w 276"/>
                              <a:gd name="T113" fmla="*/ 174 h 236"/>
                              <a:gd name="T114" fmla="*/ 244 w 276"/>
                              <a:gd name="T115" fmla="*/ 169 h 236"/>
                              <a:gd name="T116" fmla="*/ 243 w 276"/>
                              <a:gd name="T117" fmla="*/ 164 h 236"/>
                              <a:gd name="T118" fmla="*/ 276 w 276"/>
                              <a:gd name="T119" fmla="*/ 233 h 2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276" h="236">
                                <a:moveTo>
                                  <a:pt x="276" y="233"/>
                                </a:moveTo>
                                <a:lnTo>
                                  <a:pt x="270" y="236"/>
                                </a:lnTo>
                                <a:lnTo>
                                  <a:pt x="270" y="234"/>
                                </a:lnTo>
                                <a:lnTo>
                                  <a:pt x="269" y="233"/>
                                </a:lnTo>
                                <a:lnTo>
                                  <a:pt x="268" y="232"/>
                                </a:lnTo>
                                <a:lnTo>
                                  <a:pt x="267" y="229"/>
                                </a:lnTo>
                                <a:lnTo>
                                  <a:pt x="265" y="228"/>
                                </a:lnTo>
                                <a:lnTo>
                                  <a:pt x="265" y="227"/>
                                </a:lnTo>
                                <a:lnTo>
                                  <a:pt x="263" y="226"/>
                                </a:lnTo>
                                <a:lnTo>
                                  <a:pt x="262" y="225"/>
                                </a:lnTo>
                                <a:lnTo>
                                  <a:pt x="261" y="224"/>
                                </a:lnTo>
                                <a:lnTo>
                                  <a:pt x="260" y="223"/>
                                </a:lnTo>
                                <a:lnTo>
                                  <a:pt x="258" y="222"/>
                                </a:lnTo>
                                <a:lnTo>
                                  <a:pt x="256" y="221"/>
                                </a:lnTo>
                                <a:lnTo>
                                  <a:pt x="255" y="220"/>
                                </a:lnTo>
                                <a:lnTo>
                                  <a:pt x="253" y="220"/>
                                </a:lnTo>
                                <a:lnTo>
                                  <a:pt x="250" y="219"/>
                                </a:lnTo>
                                <a:lnTo>
                                  <a:pt x="249" y="218"/>
                                </a:lnTo>
                                <a:lnTo>
                                  <a:pt x="246" y="217"/>
                                </a:lnTo>
                                <a:lnTo>
                                  <a:pt x="242" y="216"/>
                                </a:lnTo>
                                <a:lnTo>
                                  <a:pt x="237" y="216"/>
                                </a:lnTo>
                                <a:lnTo>
                                  <a:pt x="232" y="215"/>
                                </a:lnTo>
                                <a:lnTo>
                                  <a:pt x="226" y="214"/>
                                </a:lnTo>
                                <a:lnTo>
                                  <a:pt x="219" y="213"/>
                                </a:lnTo>
                                <a:lnTo>
                                  <a:pt x="211" y="213"/>
                                </a:lnTo>
                                <a:lnTo>
                                  <a:pt x="207" y="212"/>
                                </a:lnTo>
                                <a:lnTo>
                                  <a:pt x="202" y="212"/>
                                </a:lnTo>
                                <a:lnTo>
                                  <a:pt x="3" y="199"/>
                                </a:lnTo>
                                <a:lnTo>
                                  <a:pt x="0" y="193"/>
                                </a:lnTo>
                                <a:lnTo>
                                  <a:pt x="150" y="54"/>
                                </a:lnTo>
                                <a:lnTo>
                                  <a:pt x="154" y="51"/>
                                </a:lnTo>
                                <a:lnTo>
                                  <a:pt x="157" y="48"/>
                                </a:lnTo>
                                <a:lnTo>
                                  <a:pt x="162" y="43"/>
                                </a:lnTo>
                                <a:lnTo>
                                  <a:pt x="167" y="38"/>
                                </a:lnTo>
                                <a:lnTo>
                                  <a:pt x="171" y="34"/>
                                </a:lnTo>
                                <a:lnTo>
                                  <a:pt x="175" y="30"/>
                                </a:lnTo>
                                <a:lnTo>
                                  <a:pt x="178" y="27"/>
                                </a:lnTo>
                                <a:lnTo>
                                  <a:pt x="179" y="25"/>
                                </a:lnTo>
                                <a:lnTo>
                                  <a:pt x="182" y="23"/>
                                </a:lnTo>
                                <a:lnTo>
                                  <a:pt x="183" y="21"/>
                                </a:lnTo>
                                <a:lnTo>
                                  <a:pt x="183" y="18"/>
                                </a:lnTo>
                                <a:lnTo>
                                  <a:pt x="184" y="16"/>
                                </a:lnTo>
                                <a:lnTo>
                                  <a:pt x="184" y="14"/>
                                </a:lnTo>
                                <a:lnTo>
                                  <a:pt x="184" y="13"/>
                                </a:lnTo>
                                <a:lnTo>
                                  <a:pt x="184" y="11"/>
                                </a:lnTo>
                                <a:lnTo>
                                  <a:pt x="184" y="10"/>
                                </a:lnTo>
                                <a:lnTo>
                                  <a:pt x="184" y="9"/>
                                </a:lnTo>
                                <a:lnTo>
                                  <a:pt x="183" y="7"/>
                                </a:lnTo>
                                <a:lnTo>
                                  <a:pt x="183" y="6"/>
                                </a:lnTo>
                                <a:lnTo>
                                  <a:pt x="183" y="4"/>
                                </a:lnTo>
                                <a:lnTo>
                                  <a:pt x="182" y="2"/>
                                </a:lnTo>
                                <a:lnTo>
                                  <a:pt x="188" y="0"/>
                                </a:lnTo>
                                <a:lnTo>
                                  <a:pt x="228" y="105"/>
                                </a:lnTo>
                                <a:lnTo>
                                  <a:pt x="222" y="107"/>
                                </a:lnTo>
                                <a:lnTo>
                                  <a:pt x="221" y="104"/>
                                </a:lnTo>
                                <a:lnTo>
                                  <a:pt x="220" y="102"/>
                                </a:lnTo>
                                <a:lnTo>
                                  <a:pt x="220" y="101"/>
                                </a:lnTo>
                                <a:lnTo>
                                  <a:pt x="219" y="99"/>
                                </a:lnTo>
                                <a:lnTo>
                                  <a:pt x="218" y="98"/>
                                </a:lnTo>
                                <a:lnTo>
                                  <a:pt x="217" y="95"/>
                                </a:lnTo>
                                <a:lnTo>
                                  <a:pt x="214" y="93"/>
                                </a:lnTo>
                                <a:lnTo>
                                  <a:pt x="213" y="91"/>
                                </a:lnTo>
                                <a:lnTo>
                                  <a:pt x="212" y="88"/>
                                </a:lnTo>
                                <a:lnTo>
                                  <a:pt x="210" y="87"/>
                                </a:lnTo>
                                <a:lnTo>
                                  <a:pt x="209" y="86"/>
                                </a:lnTo>
                                <a:lnTo>
                                  <a:pt x="208" y="85"/>
                                </a:lnTo>
                                <a:lnTo>
                                  <a:pt x="207" y="84"/>
                                </a:lnTo>
                                <a:lnTo>
                                  <a:pt x="206" y="84"/>
                                </a:lnTo>
                                <a:lnTo>
                                  <a:pt x="205" y="84"/>
                                </a:lnTo>
                                <a:lnTo>
                                  <a:pt x="204" y="84"/>
                                </a:lnTo>
                                <a:lnTo>
                                  <a:pt x="203" y="84"/>
                                </a:lnTo>
                                <a:lnTo>
                                  <a:pt x="202" y="84"/>
                                </a:lnTo>
                                <a:lnTo>
                                  <a:pt x="201" y="84"/>
                                </a:lnTo>
                                <a:lnTo>
                                  <a:pt x="199" y="85"/>
                                </a:lnTo>
                                <a:lnTo>
                                  <a:pt x="198" y="86"/>
                                </a:lnTo>
                                <a:lnTo>
                                  <a:pt x="196" y="87"/>
                                </a:lnTo>
                                <a:lnTo>
                                  <a:pt x="194" y="88"/>
                                </a:lnTo>
                                <a:lnTo>
                                  <a:pt x="192" y="91"/>
                                </a:lnTo>
                                <a:lnTo>
                                  <a:pt x="188" y="95"/>
                                </a:lnTo>
                                <a:lnTo>
                                  <a:pt x="183" y="99"/>
                                </a:lnTo>
                                <a:lnTo>
                                  <a:pt x="175" y="105"/>
                                </a:lnTo>
                                <a:lnTo>
                                  <a:pt x="82" y="192"/>
                                </a:lnTo>
                                <a:lnTo>
                                  <a:pt x="198" y="200"/>
                                </a:lnTo>
                                <a:lnTo>
                                  <a:pt x="203" y="200"/>
                                </a:lnTo>
                                <a:lnTo>
                                  <a:pt x="207" y="200"/>
                                </a:lnTo>
                                <a:lnTo>
                                  <a:pt x="214" y="200"/>
                                </a:lnTo>
                                <a:lnTo>
                                  <a:pt x="221" y="201"/>
                                </a:lnTo>
                                <a:lnTo>
                                  <a:pt x="225" y="201"/>
                                </a:lnTo>
                                <a:lnTo>
                                  <a:pt x="227" y="200"/>
                                </a:lnTo>
                                <a:lnTo>
                                  <a:pt x="229" y="200"/>
                                </a:lnTo>
                                <a:lnTo>
                                  <a:pt x="230" y="200"/>
                                </a:lnTo>
                                <a:lnTo>
                                  <a:pt x="232" y="200"/>
                                </a:lnTo>
                                <a:lnTo>
                                  <a:pt x="234" y="199"/>
                                </a:lnTo>
                                <a:lnTo>
                                  <a:pt x="236" y="198"/>
                                </a:lnTo>
                                <a:lnTo>
                                  <a:pt x="238" y="198"/>
                                </a:lnTo>
                                <a:lnTo>
                                  <a:pt x="239" y="198"/>
                                </a:lnTo>
                                <a:lnTo>
                                  <a:pt x="240" y="197"/>
                                </a:lnTo>
                                <a:lnTo>
                                  <a:pt x="241" y="197"/>
                                </a:lnTo>
                                <a:lnTo>
                                  <a:pt x="242" y="195"/>
                                </a:lnTo>
                                <a:lnTo>
                                  <a:pt x="243" y="194"/>
                                </a:lnTo>
                                <a:lnTo>
                                  <a:pt x="243" y="193"/>
                                </a:lnTo>
                                <a:lnTo>
                                  <a:pt x="244" y="192"/>
                                </a:lnTo>
                                <a:lnTo>
                                  <a:pt x="244" y="191"/>
                                </a:lnTo>
                                <a:lnTo>
                                  <a:pt x="245" y="190"/>
                                </a:lnTo>
                                <a:lnTo>
                                  <a:pt x="246" y="189"/>
                                </a:lnTo>
                                <a:lnTo>
                                  <a:pt x="246" y="188"/>
                                </a:lnTo>
                                <a:lnTo>
                                  <a:pt x="246" y="187"/>
                                </a:lnTo>
                                <a:lnTo>
                                  <a:pt x="247" y="185"/>
                                </a:lnTo>
                                <a:lnTo>
                                  <a:pt x="247" y="184"/>
                                </a:lnTo>
                                <a:lnTo>
                                  <a:pt x="247" y="183"/>
                                </a:lnTo>
                                <a:lnTo>
                                  <a:pt x="247" y="181"/>
                                </a:lnTo>
                                <a:lnTo>
                                  <a:pt x="247" y="179"/>
                                </a:lnTo>
                                <a:lnTo>
                                  <a:pt x="246" y="177"/>
                                </a:lnTo>
                                <a:lnTo>
                                  <a:pt x="246" y="174"/>
                                </a:lnTo>
                                <a:lnTo>
                                  <a:pt x="245" y="172"/>
                                </a:lnTo>
                                <a:lnTo>
                                  <a:pt x="244" y="169"/>
                                </a:lnTo>
                                <a:lnTo>
                                  <a:pt x="244" y="166"/>
                                </a:lnTo>
                                <a:lnTo>
                                  <a:pt x="243" y="164"/>
                                </a:lnTo>
                                <a:lnTo>
                                  <a:pt x="249" y="162"/>
                                </a:lnTo>
                                <a:lnTo>
                                  <a:pt x="276" y="23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8" name="Freeform 56"/>
                        <wps:cNvSpPr>
                          <a:spLocks noEditPoints="1"/>
                        </wps:cNvSpPr>
                        <wps:spPr bwMode="auto">
                          <a:xfrm>
                            <a:off x="7680" y="4545"/>
                            <a:ext cx="187" cy="182"/>
                          </a:xfrm>
                          <a:custGeom>
                            <a:avLst/>
                            <a:gdLst>
                              <a:gd name="T0" fmla="*/ 250 w 251"/>
                              <a:gd name="T1" fmla="*/ 116 h 248"/>
                              <a:gd name="T2" fmla="*/ 251 w 251"/>
                              <a:gd name="T3" fmla="*/ 137 h 248"/>
                              <a:gd name="T4" fmla="*/ 249 w 251"/>
                              <a:gd name="T5" fmla="*/ 158 h 248"/>
                              <a:gd name="T6" fmla="*/ 242 w 251"/>
                              <a:gd name="T7" fmla="*/ 177 h 248"/>
                              <a:gd name="T8" fmla="*/ 232 w 251"/>
                              <a:gd name="T9" fmla="*/ 196 h 248"/>
                              <a:gd name="T10" fmla="*/ 219 w 251"/>
                              <a:gd name="T11" fmla="*/ 212 h 248"/>
                              <a:gd name="T12" fmla="*/ 202 w 251"/>
                              <a:gd name="T13" fmla="*/ 226 h 248"/>
                              <a:gd name="T14" fmla="*/ 184 w 251"/>
                              <a:gd name="T15" fmla="*/ 235 h 248"/>
                              <a:gd name="T16" fmla="*/ 163 w 251"/>
                              <a:gd name="T17" fmla="*/ 243 h 248"/>
                              <a:gd name="T18" fmla="*/ 129 w 251"/>
                              <a:gd name="T19" fmla="*/ 248 h 248"/>
                              <a:gd name="T20" fmla="*/ 103 w 251"/>
                              <a:gd name="T21" fmla="*/ 246 h 248"/>
                              <a:gd name="T22" fmla="*/ 85 w 251"/>
                              <a:gd name="T23" fmla="*/ 242 h 248"/>
                              <a:gd name="T24" fmla="*/ 66 w 251"/>
                              <a:gd name="T25" fmla="*/ 234 h 248"/>
                              <a:gd name="T26" fmla="*/ 46 w 251"/>
                              <a:gd name="T27" fmla="*/ 221 h 248"/>
                              <a:gd name="T28" fmla="*/ 29 w 251"/>
                              <a:gd name="T29" fmla="*/ 204 h 248"/>
                              <a:gd name="T30" fmla="*/ 16 w 251"/>
                              <a:gd name="T31" fmla="*/ 183 h 248"/>
                              <a:gd name="T32" fmla="*/ 8 w 251"/>
                              <a:gd name="T33" fmla="*/ 160 h 248"/>
                              <a:gd name="T34" fmla="*/ 2 w 251"/>
                              <a:gd name="T35" fmla="*/ 134 h 248"/>
                              <a:gd name="T36" fmla="*/ 1 w 251"/>
                              <a:gd name="T37" fmla="*/ 109 h 248"/>
                              <a:gd name="T38" fmla="*/ 5 w 251"/>
                              <a:gd name="T39" fmla="*/ 86 h 248"/>
                              <a:gd name="T40" fmla="*/ 14 w 251"/>
                              <a:gd name="T41" fmla="*/ 65 h 248"/>
                              <a:gd name="T42" fmla="*/ 26 w 251"/>
                              <a:gd name="T43" fmla="*/ 47 h 248"/>
                              <a:gd name="T44" fmla="*/ 40 w 251"/>
                              <a:gd name="T45" fmla="*/ 32 h 248"/>
                              <a:gd name="T46" fmla="*/ 55 w 251"/>
                              <a:gd name="T47" fmla="*/ 22 h 248"/>
                              <a:gd name="T48" fmla="*/ 71 w 251"/>
                              <a:gd name="T49" fmla="*/ 13 h 248"/>
                              <a:gd name="T50" fmla="*/ 101 w 251"/>
                              <a:gd name="T51" fmla="*/ 3 h 248"/>
                              <a:gd name="T52" fmla="*/ 124 w 251"/>
                              <a:gd name="T53" fmla="*/ 0 h 248"/>
                              <a:gd name="T54" fmla="*/ 145 w 251"/>
                              <a:gd name="T55" fmla="*/ 0 h 248"/>
                              <a:gd name="T56" fmla="*/ 165 w 251"/>
                              <a:gd name="T57" fmla="*/ 5 h 248"/>
                              <a:gd name="T58" fmla="*/ 185 w 251"/>
                              <a:gd name="T59" fmla="*/ 14 h 248"/>
                              <a:gd name="T60" fmla="*/ 204 w 251"/>
                              <a:gd name="T61" fmla="*/ 25 h 248"/>
                              <a:gd name="T62" fmla="*/ 220 w 251"/>
                              <a:gd name="T63" fmla="*/ 39 h 248"/>
                              <a:gd name="T64" fmla="*/ 231 w 251"/>
                              <a:gd name="T65" fmla="*/ 56 h 248"/>
                              <a:gd name="T66" fmla="*/ 240 w 251"/>
                              <a:gd name="T67" fmla="*/ 74 h 248"/>
                              <a:gd name="T68" fmla="*/ 246 w 251"/>
                              <a:gd name="T69" fmla="*/ 96 h 248"/>
                              <a:gd name="T70" fmla="*/ 231 w 251"/>
                              <a:gd name="T71" fmla="*/ 88 h 248"/>
                              <a:gd name="T72" fmla="*/ 224 w 251"/>
                              <a:gd name="T73" fmla="*/ 77 h 248"/>
                              <a:gd name="T74" fmla="*/ 213 w 251"/>
                              <a:gd name="T75" fmla="*/ 69 h 248"/>
                              <a:gd name="T76" fmla="*/ 200 w 251"/>
                              <a:gd name="T77" fmla="*/ 62 h 248"/>
                              <a:gd name="T78" fmla="*/ 179 w 251"/>
                              <a:gd name="T79" fmla="*/ 58 h 248"/>
                              <a:gd name="T80" fmla="*/ 147 w 251"/>
                              <a:gd name="T81" fmla="*/ 58 h 248"/>
                              <a:gd name="T82" fmla="*/ 107 w 251"/>
                              <a:gd name="T83" fmla="*/ 65 h 248"/>
                              <a:gd name="T84" fmla="*/ 84 w 251"/>
                              <a:gd name="T85" fmla="*/ 72 h 248"/>
                              <a:gd name="T86" fmla="*/ 63 w 251"/>
                              <a:gd name="T87" fmla="*/ 81 h 248"/>
                              <a:gd name="T88" fmla="*/ 47 w 251"/>
                              <a:gd name="T89" fmla="*/ 90 h 248"/>
                              <a:gd name="T90" fmla="*/ 26 w 251"/>
                              <a:gd name="T91" fmla="*/ 107 h 248"/>
                              <a:gd name="T92" fmla="*/ 17 w 251"/>
                              <a:gd name="T93" fmla="*/ 126 h 248"/>
                              <a:gd name="T94" fmla="*/ 17 w 251"/>
                              <a:gd name="T95" fmla="*/ 146 h 248"/>
                              <a:gd name="T96" fmla="*/ 22 w 251"/>
                              <a:gd name="T97" fmla="*/ 161 h 248"/>
                              <a:gd name="T98" fmla="*/ 29 w 251"/>
                              <a:gd name="T99" fmla="*/ 172 h 248"/>
                              <a:gd name="T100" fmla="*/ 42 w 251"/>
                              <a:gd name="T101" fmla="*/ 181 h 248"/>
                              <a:gd name="T102" fmla="*/ 59 w 251"/>
                              <a:gd name="T103" fmla="*/ 189 h 248"/>
                              <a:gd name="T104" fmla="*/ 81 w 251"/>
                              <a:gd name="T105" fmla="*/ 191 h 248"/>
                              <a:gd name="T106" fmla="*/ 107 w 251"/>
                              <a:gd name="T107" fmla="*/ 191 h 248"/>
                              <a:gd name="T108" fmla="*/ 139 w 251"/>
                              <a:gd name="T109" fmla="*/ 185 h 248"/>
                              <a:gd name="T110" fmla="*/ 174 w 251"/>
                              <a:gd name="T111" fmla="*/ 175 h 248"/>
                              <a:gd name="T112" fmla="*/ 200 w 251"/>
                              <a:gd name="T113" fmla="*/ 164 h 248"/>
                              <a:gd name="T114" fmla="*/ 218 w 251"/>
                              <a:gd name="T115" fmla="*/ 152 h 248"/>
                              <a:gd name="T116" fmla="*/ 230 w 251"/>
                              <a:gd name="T117" fmla="*/ 140 h 248"/>
                              <a:gd name="T118" fmla="*/ 235 w 251"/>
                              <a:gd name="T119" fmla="*/ 127 h 248"/>
                              <a:gd name="T120" fmla="*/ 237 w 251"/>
                              <a:gd name="T121" fmla="*/ 112 h 248"/>
                              <a:gd name="T122" fmla="*/ 236 w 251"/>
                              <a:gd name="T123" fmla="*/ 100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1" h="248">
                                <a:moveTo>
                                  <a:pt x="246" y="96"/>
                                </a:moveTo>
                                <a:lnTo>
                                  <a:pt x="247" y="99"/>
                                </a:lnTo>
                                <a:lnTo>
                                  <a:pt x="248" y="102"/>
                                </a:lnTo>
                                <a:lnTo>
                                  <a:pt x="249" y="105"/>
                                </a:lnTo>
                                <a:lnTo>
                                  <a:pt x="249" y="109"/>
                                </a:lnTo>
                                <a:lnTo>
                                  <a:pt x="249" y="112"/>
                                </a:lnTo>
                                <a:lnTo>
                                  <a:pt x="250" y="116"/>
                                </a:lnTo>
                                <a:lnTo>
                                  <a:pt x="250" y="119"/>
                                </a:lnTo>
                                <a:lnTo>
                                  <a:pt x="251" y="122"/>
                                </a:lnTo>
                                <a:lnTo>
                                  <a:pt x="251" y="125"/>
                                </a:lnTo>
                                <a:lnTo>
                                  <a:pt x="251" y="128"/>
                                </a:lnTo>
                                <a:lnTo>
                                  <a:pt x="251" y="131"/>
                                </a:lnTo>
                                <a:lnTo>
                                  <a:pt x="251" y="134"/>
                                </a:lnTo>
                                <a:lnTo>
                                  <a:pt x="251" y="137"/>
                                </a:lnTo>
                                <a:lnTo>
                                  <a:pt x="251" y="140"/>
                                </a:lnTo>
                                <a:lnTo>
                                  <a:pt x="251" y="143"/>
                                </a:lnTo>
                                <a:lnTo>
                                  <a:pt x="251" y="146"/>
                                </a:lnTo>
                                <a:lnTo>
                                  <a:pt x="250" y="150"/>
                                </a:lnTo>
                                <a:lnTo>
                                  <a:pt x="250" y="152"/>
                                </a:lnTo>
                                <a:lnTo>
                                  <a:pt x="249" y="155"/>
                                </a:lnTo>
                                <a:lnTo>
                                  <a:pt x="249" y="158"/>
                                </a:lnTo>
                                <a:lnTo>
                                  <a:pt x="248" y="161"/>
                                </a:lnTo>
                                <a:lnTo>
                                  <a:pt x="247" y="164"/>
                                </a:lnTo>
                                <a:lnTo>
                                  <a:pt x="246" y="166"/>
                                </a:lnTo>
                                <a:lnTo>
                                  <a:pt x="245" y="169"/>
                                </a:lnTo>
                                <a:lnTo>
                                  <a:pt x="245" y="172"/>
                                </a:lnTo>
                                <a:lnTo>
                                  <a:pt x="243" y="175"/>
                                </a:lnTo>
                                <a:lnTo>
                                  <a:pt x="242" y="177"/>
                                </a:lnTo>
                                <a:lnTo>
                                  <a:pt x="241" y="180"/>
                                </a:lnTo>
                                <a:lnTo>
                                  <a:pt x="240" y="182"/>
                                </a:lnTo>
                                <a:lnTo>
                                  <a:pt x="238" y="186"/>
                                </a:lnTo>
                                <a:lnTo>
                                  <a:pt x="237" y="188"/>
                                </a:lnTo>
                                <a:lnTo>
                                  <a:pt x="235" y="191"/>
                                </a:lnTo>
                                <a:lnTo>
                                  <a:pt x="233" y="194"/>
                                </a:lnTo>
                                <a:lnTo>
                                  <a:pt x="232" y="196"/>
                                </a:lnTo>
                                <a:lnTo>
                                  <a:pt x="230" y="199"/>
                                </a:lnTo>
                                <a:lnTo>
                                  <a:pt x="228" y="201"/>
                                </a:lnTo>
                                <a:lnTo>
                                  <a:pt x="226" y="203"/>
                                </a:lnTo>
                                <a:lnTo>
                                  <a:pt x="225" y="205"/>
                                </a:lnTo>
                                <a:lnTo>
                                  <a:pt x="223" y="207"/>
                                </a:lnTo>
                                <a:lnTo>
                                  <a:pt x="220" y="210"/>
                                </a:lnTo>
                                <a:lnTo>
                                  <a:pt x="219" y="212"/>
                                </a:lnTo>
                                <a:lnTo>
                                  <a:pt x="215" y="214"/>
                                </a:lnTo>
                                <a:lnTo>
                                  <a:pt x="214" y="216"/>
                                </a:lnTo>
                                <a:lnTo>
                                  <a:pt x="211" y="217"/>
                                </a:lnTo>
                                <a:lnTo>
                                  <a:pt x="209" y="219"/>
                                </a:lnTo>
                                <a:lnTo>
                                  <a:pt x="207" y="222"/>
                                </a:lnTo>
                                <a:lnTo>
                                  <a:pt x="205" y="224"/>
                                </a:lnTo>
                                <a:lnTo>
                                  <a:pt x="202" y="226"/>
                                </a:lnTo>
                                <a:lnTo>
                                  <a:pt x="200" y="227"/>
                                </a:lnTo>
                                <a:lnTo>
                                  <a:pt x="197" y="229"/>
                                </a:lnTo>
                                <a:lnTo>
                                  <a:pt x="195" y="230"/>
                                </a:lnTo>
                                <a:lnTo>
                                  <a:pt x="192" y="232"/>
                                </a:lnTo>
                                <a:lnTo>
                                  <a:pt x="190" y="233"/>
                                </a:lnTo>
                                <a:lnTo>
                                  <a:pt x="187" y="234"/>
                                </a:lnTo>
                                <a:lnTo>
                                  <a:pt x="184" y="235"/>
                                </a:lnTo>
                                <a:lnTo>
                                  <a:pt x="180" y="237"/>
                                </a:lnTo>
                                <a:lnTo>
                                  <a:pt x="178" y="238"/>
                                </a:lnTo>
                                <a:lnTo>
                                  <a:pt x="175" y="239"/>
                                </a:lnTo>
                                <a:lnTo>
                                  <a:pt x="172" y="240"/>
                                </a:lnTo>
                                <a:lnTo>
                                  <a:pt x="169" y="241"/>
                                </a:lnTo>
                                <a:lnTo>
                                  <a:pt x="166" y="242"/>
                                </a:lnTo>
                                <a:lnTo>
                                  <a:pt x="163" y="243"/>
                                </a:lnTo>
                                <a:lnTo>
                                  <a:pt x="160" y="244"/>
                                </a:lnTo>
                                <a:lnTo>
                                  <a:pt x="157" y="244"/>
                                </a:lnTo>
                                <a:lnTo>
                                  <a:pt x="151" y="245"/>
                                </a:lnTo>
                                <a:lnTo>
                                  <a:pt x="145" y="246"/>
                                </a:lnTo>
                                <a:lnTo>
                                  <a:pt x="140" y="247"/>
                                </a:lnTo>
                                <a:lnTo>
                                  <a:pt x="135" y="248"/>
                                </a:lnTo>
                                <a:lnTo>
                                  <a:pt x="129" y="248"/>
                                </a:lnTo>
                                <a:lnTo>
                                  <a:pt x="124" y="248"/>
                                </a:lnTo>
                                <a:lnTo>
                                  <a:pt x="119" y="248"/>
                                </a:lnTo>
                                <a:lnTo>
                                  <a:pt x="114" y="247"/>
                                </a:lnTo>
                                <a:lnTo>
                                  <a:pt x="111" y="247"/>
                                </a:lnTo>
                                <a:lnTo>
                                  <a:pt x="108" y="247"/>
                                </a:lnTo>
                                <a:lnTo>
                                  <a:pt x="105" y="246"/>
                                </a:lnTo>
                                <a:lnTo>
                                  <a:pt x="103" y="246"/>
                                </a:lnTo>
                                <a:lnTo>
                                  <a:pt x="100" y="245"/>
                                </a:lnTo>
                                <a:lnTo>
                                  <a:pt x="98" y="245"/>
                                </a:lnTo>
                                <a:lnTo>
                                  <a:pt x="95" y="245"/>
                                </a:lnTo>
                                <a:lnTo>
                                  <a:pt x="93" y="244"/>
                                </a:lnTo>
                                <a:lnTo>
                                  <a:pt x="90" y="243"/>
                                </a:lnTo>
                                <a:lnTo>
                                  <a:pt x="88" y="242"/>
                                </a:lnTo>
                                <a:lnTo>
                                  <a:pt x="85" y="242"/>
                                </a:lnTo>
                                <a:lnTo>
                                  <a:pt x="83" y="241"/>
                                </a:lnTo>
                                <a:lnTo>
                                  <a:pt x="80" y="240"/>
                                </a:lnTo>
                                <a:lnTo>
                                  <a:pt x="78" y="239"/>
                                </a:lnTo>
                                <a:lnTo>
                                  <a:pt x="75" y="238"/>
                                </a:lnTo>
                                <a:lnTo>
                                  <a:pt x="72" y="237"/>
                                </a:lnTo>
                                <a:lnTo>
                                  <a:pt x="69" y="235"/>
                                </a:lnTo>
                                <a:lnTo>
                                  <a:pt x="66" y="234"/>
                                </a:lnTo>
                                <a:lnTo>
                                  <a:pt x="63" y="233"/>
                                </a:lnTo>
                                <a:lnTo>
                                  <a:pt x="60" y="231"/>
                                </a:lnTo>
                                <a:lnTo>
                                  <a:pt x="57" y="229"/>
                                </a:lnTo>
                                <a:lnTo>
                                  <a:pt x="54" y="227"/>
                                </a:lnTo>
                                <a:lnTo>
                                  <a:pt x="51" y="225"/>
                                </a:lnTo>
                                <a:lnTo>
                                  <a:pt x="49" y="223"/>
                                </a:lnTo>
                                <a:lnTo>
                                  <a:pt x="46" y="221"/>
                                </a:lnTo>
                                <a:lnTo>
                                  <a:pt x="44" y="218"/>
                                </a:lnTo>
                                <a:lnTo>
                                  <a:pt x="41" y="216"/>
                                </a:lnTo>
                                <a:lnTo>
                                  <a:pt x="39" y="214"/>
                                </a:lnTo>
                                <a:lnTo>
                                  <a:pt x="35" y="211"/>
                                </a:lnTo>
                                <a:lnTo>
                                  <a:pt x="33" y="209"/>
                                </a:lnTo>
                                <a:lnTo>
                                  <a:pt x="31" y="206"/>
                                </a:lnTo>
                                <a:lnTo>
                                  <a:pt x="29" y="204"/>
                                </a:lnTo>
                                <a:lnTo>
                                  <a:pt x="27" y="202"/>
                                </a:lnTo>
                                <a:lnTo>
                                  <a:pt x="25" y="199"/>
                                </a:lnTo>
                                <a:lnTo>
                                  <a:pt x="23" y="196"/>
                                </a:lnTo>
                                <a:lnTo>
                                  <a:pt x="21" y="193"/>
                                </a:lnTo>
                                <a:lnTo>
                                  <a:pt x="20" y="190"/>
                                </a:lnTo>
                                <a:lnTo>
                                  <a:pt x="18" y="187"/>
                                </a:lnTo>
                                <a:lnTo>
                                  <a:pt x="16" y="183"/>
                                </a:lnTo>
                                <a:lnTo>
                                  <a:pt x="15" y="180"/>
                                </a:lnTo>
                                <a:lnTo>
                                  <a:pt x="13" y="177"/>
                                </a:lnTo>
                                <a:lnTo>
                                  <a:pt x="12" y="174"/>
                                </a:lnTo>
                                <a:lnTo>
                                  <a:pt x="11" y="171"/>
                                </a:lnTo>
                                <a:lnTo>
                                  <a:pt x="10" y="167"/>
                                </a:lnTo>
                                <a:lnTo>
                                  <a:pt x="9" y="164"/>
                                </a:lnTo>
                                <a:lnTo>
                                  <a:pt x="8" y="160"/>
                                </a:lnTo>
                                <a:lnTo>
                                  <a:pt x="7" y="156"/>
                                </a:lnTo>
                                <a:lnTo>
                                  <a:pt x="6" y="153"/>
                                </a:lnTo>
                                <a:lnTo>
                                  <a:pt x="5" y="148"/>
                                </a:lnTo>
                                <a:lnTo>
                                  <a:pt x="4" y="145"/>
                                </a:lnTo>
                                <a:lnTo>
                                  <a:pt x="4" y="141"/>
                                </a:lnTo>
                                <a:lnTo>
                                  <a:pt x="2" y="138"/>
                                </a:lnTo>
                                <a:lnTo>
                                  <a:pt x="2" y="134"/>
                                </a:lnTo>
                                <a:lnTo>
                                  <a:pt x="1" y="131"/>
                                </a:lnTo>
                                <a:lnTo>
                                  <a:pt x="1" y="127"/>
                                </a:lnTo>
                                <a:lnTo>
                                  <a:pt x="0" y="124"/>
                                </a:lnTo>
                                <a:lnTo>
                                  <a:pt x="0" y="120"/>
                                </a:lnTo>
                                <a:lnTo>
                                  <a:pt x="0" y="117"/>
                                </a:lnTo>
                                <a:lnTo>
                                  <a:pt x="1" y="112"/>
                                </a:lnTo>
                                <a:lnTo>
                                  <a:pt x="1" y="109"/>
                                </a:lnTo>
                                <a:lnTo>
                                  <a:pt x="1" y="106"/>
                                </a:lnTo>
                                <a:lnTo>
                                  <a:pt x="1" y="102"/>
                                </a:lnTo>
                                <a:lnTo>
                                  <a:pt x="2" y="99"/>
                                </a:lnTo>
                                <a:lnTo>
                                  <a:pt x="4" y="96"/>
                                </a:lnTo>
                                <a:lnTo>
                                  <a:pt x="4" y="93"/>
                                </a:lnTo>
                                <a:lnTo>
                                  <a:pt x="5" y="90"/>
                                </a:lnTo>
                                <a:lnTo>
                                  <a:pt x="5" y="86"/>
                                </a:lnTo>
                                <a:lnTo>
                                  <a:pt x="7" y="84"/>
                                </a:lnTo>
                                <a:lnTo>
                                  <a:pt x="8" y="81"/>
                                </a:lnTo>
                                <a:lnTo>
                                  <a:pt x="9" y="77"/>
                                </a:lnTo>
                                <a:lnTo>
                                  <a:pt x="10" y="74"/>
                                </a:lnTo>
                                <a:lnTo>
                                  <a:pt x="11" y="71"/>
                                </a:lnTo>
                                <a:lnTo>
                                  <a:pt x="12" y="68"/>
                                </a:lnTo>
                                <a:lnTo>
                                  <a:pt x="14" y="65"/>
                                </a:lnTo>
                                <a:lnTo>
                                  <a:pt x="15" y="62"/>
                                </a:lnTo>
                                <a:lnTo>
                                  <a:pt x="17" y="59"/>
                                </a:lnTo>
                                <a:lnTo>
                                  <a:pt x="19" y="57"/>
                                </a:lnTo>
                                <a:lnTo>
                                  <a:pt x="20" y="54"/>
                                </a:lnTo>
                                <a:lnTo>
                                  <a:pt x="23" y="51"/>
                                </a:lnTo>
                                <a:lnTo>
                                  <a:pt x="25" y="49"/>
                                </a:lnTo>
                                <a:lnTo>
                                  <a:pt x="26" y="47"/>
                                </a:lnTo>
                                <a:lnTo>
                                  <a:pt x="28" y="44"/>
                                </a:lnTo>
                                <a:lnTo>
                                  <a:pt x="30" y="42"/>
                                </a:lnTo>
                                <a:lnTo>
                                  <a:pt x="32" y="40"/>
                                </a:lnTo>
                                <a:lnTo>
                                  <a:pt x="34" y="38"/>
                                </a:lnTo>
                                <a:lnTo>
                                  <a:pt x="35" y="36"/>
                                </a:lnTo>
                                <a:lnTo>
                                  <a:pt x="37" y="34"/>
                                </a:lnTo>
                                <a:lnTo>
                                  <a:pt x="40" y="32"/>
                                </a:lnTo>
                                <a:lnTo>
                                  <a:pt x="42" y="31"/>
                                </a:lnTo>
                                <a:lnTo>
                                  <a:pt x="44" y="29"/>
                                </a:lnTo>
                                <a:lnTo>
                                  <a:pt x="46" y="27"/>
                                </a:lnTo>
                                <a:lnTo>
                                  <a:pt x="48" y="26"/>
                                </a:lnTo>
                                <a:lnTo>
                                  <a:pt x="50" y="24"/>
                                </a:lnTo>
                                <a:lnTo>
                                  <a:pt x="52" y="23"/>
                                </a:lnTo>
                                <a:lnTo>
                                  <a:pt x="55" y="22"/>
                                </a:lnTo>
                                <a:lnTo>
                                  <a:pt x="57" y="20"/>
                                </a:lnTo>
                                <a:lnTo>
                                  <a:pt x="59" y="19"/>
                                </a:lnTo>
                                <a:lnTo>
                                  <a:pt x="61" y="17"/>
                                </a:lnTo>
                                <a:lnTo>
                                  <a:pt x="64" y="16"/>
                                </a:lnTo>
                                <a:lnTo>
                                  <a:pt x="66" y="15"/>
                                </a:lnTo>
                                <a:lnTo>
                                  <a:pt x="69" y="14"/>
                                </a:lnTo>
                                <a:lnTo>
                                  <a:pt x="71" y="13"/>
                                </a:lnTo>
                                <a:lnTo>
                                  <a:pt x="75" y="12"/>
                                </a:lnTo>
                                <a:lnTo>
                                  <a:pt x="77" y="11"/>
                                </a:lnTo>
                                <a:lnTo>
                                  <a:pt x="82" y="9"/>
                                </a:lnTo>
                                <a:lnTo>
                                  <a:pt x="87" y="6"/>
                                </a:lnTo>
                                <a:lnTo>
                                  <a:pt x="93" y="4"/>
                                </a:lnTo>
                                <a:lnTo>
                                  <a:pt x="98" y="3"/>
                                </a:lnTo>
                                <a:lnTo>
                                  <a:pt x="101" y="3"/>
                                </a:lnTo>
                                <a:lnTo>
                                  <a:pt x="104" y="2"/>
                                </a:lnTo>
                                <a:lnTo>
                                  <a:pt x="108" y="1"/>
                                </a:lnTo>
                                <a:lnTo>
                                  <a:pt x="112" y="1"/>
                                </a:lnTo>
                                <a:lnTo>
                                  <a:pt x="115" y="0"/>
                                </a:lnTo>
                                <a:lnTo>
                                  <a:pt x="118" y="0"/>
                                </a:lnTo>
                                <a:lnTo>
                                  <a:pt x="121" y="0"/>
                                </a:lnTo>
                                <a:lnTo>
                                  <a:pt x="124" y="0"/>
                                </a:lnTo>
                                <a:lnTo>
                                  <a:pt x="127" y="0"/>
                                </a:lnTo>
                                <a:lnTo>
                                  <a:pt x="130" y="0"/>
                                </a:lnTo>
                                <a:lnTo>
                                  <a:pt x="133" y="0"/>
                                </a:lnTo>
                                <a:lnTo>
                                  <a:pt x="136" y="0"/>
                                </a:lnTo>
                                <a:lnTo>
                                  <a:pt x="139" y="0"/>
                                </a:lnTo>
                                <a:lnTo>
                                  <a:pt x="142" y="0"/>
                                </a:lnTo>
                                <a:lnTo>
                                  <a:pt x="145" y="0"/>
                                </a:lnTo>
                                <a:lnTo>
                                  <a:pt x="149" y="1"/>
                                </a:lnTo>
                                <a:lnTo>
                                  <a:pt x="151" y="1"/>
                                </a:lnTo>
                                <a:lnTo>
                                  <a:pt x="154" y="2"/>
                                </a:lnTo>
                                <a:lnTo>
                                  <a:pt x="157" y="3"/>
                                </a:lnTo>
                                <a:lnTo>
                                  <a:pt x="160" y="3"/>
                                </a:lnTo>
                                <a:lnTo>
                                  <a:pt x="163" y="4"/>
                                </a:lnTo>
                                <a:lnTo>
                                  <a:pt x="165" y="5"/>
                                </a:lnTo>
                                <a:lnTo>
                                  <a:pt x="169" y="6"/>
                                </a:lnTo>
                                <a:lnTo>
                                  <a:pt x="171" y="7"/>
                                </a:lnTo>
                                <a:lnTo>
                                  <a:pt x="174" y="9"/>
                                </a:lnTo>
                                <a:lnTo>
                                  <a:pt x="177" y="10"/>
                                </a:lnTo>
                                <a:lnTo>
                                  <a:pt x="179" y="11"/>
                                </a:lnTo>
                                <a:lnTo>
                                  <a:pt x="183" y="12"/>
                                </a:lnTo>
                                <a:lnTo>
                                  <a:pt x="185" y="14"/>
                                </a:lnTo>
                                <a:lnTo>
                                  <a:pt x="188" y="16"/>
                                </a:lnTo>
                                <a:lnTo>
                                  <a:pt x="191" y="17"/>
                                </a:lnTo>
                                <a:lnTo>
                                  <a:pt x="194" y="19"/>
                                </a:lnTo>
                                <a:lnTo>
                                  <a:pt x="196" y="20"/>
                                </a:lnTo>
                                <a:lnTo>
                                  <a:pt x="199" y="22"/>
                                </a:lnTo>
                                <a:lnTo>
                                  <a:pt x="201" y="23"/>
                                </a:lnTo>
                                <a:lnTo>
                                  <a:pt x="204" y="25"/>
                                </a:lnTo>
                                <a:lnTo>
                                  <a:pt x="206" y="27"/>
                                </a:lnTo>
                                <a:lnTo>
                                  <a:pt x="208" y="29"/>
                                </a:lnTo>
                                <a:lnTo>
                                  <a:pt x="210" y="31"/>
                                </a:lnTo>
                                <a:lnTo>
                                  <a:pt x="212" y="33"/>
                                </a:lnTo>
                                <a:lnTo>
                                  <a:pt x="214" y="35"/>
                                </a:lnTo>
                                <a:lnTo>
                                  <a:pt x="218" y="37"/>
                                </a:lnTo>
                                <a:lnTo>
                                  <a:pt x="220" y="39"/>
                                </a:lnTo>
                                <a:lnTo>
                                  <a:pt x="221" y="41"/>
                                </a:lnTo>
                                <a:lnTo>
                                  <a:pt x="223" y="44"/>
                                </a:lnTo>
                                <a:lnTo>
                                  <a:pt x="225" y="47"/>
                                </a:lnTo>
                                <a:lnTo>
                                  <a:pt x="227" y="49"/>
                                </a:lnTo>
                                <a:lnTo>
                                  <a:pt x="228" y="51"/>
                                </a:lnTo>
                                <a:lnTo>
                                  <a:pt x="230" y="54"/>
                                </a:lnTo>
                                <a:lnTo>
                                  <a:pt x="231" y="56"/>
                                </a:lnTo>
                                <a:lnTo>
                                  <a:pt x="233" y="58"/>
                                </a:lnTo>
                                <a:lnTo>
                                  <a:pt x="234" y="61"/>
                                </a:lnTo>
                                <a:lnTo>
                                  <a:pt x="235" y="63"/>
                                </a:lnTo>
                                <a:lnTo>
                                  <a:pt x="237" y="66"/>
                                </a:lnTo>
                                <a:lnTo>
                                  <a:pt x="238" y="69"/>
                                </a:lnTo>
                                <a:lnTo>
                                  <a:pt x="239" y="71"/>
                                </a:lnTo>
                                <a:lnTo>
                                  <a:pt x="240" y="74"/>
                                </a:lnTo>
                                <a:lnTo>
                                  <a:pt x="241" y="77"/>
                                </a:lnTo>
                                <a:lnTo>
                                  <a:pt x="242" y="81"/>
                                </a:lnTo>
                                <a:lnTo>
                                  <a:pt x="243" y="83"/>
                                </a:lnTo>
                                <a:lnTo>
                                  <a:pt x="244" y="86"/>
                                </a:lnTo>
                                <a:lnTo>
                                  <a:pt x="245" y="90"/>
                                </a:lnTo>
                                <a:lnTo>
                                  <a:pt x="245" y="93"/>
                                </a:lnTo>
                                <a:lnTo>
                                  <a:pt x="246" y="96"/>
                                </a:lnTo>
                                <a:close/>
                                <a:moveTo>
                                  <a:pt x="236" y="100"/>
                                </a:moveTo>
                                <a:lnTo>
                                  <a:pt x="235" y="96"/>
                                </a:lnTo>
                                <a:lnTo>
                                  <a:pt x="234" y="93"/>
                                </a:lnTo>
                                <a:lnTo>
                                  <a:pt x="233" y="91"/>
                                </a:lnTo>
                                <a:lnTo>
                                  <a:pt x="232" y="90"/>
                                </a:lnTo>
                                <a:lnTo>
                                  <a:pt x="231" y="88"/>
                                </a:lnTo>
                                <a:lnTo>
                                  <a:pt x="230" y="86"/>
                                </a:lnTo>
                                <a:lnTo>
                                  <a:pt x="230" y="85"/>
                                </a:lnTo>
                                <a:lnTo>
                                  <a:pt x="229" y="83"/>
                                </a:lnTo>
                                <a:lnTo>
                                  <a:pt x="227" y="82"/>
                                </a:lnTo>
                                <a:lnTo>
                                  <a:pt x="226" y="80"/>
                                </a:lnTo>
                                <a:lnTo>
                                  <a:pt x="225" y="78"/>
                                </a:lnTo>
                                <a:lnTo>
                                  <a:pt x="224" y="77"/>
                                </a:lnTo>
                                <a:lnTo>
                                  <a:pt x="223" y="75"/>
                                </a:lnTo>
                                <a:lnTo>
                                  <a:pt x="221" y="74"/>
                                </a:lnTo>
                                <a:lnTo>
                                  <a:pt x="220" y="73"/>
                                </a:lnTo>
                                <a:lnTo>
                                  <a:pt x="219" y="72"/>
                                </a:lnTo>
                                <a:lnTo>
                                  <a:pt x="216" y="71"/>
                                </a:lnTo>
                                <a:lnTo>
                                  <a:pt x="214" y="70"/>
                                </a:lnTo>
                                <a:lnTo>
                                  <a:pt x="213" y="69"/>
                                </a:lnTo>
                                <a:lnTo>
                                  <a:pt x="211" y="67"/>
                                </a:lnTo>
                                <a:lnTo>
                                  <a:pt x="210" y="66"/>
                                </a:lnTo>
                                <a:lnTo>
                                  <a:pt x="208" y="66"/>
                                </a:lnTo>
                                <a:lnTo>
                                  <a:pt x="206" y="65"/>
                                </a:lnTo>
                                <a:lnTo>
                                  <a:pt x="205" y="64"/>
                                </a:lnTo>
                                <a:lnTo>
                                  <a:pt x="202" y="63"/>
                                </a:lnTo>
                                <a:lnTo>
                                  <a:pt x="200" y="62"/>
                                </a:lnTo>
                                <a:lnTo>
                                  <a:pt x="198" y="62"/>
                                </a:lnTo>
                                <a:lnTo>
                                  <a:pt x="196" y="61"/>
                                </a:lnTo>
                                <a:lnTo>
                                  <a:pt x="194" y="61"/>
                                </a:lnTo>
                                <a:lnTo>
                                  <a:pt x="192" y="60"/>
                                </a:lnTo>
                                <a:lnTo>
                                  <a:pt x="188" y="59"/>
                                </a:lnTo>
                                <a:lnTo>
                                  <a:pt x="184" y="58"/>
                                </a:lnTo>
                                <a:lnTo>
                                  <a:pt x="179" y="58"/>
                                </a:lnTo>
                                <a:lnTo>
                                  <a:pt x="175" y="58"/>
                                </a:lnTo>
                                <a:lnTo>
                                  <a:pt x="171" y="58"/>
                                </a:lnTo>
                                <a:lnTo>
                                  <a:pt x="166" y="58"/>
                                </a:lnTo>
                                <a:lnTo>
                                  <a:pt x="162" y="58"/>
                                </a:lnTo>
                                <a:lnTo>
                                  <a:pt x="157" y="58"/>
                                </a:lnTo>
                                <a:lnTo>
                                  <a:pt x="152" y="58"/>
                                </a:lnTo>
                                <a:lnTo>
                                  <a:pt x="147" y="58"/>
                                </a:lnTo>
                                <a:lnTo>
                                  <a:pt x="140" y="59"/>
                                </a:lnTo>
                                <a:lnTo>
                                  <a:pt x="135" y="60"/>
                                </a:lnTo>
                                <a:lnTo>
                                  <a:pt x="130" y="61"/>
                                </a:lnTo>
                                <a:lnTo>
                                  <a:pt x="124" y="62"/>
                                </a:lnTo>
                                <a:lnTo>
                                  <a:pt x="118" y="63"/>
                                </a:lnTo>
                                <a:lnTo>
                                  <a:pt x="112" y="64"/>
                                </a:lnTo>
                                <a:lnTo>
                                  <a:pt x="107" y="65"/>
                                </a:lnTo>
                                <a:lnTo>
                                  <a:pt x="104" y="66"/>
                                </a:lnTo>
                                <a:lnTo>
                                  <a:pt x="100" y="67"/>
                                </a:lnTo>
                                <a:lnTo>
                                  <a:pt x="97" y="68"/>
                                </a:lnTo>
                                <a:lnTo>
                                  <a:pt x="94" y="69"/>
                                </a:lnTo>
                                <a:lnTo>
                                  <a:pt x="90" y="70"/>
                                </a:lnTo>
                                <a:lnTo>
                                  <a:pt x="87" y="71"/>
                                </a:lnTo>
                                <a:lnTo>
                                  <a:pt x="84" y="72"/>
                                </a:lnTo>
                                <a:lnTo>
                                  <a:pt x="81" y="73"/>
                                </a:lnTo>
                                <a:lnTo>
                                  <a:pt x="78" y="74"/>
                                </a:lnTo>
                                <a:lnTo>
                                  <a:pt x="75" y="75"/>
                                </a:lnTo>
                                <a:lnTo>
                                  <a:pt x="71" y="76"/>
                                </a:lnTo>
                                <a:lnTo>
                                  <a:pt x="69" y="77"/>
                                </a:lnTo>
                                <a:lnTo>
                                  <a:pt x="66" y="78"/>
                                </a:lnTo>
                                <a:lnTo>
                                  <a:pt x="63" y="81"/>
                                </a:lnTo>
                                <a:lnTo>
                                  <a:pt x="60" y="82"/>
                                </a:lnTo>
                                <a:lnTo>
                                  <a:pt x="58" y="83"/>
                                </a:lnTo>
                                <a:lnTo>
                                  <a:pt x="56" y="84"/>
                                </a:lnTo>
                                <a:lnTo>
                                  <a:pt x="53" y="86"/>
                                </a:lnTo>
                                <a:lnTo>
                                  <a:pt x="51" y="87"/>
                                </a:lnTo>
                                <a:lnTo>
                                  <a:pt x="49" y="88"/>
                                </a:lnTo>
                                <a:lnTo>
                                  <a:pt x="47" y="90"/>
                                </a:lnTo>
                                <a:lnTo>
                                  <a:pt x="45" y="91"/>
                                </a:lnTo>
                                <a:lnTo>
                                  <a:pt x="43" y="93"/>
                                </a:lnTo>
                                <a:lnTo>
                                  <a:pt x="39" y="95"/>
                                </a:lnTo>
                                <a:lnTo>
                                  <a:pt x="34" y="98"/>
                                </a:lnTo>
                                <a:lnTo>
                                  <a:pt x="31" y="101"/>
                                </a:lnTo>
                                <a:lnTo>
                                  <a:pt x="28" y="105"/>
                                </a:lnTo>
                                <a:lnTo>
                                  <a:pt x="26" y="107"/>
                                </a:lnTo>
                                <a:lnTo>
                                  <a:pt x="24" y="109"/>
                                </a:lnTo>
                                <a:lnTo>
                                  <a:pt x="23" y="112"/>
                                </a:lnTo>
                                <a:lnTo>
                                  <a:pt x="21" y="115"/>
                                </a:lnTo>
                                <a:lnTo>
                                  <a:pt x="20" y="118"/>
                                </a:lnTo>
                                <a:lnTo>
                                  <a:pt x="19" y="121"/>
                                </a:lnTo>
                                <a:lnTo>
                                  <a:pt x="18" y="123"/>
                                </a:lnTo>
                                <a:lnTo>
                                  <a:pt x="17" y="126"/>
                                </a:lnTo>
                                <a:lnTo>
                                  <a:pt x="17" y="128"/>
                                </a:lnTo>
                                <a:lnTo>
                                  <a:pt x="16" y="131"/>
                                </a:lnTo>
                                <a:lnTo>
                                  <a:pt x="16" y="134"/>
                                </a:lnTo>
                                <a:lnTo>
                                  <a:pt x="16" y="137"/>
                                </a:lnTo>
                                <a:lnTo>
                                  <a:pt x="16" y="140"/>
                                </a:lnTo>
                                <a:lnTo>
                                  <a:pt x="17" y="143"/>
                                </a:lnTo>
                                <a:lnTo>
                                  <a:pt x="17" y="146"/>
                                </a:lnTo>
                                <a:lnTo>
                                  <a:pt x="18" y="150"/>
                                </a:lnTo>
                                <a:lnTo>
                                  <a:pt x="18" y="152"/>
                                </a:lnTo>
                                <a:lnTo>
                                  <a:pt x="19" y="153"/>
                                </a:lnTo>
                                <a:lnTo>
                                  <a:pt x="20" y="156"/>
                                </a:lnTo>
                                <a:lnTo>
                                  <a:pt x="20" y="157"/>
                                </a:lnTo>
                                <a:lnTo>
                                  <a:pt x="21" y="159"/>
                                </a:lnTo>
                                <a:lnTo>
                                  <a:pt x="22" y="161"/>
                                </a:lnTo>
                                <a:lnTo>
                                  <a:pt x="23" y="163"/>
                                </a:lnTo>
                                <a:lnTo>
                                  <a:pt x="24" y="164"/>
                                </a:lnTo>
                                <a:lnTo>
                                  <a:pt x="25" y="166"/>
                                </a:lnTo>
                                <a:lnTo>
                                  <a:pt x="25" y="167"/>
                                </a:lnTo>
                                <a:lnTo>
                                  <a:pt x="27" y="169"/>
                                </a:lnTo>
                                <a:lnTo>
                                  <a:pt x="28" y="171"/>
                                </a:lnTo>
                                <a:lnTo>
                                  <a:pt x="29" y="172"/>
                                </a:lnTo>
                                <a:lnTo>
                                  <a:pt x="30" y="173"/>
                                </a:lnTo>
                                <a:lnTo>
                                  <a:pt x="31" y="175"/>
                                </a:lnTo>
                                <a:lnTo>
                                  <a:pt x="33" y="176"/>
                                </a:lnTo>
                                <a:lnTo>
                                  <a:pt x="34" y="177"/>
                                </a:lnTo>
                                <a:lnTo>
                                  <a:pt x="37" y="179"/>
                                </a:lnTo>
                                <a:lnTo>
                                  <a:pt x="40" y="180"/>
                                </a:lnTo>
                                <a:lnTo>
                                  <a:pt x="42" y="181"/>
                                </a:lnTo>
                                <a:lnTo>
                                  <a:pt x="44" y="182"/>
                                </a:lnTo>
                                <a:lnTo>
                                  <a:pt x="46" y="183"/>
                                </a:lnTo>
                                <a:lnTo>
                                  <a:pt x="49" y="185"/>
                                </a:lnTo>
                                <a:lnTo>
                                  <a:pt x="51" y="186"/>
                                </a:lnTo>
                                <a:lnTo>
                                  <a:pt x="53" y="187"/>
                                </a:lnTo>
                                <a:lnTo>
                                  <a:pt x="56" y="188"/>
                                </a:lnTo>
                                <a:lnTo>
                                  <a:pt x="59" y="189"/>
                                </a:lnTo>
                                <a:lnTo>
                                  <a:pt x="61" y="189"/>
                                </a:lnTo>
                                <a:lnTo>
                                  <a:pt x="64" y="190"/>
                                </a:lnTo>
                                <a:lnTo>
                                  <a:pt x="67" y="190"/>
                                </a:lnTo>
                                <a:lnTo>
                                  <a:pt x="70" y="191"/>
                                </a:lnTo>
                                <a:lnTo>
                                  <a:pt x="75" y="191"/>
                                </a:lnTo>
                                <a:lnTo>
                                  <a:pt x="78" y="191"/>
                                </a:lnTo>
                                <a:lnTo>
                                  <a:pt x="81" y="191"/>
                                </a:lnTo>
                                <a:lnTo>
                                  <a:pt x="85" y="192"/>
                                </a:lnTo>
                                <a:lnTo>
                                  <a:pt x="88" y="192"/>
                                </a:lnTo>
                                <a:lnTo>
                                  <a:pt x="92" y="191"/>
                                </a:lnTo>
                                <a:lnTo>
                                  <a:pt x="95" y="191"/>
                                </a:lnTo>
                                <a:lnTo>
                                  <a:pt x="99" y="191"/>
                                </a:lnTo>
                                <a:lnTo>
                                  <a:pt x="103" y="191"/>
                                </a:lnTo>
                                <a:lnTo>
                                  <a:pt x="107" y="191"/>
                                </a:lnTo>
                                <a:lnTo>
                                  <a:pt x="112" y="190"/>
                                </a:lnTo>
                                <a:lnTo>
                                  <a:pt x="116" y="189"/>
                                </a:lnTo>
                                <a:lnTo>
                                  <a:pt x="120" y="189"/>
                                </a:lnTo>
                                <a:lnTo>
                                  <a:pt x="125" y="188"/>
                                </a:lnTo>
                                <a:lnTo>
                                  <a:pt x="130" y="187"/>
                                </a:lnTo>
                                <a:lnTo>
                                  <a:pt x="134" y="186"/>
                                </a:lnTo>
                                <a:lnTo>
                                  <a:pt x="139" y="185"/>
                                </a:lnTo>
                                <a:lnTo>
                                  <a:pt x="144" y="183"/>
                                </a:lnTo>
                                <a:lnTo>
                                  <a:pt x="150" y="182"/>
                                </a:lnTo>
                                <a:lnTo>
                                  <a:pt x="156" y="180"/>
                                </a:lnTo>
                                <a:lnTo>
                                  <a:pt x="161" y="179"/>
                                </a:lnTo>
                                <a:lnTo>
                                  <a:pt x="165" y="178"/>
                                </a:lnTo>
                                <a:lnTo>
                                  <a:pt x="170" y="176"/>
                                </a:lnTo>
                                <a:lnTo>
                                  <a:pt x="174" y="175"/>
                                </a:lnTo>
                                <a:lnTo>
                                  <a:pt x="179" y="173"/>
                                </a:lnTo>
                                <a:lnTo>
                                  <a:pt x="184" y="171"/>
                                </a:lnTo>
                                <a:lnTo>
                                  <a:pt x="187" y="170"/>
                                </a:lnTo>
                                <a:lnTo>
                                  <a:pt x="191" y="169"/>
                                </a:lnTo>
                                <a:lnTo>
                                  <a:pt x="195" y="167"/>
                                </a:lnTo>
                                <a:lnTo>
                                  <a:pt x="198" y="165"/>
                                </a:lnTo>
                                <a:lnTo>
                                  <a:pt x="200" y="164"/>
                                </a:lnTo>
                                <a:lnTo>
                                  <a:pt x="204" y="162"/>
                                </a:lnTo>
                                <a:lnTo>
                                  <a:pt x="206" y="161"/>
                                </a:lnTo>
                                <a:lnTo>
                                  <a:pt x="209" y="159"/>
                                </a:lnTo>
                                <a:lnTo>
                                  <a:pt x="211" y="157"/>
                                </a:lnTo>
                                <a:lnTo>
                                  <a:pt x="213" y="156"/>
                                </a:lnTo>
                                <a:lnTo>
                                  <a:pt x="215" y="154"/>
                                </a:lnTo>
                                <a:lnTo>
                                  <a:pt x="218" y="152"/>
                                </a:lnTo>
                                <a:lnTo>
                                  <a:pt x="220" y="151"/>
                                </a:lnTo>
                                <a:lnTo>
                                  <a:pt x="222" y="148"/>
                                </a:lnTo>
                                <a:lnTo>
                                  <a:pt x="224" y="147"/>
                                </a:lnTo>
                                <a:lnTo>
                                  <a:pt x="225" y="145"/>
                                </a:lnTo>
                                <a:lnTo>
                                  <a:pt x="227" y="143"/>
                                </a:lnTo>
                                <a:lnTo>
                                  <a:pt x="228" y="141"/>
                                </a:lnTo>
                                <a:lnTo>
                                  <a:pt x="230" y="140"/>
                                </a:lnTo>
                                <a:lnTo>
                                  <a:pt x="231" y="138"/>
                                </a:lnTo>
                                <a:lnTo>
                                  <a:pt x="232" y="136"/>
                                </a:lnTo>
                                <a:lnTo>
                                  <a:pt x="233" y="134"/>
                                </a:lnTo>
                                <a:lnTo>
                                  <a:pt x="234" y="132"/>
                                </a:lnTo>
                                <a:lnTo>
                                  <a:pt x="235" y="130"/>
                                </a:lnTo>
                                <a:lnTo>
                                  <a:pt x="235" y="128"/>
                                </a:lnTo>
                                <a:lnTo>
                                  <a:pt x="235" y="127"/>
                                </a:lnTo>
                                <a:lnTo>
                                  <a:pt x="236" y="125"/>
                                </a:lnTo>
                                <a:lnTo>
                                  <a:pt x="236" y="123"/>
                                </a:lnTo>
                                <a:lnTo>
                                  <a:pt x="237" y="121"/>
                                </a:lnTo>
                                <a:lnTo>
                                  <a:pt x="237" y="119"/>
                                </a:lnTo>
                                <a:lnTo>
                                  <a:pt x="237" y="117"/>
                                </a:lnTo>
                                <a:lnTo>
                                  <a:pt x="237" y="115"/>
                                </a:lnTo>
                                <a:lnTo>
                                  <a:pt x="237" y="112"/>
                                </a:lnTo>
                                <a:lnTo>
                                  <a:pt x="237" y="110"/>
                                </a:lnTo>
                                <a:lnTo>
                                  <a:pt x="237" y="108"/>
                                </a:lnTo>
                                <a:lnTo>
                                  <a:pt x="237" y="106"/>
                                </a:lnTo>
                                <a:lnTo>
                                  <a:pt x="237" y="104"/>
                                </a:lnTo>
                                <a:lnTo>
                                  <a:pt x="236" y="102"/>
                                </a:lnTo>
                                <a:lnTo>
                                  <a:pt x="236" y="10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59" name="Freeform 57"/>
                        <wps:cNvSpPr>
                          <a:spLocks/>
                        </wps:cNvSpPr>
                        <wps:spPr bwMode="auto">
                          <a:xfrm>
                            <a:off x="7718" y="4822"/>
                            <a:ext cx="177" cy="160"/>
                          </a:xfrm>
                          <a:custGeom>
                            <a:avLst/>
                            <a:gdLst>
                              <a:gd name="T0" fmla="*/ 0 w 238"/>
                              <a:gd name="T1" fmla="*/ 0 h 216"/>
                              <a:gd name="T2" fmla="*/ 6 w 238"/>
                              <a:gd name="T3" fmla="*/ 10 h 216"/>
                              <a:gd name="T4" fmla="*/ 7 w 238"/>
                              <a:gd name="T5" fmla="*/ 18 h 216"/>
                              <a:gd name="T6" fmla="*/ 9 w 238"/>
                              <a:gd name="T7" fmla="*/ 23 h 216"/>
                              <a:gd name="T8" fmla="*/ 11 w 238"/>
                              <a:gd name="T9" fmla="*/ 27 h 216"/>
                              <a:gd name="T10" fmla="*/ 14 w 238"/>
                              <a:gd name="T11" fmla="*/ 30 h 216"/>
                              <a:gd name="T12" fmla="*/ 18 w 238"/>
                              <a:gd name="T13" fmla="*/ 31 h 216"/>
                              <a:gd name="T14" fmla="*/ 23 w 238"/>
                              <a:gd name="T15" fmla="*/ 33 h 216"/>
                              <a:gd name="T16" fmla="*/ 32 w 238"/>
                              <a:gd name="T17" fmla="*/ 33 h 216"/>
                              <a:gd name="T18" fmla="*/ 197 w 238"/>
                              <a:gd name="T19" fmla="*/ 33 h 216"/>
                              <a:gd name="T20" fmla="*/ 210 w 238"/>
                              <a:gd name="T21" fmla="*/ 33 h 216"/>
                              <a:gd name="T22" fmla="*/ 218 w 238"/>
                              <a:gd name="T23" fmla="*/ 32 h 216"/>
                              <a:gd name="T24" fmla="*/ 222 w 238"/>
                              <a:gd name="T25" fmla="*/ 31 h 216"/>
                              <a:gd name="T26" fmla="*/ 225 w 238"/>
                              <a:gd name="T27" fmla="*/ 29 h 216"/>
                              <a:gd name="T28" fmla="*/ 228 w 238"/>
                              <a:gd name="T29" fmla="*/ 25 h 216"/>
                              <a:gd name="T30" fmla="*/ 230 w 238"/>
                              <a:gd name="T31" fmla="*/ 21 h 216"/>
                              <a:gd name="T32" fmla="*/ 231 w 238"/>
                              <a:gd name="T33" fmla="*/ 14 h 216"/>
                              <a:gd name="T34" fmla="*/ 232 w 238"/>
                              <a:gd name="T35" fmla="*/ 8 h 216"/>
                              <a:gd name="T36" fmla="*/ 238 w 238"/>
                              <a:gd name="T37" fmla="*/ 125 h 216"/>
                              <a:gd name="T38" fmla="*/ 232 w 238"/>
                              <a:gd name="T39" fmla="*/ 111 h 216"/>
                              <a:gd name="T40" fmla="*/ 231 w 238"/>
                              <a:gd name="T41" fmla="*/ 105 h 216"/>
                              <a:gd name="T42" fmla="*/ 229 w 238"/>
                              <a:gd name="T43" fmla="*/ 100 h 216"/>
                              <a:gd name="T44" fmla="*/ 227 w 238"/>
                              <a:gd name="T45" fmla="*/ 96 h 216"/>
                              <a:gd name="T46" fmla="*/ 224 w 238"/>
                              <a:gd name="T47" fmla="*/ 94 h 216"/>
                              <a:gd name="T48" fmla="*/ 220 w 238"/>
                              <a:gd name="T49" fmla="*/ 92 h 216"/>
                              <a:gd name="T50" fmla="*/ 215 w 238"/>
                              <a:gd name="T51" fmla="*/ 91 h 216"/>
                              <a:gd name="T52" fmla="*/ 206 w 238"/>
                              <a:gd name="T53" fmla="*/ 90 h 216"/>
                              <a:gd name="T54" fmla="*/ 45 w 238"/>
                              <a:gd name="T55" fmla="*/ 90 h 216"/>
                              <a:gd name="T56" fmla="*/ 34 w 238"/>
                              <a:gd name="T57" fmla="*/ 90 h 216"/>
                              <a:gd name="T58" fmla="*/ 25 w 238"/>
                              <a:gd name="T59" fmla="*/ 91 h 216"/>
                              <a:gd name="T60" fmla="*/ 20 w 238"/>
                              <a:gd name="T61" fmla="*/ 92 h 216"/>
                              <a:gd name="T62" fmla="*/ 17 w 238"/>
                              <a:gd name="T63" fmla="*/ 95 h 216"/>
                              <a:gd name="T64" fmla="*/ 14 w 238"/>
                              <a:gd name="T65" fmla="*/ 98 h 216"/>
                              <a:gd name="T66" fmla="*/ 13 w 238"/>
                              <a:gd name="T67" fmla="*/ 103 h 216"/>
                              <a:gd name="T68" fmla="*/ 13 w 238"/>
                              <a:gd name="T69" fmla="*/ 110 h 216"/>
                              <a:gd name="T70" fmla="*/ 12 w 238"/>
                              <a:gd name="T71" fmla="*/ 119 h 216"/>
                              <a:gd name="T72" fmla="*/ 13 w 238"/>
                              <a:gd name="T73" fmla="*/ 144 h 216"/>
                              <a:gd name="T74" fmla="*/ 13 w 238"/>
                              <a:gd name="T75" fmla="*/ 150 h 216"/>
                              <a:gd name="T76" fmla="*/ 14 w 238"/>
                              <a:gd name="T77" fmla="*/ 156 h 216"/>
                              <a:gd name="T78" fmla="*/ 15 w 238"/>
                              <a:gd name="T79" fmla="*/ 162 h 216"/>
                              <a:gd name="T80" fmla="*/ 17 w 238"/>
                              <a:gd name="T81" fmla="*/ 167 h 216"/>
                              <a:gd name="T82" fmla="*/ 21 w 238"/>
                              <a:gd name="T83" fmla="*/ 174 h 216"/>
                              <a:gd name="T84" fmla="*/ 28 w 238"/>
                              <a:gd name="T85" fmla="*/ 182 h 216"/>
                              <a:gd name="T86" fmla="*/ 33 w 238"/>
                              <a:gd name="T87" fmla="*/ 185 h 216"/>
                              <a:gd name="T88" fmla="*/ 37 w 238"/>
                              <a:gd name="T89" fmla="*/ 189 h 216"/>
                              <a:gd name="T90" fmla="*/ 45 w 238"/>
                              <a:gd name="T91" fmla="*/ 193 h 216"/>
                              <a:gd name="T92" fmla="*/ 58 w 238"/>
                              <a:gd name="T93" fmla="*/ 201 h 216"/>
                              <a:gd name="T94" fmla="*/ 76 w 238"/>
                              <a:gd name="T95" fmla="*/ 207 h 216"/>
                              <a:gd name="T96" fmla="*/ 83 w 238"/>
                              <a:gd name="T97" fmla="*/ 216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38" h="216">
                                <a:moveTo>
                                  <a:pt x="83" y="216"/>
                                </a:moveTo>
                                <a:lnTo>
                                  <a:pt x="0" y="207"/>
                                </a:lnTo>
                                <a:lnTo>
                                  <a:pt x="0" y="0"/>
                                </a:lnTo>
                                <a:lnTo>
                                  <a:pt x="6" y="0"/>
                                </a:lnTo>
                                <a:lnTo>
                                  <a:pt x="6" y="8"/>
                                </a:lnTo>
                                <a:lnTo>
                                  <a:pt x="6" y="10"/>
                                </a:lnTo>
                                <a:lnTo>
                                  <a:pt x="6" y="13"/>
                                </a:lnTo>
                                <a:lnTo>
                                  <a:pt x="6" y="15"/>
                                </a:lnTo>
                                <a:lnTo>
                                  <a:pt x="7" y="18"/>
                                </a:lnTo>
                                <a:lnTo>
                                  <a:pt x="7" y="20"/>
                                </a:lnTo>
                                <a:lnTo>
                                  <a:pt x="8" y="22"/>
                                </a:lnTo>
                                <a:lnTo>
                                  <a:pt x="9" y="23"/>
                                </a:lnTo>
                                <a:lnTo>
                                  <a:pt x="9" y="25"/>
                                </a:lnTo>
                                <a:lnTo>
                                  <a:pt x="10" y="26"/>
                                </a:lnTo>
                                <a:lnTo>
                                  <a:pt x="11" y="27"/>
                                </a:lnTo>
                                <a:lnTo>
                                  <a:pt x="12" y="28"/>
                                </a:lnTo>
                                <a:lnTo>
                                  <a:pt x="13" y="29"/>
                                </a:lnTo>
                                <a:lnTo>
                                  <a:pt x="14" y="30"/>
                                </a:lnTo>
                                <a:lnTo>
                                  <a:pt x="15" y="30"/>
                                </a:lnTo>
                                <a:lnTo>
                                  <a:pt x="16" y="31"/>
                                </a:lnTo>
                                <a:lnTo>
                                  <a:pt x="18" y="31"/>
                                </a:lnTo>
                                <a:lnTo>
                                  <a:pt x="19" y="32"/>
                                </a:lnTo>
                                <a:lnTo>
                                  <a:pt x="20" y="32"/>
                                </a:lnTo>
                                <a:lnTo>
                                  <a:pt x="23" y="33"/>
                                </a:lnTo>
                                <a:lnTo>
                                  <a:pt x="26" y="33"/>
                                </a:lnTo>
                                <a:lnTo>
                                  <a:pt x="29" y="33"/>
                                </a:lnTo>
                                <a:lnTo>
                                  <a:pt x="32" y="33"/>
                                </a:lnTo>
                                <a:lnTo>
                                  <a:pt x="36" y="33"/>
                                </a:lnTo>
                                <a:lnTo>
                                  <a:pt x="40" y="33"/>
                                </a:lnTo>
                                <a:lnTo>
                                  <a:pt x="197" y="33"/>
                                </a:lnTo>
                                <a:lnTo>
                                  <a:pt x="202" y="33"/>
                                </a:lnTo>
                                <a:lnTo>
                                  <a:pt x="206" y="33"/>
                                </a:lnTo>
                                <a:lnTo>
                                  <a:pt x="210" y="33"/>
                                </a:lnTo>
                                <a:lnTo>
                                  <a:pt x="213" y="33"/>
                                </a:lnTo>
                                <a:lnTo>
                                  <a:pt x="215" y="33"/>
                                </a:lnTo>
                                <a:lnTo>
                                  <a:pt x="218" y="32"/>
                                </a:lnTo>
                                <a:lnTo>
                                  <a:pt x="220" y="32"/>
                                </a:lnTo>
                                <a:lnTo>
                                  <a:pt x="221" y="31"/>
                                </a:lnTo>
                                <a:lnTo>
                                  <a:pt x="222" y="31"/>
                                </a:lnTo>
                                <a:lnTo>
                                  <a:pt x="223" y="30"/>
                                </a:lnTo>
                                <a:lnTo>
                                  <a:pt x="224" y="30"/>
                                </a:lnTo>
                                <a:lnTo>
                                  <a:pt x="225" y="29"/>
                                </a:lnTo>
                                <a:lnTo>
                                  <a:pt x="226" y="28"/>
                                </a:lnTo>
                                <a:lnTo>
                                  <a:pt x="227" y="26"/>
                                </a:lnTo>
                                <a:lnTo>
                                  <a:pt x="228" y="25"/>
                                </a:lnTo>
                                <a:lnTo>
                                  <a:pt x="229" y="24"/>
                                </a:lnTo>
                                <a:lnTo>
                                  <a:pt x="230" y="22"/>
                                </a:lnTo>
                                <a:lnTo>
                                  <a:pt x="230" y="21"/>
                                </a:lnTo>
                                <a:lnTo>
                                  <a:pt x="230" y="19"/>
                                </a:lnTo>
                                <a:lnTo>
                                  <a:pt x="231" y="16"/>
                                </a:lnTo>
                                <a:lnTo>
                                  <a:pt x="231" y="14"/>
                                </a:lnTo>
                                <a:lnTo>
                                  <a:pt x="232" y="12"/>
                                </a:lnTo>
                                <a:lnTo>
                                  <a:pt x="232" y="10"/>
                                </a:lnTo>
                                <a:lnTo>
                                  <a:pt x="232" y="8"/>
                                </a:lnTo>
                                <a:lnTo>
                                  <a:pt x="232" y="0"/>
                                </a:lnTo>
                                <a:lnTo>
                                  <a:pt x="238" y="0"/>
                                </a:lnTo>
                                <a:lnTo>
                                  <a:pt x="238" y="125"/>
                                </a:lnTo>
                                <a:lnTo>
                                  <a:pt x="232" y="125"/>
                                </a:lnTo>
                                <a:lnTo>
                                  <a:pt x="232" y="114"/>
                                </a:lnTo>
                                <a:lnTo>
                                  <a:pt x="232" y="111"/>
                                </a:lnTo>
                                <a:lnTo>
                                  <a:pt x="232" y="110"/>
                                </a:lnTo>
                                <a:lnTo>
                                  <a:pt x="231" y="108"/>
                                </a:lnTo>
                                <a:lnTo>
                                  <a:pt x="231" y="105"/>
                                </a:lnTo>
                                <a:lnTo>
                                  <a:pt x="230" y="104"/>
                                </a:lnTo>
                                <a:lnTo>
                                  <a:pt x="230" y="102"/>
                                </a:lnTo>
                                <a:lnTo>
                                  <a:pt x="229" y="100"/>
                                </a:lnTo>
                                <a:lnTo>
                                  <a:pt x="228" y="99"/>
                                </a:lnTo>
                                <a:lnTo>
                                  <a:pt x="228" y="97"/>
                                </a:lnTo>
                                <a:lnTo>
                                  <a:pt x="227" y="96"/>
                                </a:lnTo>
                                <a:lnTo>
                                  <a:pt x="226" y="96"/>
                                </a:lnTo>
                                <a:lnTo>
                                  <a:pt x="225" y="95"/>
                                </a:lnTo>
                                <a:lnTo>
                                  <a:pt x="224" y="94"/>
                                </a:lnTo>
                                <a:lnTo>
                                  <a:pt x="223" y="93"/>
                                </a:lnTo>
                                <a:lnTo>
                                  <a:pt x="221" y="92"/>
                                </a:lnTo>
                                <a:lnTo>
                                  <a:pt x="220" y="92"/>
                                </a:lnTo>
                                <a:lnTo>
                                  <a:pt x="219" y="91"/>
                                </a:lnTo>
                                <a:lnTo>
                                  <a:pt x="217" y="91"/>
                                </a:lnTo>
                                <a:lnTo>
                                  <a:pt x="215" y="91"/>
                                </a:lnTo>
                                <a:lnTo>
                                  <a:pt x="213" y="90"/>
                                </a:lnTo>
                                <a:lnTo>
                                  <a:pt x="210" y="90"/>
                                </a:lnTo>
                                <a:lnTo>
                                  <a:pt x="206" y="90"/>
                                </a:lnTo>
                                <a:lnTo>
                                  <a:pt x="202" y="90"/>
                                </a:lnTo>
                                <a:lnTo>
                                  <a:pt x="197" y="90"/>
                                </a:lnTo>
                                <a:lnTo>
                                  <a:pt x="45" y="90"/>
                                </a:lnTo>
                                <a:lnTo>
                                  <a:pt x="41" y="90"/>
                                </a:lnTo>
                                <a:lnTo>
                                  <a:pt x="37" y="90"/>
                                </a:lnTo>
                                <a:lnTo>
                                  <a:pt x="34" y="90"/>
                                </a:lnTo>
                                <a:lnTo>
                                  <a:pt x="30" y="90"/>
                                </a:lnTo>
                                <a:lnTo>
                                  <a:pt x="28" y="91"/>
                                </a:lnTo>
                                <a:lnTo>
                                  <a:pt x="25" y="91"/>
                                </a:lnTo>
                                <a:lnTo>
                                  <a:pt x="23" y="91"/>
                                </a:lnTo>
                                <a:lnTo>
                                  <a:pt x="21" y="92"/>
                                </a:lnTo>
                                <a:lnTo>
                                  <a:pt x="20" y="92"/>
                                </a:lnTo>
                                <a:lnTo>
                                  <a:pt x="19" y="93"/>
                                </a:lnTo>
                                <a:lnTo>
                                  <a:pt x="18" y="94"/>
                                </a:lnTo>
                                <a:lnTo>
                                  <a:pt x="17" y="95"/>
                                </a:lnTo>
                                <a:lnTo>
                                  <a:pt x="16" y="96"/>
                                </a:lnTo>
                                <a:lnTo>
                                  <a:pt x="15" y="97"/>
                                </a:lnTo>
                                <a:lnTo>
                                  <a:pt x="14" y="98"/>
                                </a:lnTo>
                                <a:lnTo>
                                  <a:pt x="14" y="100"/>
                                </a:lnTo>
                                <a:lnTo>
                                  <a:pt x="14" y="101"/>
                                </a:lnTo>
                                <a:lnTo>
                                  <a:pt x="13" y="103"/>
                                </a:lnTo>
                                <a:lnTo>
                                  <a:pt x="13" y="104"/>
                                </a:lnTo>
                                <a:lnTo>
                                  <a:pt x="13" y="107"/>
                                </a:lnTo>
                                <a:lnTo>
                                  <a:pt x="13" y="110"/>
                                </a:lnTo>
                                <a:lnTo>
                                  <a:pt x="13" y="112"/>
                                </a:lnTo>
                                <a:lnTo>
                                  <a:pt x="12" y="115"/>
                                </a:lnTo>
                                <a:lnTo>
                                  <a:pt x="12" y="119"/>
                                </a:lnTo>
                                <a:lnTo>
                                  <a:pt x="12" y="139"/>
                                </a:lnTo>
                                <a:lnTo>
                                  <a:pt x="12" y="142"/>
                                </a:lnTo>
                                <a:lnTo>
                                  <a:pt x="13" y="144"/>
                                </a:lnTo>
                                <a:lnTo>
                                  <a:pt x="13" y="146"/>
                                </a:lnTo>
                                <a:lnTo>
                                  <a:pt x="13" y="148"/>
                                </a:lnTo>
                                <a:lnTo>
                                  <a:pt x="13" y="150"/>
                                </a:lnTo>
                                <a:lnTo>
                                  <a:pt x="13" y="152"/>
                                </a:lnTo>
                                <a:lnTo>
                                  <a:pt x="14" y="154"/>
                                </a:lnTo>
                                <a:lnTo>
                                  <a:pt x="14" y="156"/>
                                </a:lnTo>
                                <a:lnTo>
                                  <a:pt x="14" y="159"/>
                                </a:lnTo>
                                <a:lnTo>
                                  <a:pt x="15" y="161"/>
                                </a:lnTo>
                                <a:lnTo>
                                  <a:pt x="15" y="162"/>
                                </a:lnTo>
                                <a:lnTo>
                                  <a:pt x="16" y="164"/>
                                </a:lnTo>
                                <a:lnTo>
                                  <a:pt x="17" y="166"/>
                                </a:lnTo>
                                <a:lnTo>
                                  <a:pt x="17" y="167"/>
                                </a:lnTo>
                                <a:lnTo>
                                  <a:pt x="18" y="169"/>
                                </a:lnTo>
                                <a:lnTo>
                                  <a:pt x="19" y="170"/>
                                </a:lnTo>
                                <a:lnTo>
                                  <a:pt x="21" y="174"/>
                                </a:lnTo>
                                <a:lnTo>
                                  <a:pt x="23" y="176"/>
                                </a:lnTo>
                                <a:lnTo>
                                  <a:pt x="26" y="179"/>
                                </a:lnTo>
                                <a:lnTo>
                                  <a:pt x="28" y="182"/>
                                </a:lnTo>
                                <a:lnTo>
                                  <a:pt x="30" y="183"/>
                                </a:lnTo>
                                <a:lnTo>
                                  <a:pt x="31" y="184"/>
                                </a:lnTo>
                                <a:lnTo>
                                  <a:pt x="33" y="185"/>
                                </a:lnTo>
                                <a:lnTo>
                                  <a:pt x="34" y="187"/>
                                </a:lnTo>
                                <a:lnTo>
                                  <a:pt x="35" y="188"/>
                                </a:lnTo>
                                <a:lnTo>
                                  <a:pt x="37" y="189"/>
                                </a:lnTo>
                                <a:lnTo>
                                  <a:pt x="39" y="190"/>
                                </a:lnTo>
                                <a:lnTo>
                                  <a:pt x="40" y="191"/>
                                </a:lnTo>
                                <a:lnTo>
                                  <a:pt x="45" y="193"/>
                                </a:lnTo>
                                <a:lnTo>
                                  <a:pt x="49" y="197"/>
                                </a:lnTo>
                                <a:lnTo>
                                  <a:pt x="53" y="199"/>
                                </a:lnTo>
                                <a:lnTo>
                                  <a:pt x="58" y="201"/>
                                </a:lnTo>
                                <a:lnTo>
                                  <a:pt x="65" y="203"/>
                                </a:lnTo>
                                <a:lnTo>
                                  <a:pt x="70" y="205"/>
                                </a:lnTo>
                                <a:lnTo>
                                  <a:pt x="76" y="207"/>
                                </a:lnTo>
                                <a:lnTo>
                                  <a:pt x="80" y="208"/>
                                </a:lnTo>
                                <a:lnTo>
                                  <a:pt x="83" y="209"/>
                                </a:lnTo>
                                <a:lnTo>
                                  <a:pt x="83" y="216"/>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60" name="Freeform 58"/>
                        <wps:cNvSpPr>
                          <a:spLocks/>
                        </wps:cNvSpPr>
                        <wps:spPr bwMode="auto">
                          <a:xfrm>
                            <a:off x="7702" y="4995"/>
                            <a:ext cx="193" cy="163"/>
                          </a:xfrm>
                          <a:custGeom>
                            <a:avLst/>
                            <a:gdLst>
                              <a:gd name="T0" fmla="*/ 139 w 259"/>
                              <a:gd name="T1" fmla="*/ 109 h 218"/>
                              <a:gd name="T2" fmla="*/ 139 w 259"/>
                              <a:gd name="T3" fmla="*/ 118 h 218"/>
                              <a:gd name="T4" fmla="*/ 141 w 259"/>
                              <a:gd name="T5" fmla="*/ 127 h 218"/>
                              <a:gd name="T6" fmla="*/ 145 w 259"/>
                              <a:gd name="T7" fmla="*/ 135 h 218"/>
                              <a:gd name="T8" fmla="*/ 151 w 259"/>
                              <a:gd name="T9" fmla="*/ 141 h 218"/>
                              <a:gd name="T10" fmla="*/ 160 w 259"/>
                              <a:gd name="T11" fmla="*/ 145 h 218"/>
                              <a:gd name="T12" fmla="*/ 169 w 259"/>
                              <a:gd name="T13" fmla="*/ 150 h 218"/>
                              <a:gd name="T14" fmla="*/ 181 w 259"/>
                              <a:gd name="T15" fmla="*/ 153 h 218"/>
                              <a:gd name="T16" fmla="*/ 190 w 259"/>
                              <a:gd name="T17" fmla="*/ 162 h 218"/>
                              <a:gd name="T18" fmla="*/ 75 w 259"/>
                              <a:gd name="T19" fmla="*/ 143 h 218"/>
                              <a:gd name="T20" fmla="*/ 93 w 259"/>
                              <a:gd name="T21" fmla="*/ 141 h 218"/>
                              <a:gd name="T22" fmla="*/ 103 w 259"/>
                              <a:gd name="T23" fmla="*/ 137 h 218"/>
                              <a:gd name="T24" fmla="*/ 111 w 259"/>
                              <a:gd name="T25" fmla="*/ 132 h 218"/>
                              <a:gd name="T26" fmla="*/ 119 w 259"/>
                              <a:gd name="T27" fmla="*/ 124 h 218"/>
                              <a:gd name="T28" fmla="*/ 124 w 259"/>
                              <a:gd name="T29" fmla="*/ 114 h 218"/>
                              <a:gd name="T30" fmla="*/ 126 w 259"/>
                              <a:gd name="T31" fmla="*/ 100 h 218"/>
                              <a:gd name="T32" fmla="*/ 47 w 259"/>
                              <a:gd name="T33" fmla="*/ 92 h 218"/>
                              <a:gd name="T34" fmla="*/ 36 w 259"/>
                              <a:gd name="T35" fmla="*/ 92 h 218"/>
                              <a:gd name="T36" fmla="*/ 31 w 259"/>
                              <a:gd name="T37" fmla="*/ 93 h 218"/>
                              <a:gd name="T38" fmla="*/ 28 w 259"/>
                              <a:gd name="T39" fmla="*/ 97 h 218"/>
                              <a:gd name="T40" fmla="*/ 25 w 259"/>
                              <a:gd name="T41" fmla="*/ 102 h 218"/>
                              <a:gd name="T42" fmla="*/ 23 w 259"/>
                              <a:gd name="T43" fmla="*/ 110 h 218"/>
                              <a:gd name="T44" fmla="*/ 21 w 259"/>
                              <a:gd name="T45" fmla="*/ 133 h 218"/>
                              <a:gd name="T46" fmla="*/ 21 w 259"/>
                              <a:gd name="T47" fmla="*/ 148 h 218"/>
                              <a:gd name="T48" fmla="*/ 24 w 259"/>
                              <a:gd name="T49" fmla="*/ 161 h 218"/>
                              <a:gd name="T50" fmla="*/ 28 w 259"/>
                              <a:gd name="T51" fmla="*/ 174 h 218"/>
                              <a:gd name="T52" fmla="*/ 35 w 259"/>
                              <a:gd name="T53" fmla="*/ 184 h 218"/>
                              <a:gd name="T54" fmla="*/ 43 w 259"/>
                              <a:gd name="T55" fmla="*/ 193 h 218"/>
                              <a:gd name="T56" fmla="*/ 55 w 259"/>
                              <a:gd name="T57" fmla="*/ 202 h 218"/>
                              <a:gd name="T58" fmla="*/ 68 w 259"/>
                              <a:gd name="T59" fmla="*/ 209 h 218"/>
                              <a:gd name="T60" fmla="*/ 0 w 259"/>
                              <a:gd name="T61" fmla="*/ 200 h 218"/>
                              <a:gd name="T62" fmla="*/ 26 w 259"/>
                              <a:gd name="T63" fmla="*/ 11 h 218"/>
                              <a:gd name="T64" fmla="*/ 27 w 259"/>
                              <a:gd name="T65" fmla="*/ 19 h 218"/>
                              <a:gd name="T66" fmla="*/ 29 w 259"/>
                              <a:gd name="T67" fmla="*/ 26 h 218"/>
                              <a:gd name="T68" fmla="*/ 32 w 259"/>
                              <a:gd name="T69" fmla="*/ 31 h 218"/>
                              <a:gd name="T70" fmla="*/ 37 w 259"/>
                              <a:gd name="T71" fmla="*/ 34 h 218"/>
                              <a:gd name="T72" fmla="*/ 47 w 259"/>
                              <a:gd name="T73" fmla="*/ 35 h 218"/>
                              <a:gd name="T74" fmla="*/ 215 w 259"/>
                              <a:gd name="T75" fmla="*/ 52 h 218"/>
                              <a:gd name="T76" fmla="*/ 229 w 259"/>
                              <a:gd name="T77" fmla="*/ 53 h 218"/>
                              <a:gd name="T78" fmla="*/ 238 w 259"/>
                              <a:gd name="T79" fmla="*/ 52 h 218"/>
                              <a:gd name="T80" fmla="*/ 243 w 259"/>
                              <a:gd name="T81" fmla="*/ 50 h 218"/>
                              <a:gd name="T82" fmla="*/ 248 w 259"/>
                              <a:gd name="T83" fmla="*/ 45 h 218"/>
                              <a:gd name="T84" fmla="*/ 251 w 259"/>
                              <a:gd name="T85" fmla="*/ 36 h 218"/>
                              <a:gd name="T86" fmla="*/ 259 w 259"/>
                              <a:gd name="T87" fmla="*/ 23 h 218"/>
                              <a:gd name="T88" fmla="*/ 172 w 259"/>
                              <a:gd name="T89" fmla="*/ 203 h 218"/>
                              <a:gd name="T90" fmla="*/ 184 w 259"/>
                              <a:gd name="T91" fmla="*/ 202 h 218"/>
                              <a:gd name="T92" fmla="*/ 195 w 259"/>
                              <a:gd name="T93" fmla="*/ 199 h 218"/>
                              <a:gd name="T94" fmla="*/ 203 w 259"/>
                              <a:gd name="T95" fmla="*/ 196 h 218"/>
                              <a:gd name="T96" fmla="*/ 209 w 259"/>
                              <a:gd name="T97" fmla="*/ 193 h 218"/>
                              <a:gd name="T98" fmla="*/ 215 w 259"/>
                              <a:gd name="T99" fmla="*/ 188 h 218"/>
                              <a:gd name="T100" fmla="*/ 220 w 259"/>
                              <a:gd name="T101" fmla="*/ 183 h 218"/>
                              <a:gd name="T102" fmla="*/ 225 w 259"/>
                              <a:gd name="T103" fmla="*/ 176 h 218"/>
                              <a:gd name="T104" fmla="*/ 228 w 259"/>
                              <a:gd name="T105" fmla="*/ 167 h 218"/>
                              <a:gd name="T106" fmla="*/ 232 w 259"/>
                              <a:gd name="T107" fmla="*/ 152 h 218"/>
                              <a:gd name="T108" fmla="*/ 234 w 259"/>
                              <a:gd name="T109" fmla="*/ 135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259" h="218">
                                <a:moveTo>
                                  <a:pt x="236" y="111"/>
                                </a:moveTo>
                                <a:lnTo>
                                  <a:pt x="139" y="102"/>
                                </a:lnTo>
                                <a:lnTo>
                                  <a:pt x="139" y="106"/>
                                </a:lnTo>
                                <a:lnTo>
                                  <a:pt x="139" y="109"/>
                                </a:lnTo>
                                <a:lnTo>
                                  <a:pt x="138" y="111"/>
                                </a:lnTo>
                                <a:lnTo>
                                  <a:pt x="138" y="113"/>
                                </a:lnTo>
                                <a:lnTo>
                                  <a:pt x="139" y="116"/>
                                </a:lnTo>
                                <a:lnTo>
                                  <a:pt x="139" y="118"/>
                                </a:lnTo>
                                <a:lnTo>
                                  <a:pt x="139" y="121"/>
                                </a:lnTo>
                                <a:lnTo>
                                  <a:pt x="140" y="122"/>
                                </a:lnTo>
                                <a:lnTo>
                                  <a:pt x="140" y="124"/>
                                </a:lnTo>
                                <a:lnTo>
                                  <a:pt x="141" y="127"/>
                                </a:lnTo>
                                <a:lnTo>
                                  <a:pt x="142" y="128"/>
                                </a:lnTo>
                                <a:lnTo>
                                  <a:pt x="143" y="130"/>
                                </a:lnTo>
                                <a:lnTo>
                                  <a:pt x="144" y="132"/>
                                </a:lnTo>
                                <a:lnTo>
                                  <a:pt x="145" y="135"/>
                                </a:lnTo>
                                <a:lnTo>
                                  <a:pt x="146" y="136"/>
                                </a:lnTo>
                                <a:lnTo>
                                  <a:pt x="148" y="138"/>
                                </a:lnTo>
                                <a:lnTo>
                                  <a:pt x="149" y="139"/>
                                </a:lnTo>
                                <a:lnTo>
                                  <a:pt x="151" y="141"/>
                                </a:lnTo>
                                <a:lnTo>
                                  <a:pt x="154" y="142"/>
                                </a:lnTo>
                                <a:lnTo>
                                  <a:pt x="156" y="143"/>
                                </a:lnTo>
                                <a:lnTo>
                                  <a:pt x="157" y="144"/>
                                </a:lnTo>
                                <a:lnTo>
                                  <a:pt x="160" y="145"/>
                                </a:lnTo>
                                <a:lnTo>
                                  <a:pt x="162" y="147"/>
                                </a:lnTo>
                                <a:lnTo>
                                  <a:pt x="164" y="148"/>
                                </a:lnTo>
                                <a:lnTo>
                                  <a:pt x="166" y="149"/>
                                </a:lnTo>
                                <a:lnTo>
                                  <a:pt x="169" y="150"/>
                                </a:lnTo>
                                <a:lnTo>
                                  <a:pt x="172" y="151"/>
                                </a:lnTo>
                                <a:lnTo>
                                  <a:pt x="175" y="152"/>
                                </a:lnTo>
                                <a:lnTo>
                                  <a:pt x="177" y="152"/>
                                </a:lnTo>
                                <a:lnTo>
                                  <a:pt x="181" y="153"/>
                                </a:lnTo>
                                <a:lnTo>
                                  <a:pt x="183" y="154"/>
                                </a:lnTo>
                                <a:lnTo>
                                  <a:pt x="186" y="155"/>
                                </a:lnTo>
                                <a:lnTo>
                                  <a:pt x="191" y="156"/>
                                </a:lnTo>
                                <a:lnTo>
                                  <a:pt x="190" y="162"/>
                                </a:lnTo>
                                <a:lnTo>
                                  <a:pt x="65" y="150"/>
                                </a:lnTo>
                                <a:lnTo>
                                  <a:pt x="66" y="144"/>
                                </a:lnTo>
                                <a:lnTo>
                                  <a:pt x="71" y="144"/>
                                </a:lnTo>
                                <a:lnTo>
                                  <a:pt x="75" y="143"/>
                                </a:lnTo>
                                <a:lnTo>
                                  <a:pt x="80" y="143"/>
                                </a:lnTo>
                                <a:lnTo>
                                  <a:pt x="85" y="142"/>
                                </a:lnTo>
                                <a:lnTo>
                                  <a:pt x="89" y="141"/>
                                </a:lnTo>
                                <a:lnTo>
                                  <a:pt x="93" y="141"/>
                                </a:lnTo>
                                <a:lnTo>
                                  <a:pt x="96" y="140"/>
                                </a:lnTo>
                                <a:lnTo>
                                  <a:pt x="100" y="138"/>
                                </a:lnTo>
                                <a:lnTo>
                                  <a:pt x="101" y="138"/>
                                </a:lnTo>
                                <a:lnTo>
                                  <a:pt x="103" y="137"/>
                                </a:lnTo>
                                <a:lnTo>
                                  <a:pt x="105" y="137"/>
                                </a:lnTo>
                                <a:lnTo>
                                  <a:pt x="106" y="136"/>
                                </a:lnTo>
                                <a:lnTo>
                                  <a:pt x="109" y="133"/>
                                </a:lnTo>
                                <a:lnTo>
                                  <a:pt x="111" y="132"/>
                                </a:lnTo>
                                <a:lnTo>
                                  <a:pt x="113" y="130"/>
                                </a:lnTo>
                                <a:lnTo>
                                  <a:pt x="115" y="128"/>
                                </a:lnTo>
                                <a:lnTo>
                                  <a:pt x="118" y="126"/>
                                </a:lnTo>
                                <a:lnTo>
                                  <a:pt x="119" y="124"/>
                                </a:lnTo>
                                <a:lnTo>
                                  <a:pt x="121" y="122"/>
                                </a:lnTo>
                                <a:lnTo>
                                  <a:pt x="122" y="120"/>
                                </a:lnTo>
                                <a:lnTo>
                                  <a:pt x="123" y="117"/>
                                </a:lnTo>
                                <a:lnTo>
                                  <a:pt x="124" y="114"/>
                                </a:lnTo>
                                <a:lnTo>
                                  <a:pt x="125" y="111"/>
                                </a:lnTo>
                                <a:lnTo>
                                  <a:pt x="125" y="108"/>
                                </a:lnTo>
                                <a:lnTo>
                                  <a:pt x="126" y="104"/>
                                </a:lnTo>
                                <a:lnTo>
                                  <a:pt x="126" y="100"/>
                                </a:lnTo>
                                <a:lnTo>
                                  <a:pt x="59" y="93"/>
                                </a:lnTo>
                                <a:lnTo>
                                  <a:pt x="55" y="93"/>
                                </a:lnTo>
                                <a:lnTo>
                                  <a:pt x="51" y="92"/>
                                </a:lnTo>
                                <a:lnTo>
                                  <a:pt x="47" y="92"/>
                                </a:lnTo>
                                <a:lnTo>
                                  <a:pt x="43" y="92"/>
                                </a:lnTo>
                                <a:lnTo>
                                  <a:pt x="40" y="92"/>
                                </a:lnTo>
                                <a:lnTo>
                                  <a:pt x="38" y="92"/>
                                </a:lnTo>
                                <a:lnTo>
                                  <a:pt x="36" y="92"/>
                                </a:lnTo>
                                <a:lnTo>
                                  <a:pt x="35" y="92"/>
                                </a:lnTo>
                                <a:lnTo>
                                  <a:pt x="33" y="93"/>
                                </a:lnTo>
                                <a:lnTo>
                                  <a:pt x="32" y="93"/>
                                </a:lnTo>
                                <a:lnTo>
                                  <a:pt x="31" y="93"/>
                                </a:lnTo>
                                <a:lnTo>
                                  <a:pt x="31" y="94"/>
                                </a:lnTo>
                                <a:lnTo>
                                  <a:pt x="30" y="95"/>
                                </a:lnTo>
                                <a:lnTo>
                                  <a:pt x="29" y="96"/>
                                </a:lnTo>
                                <a:lnTo>
                                  <a:pt x="28" y="97"/>
                                </a:lnTo>
                                <a:lnTo>
                                  <a:pt x="27" y="97"/>
                                </a:lnTo>
                                <a:lnTo>
                                  <a:pt x="26" y="98"/>
                                </a:lnTo>
                                <a:lnTo>
                                  <a:pt x="26" y="101"/>
                                </a:lnTo>
                                <a:lnTo>
                                  <a:pt x="25" y="102"/>
                                </a:lnTo>
                                <a:lnTo>
                                  <a:pt x="24" y="104"/>
                                </a:lnTo>
                                <a:lnTo>
                                  <a:pt x="24" y="105"/>
                                </a:lnTo>
                                <a:lnTo>
                                  <a:pt x="23" y="108"/>
                                </a:lnTo>
                                <a:lnTo>
                                  <a:pt x="23" y="110"/>
                                </a:lnTo>
                                <a:lnTo>
                                  <a:pt x="23" y="112"/>
                                </a:lnTo>
                                <a:lnTo>
                                  <a:pt x="21" y="125"/>
                                </a:lnTo>
                                <a:lnTo>
                                  <a:pt x="21" y="129"/>
                                </a:lnTo>
                                <a:lnTo>
                                  <a:pt x="21" y="133"/>
                                </a:lnTo>
                                <a:lnTo>
                                  <a:pt x="21" y="137"/>
                                </a:lnTo>
                                <a:lnTo>
                                  <a:pt x="21" y="141"/>
                                </a:lnTo>
                                <a:lnTo>
                                  <a:pt x="21" y="145"/>
                                </a:lnTo>
                                <a:lnTo>
                                  <a:pt x="21" y="148"/>
                                </a:lnTo>
                                <a:lnTo>
                                  <a:pt x="21" y="152"/>
                                </a:lnTo>
                                <a:lnTo>
                                  <a:pt x="22" y="155"/>
                                </a:lnTo>
                                <a:lnTo>
                                  <a:pt x="23" y="158"/>
                                </a:lnTo>
                                <a:lnTo>
                                  <a:pt x="24" y="161"/>
                                </a:lnTo>
                                <a:lnTo>
                                  <a:pt x="25" y="164"/>
                                </a:lnTo>
                                <a:lnTo>
                                  <a:pt x="26" y="167"/>
                                </a:lnTo>
                                <a:lnTo>
                                  <a:pt x="27" y="171"/>
                                </a:lnTo>
                                <a:lnTo>
                                  <a:pt x="28" y="174"/>
                                </a:lnTo>
                                <a:lnTo>
                                  <a:pt x="30" y="177"/>
                                </a:lnTo>
                                <a:lnTo>
                                  <a:pt x="31" y="179"/>
                                </a:lnTo>
                                <a:lnTo>
                                  <a:pt x="33" y="182"/>
                                </a:lnTo>
                                <a:lnTo>
                                  <a:pt x="35" y="184"/>
                                </a:lnTo>
                                <a:lnTo>
                                  <a:pt x="36" y="187"/>
                                </a:lnTo>
                                <a:lnTo>
                                  <a:pt x="39" y="189"/>
                                </a:lnTo>
                                <a:lnTo>
                                  <a:pt x="41" y="191"/>
                                </a:lnTo>
                                <a:lnTo>
                                  <a:pt x="43" y="193"/>
                                </a:lnTo>
                                <a:lnTo>
                                  <a:pt x="46" y="195"/>
                                </a:lnTo>
                                <a:lnTo>
                                  <a:pt x="49" y="198"/>
                                </a:lnTo>
                                <a:lnTo>
                                  <a:pt x="52" y="199"/>
                                </a:lnTo>
                                <a:lnTo>
                                  <a:pt x="55" y="202"/>
                                </a:lnTo>
                                <a:lnTo>
                                  <a:pt x="58" y="203"/>
                                </a:lnTo>
                                <a:lnTo>
                                  <a:pt x="61" y="206"/>
                                </a:lnTo>
                                <a:lnTo>
                                  <a:pt x="64" y="207"/>
                                </a:lnTo>
                                <a:lnTo>
                                  <a:pt x="68" y="209"/>
                                </a:lnTo>
                                <a:lnTo>
                                  <a:pt x="71" y="211"/>
                                </a:lnTo>
                                <a:lnTo>
                                  <a:pt x="75" y="212"/>
                                </a:lnTo>
                                <a:lnTo>
                                  <a:pt x="74" y="218"/>
                                </a:lnTo>
                                <a:lnTo>
                                  <a:pt x="0" y="200"/>
                                </a:lnTo>
                                <a:lnTo>
                                  <a:pt x="21" y="0"/>
                                </a:lnTo>
                                <a:lnTo>
                                  <a:pt x="27" y="1"/>
                                </a:lnTo>
                                <a:lnTo>
                                  <a:pt x="26" y="8"/>
                                </a:lnTo>
                                <a:lnTo>
                                  <a:pt x="26" y="11"/>
                                </a:lnTo>
                                <a:lnTo>
                                  <a:pt x="26" y="13"/>
                                </a:lnTo>
                                <a:lnTo>
                                  <a:pt x="26" y="15"/>
                                </a:lnTo>
                                <a:lnTo>
                                  <a:pt x="26" y="17"/>
                                </a:lnTo>
                                <a:lnTo>
                                  <a:pt x="27" y="19"/>
                                </a:lnTo>
                                <a:lnTo>
                                  <a:pt x="27" y="21"/>
                                </a:lnTo>
                                <a:lnTo>
                                  <a:pt x="28" y="23"/>
                                </a:lnTo>
                                <a:lnTo>
                                  <a:pt x="29" y="25"/>
                                </a:lnTo>
                                <a:lnTo>
                                  <a:pt x="29" y="26"/>
                                </a:lnTo>
                                <a:lnTo>
                                  <a:pt x="30" y="27"/>
                                </a:lnTo>
                                <a:lnTo>
                                  <a:pt x="31" y="29"/>
                                </a:lnTo>
                                <a:lnTo>
                                  <a:pt x="31" y="30"/>
                                </a:lnTo>
                                <a:lnTo>
                                  <a:pt x="32" y="31"/>
                                </a:lnTo>
                                <a:lnTo>
                                  <a:pt x="34" y="32"/>
                                </a:lnTo>
                                <a:lnTo>
                                  <a:pt x="35" y="32"/>
                                </a:lnTo>
                                <a:lnTo>
                                  <a:pt x="36" y="33"/>
                                </a:lnTo>
                                <a:lnTo>
                                  <a:pt x="37" y="34"/>
                                </a:lnTo>
                                <a:lnTo>
                                  <a:pt x="39" y="34"/>
                                </a:lnTo>
                                <a:lnTo>
                                  <a:pt x="41" y="35"/>
                                </a:lnTo>
                                <a:lnTo>
                                  <a:pt x="43" y="35"/>
                                </a:lnTo>
                                <a:lnTo>
                                  <a:pt x="47" y="35"/>
                                </a:lnTo>
                                <a:lnTo>
                                  <a:pt x="51" y="36"/>
                                </a:lnTo>
                                <a:lnTo>
                                  <a:pt x="54" y="36"/>
                                </a:lnTo>
                                <a:lnTo>
                                  <a:pt x="58" y="37"/>
                                </a:lnTo>
                                <a:lnTo>
                                  <a:pt x="215" y="52"/>
                                </a:lnTo>
                                <a:lnTo>
                                  <a:pt x="219" y="52"/>
                                </a:lnTo>
                                <a:lnTo>
                                  <a:pt x="222" y="53"/>
                                </a:lnTo>
                                <a:lnTo>
                                  <a:pt x="226" y="53"/>
                                </a:lnTo>
                                <a:lnTo>
                                  <a:pt x="229" y="53"/>
                                </a:lnTo>
                                <a:lnTo>
                                  <a:pt x="233" y="53"/>
                                </a:lnTo>
                                <a:lnTo>
                                  <a:pt x="235" y="53"/>
                                </a:lnTo>
                                <a:lnTo>
                                  <a:pt x="237" y="53"/>
                                </a:lnTo>
                                <a:lnTo>
                                  <a:pt x="238" y="52"/>
                                </a:lnTo>
                                <a:lnTo>
                                  <a:pt x="240" y="52"/>
                                </a:lnTo>
                                <a:lnTo>
                                  <a:pt x="241" y="51"/>
                                </a:lnTo>
                                <a:lnTo>
                                  <a:pt x="242" y="51"/>
                                </a:lnTo>
                                <a:lnTo>
                                  <a:pt x="243" y="50"/>
                                </a:lnTo>
                                <a:lnTo>
                                  <a:pt x="244" y="49"/>
                                </a:lnTo>
                                <a:lnTo>
                                  <a:pt x="245" y="48"/>
                                </a:lnTo>
                                <a:lnTo>
                                  <a:pt x="246" y="47"/>
                                </a:lnTo>
                                <a:lnTo>
                                  <a:pt x="248" y="45"/>
                                </a:lnTo>
                                <a:lnTo>
                                  <a:pt x="249" y="43"/>
                                </a:lnTo>
                                <a:lnTo>
                                  <a:pt x="250" y="41"/>
                                </a:lnTo>
                                <a:lnTo>
                                  <a:pt x="251" y="39"/>
                                </a:lnTo>
                                <a:lnTo>
                                  <a:pt x="251" y="36"/>
                                </a:lnTo>
                                <a:lnTo>
                                  <a:pt x="251" y="34"/>
                                </a:lnTo>
                                <a:lnTo>
                                  <a:pt x="252" y="31"/>
                                </a:lnTo>
                                <a:lnTo>
                                  <a:pt x="252" y="23"/>
                                </a:lnTo>
                                <a:lnTo>
                                  <a:pt x="259" y="23"/>
                                </a:lnTo>
                                <a:lnTo>
                                  <a:pt x="239" y="218"/>
                                </a:lnTo>
                                <a:lnTo>
                                  <a:pt x="169" y="211"/>
                                </a:lnTo>
                                <a:lnTo>
                                  <a:pt x="169" y="204"/>
                                </a:lnTo>
                                <a:lnTo>
                                  <a:pt x="172" y="203"/>
                                </a:lnTo>
                                <a:lnTo>
                                  <a:pt x="176" y="203"/>
                                </a:lnTo>
                                <a:lnTo>
                                  <a:pt x="178" y="202"/>
                                </a:lnTo>
                                <a:lnTo>
                                  <a:pt x="181" y="202"/>
                                </a:lnTo>
                                <a:lnTo>
                                  <a:pt x="184" y="202"/>
                                </a:lnTo>
                                <a:lnTo>
                                  <a:pt x="186" y="201"/>
                                </a:lnTo>
                                <a:lnTo>
                                  <a:pt x="190" y="201"/>
                                </a:lnTo>
                                <a:lnTo>
                                  <a:pt x="192" y="200"/>
                                </a:lnTo>
                                <a:lnTo>
                                  <a:pt x="195" y="199"/>
                                </a:lnTo>
                                <a:lnTo>
                                  <a:pt x="197" y="198"/>
                                </a:lnTo>
                                <a:lnTo>
                                  <a:pt x="199" y="198"/>
                                </a:lnTo>
                                <a:lnTo>
                                  <a:pt x="201" y="197"/>
                                </a:lnTo>
                                <a:lnTo>
                                  <a:pt x="203" y="196"/>
                                </a:lnTo>
                                <a:lnTo>
                                  <a:pt x="205" y="195"/>
                                </a:lnTo>
                                <a:lnTo>
                                  <a:pt x="206" y="194"/>
                                </a:lnTo>
                                <a:lnTo>
                                  <a:pt x="208" y="194"/>
                                </a:lnTo>
                                <a:lnTo>
                                  <a:pt x="209" y="193"/>
                                </a:lnTo>
                                <a:lnTo>
                                  <a:pt x="211" y="191"/>
                                </a:lnTo>
                                <a:lnTo>
                                  <a:pt x="212" y="191"/>
                                </a:lnTo>
                                <a:lnTo>
                                  <a:pt x="213" y="189"/>
                                </a:lnTo>
                                <a:lnTo>
                                  <a:pt x="215" y="188"/>
                                </a:lnTo>
                                <a:lnTo>
                                  <a:pt x="216" y="187"/>
                                </a:lnTo>
                                <a:lnTo>
                                  <a:pt x="217" y="186"/>
                                </a:lnTo>
                                <a:lnTo>
                                  <a:pt x="218" y="184"/>
                                </a:lnTo>
                                <a:lnTo>
                                  <a:pt x="220" y="183"/>
                                </a:lnTo>
                                <a:lnTo>
                                  <a:pt x="220" y="181"/>
                                </a:lnTo>
                                <a:lnTo>
                                  <a:pt x="221" y="179"/>
                                </a:lnTo>
                                <a:lnTo>
                                  <a:pt x="223" y="178"/>
                                </a:lnTo>
                                <a:lnTo>
                                  <a:pt x="225" y="176"/>
                                </a:lnTo>
                                <a:lnTo>
                                  <a:pt x="226" y="174"/>
                                </a:lnTo>
                                <a:lnTo>
                                  <a:pt x="226" y="172"/>
                                </a:lnTo>
                                <a:lnTo>
                                  <a:pt x="227" y="171"/>
                                </a:lnTo>
                                <a:lnTo>
                                  <a:pt x="228" y="167"/>
                                </a:lnTo>
                                <a:lnTo>
                                  <a:pt x="229" y="164"/>
                                </a:lnTo>
                                <a:lnTo>
                                  <a:pt x="230" y="160"/>
                                </a:lnTo>
                                <a:lnTo>
                                  <a:pt x="231" y="156"/>
                                </a:lnTo>
                                <a:lnTo>
                                  <a:pt x="232" y="152"/>
                                </a:lnTo>
                                <a:lnTo>
                                  <a:pt x="233" y="147"/>
                                </a:lnTo>
                                <a:lnTo>
                                  <a:pt x="233" y="141"/>
                                </a:lnTo>
                                <a:lnTo>
                                  <a:pt x="234" y="138"/>
                                </a:lnTo>
                                <a:lnTo>
                                  <a:pt x="234" y="135"/>
                                </a:lnTo>
                                <a:lnTo>
                                  <a:pt x="236" y="111"/>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61" name="Freeform 59"/>
                        <wps:cNvSpPr>
                          <a:spLocks noEditPoints="1"/>
                        </wps:cNvSpPr>
                        <wps:spPr bwMode="auto">
                          <a:xfrm>
                            <a:off x="7669" y="5194"/>
                            <a:ext cx="185" cy="179"/>
                          </a:xfrm>
                          <a:custGeom>
                            <a:avLst/>
                            <a:gdLst>
                              <a:gd name="T0" fmla="*/ 241 w 252"/>
                              <a:gd name="T1" fmla="*/ 170 h 248"/>
                              <a:gd name="T2" fmla="*/ 231 w 252"/>
                              <a:gd name="T3" fmla="*/ 191 h 248"/>
                              <a:gd name="T4" fmla="*/ 219 w 252"/>
                              <a:gd name="T5" fmla="*/ 208 h 248"/>
                              <a:gd name="T6" fmla="*/ 204 w 252"/>
                              <a:gd name="T7" fmla="*/ 222 h 248"/>
                              <a:gd name="T8" fmla="*/ 186 w 252"/>
                              <a:gd name="T9" fmla="*/ 235 h 248"/>
                              <a:gd name="T10" fmla="*/ 167 w 252"/>
                              <a:gd name="T11" fmla="*/ 242 h 248"/>
                              <a:gd name="T12" fmla="*/ 146 w 252"/>
                              <a:gd name="T13" fmla="*/ 247 h 248"/>
                              <a:gd name="T14" fmla="*/ 125 w 252"/>
                              <a:gd name="T15" fmla="*/ 248 h 248"/>
                              <a:gd name="T16" fmla="*/ 103 w 252"/>
                              <a:gd name="T17" fmla="*/ 246 h 248"/>
                              <a:gd name="T18" fmla="*/ 71 w 252"/>
                              <a:gd name="T19" fmla="*/ 236 h 248"/>
                              <a:gd name="T20" fmla="*/ 47 w 252"/>
                              <a:gd name="T21" fmla="*/ 222 h 248"/>
                              <a:gd name="T22" fmla="*/ 34 w 252"/>
                              <a:gd name="T23" fmla="*/ 211 h 248"/>
                              <a:gd name="T24" fmla="*/ 20 w 252"/>
                              <a:gd name="T25" fmla="*/ 195 h 248"/>
                              <a:gd name="T26" fmla="*/ 9 w 252"/>
                              <a:gd name="T27" fmla="*/ 174 h 248"/>
                              <a:gd name="T28" fmla="*/ 2 w 252"/>
                              <a:gd name="T29" fmla="*/ 153 h 248"/>
                              <a:gd name="T30" fmla="*/ 0 w 252"/>
                              <a:gd name="T31" fmla="*/ 129 h 248"/>
                              <a:gd name="T32" fmla="*/ 3 w 252"/>
                              <a:gd name="T33" fmla="*/ 103 h 248"/>
                              <a:gd name="T34" fmla="*/ 10 w 252"/>
                              <a:gd name="T35" fmla="*/ 77 h 248"/>
                              <a:gd name="T36" fmla="*/ 20 w 252"/>
                              <a:gd name="T37" fmla="*/ 56 h 248"/>
                              <a:gd name="T38" fmla="*/ 35 w 252"/>
                              <a:gd name="T39" fmla="*/ 36 h 248"/>
                              <a:gd name="T40" fmla="*/ 52 w 252"/>
                              <a:gd name="T41" fmla="*/ 22 h 248"/>
                              <a:gd name="T42" fmla="*/ 73 w 252"/>
                              <a:gd name="T43" fmla="*/ 10 h 248"/>
                              <a:gd name="T44" fmla="*/ 91 w 252"/>
                              <a:gd name="T45" fmla="*/ 4 h 248"/>
                              <a:gd name="T46" fmla="*/ 110 w 252"/>
                              <a:gd name="T47" fmla="*/ 1 h 248"/>
                              <a:gd name="T48" fmla="*/ 129 w 252"/>
                              <a:gd name="T49" fmla="*/ 0 h 248"/>
                              <a:gd name="T50" fmla="*/ 160 w 252"/>
                              <a:gd name="T51" fmla="*/ 4 h 248"/>
                              <a:gd name="T52" fmla="*/ 181 w 252"/>
                              <a:gd name="T53" fmla="*/ 13 h 248"/>
                              <a:gd name="T54" fmla="*/ 200 w 252"/>
                              <a:gd name="T55" fmla="*/ 22 h 248"/>
                              <a:gd name="T56" fmla="*/ 216 w 252"/>
                              <a:gd name="T57" fmla="*/ 35 h 248"/>
                              <a:gd name="T58" fmla="*/ 229 w 252"/>
                              <a:gd name="T59" fmla="*/ 52 h 248"/>
                              <a:gd name="T60" fmla="*/ 241 w 252"/>
                              <a:gd name="T61" fmla="*/ 70 h 248"/>
                              <a:gd name="T62" fmla="*/ 248 w 252"/>
                              <a:gd name="T63" fmla="*/ 89 h 248"/>
                              <a:gd name="T64" fmla="*/ 251 w 252"/>
                              <a:gd name="T65" fmla="*/ 109 h 248"/>
                              <a:gd name="T66" fmla="*/ 251 w 252"/>
                              <a:gd name="T67" fmla="*/ 129 h 248"/>
                              <a:gd name="T68" fmla="*/ 246 w 252"/>
                              <a:gd name="T69" fmla="*/ 150 h 248"/>
                              <a:gd name="T70" fmla="*/ 237 w 252"/>
                              <a:gd name="T71" fmla="*/ 137 h 248"/>
                              <a:gd name="T72" fmla="*/ 234 w 252"/>
                              <a:gd name="T73" fmla="*/ 125 h 248"/>
                              <a:gd name="T74" fmla="*/ 229 w 252"/>
                              <a:gd name="T75" fmla="*/ 112 h 248"/>
                              <a:gd name="T76" fmla="*/ 220 w 252"/>
                              <a:gd name="T77" fmla="*/ 101 h 248"/>
                              <a:gd name="T78" fmla="*/ 204 w 252"/>
                              <a:gd name="T79" fmla="*/ 89 h 248"/>
                              <a:gd name="T80" fmla="*/ 174 w 252"/>
                              <a:gd name="T81" fmla="*/ 74 h 248"/>
                              <a:gd name="T82" fmla="*/ 137 w 252"/>
                              <a:gd name="T83" fmla="*/ 63 h 248"/>
                              <a:gd name="T84" fmla="*/ 112 w 252"/>
                              <a:gd name="T85" fmla="*/ 59 h 248"/>
                              <a:gd name="T86" fmla="*/ 90 w 252"/>
                              <a:gd name="T87" fmla="*/ 57 h 248"/>
                              <a:gd name="T88" fmla="*/ 71 w 252"/>
                              <a:gd name="T89" fmla="*/ 58 h 248"/>
                              <a:gd name="T90" fmla="*/ 44 w 252"/>
                              <a:gd name="T91" fmla="*/ 65 h 248"/>
                              <a:gd name="T92" fmla="*/ 28 w 252"/>
                              <a:gd name="T93" fmla="*/ 77 h 248"/>
                              <a:gd name="T94" fmla="*/ 17 w 252"/>
                              <a:gd name="T95" fmla="*/ 95 h 248"/>
                              <a:gd name="T96" fmla="*/ 15 w 252"/>
                              <a:gd name="T97" fmla="*/ 110 h 248"/>
                              <a:gd name="T98" fmla="*/ 17 w 252"/>
                              <a:gd name="T99" fmla="*/ 124 h 248"/>
                              <a:gd name="T100" fmla="*/ 23 w 252"/>
                              <a:gd name="T101" fmla="*/ 137 h 248"/>
                              <a:gd name="T102" fmla="*/ 36 w 252"/>
                              <a:gd name="T103" fmla="*/ 151 h 248"/>
                              <a:gd name="T104" fmla="*/ 53 w 252"/>
                              <a:gd name="T105" fmla="*/ 164 h 248"/>
                              <a:gd name="T106" fmla="*/ 78 w 252"/>
                              <a:gd name="T107" fmla="*/ 174 h 248"/>
                              <a:gd name="T108" fmla="*/ 109 w 252"/>
                              <a:gd name="T109" fmla="*/ 183 h 248"/>
                              <a:gd name="T110" fmla="*/ 145 w 252"/>
                              <a:gd name="T111" fmla="*/ 191 h 248"/>
                              <a:gd name="T112" fmla="*/ 173 w 252"/>
                              <a:gd name="T113" fmla="*/ 192 h 248"/>
                              <a:gd name="T114" fmla="*/ 194 w 252"/>
                              <a:gd name="T115" fmla="*/ 189 h 248"/>
                              <a:gd name="T116" fmla="*/ 211 w 252"/>
                              <a:gd name="T117" fmla="*/ 183 h 248"/>
                              <a:gd name="T118" fmla="*/ 222 w 252"/>
                              <a:gd name="T119" fmla="*/ 173 h 248"/>
                              <a:gd name="T120" fmla="*/ 230 w 252"/>
                              <a:gd name="T121" fmla="*/ 162 h 248"/>
                              <a:gd name="T122" fmla="*/ 234 w 252"/>
                              <a:gd name="T123" fmla="*/ 150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2" h="248">
                                <a:moveTo>
                                  <a:pt x="246" y="150"/>
                                </a:moveTo>
                                <a:lnTo>
                                  <a:pt x="246" y="155"/>
                                </a:lnTo>
                                <a:lnTo>
                                  <a:pt x="245" y="158"/>
                                </a:lnTo>
                                <a:lnTo>
                                  <a:pt x="244" y="161"/>
                                </a:lnTo>
                                <a:lnTo>
                                  <a:pt x="243" y="164"/>
                                </a:lnTo>
                                <a:lnTo>
                                  <a:pt x="242" y="167"/>
                                </a:lnTo>
                                <a:lnTo>
                                  <a:pt x="241" y="170"/>
                                </a:lnTo>
                                <a:lnTo>
                                  <a:pt x="240" y="173"/>
                                </a:lnTo>
                                <a:lnTo>
                                  <a:pt x="239" y="176"/>
                                </a:lnTo>
                                <a:lnTo>
                                  <a:pt x="238" y="179"/>
                                </a:lnTo>
                                <a:lnTo>
                                  <a:pt x="236" y="182"/>
                                </a:lnTo>
                                <a:lnTo>
                                  <a:pt x="234" y="184"/>
                                </a:lnTo>
                                <a:lnTo>
                                  <a:pt x="232" y="187"/>
                                </a:lnTo>
                                <a:lnTo>
                                  <a:pt x="231" y="191"/>
                                </a:lnTo>
                                <a:lnTo>
                                  <a:pt x="230" y="193"/>
                                </a:lnTo>
                                <a:lnTo>
                                  <a:pt x="228" y="196"/>
                                </a:lnTo>
                                <a:lnTo>
                                  <a:pt x="226" y="199"/>
                                </a:lnTo>
                                <a:lnTo>
                                  <a:pt x="225" y="201"/>
                                </a:lnTo>
                                <a:lnTo>
                                  <a:pt x="223" y="203"/>
                                </a:lnTo>
                                <a:lnTo>
                                  <a:pt x="221" y="206"/>
                                </a:lnTo>
                                <a:lnTo>
                                  <a:pt x="219" y="208"/>
                                </a:lnTo>
                                <a:lnTo>
                                  <a:pt x="218" y="210"/>
                                </a:lnTo>
                                <a:lnTo>
                                  <a:pt x="215" y="212"/>
                                </a:lnTo>
                                <a:lnTo>
                                  <a:pt x="213" y="214"/>
                                </a:lnTo>
                                <a:lnTo>
                                  <a:pt x="211" y="216"/>
                                </a:lnTo>
                                <a:lnTo>
                                  <a:pt x="209" y="218"/>
                                </a:lnTo>
                                <a:lnTo>
                                  <a:pt x="207" y="220"/>
                                </a:lnTo>
                                <a:lnTo>
                                  <a:pt x="204" y="222"/>
                                </a:lnTo>
                                <a:lnTo>
                                  <a:pt x="202" y="225"/>
                                </a:lnTo>
                                <a:lnTo>
                                  <a:pt x="200" y="227"/>
                                </a:lnTo>
                                <a:lnTo>
                                  <a:pt x="196" y="228"/>
                                </a:lnTo>
                                <a:lnTo>
                                  <a:pt x="194" y="230"/>
                                </a:lnTo>
                                <a:lnTo>
                                  <a:pt x="191" y="231"/>
                                </a:lnTo>
                                <a:lnTo>
                                  <a:pt x="188" y="233"/>
                                </a:lnTo>
                                <a:lnTo>
                                  <a:pt x="186" y="235"/>
                                </a:lnTo>
                                <a:lnTo>
                                  <a:pt x="183" y="236"/>
                                </a:lnTo>
                                <a:lnTo>
                                  <a:pt x="181" y="237"/>
                                </a:lnTo>
                                <a:lnTo>
                                  <a:pt x="178" y="238"/>
                                </a:lnTo>
                                <a:lnTo>
                                  <a:pt x="175" y="239"/>
                                </a:lnTo>
                                <a:lnTo>
                                  <a:pt x="173" y="241"/>
                                </a:lnTo>
                                <a:lnTo>
                                  <a:pt x="170" y="242"/>
                                </a:lnTo>
                                <a:lnTo>
                                  <a:pt x="167" y="242"/>
                                </a:lnTo>
                                <a:lnTo>
                                  <a:pt x="163" y="243"/>
                                </a:lnTo>
                                <a:lnTo>
                                  <a:pt x="160" y="244"/>
                                </a:lnTo>
                                <a:lnTo>
                                  <a:pt x="157" y="245"/>
                                </a:lnTo>
                                <a:lnTo>
                                  <a:pt x="155" y="246"/>
                                </a:lnTo>
                                <a:lnTo>
                                  <a:pt x="152" y="246"/>
                                </a:lnTo>
                                <a:lnTo>
                                  <a:pt x="149" y="247"/>
                                </a:lnTo>
                                <a:lnTo>
                                  <a:pt x="146" y="247"/>
                                </a:lnTo>
                                <a:lnTo>
                                  <a:pt x="143" y="247"/>
                                </a:lnTo>
                                <a:lnTo>
                                  <a:pt x="140" y="248"/>
                                </a:lnTo>
                                <a:lnTo>
                                  <a:pt x="138" y="248"/>
                                </a:lnTo>
                                <a:lnTo>
                                  <a:pt x="134" y="248"/>
                                </a:lnTo>
                                <a:lnTo>
                                  <a:pt x="132" y="248"/>
                                </a:lnTo>
                                <a:lnTo>
                                  <a:pt x="127" y="248"/>
                                </a:lnTo>
                                <a:lnTo>
                                  <a:pt x="125" y="248"/>
                                </a:lnTo>
                                <a:lnTo>
                                  <a:pt x="122" y="248"/>
                                </a:lnTo>
                                <a:lnTo>
                                  <a:pt x="118" y="248"/>
                                </a:lnTo>
                                <a:lnTo>
                                  <a:pt x="116" y="247"/>
                                </a:lnTo>
                                <a:lnTo>
                                  <a:pt x="113" y="247"/>
                                </a:lnTo>
                                <a:lnTo>
                                  <a:pt x="109" y="247"/>
                                </a:lnTo>
                                <a:lnTo>
                                  <a:pt x="106" y="246"/>
                                </a:lnTo>
                                <a:lnTo>
                                  <a:pt x="103" y="246"/>
                                </a:lnTo>
                                <a:lnTo>
                                  <a:pt x="100" y="245"/>
                                </a:lnTo>
                                <a:lnTo>
                                  <a:pt x="97" y="244"/>
                                </a:lnTo>
                                <a:lnTo>
                                  <a:pt x="91" y="243"/>
                                </a:lnTo>
                                <a:lnTo>
                                  <a:pt x="86" y="242"/>
                                </a:lnTo>
                                <a:lnTo>
                                  <a:pt x="80" y="240"/>
                                </a:lnTo>
                                <a:lnTo>
                                  <a:pt x="76" y="238"/>
                                </a:lnTo>
                                <a:lnTo>
                                  <a:pt x="71" y="236"/>
                                </a:lnTo>
                                <a:lnTo>
                                  <a:pt x="66" y="234"/>
                                </a:lnTo>
                                <a:lnTo>
                                  <a:pt x="62" y="231"/>
                                </a:lnTo>
                                <a:lnTo>
                                  <a:pt x="57" y="228"/>
                                </a:lnTo>
                                <a:lnTo>
                                  <a:pt x="54" y="227"/>
                                </a:lnTo>
                                <a:lnTo>
                                  <a:pt x="52" y="226"/>
                                </a:lnTo>
                                <a:lnTo>
                                  <a:pt x="50" y="224"/>
                                </a:lnTo>
                                <a:lnTo>
                                  <a:pt x="47" y="222"/>
                                </a:lnTo>
                                <a:lnTo>
                                  <a:pt x="46" y="220"/>
                                </a:lnTo>
                                <a:lnTo>
                                  <a:pt x="43" y="219"/>
                                </a:lnTo>
                                <a:lnTo>
                                  <a:pt x="42" y="217"/>
                                </a:lnTo>
                                <a:lnTo>
                                  <a:pt x="40" y="215"/>
                                </a:lnTo>
                                <a:lnTo>
                                  <a:pt x="38" y="214"/>
                                </a:lnTo>
                                <a:lnTo>
                                  <a:pt x="36" y="212"/>
                                </a:lnTo>
                                <a:lnTo>
                                  <a:pt x="34" y="211"/>
                                </a:lnTo>
                                <a:lnTo>
                                  <a:pt x="32" y="208"/>
                                </a:lnTo>
                                <a:lnTo>
                                  <a:pt x="31" y="207"/>
                                </a:lnTo>
                                <a:lnTo>
                                  <a:pt x="29" y="205"/>
                                </a:lnTo>
                                <a:lnTo>
                                  <a:pt x="27" y="203"/>
                                </a:lnTo>
                                <a:lnTo>
                                  <a:pt x="25" y="201"/>
                                </a:lnTo>
                                <a:lnTo>
                                  <a:pt x="23" y="198"/>
                                </a:lnTo>
                                <a:lnTo>
                                  <a:pt x="20" y="195"/>
                                </a:lnTo>
                                <a:lnTo>
                                  <a:pt x="18" y="192"/>
                                </a:lnTo>
                                <a:lnTo>
                                  <a:pt x="17" y="190"/>
                                </a:lnTo>
                                <a:lnTo>
                                  <a:pt x="15" y="186"/>
                                </a:lnTo>
                                <a:lnTo>
                                  <a:pt x="13" y="183"/>
                                </a:lnTo>
                                <a:lnTo>
                                  <a:pt x="12" y="180"/>
                                </a:lnTo>
                                <a:lnTo>
                                  <a:pt x="10" y="177"/>
                                </a:lnTo>
                                <a:lnTo>
                                  <a:pt x="9" y="174"/>
                                </a:lnTo>
                                <a:lnTo>
                                  <a:pt x="8" y="171"/>
                                </a:lnTo>
                                <a:lnTo>
                                  <a:pt x="7" y="168"/>
                                </a:lnTo>
                                <a:lnTo>
                                  <a:pt x="6" y="165"/>
                                </a:lnTo>
                                <a:lnTo>
                                  <a:pt x="4" y="162"/>
                                </a:lnTo>
                                <a:lnTo>
                                  <a:pt x="4" y="159"/>
                                </a:lnTo>
                                <a:lnTo>
                                  <a:pt x="3" y="156"/>
                                </a:lnTo>
                                <a:lnTo>
                                  <a:pt x="2" y="153"/>
                                </a:lnTo>
                                <a:lnTo>
                                  <a:pt x="2" y="148"/>
                                </a:lnTo>
                                <a:lnTo>
                                  <a:pt x="1" y="145"/>
                                </a:lnTo>
                                <a:lnTo>
                                  <a:pt x="1" y="142"/>
                                </a:lnTo>
                                <a:lnTo>
                                  <a:pt x="0" y="139"/>
                                </a:lnTo>
                                <a:lnTo>
                                  <a:pt x="0" y="135"/>
                                </a:lnTo>
                                <a:lnTo>
                                  <a:pt x="0" y="132"/>
                                </a:lnTo>
                                <a:lnTo>
                                  <a:pt x="0" y="129"/>
                                </a:lnTo>
                                <a:lnTo>
                                  <a:pt x="0" y="125"/>
                                </a:lnTo>
                                <a:lnTo>
                                  <a:pt x="0" y="122"/>
                                </a:lnTo>
                                <a:lnTo>
                                  <a:pt x="1" y="118"/>
                                </a:lnTo>
                                <a:lnTo>
                                  <a:pt x="1" y="114"/>
                                </a:lnTo>
                                <a:lnTo>
                                  <a:pt x="2" y="110"/>
                                </a:lnTo>
                                <a:lnTo>
                                  <a:pt x="2" y="106"/>
                                </a:lnTo>
                                <a:lnTo>
                                  <a:pt x="3" y="103"/>
                                </a:lnTo>
                                <a:lnTo>
                                  <a:pt x="4" y="99"/>
                                </a:lnTo>
                                <a:lnTo>
                                  <a:pt x="4" y="96"/>
                                </a:lnTo>
                                <a:lnTo>
                                  <a:pt x="6" y="92"/>
                                </a:lnTo>
                                <a:lnTo>
                                  <a:pt x="7" y="89"/>
                                </a:lnTo>
                                <a:lnTo>
                                  <a:pt x="8" y="85"/>
                                </a:lnTo>
                                <a:lnTo>
                                  <a:pt x="9" y="81"/>
                                </a:lnTo>
                                <a:lnTo>
                                  <a:pt x="10" y="77"/>
                                </a:lnTo>
                                <a:lnTo>
                                  <a:pt x="11" y="74"/>
                                </a:lnTo>
                                <a:lnTo>
                                  <a:pt x="12" y="71"/>
                                </a:lnTo>
                                <a:lnTo>
                                  <a:pt x="14" y="67"/>
                                </a:lnTo>
                                <a:lnTo>
                                  <a:pt x="15" y="64"/>
                                </a:lnTo>
                                <a:lnTo>
                                  <a:pt x="17" y="61"/>
                                </a:lnTo>
                                <a:lnTo>
                                  <a:pt x="18" y="59"/>
                                </a:lnTo>
                                <a:lnTo>
                                  <a:pt x="20" y="56"/>
                                </a:lnTo>
                                <a:lnTo>
                                  <a:pt x="23" y="53"/>
                                </a:lnTo>
                                <a:lnTo>
                                  <a:pt x="25" y="50"/>
                                </a:lnTo>
                                <a:lnTo>
                                  <a:pt x="27" y="47"/>
                                </a:lnTo>
                                <a:lnTo>
                                  <a:pt x="28" y="44"/>
                                </a:lnTo>
                                <a:lnTo>
                                  <a:pt x="31" y="41"/>
                                </a:lnTo>
                                <a:lnTo>
                                  <a:pt x="33" y="39"/>
                                </a:lnTo>
                                <a:lnTo>
                                  <a:pt x="35" y="36"/>
                                </a:lnTo>
                                <a:lnTo>
                                  <a:pt x="38" y="34"/>
                                </a:lnTo>
                                <a:lnTo>
                                  <a:pt x="40" y="32"/>
                                </a:lnTo>
                                <a:lnTo>
                                  <a:pt x="42" y="30"/>
                                </a:lnTo>
                                <a:lnTo>
                                  <a:pt x="44" y="28"/>
                                </a:lnTo>
                                <a:lnTo>
                                  <a:pt x="47" y="25"/>
                                </a:lnTo>
                                <a:lnTo>
                                  <a:pt x="50" y="24"/>
                                </a:lnTo>
                                <a:lnTo>
                                  <a:pt x="52" y="22"/>
                                </a:lnTo>
                                <a:lnTo>
                                  <a:pt x="55" y="20"/>
                                </a:lnTo>
                                <a:lnTo>
                                  <a:pt x="59" y="18"/>
                                </a:lnTo>
                                <a:lnTo>
                                  <a:pt x="62" y="17"/>
                                </a:lnTo>
                                <a:lnTo>
                                  <a:pt x="64" y="15"/>
                                </a:lnTo>
                                <a:lnTo>
                                  <a:pt x="68" y="13"/>
                                </a:lnTo>
                                <a:lnTo>
                                  <a:pt x="71" y="12"/>
                                </a:lnTo>
                                <a:lnTo>
                                  <a:pt x="73" y="10"/>
                                </a:lnTo>
                                <a:lnTo>
                                  <a:pt x="76" y="9"/>
                                </a:lnTo>
                                <a:lnTo>
                                  <a:pt x="78" y="8"/>
                                </a:lnTo>
                                <a:lnTo>
                                  <a:pt x="81" y="7"/>
                                </a:lnTo>
                                <a:lnTo>
                                  <a:pt x="83" y="6"/>
                                </a:lnTo>
                                <a:lnTo>
                                  <a:pt x="86" y="5"/>
                                </a:lnTo>
                                <a:lnTo>
                                  <a:pt x="88" y="4"/>
                                </a:lnTo>
                                <a:lnTo>
                                  <a:pt x="91" y="4"/>
                                </a:lnTo>
                                <a:lnTo>
                                  <a:pt x="94" y="3"/>
                                </a:lnTo>
                                <a:lnTo>
                                  <a:pt x="97" y="3"/>
                                </a:lnTo>
                                <a:lnTo>
                                  <a:pt x="99" y="2"/>
                                </a:lnTo>
                                <a:lnTo>
                                  <a:pt x="102" y="1"/>
                                </a:lnTo>
                                <a:lnTo>
                                  <a:pt x="104" y="1"/>
                                </a:lnTo>
                                <a:lnTo>
                                  <a:pt x="107" y="1"/>
                                </a:lnTo>
                                <a:lnTo>
                                  <a:pt x="110" y="1"/>
                                </a:lnTo>
                                <a:lnTo>
                                  <a:pt x="112" y="0"/>
                                </a:lnTo>
                                <a:lnTo>
                                  <a:pt x="115" y="0"/>
                                </a:lnTo>
                                <a:lnTo>
                                  <a:pt x="118" y="0"/>
                                </a:lnTo>
                                <a:lnTo>
                                  <a:pt x="120" y="0"/>
                                </a:lnTo>
                                <a:lnTo>
                                  <a:pt x="123" y="0"/>
                                </a:lnTo>
                                <a:lnTo>
                                  <a:pt x="126" y="0"/>
                                </a:lnTo>
                                <a:lnTo>
                                  <a:pt x="129" y="0"/>
                                </a:lnTo>
                                <a:lnTo>
                                  <a:pt x="132" y="0"/>
                                </a:lnTo>
                                <a:lnTo>
                                  <a:pt x="135" y="0"/>
                                </a:lnTo>
                                <a:lnTo>
                                  <a:pt x="140" y="1"/>
                                </a:lnTo>
                                <a:lnTo>
                                  <a:pt x="146" y="1"/>
                                </a:lnTo>
                                <a:lnTo>
                                  <a:pt x="151" y="2"/>
                                </a:lnTo>
                                <a:lnTo>
                                  <a:pt x="157" y="4"/>
                                </a:lnTo>
                                <a:lnTo>
                                  <a:pt x="160" y="4"/>
                                </a:lnTo>
                                <a:lnTo>
                                  <a:pt x="163" y="5"/>
                                </a:lnTo>
                                <a:lnTo>
                                  <a:pt x="167" y="6"/>
                                </a:lnTo>
                                <a:lnTo>
                                  <a:pt x="170" y="7"/>
                                </a:lnTo>
                                <a:lnTo>
                                  <a:pt x="173" y="8"/>
                                </a:lnTo>
                                <a:lnTo>
                                  <a:pt x="176" y="9"/>
                                </a:lnTo>
                                <a:lnTo>
                                  <a:pt x="178" y="10"/>
                                </a:lnTo>
                                <a:lnTo>
                                  <a:pt x="181" y="13"/>
                                </a:lnTo>
                                <a:lnTo>
                                  <a:pt x="184" y="14"/>
                                </a:lnTo>
                                <a:lnTo>
                                  <a:pt x="187" y="15"/>
                                </a:lnTo>
                                <a:lnTo>
                                  <a:pt x="189" y="17"/>
                                </a:lnTo>
                                <a:lnTo>
                                  <a:pt x="192" y="18"/>
                                </a:lnTo>
                                <a:lnTo>
                                  <a:pt x="194" y="19"/>
                                </a:lnTo>
                                <a:lnTo>
                                  <a:pt x="197" y="21"/>
                                </a:lnTo>
                                <a:lnTo>
                                  <a:pt x="200" y="22"/>
                                </a:lnTo>
                                <a:lnTo>
                                  <a:pt x="203" y="24"/>
                                </a:lnTo>
                                <a:lnTo>
                                  <a:pt x="205" y="26"/>
                                </a:lnTo>
                                <a:lnTo>
                                  <a:pt x="208" y="28"/>
                                </a:lnTo>
                                <a:lnTo>
                                  <a:pt x="210" y="29"/>
                                </a:lnTo>
                                <a:lnTo>
                                  <a:pt x="212" y="31"/>
                                </a:lnTo>
                                <a:lnTo>
                                  <a:pt x="214" y="33"/>
                                </a:lnTo>
                                <a:lnTo>
                                  <a:pt x="216" y="35"/>
                                </a:lnTo>
                                <a:lnTo>
                                  <a:pt x="218" y="37"/>
                                </a:lnTo>
                                <a:lnTo>
                                  <a:pt x="220" y="39"/>
                                </a:lnTo>
                                <a:lnTo>
                                  <a:pt x="222" y="41"/>
                                </a:lnTo>
                                <a:lnTo>
                                  <a:pt x="224" y="43"/>
                                </a:lnTo>
                                <a:lnTo>
                                  <a:pt x="226" y="47"/>
                                </a:lnTo>
                                <a:lnTo>
                                  <a:pt x="228" y="49"/>
                                </a:lnTo>
                                <a:lnTo>
                                  <a:pt x="229" y="52"/>
                                </a:lnTo>
                                <a:lnTo>
                                  <a:pt x="231" y="54"/>
                                </a:lnTo>
                                <a:lnTo>
                                  <a:pt x="232" y="56"/>
                                </a:lnTo>
                                <a:lnTo>
                                  <a:pt x="234" y="59"/>
                                </a:lnTo>
                                <a:lnTo>
                                  <a:pt x="237" y="62"/>
                                </a:lnTo>
                                <a:lnTo>
                                  <a:pt x="238" y="64"/>
                                </a:lnTo>
                                <a:lnTo>
                                  <a:pt x="240" y="67"/>
                                </a:lnTo>
                                <a:lnTo>
                                  <a:pt x="241" y="70"/>
                                </a:lnTo>
                                <a:lnTo>
                                  <a:pt x="242" y="72"/>
                                </a:lnTo>
                                <a:lnTo>
                                  <a:pt x="243" y="75"/>
                                </a:lnTo>
                                <a:lnTo>
                                  <a:pt x="244" y="78"/>
                                </a:lnTo>
                                <a:lnTo>
                                  <a:pt x="245" y="80"/>
                                </a:lnTo>
                                <a:lnTo>
                                  <a:pt x="246" y="84"/>
                                </a:lnTo>
                                <a:lnTo>
                                  <a:pt x="247" y="87"/>
                                </a:lnTo>
                                <a:lnTo>
                                  <a:pt x="248" y="89"/>
                                </a:lnTo>
                                <a:lnTo>
                                  <a:pt x="249" y="92"/>
                                </a:lnTo>
                                <a:lnTo>
                                  <a:pt x="249" y="95"/>
                                </a:lnTo>
                                <a:lnTo>
                                  <a:pt x="250" y="97"/>
                                </a:lnTo>
                                <a:lnTo>
                                  <a:pt x="250" y="100"/>
                                </a:lnTo>
                                <a:lnTo>
                                  <a:pt x="251" y="103"/>
                                </a:lnTo>
                                <a:lnTo>
                                  <a:pt x="251" y="106"/>
                                </a:lnTo>
                                <a:lnTo>
                                  <a:pt x="251" y="109"/>
                                </a:lnTo>
                                <a:lnTo>
                                  <a:pt x="251" y="111"/>
                                </a:lnTo>
                                <a:lnTo>
                                  <a:pt x="251" y="114"/>
                                </a:lnTo>
                                <a:lnTo>
                                  <a:pt x="252" y="118"/>
                                </a:lnTo>
                                <a:lnTo>
                                  <a:pt x="251" y="121"/>
                                </a:lnTo>
                                <a:lnTo>
                                  <a:pt x="251" y="124"/>
                                </a:lnTo>
                                <a:lnTo>
                                  <a:pt x="251" y="127"/>
                                </a:lnTo>
                                <a:lnTo>
                                  <a:pt x="251" y="129"/>
                                </a:lnTo>
                                <a:lnTo>
                                  <a:pt x="250" y="133"/>
                                </a:lnTo>
                                <a:lnTo>
                                  <a:pt x="250" y="136"/>
                                </a:lnTo>
                                <a:lnTo>
                                  <a:pt x="249" y="138"/>
                                </a:lnTo>
                                <a:lnTo>
                                  <a:pt x="248" y="141"/>
                                </a:lnTo>
                                <a:lnTo>
                                  <a:pt x="248" y="145"/>
                                </a:lnTo>
                                <a:lnTo>
                                  <a:pt x="247" y="147"/>
                                </a:lnTo>
                                <a:lnTo>
                                  <a:pt x="246" y="150"/>
                                </a:lnTo>
                                <a:close/>
                                <a:moveTo>
                                  <a:pt x="234" y="150"/>
                                </a:moveTo>
                                <a:lnTo>
                                  <a:pt x="236" y="146"/>
                                </a:lnTo>
                                <a:lnTo>
                                  <a:pt x="237" y="142"/>
                                </a:lnTo>
                                <a:lnTo>
                                  <a:pt x="237" y="141"/>
                                </a:lnTo>
                                <a:lnTo>
                                  <a:pt x="237" y="139"/>
                                </a:lnTo>
                                <a:lnTo>
                                  <a:pt x="237" y="137"/>
                                </a:lnTo>
                                <a:lnTo>
                                  <a:pt x="237" y="135"/>
                                </a:lnTo>
                                <a:lnTo>
                                  <a:pt x="237" y="133"/>
                                </a:lnTo>
                                <a:lnTo>
                                  <a:pt x="236" y="132"/>
                                </a:lnTo>
                                <a:lnTo>
                                  <a:pt x="236" y="130"/>
                                </a:lnTo>
                                <a:lnTo>
                                  <a:pt x="236" y="128"/>
                                </a:lnTo>
                                <a:lnTo>
                                  <a:pt x="234" y="126"/>
                                </a:lnTo>
                                <a:lnTo>
                                  <a:pt x="234" y="125"/>
                                </a:lnTo>
                                <a:lnTo>
                                  <a:pt x="233" y="123"/>
                                </a:lnTo>
                                <a:lnTo>
                                  <a:pt x="233" y="121"/>
                                </a:lnTo>
                                <a:lnTo>
                                  <a:pt x="232" y="120"/>
                                </a:lnTo>
                                <a:lnTo>
                                  <a:pt x="232" y="118"/>
                                </a:lnTo>
                                <a:lnTo>
                                  <a:pt x="231" y="115"/>
                                </a:lnTo>
                                <a:lnTo>
                                  <a:pt x="230" y="114"/>
                                </a:lnTo>
                                <a:lnTo>
                                  <a:pt x="229" y="112"/>
                                </a:lnTo>
                                <a:lnTo>
                                  <a:pt x="228" y="110"/>
                                </a:lnTo>
                                <a:lnTo>
                                  <a:pt x="227" y="109"/>
                                </a:lnTo>
                                <a:lnTo>
                                  <a:pt x="226" y="107"/>
                                </a:lnTo>
                                <a:lnTo>
                                  <a:pt x="224" y="106"/>
                                </a:lnTo>
                                <a:lnTo>
                                  <a:pt x="223" y="104"/>
                                </a:lnTo>
                                <a:lnTo>
                                  <a:pt x="222" y="103"/>
                                </a:lnTo>
                                <a:lnTo>
                                  <a:pt x="220" y="101"/>
                                </a:lnTo>
                                <a:lnTo>
                                  <a:pt x="219" y="100"/>
                                </a:lnTo>
                                <a:lnTo>
                                  <a:pt x="218" y="98"/>
                                </a:lnTo>
                                <a:lnTo>
                                  <a:pt x="216" y="97"/>
                                </a:lnTo>
                                <a:lnTo>
                                  <a:pt x="214" y="96"/>
                                </a:lnTo>
                                <a:lnTo>
                                  <a:pt x="211" y="93"/>
                                </a:lnTo>
                                <a:lnTo>
                                  <a:pt x="208" y="91"/>
                                </a:lnTo>
                                <a:lnTo>
                                  <a:pt x="204" y="89"/>
                                </a:lnTo>
                                <a:lnTo>
                                  <a:pt x="201" y="87"/>
                                </a:lnTo>
                                <a:lnTo>
                                  <a:pt x="196" y="84"/>
                                </a:lnTo>
                                <a:lnTo>
                                  <a:pt x="192" y="83"/>
                                </a:lnTo>
                                <a:lnTo>
                                  <a:pt x="188" y="79"/>
                                </a:lnTo>
                                <a:lnTo>
                                  <a:pt x="183" y="78"/>
                                </a:lnTo>
                                <a:lnTo>
                                  <a:pt x="179" y="76"/>
                                </a:lnTo>
                                <a:lnTo>
                                  <a:pt x="174" y="74"/>
                                </a:lnTo>
                                <a:lnTo>
                                  <a:pt x="169" y="72"/>
                                </a:lnTo>
                                <a:lnTo>
                                  <a:pt x="163" y="70"/>
                                </a:lnTo>
                                <a:lnTo>
                                  <a:pt x="158" y="69"/>
                                </a:lnTo>
                                <a:lnTo>
                                  <a:pt x="152" y="67"/>
                                </a:lnTo>
                                <a:lnTo>
                                  <a:pt x="146" y="66"/>
                                </a:lnTo>
                                <a:lnTo>
                                  <a:pt x="140" y="64"/>
                                </a:lnTo>
                                <a:lnTo>
                                  <a:pt x="137" y="63"/>
                                </a:lnTo>
                                <a:lnTo>
                                  <a:pt x="133" y="62"/>
                                </a:lnTo>
                                <a:lnTo>
                                  <a:pt x="130" y="62"/>
                                </a:lnTo>
                                <a:lnTo>
                                  <a:pt x="125" y="61"/>
                                </a:lnTo>
                                <a:lnTo>
                                  <a:pt x="122" y="60"/>
                                </a:lnTo>
                                <a:lnTo>
                                  <a:pt x="118" y="60"/>
                                </a:lnTo>
                                <a:lnTo>
                                  <a:pt x="115" y="59"/>
                                </a:lnTo>
                                <a:lnTo>
                                  <a:pt x="112" y="59"/>
                                </a:lnTo>
                                <a:lnTo>
                                  <a:pt x="109" y="59"/>
                                </a:lnTo>
                                <a:lnTo>
                                  <a:pt x="106" y="58"/>
                                </a:lnTo>
                                <a:lnTo>
                                  <a:pt x="103" y="58"/>
                                </a:lnTo>
                                <a:lnTo>
                                  <a:pt x="99" y="57"/>
                                </a:lnTo>
                                <a:lnTo>
                                  <a:pt x="97" y="57"/>
                                </a:lnTo>
                                <a:lnTo>
                                  <a:pt x="93" y="57"/>
                                </a:lnTo>
                                <a:lnTo>
                                  <a:pt x="90" y="57"/>
                                </a:lnTo>
                                <a:lnTo>
                                  <a:pt x="87" y="57"/>
                                </a:lnTo>
                                <a:lnTo>
                                  <a:pt x="84" y="57"/>
                                </a:lnTo>
                                <a:lnTo>
                                  <a:pt x="81" y="57"/>
                                </a:lnTo>
                                <a:lnTo>
                                  <a:pt x="78" y="57"/>
                                </a:lnTo>
                                <a:lnTo>
                                  <a:pt x="76" y="57"/>
                                </a:lnTo>
                                <a:lnTo>
                                  <a:pt x="73" y="58"/>
                                </a:lnTo>
                                <a:lnTo>
                                  <a:pt x="71" y="58"/>
                                </a:lnTo>
                                <a:lnTo>
                                  <a:pt x="68" y="58"/>
                                </a:lnTo>
                                <a:lnTo>
                                  <a:pt x="66" y="59"/>
                                </a:lnTo>
                                <a:lnTo>
                                  <a:pt x="61" y="59"/>
                                </a:lnTo>
                                <a:lnTo>
                                  <a:pt x="55" y="60"/>
                                </a:lnTo>
                                <a:lnTo>
                                  <a:pt x="51" y="62"/>
                                </a:lnTo>
                                <a:lnTo>
                                  <a:pt x="47" y="63"/>
                                </a:lnTo>
                                <a:lnTo>
                                  <a:pt x="44" y="65"/>
                                </a:lnTo>
                                <a:lnTo>
                                  <a:pt x="42" y="66"/>
                                </a:lnTo>
                                <a:lnTo>
                                  <a:pt x="39" y="67"/>
                                </a:lnTo>
                                <a:lnTo>
                                  <a:pt x="37" y="69"/>
                                </a:lnTo>
                                <a:lnTo>
                                  <a:pt x="34" y="71"/>
                                </a:lnTo>
                                <a:lnTo>
                                  <a:pt x="32" y="72"/>
                                </a:lnTo>
                                <a:lnTo>
                                  <a:pt x="30" y="74"/>
                                </a:lnTo>
                                <a:lnTo>
                                  <a:pt x="28" y="77"/>
                                </a:lnTo>
                                <a:lnTo>
                                  <a:pt x="26" y="79"/>
                                </a:lnTo>
                                <a:lnTo>
                                  <a:pt x="25" y="81"/>
                                </a:lnTo>
                                <a:lnTo>
                                  <a:pt x="23" y="84"/>
                                </a:lnTo>
                                <a:lnTo>
                                  <a:pt x="22" y="87"/>
                                </a:lnTo>
                                <a:lnTo>
                                  <a:pt x="20" y="90"/>
                                </a:lnTo>
                                <a:lnTo>
                                  <a:pt x="18" y="93"/>
                                </a:lnTo>
                                <a:lnTo>
                                  <a:pt x="17" y="95"/>
                                </a:lnTo>
                                <a:lnTo>
                                  <a:pt x="17" y="98"/>
                                </a:lnTo>
                                <a:lnTo>
                                  <a:pt x="16" y="100"/>
                                </a:lnTo>
                                <a:lnTo>
                                  <a:pt x="16" y="102"/>
                                </a:lnTo>
                                <a:lnTo>
                                  <a:pt x="16" y="104"/>
                                </a:lnTo>
                                <a:lnTo>
                                  <a:pt x="15" y="106"/>
                                </a:lnTo>
                                <a:lnTo>
                                  <a:pt x="15" y="108"/>
                                </a:lnTo>
                                <a:lnTo>
                                  <a:pt x="15" y="110"/>
                                </a:lnTo>
                                <a:lnTo>
                                  <a:pt x="15" y="112"/>
                                </a:lnTo>
                                <a:lnTo>
                                  <a:pt x="15" y="114"/>
                                </a:lnTo>
                                <a:lnTo>
                                  <a:pt x="15" y="116"/>
                                </a:lnTo>
                                <a:lnTo>
                                  <a:pt x="15" y="118"/>
                                </a:lnTo>
                                <a:lnTo>
                                  <a:pt x="16" y="120"/>
                                </a:lnTo>
                                <a:lnTo>
                                  <a:pt x="16" y="122"/>
                                </a:lnTo>
                                <a:lnTo>
                                  <a:pt x="17" y="124"/>
                                </a:lnTo>
                                <a:lnTo>
                                  <a:pt x="17" y="126"/>
                                </a:lnTo>
                                <a:lnTo>
                                  <a:pt x="17" y="127"/>
                                </a:lnTo>
                                <a:lnTo>
                                  <a:pt x="18" y="129"/>
                                </a:lnTo>
                                <a:lnTo>
                                  <a:pt x="19" y="131"/>
                                </a:lnTo>
                                <a:lnTo>
                                  <a:pt x="20" y="133"/>
                                </a:lnTo>
                                <a:lnTo>
                                  <a:pt x="22" y="135"/>
                                </a:lnTo>
                                <a:lnTo>
                                  <a:pt x="23" y="137"/>
                                </a:lnTo>
                                <a:lnTo>
                                  <a:pt x="25" y="139"/>
                                </a:lnTo>
                                <a:lnTo>
                                  <a:pt x="26" y="141"/>
                                </a:lnTo>
                                <a:lnTo>
                                  <a:pt x="28" y="143"/>
                                </a:lnTo>
                                <a:lnTo>
                                  <a:pt x="30" y="145"/>
                                </a:lnTo>
                                <a:lnTo>
                                  <a:pt x="32" y="147"/>
                                </a:lnTo>
                                <a:lnTo>
                                  <a:pt x="33" y="149"/>
                                </a:lnTo>
                                <a:lnTo>
                                  <a:pt x="36" y="151"/>
                                </a:lnTo>
                                <a:lnTo>
                                  <a:pt x="38" y="153"/>
                                </a:lnTo>
                                <a:lnTo>
                                  <a:pt x="40" y="155"/>
                                </a:lnTo>
                                <a:lnTo>
                                  <a:pt x="43" y="157"/>
                                </a:lnTo>
                                <a:lnTo>
                                  <a:pt x="45" y="159"/>
                                </a:lnTo>
                                <a:lnTo>
                                  <a:pt x="47" y="161"/>
                                </a:lnTo>
                                <a:lnTo>
                                  <a:pt x="50" y="162"/>
                                </a:lnTo>
                                <a:lnTo>
                                  <a:pt x="53" y="164"/>
                                </a:lnTo>
                                <a:lnTo>
                                  <a:pt x="57" y="165"/>
                                </a:lnTo>
                                <a:lnTo>
                                  <a:pt x="60" y="167"/>
                                </a:lnTo>
                                <a:lnTo>
                                  <a:pt x="63" y="168"/>
                                </a:lnTo>
                                <a:lnTo>
                                  <a:pt x="67" y="170"/>
                                </a:lnTo>
                                <a:lnTo>
                                  <a:pt x="70" y="171"/>
                                </a:lnTo>
                                <a:lnTo>
                                  <a:pt x="74" y="173"/>
                                </a:lnTo>
                                <a:lnTo>
                                  <a:pt x="78" y="174"/>
                                </a:lnTo>
                                <a:lnTo>
                                  <a:pt x="82" y="176"/>
                                </a:lnTo>
                                <a:lnTo>
                                  <a:pt x="86" y="177"/>
                                </a:lnTo>
                                <a:lnTo>
                                  <a:pt x="90" y="178"/>
                                </a:lnTo>
                                <a:lnTo>
                                  <a:pt x="95" y="180"/>
                                </a:lnTo>
                                <a:lnTo>
                                  <a:pt x="99" y="181"/>
                                </a:lnTo>
                                <a:lnTo>
                                  <a:pt x="104" y="182"/>
                                </a:lnTo>
                                <a:lnTo>
                                  <a:pt x="109" y="183"/>
                                </a:lnTo>
                                <a:lnTo>
                                  <a:pt x="114" y="184"/>
                                </a:lnTo>
                                <a:lnTo>
                                  <a:pt x="120" y="185"/>
                                </a:lnTo>
                                <a:lnTo>
                                  <a:pt x="125" y="187"/>
                                </a:lnTo>
                                <a:lnTo>
                                  <a:pt x="131" y="187"/>
                                </a:lnTo>
                                <a:lnTo>
                                  <a:pt x="136" y="189"/>
                                </a:lnTo>
                                <a:lnTo>
                                  <a:pt x="141" y="190"/>
                                </a:lnTo>
                                <a:lnTo>
                                  <a:pt x="145" y="191"/>
                                </a:lnTo>
                                <a:lnTo>
                                  <a:pt x="149" y="191"/>
                                </a:lnTo>
                                <a:lnTo>
                                  <a:pt x="154" y="192"/>
                                </a:lnTo>
                                <a:lnTo>
                                  <a:pt x="158" y="192"/>
                                </a:lnTo>
                                <a:lnTo>
                                  <a:pt x="162" y="192"/>
                                </a:lnTo>
                                <a:lnTo>
                                  <a:pt x="167" y="192"/>
                                </a:lnTo>
                                <a:lnTo>
                                  <a:pt x="170" y="192"/>
                                </a:lnTo>
                                <a:lnTo>
                                  <a:pt x="173" y="192"/>
                                </a:lnTo>
                                <a:lnTo>
                                  <a:pt x="177" y="192"/>
                                </a:lnTo>
                                <a:lnTo>
                                  <a:pt x="180" y="192"/>
                                </a:lnTo>
                                <a:lnTo>
                                  <a:pt x="183" y="192"/>
                                </a:lnTo>
                                <a:lnTo>
                                  <a:pt x="186" y="191"/>
                                </a:lnTo>
                                <a:lnTo>
                                  <a:pt x="188" y="191"/>
                                </a:lnTo>
                                <a:lnTo>
                                  <a:pt x="191" y="190"/>
                                </a:lnTo>
                                <a:lnTo>
                                  <a:pt x="194" y="189"/>
                                </a:lnTo>
                                <a:lnTo>
                                  <a:pt x="197" y="189"/>
                                </a:lnTo>
                                <a:lnTo>
                                  <a:pt x="200" y="187"/>
                                </a:lnTo>
                                <a:lnTo>
                                  <a:pt x="202" y="186"/>
                                </a:lnTo>
                                <a:lnTo>
                                  <a:pt x="204" y="185"/>
                                </a:lnTo>
                                <a:lnTo>
                                  <a:pt x="207" y="184"/>
                                </a:lnTo>
                                <a:lnTo>
                                  <a:pt x="209" y="183"/>
                                </a:lnTo>
                                <a:lnTo>
                                  <a:pt x="211" y="183"/>
                                </a:lnTo>
                                <a:lnTo>
                                  <a:pt x="213" y="181"/>
                                </a:lnTo>
                                <a:lnTo>
                                  <a:pt x="214" y="180"/>
                                </a:lnTo>
                                <a:lnTo>
                                  <a:pt x="216" y="179"/>
                                </a:lnTo>
                                <a:lnTo>
                                  <a:pt x="218" y="178"/>
                                </a:lnTo>
                                <a:lnTo>
                                  <a:pt x="219" y="176"/>
                                </a:lnTo>
                                <a:lnTo>
                                  <a:pt x="221" y="175"/>
                                </a:lnTo>
                                <a:lnTo>
                                  <a:pt x="222" y="173"/>
                                </a:lnTo>
                                <a:lnTo>
                                  <a:pt x="223" y="172"/>
                                </a:lnTo>
                                <a:lnTo>
                                  <a:pt x="225" y="171"/>
                                </a:lnTo>
                                <a:lnTo>
                                  <a:pt x="226" y="169"/>
                                </a:lnTo>
                                <a:lnTo>
                                  <a:pt x="227" y="168"/>
                                </a:lnTo>
                                <a:lnTo>
                                  <a:pt x="228" y="166"/>
                                </a:lnTo>
                                <a:lnTo>
                                  <a:pt x="229" y="164"/>
                                </a:lnTo>
                                <a:lnTo>
                                  <a:pt x="230" y="162"/>
                                </a:lnTo>
                                <a:lnTo>
                                  <a:pt x="231" y="161"/>
                                </a:lnTo>
                                <a:lnTo>
                                  <a:pt x="232" y="159"/>
                                </a:lnTo>
                                <a:lnTo>
                                  <a:pt x="232" y="157"/>
                                </a:lnTo>
                                <a:lnTo>
                                  <a:pt x="233" y="155"/>
                                </a:lnTo>
                                <a:lnTo>
                                  <a:pt x="233" y="153"/>
                                </a:lnTo>
                                <a:lnTo>
                                  <a:pt x="234" y="150"/>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62" name="Freeform 60"/>
                        <wps:cNvSpPr>
                          <a:spLocks/>
                        </wps:cNvSpPr>
                        <wps:spPr bwMode="auto">
                          <a:xfrm>
                            <a:off x="7585" y="5361"/>
                            <a:ext cx="223" cy="230"/>
                          </a:xfrm>
                          <a:custGeom>
                            <a:avLst/>
                            <a:gdLst>
                              <a:gd name="T0" fmla="*/ 190 w 307"/>
                              <a:gd name="T1" fmla="*/ 254 h 311"/>
                              <a:gd name="T2" fmla="*/ 197 w 307"/>
                              <a:gd name="T3" fmla="*/ 256 h 311"/>
                              <a:gd name="T4" fmla="*/ 203 w 307"/>
                              <a:gd name="T5" fmla="*/ 258 h 311"/>
                              <a:gd name="T6" fmla="*/ 209 w 307"/>
                              <a:gd name="T7" fmla="*/ 258 h 311"/>
                              <a:gd name="T8" fmla="*/ 214 w 307"/>
                              <a:gd name="T9" fmla="*/ 259 h 311"/>
                              <a:gd name="T10" fmla="*/ 218 w 307"/>
                              <a:gd name="T11" fmla="*/ 258 h 311"/>
                              <a:gd name="T12" fmla="*/ 223 w 307"/>
                              <a:gd name="T13" fmla="*/ 257 h 311"/>
                              <a:gd name="T14" fmla="*/ 227 w 307"/>
                              <a:gd name="T15" fmla="*/ 254 h 311"/>
                              <a:gd name="T16" fmla="*/ 230 w 307"/>
                              <a:gd name="T17" fmla="*/ 251 h 311"/>
                              <a:gd name="T18" fmla="*/ 234 w 307"/>
                              <a:gd name="T19" fmla="*/ 247 h 311"/>
                              <a:gd name="T20" fmla="*/ 237 w 307"/>
                              <a:gd name="T21" fmla="*/ 241 h 311"/>
                              <a:gd name="T22" fmla="*/ 245 w 307"/>
                              <a:gd name="T23" fmla="*/ 239 h 311"/>
                              <a:gd name="T24" fmla="*/ 211 w 307"/>
                              <a:gd name="T25" fmla="*/ 304 h 311"/>
                              <a:gd name="T26" fmla="*/ 213 w 307"/>
                              <a:gd name="T27" fmla="*/ 295 h 311"/>
                              <a:gd name="T28" fmla="*/ 213 w 307"/>
                              <a:gd name="T29" fmla="*/ 289 h 311"/>
                              <a:gd name="T30" fmla="*/ 212 w 307"/>
                              <a:gd name="T31" fmla="*/ 285 h 311"/>
                              <a:gd name="T32" fmla="*/ 210 w 307"/>
                              <a:gd name="T33" fmla="*/ 281 h 311"/>
                              <a:gd name="T34" fmla="*/ 206 w 307"/>
                              <a:gd name="T35" fmla="*/ 277 h 311"/>
                              <a:gd name="T36" fmla="*/ 200 w 307"/>
                              <a:gd name="T37" fmla="*/ 273 h 311"/>
                              <a:gd name="T38" fmla="*/ 192 w 307"/>
                              <a:gd name="T39" fmla="*/ 268 h 311"/>
                              <a:gd name="T40" fmla="*/ 0 w 307"/>
                              <a:gd name="T41" fmla="*/ 193 h 311"/>
                              <a:gd name="T42" fmla="*/ 106 w 307"/>
                              <a:gd name="T43" fmla="*/ 58 h 311"/>
                              <a:gd name="T44" fmla="*/ 98 w 307"/>
                              <a:gd name="T45" fmla="*/ 56 h 311"/>
                              <a:gd name="T46" fmla="*/ 92 w 307"/>
                              <a:gd name="T47" fmla="*/ 55 h 311"/>
                              <a:gd name="T48" fmla="*/ 87 w 307"/>
                              <a:gd name="T49" fmla="*/ 54 h 311"/>
                              <a:gd name="T50" fmla="*/ 82 w 307"/>
                              <a:gd name="T51" fmla="*/ 55 h 311"/>
                              <a:gd name="T52" fmla="*/ 78 w 307"/>
                              <a:gd name="T53" fmla="*/ 56 h 311"/>
                              <a:gd name="T54" fmla="*/ 74 w 307"/>
                              <a:gd name="T55" fmla="*/ 58 h 311"/>
                              <a:gd name="T56" fmla="*/ 71 w 307"/>
                              <a:gd name="T57" fmla="*/ 61 h 311"/>
                              <a:gd name="T58" fmla="*/ 68 w 307"/>
                              <a:gd name="T59" fmla="*/ 64 h 311"/>
                              <a:gd name="T60" fmla="*/ 66 w 307"/>
                              <a:gd name="T61" fmla="*/ 68 h 311"/>
                              <a:gd name="T62" fmla="*/ 61 w 307"/>
                              <a:gd name="T63" fmla="*/ 74 h 311"/>
                              <a:gd name="T64" fmla="*/ 85 w 307"/>
                              <a:gd name="T65" fmla="*/ 0 h 311"/>
                              <a:gd name="T66" fmla="*/ 89 w 307"/>
                              <a:gd name="T67" fmla="*/ 6 h 311"/>
                              <a:gd name="T68" fmla="*/ 88 w 307"/>
                              <a:gd name="T69" fmla="*/ 13 h 311"/>
                              <a:gd name="T70" fmla="*/ 87 w 307"/>
                              <a:gd name="T71" fmla="*/ 18 h 311"/>
                              <a:gd name="T72" fmla="*/ 87 w 307"/>
                              <a:gd name="T73" fmla="*/ 23 h 311"/>
                              <a:gd name="T74" fmla="*/ 88 w 307"/>
                              <a:gd name="T75" fmla="*/ 28 h 311"/>
                              <a:gd name="T76" fmla="*/ 89 w 307"/>
                              <a:gd name="T77" fmla="*/ 32 h 311"/>
                              <a:gd name="T78" fmla="*/ 91 w 307"/>
                              <a:gd name="T79" fmla="*/ 35 h 311"/>
                              <a:gd name="T80" fmla="*/ 95 w 307"/>
                              <a:gd name="T81" fmla="*/ 38 h 311"/>
                              <a:gd name="T82" fmla="*/ 99 w 307"/>
                              <a:gd name="T83" fmla="*/ 41 h 311"/>
                              <a:gd name="T84" fmla="*/ 105 w 307"/>
                              <a:gd name="T85" fmla="*/ 44 h 311"/>
                              <a:gd name="T86" fmla="*/ 111 w 307"/>
                              <a:gd name="T87" fmla="*/ 47 h 311"/>
                              <a:gd name="T88" fmla="*/ 278 w 307"/>
                              <a:gd name="T89" fmla="*/ 105 h 311"/>
                              <a:gd name="T90" fmla="*/ 286 w 307"/>
                              <a:gd name="T91" fmla="*/ 103 h 311"/>
                              <a:gd name="T92" fmla="*/ 291 w 307"/>
                              <a:gd name="T93" fmla="*/ 99 h 311"/>
                              <a:gd name="T94" fmla="*/ 295 w 307"/>
                              <a:gd name="T95" fmla="*/ 95 h 311"/>
                              <a:gd name="T96" fmla="*/ 298 w 307"/>
                              <a:gd name="T97" fmla="*/ 90 h 311"/>
                              <a:gd name="T98" fmla="*/ 302 w 307"/>
                              <a:gd name="T99" fmla="*/ 84 h 3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307" h="311">
                                <a:moveTo>
                                  <a:pt x="276" y="163"/>
                                </a:moveTo>
                                <a:lnTo>
                                  <a:pt x="94" y="216"/>
                                </a:lnTo>
                                <a:lnTo>
                                  <a:pt x="190" y="254"/>
                                </a:lnTo>
                                <a:lnTo>
                                  <a:pt x="192" y="254"/>
                                </a:lnTo>
                                <a:lnTo>
                                  <a:pt x="194" y="255"/>
                                </a:lnTo>
                                <a:lnTo>
                                  <a:pt x="197" y="256"/>
                                </a:lnTo>
                                <a:lnTo>
                                  <a:pt x="199" y="257"/>
                                </a:lnTo>
                                <a:lnTo>
                                  <a:pt x="201" y="257"/>
                                </a:lnTo>
                                <a:lnTo>
                                  <a:pt x="203" y="258"/>
                                </a:lnTo>
                                <a:lnTo>
                                  <a:pt x="205" y="258"/>
                                </a:lnTo>
                                <a:lnTo>
                                  <a:pt x="208" y="258"/>
                                </a:lnTo>
                                <a:lnTo>
                                  <a:pt x="209" y="258"/>
                                </a:lnTo>
                                <a:lnTo>
                                  <a:pt x="211" y="259"/>
                                </a:lnTo>
                                <a:lnTo>
                                  <a:pt x="213" y="259"/>
                                </a:lnTo>
                                <a:lnTo>
                                  <a:pt x="214" y="259"/>
                                </a:lnTo>
                                <a:lnTo>
                                  <a:pt x="216" y="259"/>
                                </a:lnTo>
                                <a:lnTo>
                                  <a:pt x="217" y="259"/>
                                </a:lnTo>
                                <a:lnTo>
                                  <a:pt x="218" y="258"/>
                                </a:lnTo>
                                <a:lnTo>
                                  <a:pt x="219" y="258"/>
                                </a:lnTo>
                                <a:lnTo>
                                  <a:pt x="221" y="258"/>
                                </a:lnTo>
                                <a:lnTo>
                                  <a:pt x="223" y="257"/>
                                </a:lnTo>
                                <a:lnTo>
                                  <a:pt x="224" y="256"/>
                                </a:lnTo>
                                <a:lnTo>
                                  <a:pt x="225" y="255"/>
                                </a:lnTo>
                                <a:lnTo>
                                  <a:pt x="227" y="254"/>
                                </a:lnTo>
                                <a:lnTo>
                                  <a:pt x="228" y="254"/>
                                </a:lnTo>
                                <a:lnTo>
                                  <a:pt x="229" y="252"/>
                                </a:lnTo>
                                <a:lnTo>
                                  <a:pt x="230" y="251"/>
                                </a:lnTo>
                                <a:lnTo>
                                  <a:pt x="232" y="250"/>
                                </a:lnTo>
                                <a:lnTo>
                                  <a:pt x="233" y="248"/>
                                </a:lnTo>
                                <a:lnTo>
                                  <a:pt x="234" y="247"/>
                                </a:lnTo>
                                <a:lnTo>
                                  <a:pt x="235" y="245"/>
                                </a:lnTo>
                                <a:lnTo>
                                  <a:pt x="236" y="243"/>
                                </a:lnTo>
                                <a:lnTo>
                                  <a:pt x="237" y="241"/>
                                </a:lnTo>
                                <a:lnTo>
                                  <a:pt x="238" y="239"/>
                                </a:lnTo>
                                <a:lnTo>
                                  <a:pt x="238" y="236"/>
                                </a:lnTo>
                                <a:lnTo>
                                  <a:pt x="245" y="239"/>
                                </a:lnTo>
                                <a:lnTo>
                                  <a:pt x="216" y="311"/>
                                </a:lnTo>
                                <a:lnTo>
                                  <a:pt x="210" y="308"/>
                                </a:lnTo>
                                <a:lnTo>
                                  <a:pt x="211" y="304"/>
                                </a:lnTo>
                                <a:lnTo>
                                  <a:pt x="212" y="301"/>
                                </a:lnTo>
                                <a:lnTo>
                                  <a:pt x="212" y="298"/>
                                </a:lnTo>
                                <a:lnTo>
                                  <a:pt x="213" y="295"/>
                                </a:lnTo>
                                <a:lnTo>
                                  <a:pt x="213" y="293"/>
                                </a:lnTo>
                                <a:lnTo>
                                  <a:pt x="213" y="291"/>
                                </a:lnTo>
                                <a:lnTo>
                                  <a:pt x="213" y="289"/>
                                </a:lnTo>
                                <a:lnTo>
                                  <a:pt x="213" y="288"/>
                                </a:lnTo>
                                <a:lnTo>
                                  <a:pt x="213" y="286"/>
                                </a:lnTo>
                                <a:lnTo>
                                  <a:pt x="212" y="285"/>
                                </a:lnTo>
                                <a:lnTo>
                                  <a:pt x="212" y="283"/>
                                </a:lnTo>
                                <a:lnTo>
                                  <a:pt x="211" y="282"/>
                                </a:lnTo>
                                <a:lnTo>
                                  <a:pt x="210" y="281"/>
                                </a:lnTo>
                                <a:lnTo>
                                  <a:pt x="209" y="279"/>
                                </a:lnTo>
                                <a:lnTo>
                                  <a:pt x="208" y="278"/>
                                </a:lnTo>
                                <a:lnTo>
                                  <a:pt x="206" y="277"/>
                                </a:lnTo>
                                <a:lnTo>
                                  <a:pt x="204" y="276"/>
                                </a:lnTo>
                                <a:lnTo>
                                  <a:pt x="202" y="274"/>
                                </a:lnTo>
                                <a:lnTo>
                                  <a:pt x="200" y="273"/>
                                </a:lnTo>
                                <a:lnTo>
                                  <a:pt x="198" y="271"/>
                                </a:lnTo>
                                <a:lnTo>
                                  <a:pt x="195" y="269"/>
                                </a:lnTo>
                                <a:lnTo>
                                  <a:pt x="192" y="268"/>
                                </a:lnTo>
                                <a:lnTo>
                                  <a:pt x="189" y="266"/>
                                </a:lnTo>
                                <a:lnTo>
                                  <a:pt x="185" y="265"/>
                                </a:lnTo>
                                <a:lnTo>
                                  <a:pt x="0" y="193"/>
                                </a:lnTo>
                                <a:lnTo>
                                  <a:pt x="3" y="188"/>
                                </a:lnTo>
                                <a:lnTo>
                                  <a:pt x="248" y="113"/>
                                </a:lnTo>
                                <a:lnTo>
                                  <a:pt x="106" y="58"/>
                                </a:lnTo>
                                <a:lnTo>
                                  <a:pt x="104" y="57"/>
                                </a:lnTo>
                                <a:lnTo>
                                  <a:pt x="102" y="56"/>
                                </a:lnTo>
                                <a:lnTo>
                                  <a:pt x="98" y="56"/>
                                </a:lnTo>
                                <a:lnTo>
                                  <a:pt x="97" y="55"/>
                                </a:lnTo>
                                <a:lnTo>
                                  <a:pt x="94" y="55"/>
                                </a:lnTo>
                                <a:lnTo>
                                  <a:pt x="92" y="55"/>
                                </a:lnTo>
                                <a:lnTo>
                                  <a:pt x="91" y="54"/>
                                </a:lnTo>
                                <a:lnTo>
                                  <a:pt x="89" y="54"/>
                                </a:lnTo>
                                <a:lnTo>
                                  <a:pt x="87" y="54"/>
                                </a:lnTo>
                                <a:lnTo>
                                  <a:pt x="85" y="54"/>
                                </a:lnTo>
                                <a:lnTo>
                                  <a:pt x="84" y="54"/>
                                </a:lnTo>
                                <a:lnTo>
                                  <a:pt x="82" y="55"/>
                                </a:lnTo>
                                <a:lnTo>
                                  <a:pt x="81" y="55"/>
                                </a:lnTo>
                                <a:lnTo>
                                  <a:pt x="79" y="55"/>
                                </a:lnTo>
                                <a:lnTo>
                                  <a:pt x="78" y="56"/>
                                </a:lnTo>
                                <a:lnTo>
                                  <a:pt x="77" y="56"/>
                                </a:lnTo>
                                <a:lnTo>
                                  <a:pt x="75" y="57"/>
                                </a:lnTo>
                                <a:lnTo>
                                  <a:pt x="74" y="58"/>
                                </a:lnTo>
                                <a:lnTo>
                                  <a:pt x="73" y="59"/>
                                </a:lnTo>
                                <a:lnTo>
                                  <a:pt x="72" y="61"/>
                                </a:lnTo>
                                <a:lnTo>
                                  <a:pt x="71" y="61"/>
                                </a:lnTo>
                                <a:lnTo>
                                  <a:pt x="70" y="63"/>
                                </a:lnTo>
                                <a:lnTo>
                                  <a:pt x="69" y="64"/>
                                </a:lnTo>
                                <a:lnTo>
                                  <a:pt x="68" y="64"/>
                                </a:lnTo>
                                <a:lnTo>
                                  <a:pt x="67" y="66"/>
                                </a:lnTo>
                                <a:lnTo>
                                  <a:pt x="66" y="67"/>
                                </a:lnTo>
                                <a:lnTo>
                                  <a:pt x="66" y="68"/>
                                </a:lnTo>
                                <a:lnTo>
                                  <a:pt x="65" y="69"/>
                                </a:lnTo>
                                <a:lnTo>
                                  <a:pt x="62" y="72"/>
                                </a:lnTo>
                                <a:lnTo>
                                  <a:pt x="61" y="74"/>
                                </a:lnTo>
                                <a:lnTo>
                                  <a:pt x="59" y="79"/>
                                </a:lnTo>
                                <a:lnTo>
                                  <a:pt x="53" y="77"/>
                                </a:lnTo>
                                <a:lnTo>
                                  <a:pt x="85" y="0"/>
                                </a:lnTo>
                                <a:lnTo>
                                  <a:pt x="91" y="2"/>
                                </a:lnTo>
                                <a:lnTo>
                                  <a:pt x="90" y="5"/>
                                </a:lnTo>
                                <a:lnTo>
                                  <a:pt x="89" y="6"/>
                                </a:lnTo>
                                <a:lnTo>
                                  <a:pt x="89" y="9"/>
                                </a:lnTo>
                                <a:lnTo>
                                  <a:pt x="88" y="10"/>
                                </a:lnTo>
                                <a:lnTo>
                                  <a:pt x="88" y="13"/>
                                </a:lnTo>
                                <a:lnTo>
                                  <a:pt x="88" y="14"/>
                                </a:lnTo>
                                <a:lnTo>
                                  <a:pt x="87" y="16"/>
                                </a:lnTo>
                                <a:lnTo>
                                  <a:pt x="87" y="18"/>
                                </a:lnTo>
                                <a:lnTo>
                                  <a:pt x="87" y="20"/>
                                </a:lnTo>
                                <a:lnTo>
                                  <a:pt x="87" y="21"/>
                                </a:lnTo>
                                <a:lnTo>
                                  <a:pt x="87" y="23"/>
                                </a:lnTo>
                                <a:lnTo>
                                  <a:pt x="87" y="24"/>
                                </a:lnTo>
                                <a:lnTo>
                                  <a:pt x="87" y="26"/>
                                </a:lnTo>
                                <a:lnTo>
                                  <a:pt x="88" y="28"/>
                                </a:lnTo>
                                <a:lnTo>
                                  <a:pt x="88" y="29"/>
                                </a:lnTo>
                                <a:lnTo>
                                  <a:pt x="88" y="30"/>
                                </a:lnTo>
                                <a:lnTo>
                                  <a:pt x="89" y="32"/>
                                </a:lnTo>
                                <a:lnTo>
                                  <a:pt x="90" y="33"/>
                                </a:lnTo>
                                <a:lnTo>
                                  <a:pt x="91" y="34"/>
                                </a:lnTo>
                                <a:lnTo>
                                  <a:pt x="91" y="35"/>
                                </a:lnTo>
                                <a:lnTo>
                                  <a:pt x="92" y="36"/>
                                </a:lnTo>
                                <a:lnTo>
                                  <a:pt x="93" y="37"/>
                                </a:lnTo>
                                <a:lnTo>
                                  <a:pt x="95" y="38"/>
                                </a:lnTo>
                                <a:lnTo>
                                  <a:pt x="96" y="39"/>
                                </a:lnTo>
                                <a:lnTo>
                                  <a:pt x="97" y="40"/>
                                </a:lnTo>
                                <a:lnTo>
                                  <a:pt x="99" y="41"/>
                                </a:lnTo>
                                <a:lnTo>
                                  <a:pt x="102" y="42"/>
                                </a:lnTo>
                                <a:lnTo>
                                  <a:pt x="103" y="43"/>
                                </a:lnTo>
                                <a:lnTo>
                                  <a:pt x="105" y="44"/>
                                </a:lnTo>
                                <a:lnTo>
                                  <a:pt x="107" y="45"/>
                                </a:lnTo>
                                <a:lnTo>
                                  <a:pt x="109" y="46"/>
                                </a:lnTo>
                                <a:lnTo>
                                  <a:pt x="111" y="47"/>
                                </a:lnTo>
                                <a:lnTo>
                                  <a:pt x="268" y="108"/>
                                </a:lnTo>
                                <a:lnTo>
                                  <a:pt x="275" y="106"/>
                                </a:lnTo>
                                <a:lnTo>
                                  <a:pt x="278" y="105"/>
                                </a:lnTo>
                                <a:lnTo>
                                  <a:pt x="282" y="104"/>
                                </a:lnTo>
                                <a:lnTo>
                                  <a:pt x="284" y="103"/>
                                </a:lnTo>
                                <a:lnTo>
                                  <a:pt x="286" y="103"/>
                                </a:lnTo>
                                <a:lnTo>
                                  <a:pt x="288" y="102"/>
                                </a:lnTo>
                                <a:lnTo>
                                  <a:pt x="289" y="100"/>
                                </a:lnTo>
                                <a:lnTo>
                                  <a:pt x="291" y="99"/>
                                </a:lnTo>
                                <a:lnTo>
                                  <a:pt x="292" y="99"/>
                                </a:lnTo>
                                <a:lnTo>
                                  <a:pt x="293" y="97"/>
                                </a:lnTo>
                                <a:lnTo>
                                  <a:pt x="295" y="95"/>
                                </a:lnTo>
                                <a:lnTo>
                                  <a:pt x="296" y="94"/>
                                </a:lnTo>
                                <a:lnTo>
                                  <a:pt x="297" y="92"/>
                                </a:lnTo>
                                <a:lnTo>
                                  <a:pt x="298" y="90"/>
                                </a:lnTo>
                                <a:lnTo>
                                  <a:pt x="299" y="88"/>
                                </a:lnTo>
                                <a:lnTo>
                                  <a:pt x="300" y="86"/>
                                </a:lnTo>
                                <a:lnTo>
                                  <a:pt x="302" y="84"/>
                                </a:lnTo>
                                <a:lnTo>
                                  <a:pt x="307" y="86"/>
                                </a:lnTo>
                                <a:lnTo>
                                  <a:pt x="276" y="1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63" name="Oval 61"/>
                        <wps:cNvSpPr>
                          <a:spLocks noChangeArrowheads="1"/>
                        </wps:cNvSpPr>
                        <wps:spPr bwMode="auto">
                          <a:xfrm>
                            <a:off x="5073" y="3677"/>
                            <a:ext cx="2569" cy="2544"/>
                          </a:xfrm>
                          <a:prstGeom prst="ellipse">
                            <a:avLst/>
                          </a:prstGeom>
                          <a:solidFill>
                            <a:srgbClr val="FFFFFF"/>
                          </a:solidFill>
                          <a:ln w="1588">
                            <a:solidFill>
                              <a:srgbClr val="000000"/>
                            </a:solidFill>
                            <a:round/>
                            <a:headEnd/>
                            <a:tailEnd/>
                          </a:ln>
                        </wps:spPr>
                        <wps:bodyPr rot="0" vert="horz" wrap="square" lIns="91440" tIns="45720" rIns="91440" bIns="45720" anchor="t" anchorCtr="0" upright="1">
                          <a:noAutofit/>
                        </wps:bodyPr>
                      </wps:wsp>
                      <wpg:grpSp>
                        <wpg:cNvPr id="192" name="Group 62"/>
                        <wpg:cNvGrpSpPr>
                          <a:grpSpLocks/>
                        </wpg:cNvGrpSpPr>
                        <wpg:grpSpPr bwMode="auto">
                          <a:xfrm>
                            <a:off x="5148" y="3680"/>
                            <a:ext cx="2402" cy="2541"/>
                            <a:chOff x="545" y="562"/>
                            <a:chExt cx="544" cy="576"/>
                          </a:xfrm>
                        </wpg:grpSpPr>
                        <wps:wsp>
                          <wps:cNvPr id="193" name="Line 63"/>
                          <wps:cNvCnPr>
                            <a:cxnSpLocks noChangeShapeType="1"/>
                          </wps:cNvCnPr>
                          <wps:spPr bwMode="auto">
                            <a:xfrm>
                              <a:off x="545" y="754"/>
                              <a:ext cx="1" cy="186"/>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194" name="Line 64"/>
                          <wps:cNvCnPr>
                            <a:cxnSpLocks noChangeShapeType="1"/>
                          </wps:cNvCnPr>
                          <wps:spPr bwMode="auto">
                            <a:xfrm>
                              <a:off x="561" y="717"/>
                              <a:ext cx="1" cy="266"/>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195" name="Line 65"/>
                          <wps:cNvCnPr>
                            <a:cxnSpLocks noChangeShapeType="1"/>
                          </wps:cNvCnPr>
                          <wps:spPr bwMode="auto">
                            <a:xfrm>
                              <a:off x="578" y="689"/>
                              <a:ext cx="1" cy="321"/>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196" name="Line 66"/>
                          <wps:cNvCnPr>
                            <a:cxnSpLocks noChangeShapeType="1"/>
                          </wps:cNvCnPr>
                          <wps:spPr bwMode="auto">
                            <a:xfrm>
                              <a:off x="594" y="667"/>
                              <a:ext cx="1" cy="365"/>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197" name="Line 67"/>
                          <wps:cNvCnPr>
                            <a:cxnSpLocks noChangeShapeType="1"/>
                          </wps:cNvCnPr>
                          <wps:spPr bwMode="auto">
                            <a:xfrm>
                              <a:off x="610" y="649"/>
                              <a:ext cx="1" cy="402"/>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198" name="Line 68"/>
                          <wps:cNvCnPr>
                            <a:cxnSpLocks noChangeShapeType="1"/>
                          </wps:cNvCnPr>
                          <wps:spPr bwMode="auto">
                            <a:xfrm>
                              <a:off x="627" y="634"/>
                              <a:ext cx="1" cy="432"/>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199" name="Line 69"/>
                          <wps:cNvCnPr>
                            <a:cxnSpLocks noChangeShapeType="1"/>
                          </wps:cNvCnPr>
                          <wps:spPr bwMode="auto">
                            <a:xfrm>
                              <a:off x="643" y="621"/>
                              <a:ext cx="1" cy="458"/>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00" name="Line 70"/>
                          <wps:cNvCnPr>
                            <a:cxnSpLocks noChangeShapeType="1"/>
                          </wps:cNvCnPr>
                          <wps:spPr bwMode="auto">
                            <a:xfrm>
                              <a:off x="660" y="609"/>
                              <a:ext cx="1" cy="481"/>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01" name="Line 71"/>
                          <wps:cNvCnPr>
                            <a:cxnSpLocks noChangeShapeType="1"/>
                          </wps:cNvCnPr>
                          <wps:spPr bwMode="auto">
                            <a:xfrm>
                              <a:off x="676" y="599"/>
                              <a:ext cx="1" cy="501"/>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02" name="Line 72"/>
                          <wps:cNvCnPr>
                            <a:cxnSpLocks noChangeShapeType="1"/>
                          </wps:cNvCnPr>
                          <wps:spPr bwMode="auto">
                            <a:xfrm>
                              <a:off x="693" y="590"/>
                              <a:ext cx="1" cy="519"/>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03" name="Line 73"/>
                          <wps:cNvCnPr>
                            <a:cxnSpLocks noChangeShapeType="1"/>
                          </wps:cNvCnPr>
                          <wps:spPr bwMode="auto">
                            <a:xfrm>
                              <a:off x="709" y="583"/>
                              <a:ext cx="1" cy="533"/>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04" name="Line 74"/>
                          <wps:cNvCnPr>
                            <a:cxnSpLocks noChangeShapeType="1"/>
                          </wps:cNvCnPr>
                          <wps:spPr bwMode="auto">
                            <a:xfrm>
                              <a:off x="726" y="577"/>
                              <a:ext cx="1" cy="546"/>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05" name="Line 75"/>
                          <wps:cNvCnPr>
                            <a:cxnSpLocks noChangeShapeType="1"/>
                          </wps:cNvCnPr>
                          <wps:spPr bwMode="auto">
                            <a:xfrm>
                              <a:off x="742" y="573"/>
                              <a:ext cx="1" cy="553"/>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06" name="Line 76"/>
                          <wps:cNvCnPr>
                            <a:cxnSpLocks noChangeShapeType="1"/>
                          </wps:cNvCnPr>
                          <wps:spPr bwMode="auto">
                            <a:xfrm>
                              <a:off x="759" y="568"/>
                              <a:ext cx="1" cy="562"/>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07" name="Line 77"/>
                          <wps:cNvCnPr>
                            <a:cxnSpLocks noChangeShapeType="1"/>
                          </wps:cNvCnPr>
                          <wps:spPr bwMode="auto">
                            <a:xfrm>
                              <a:off x="775" y="565"/>
                              <a:ext cx="1" cy="567"/>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08" name="Line 78"/>
                          <wps:cNvCnPr>
                            <a:cxnSpLocks noChangeShapeType="1"/>
                          </wps:cNvCnPr>
                          <wps:spPr bwMode="auto">
                            <a:xfrm>
                              <a:off x="792" y="563"/>
                              <a:ext cx="1" cy="573"/>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09" name="Line 79"/>
                          <wps:cNvCnPr>
                            <a:cxnSpLocks noChangeShapeType="1"/>
                          </wps:cNvCnPr>
                          <wps:spPr bwMode="auto">
                            <a:xfrm>
                              <a:off x="808" y="562"/>
                              <a:ext cx="1" cy="574"/>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10" name="Line 80"/>
                          <wps:cNvCnPr>
                            <a:cxnSpLocks noChangeShapeType="1"/>
                          </wps:cNvCnPr>
                          <wps:spPr bwMode="auto">
                            <a:xfrm>
                              <a:off x="824" y="563"/>
                              <a:ext cx="1" cy="575"/>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11" name="Line 81"/>
                          <wps:cNvCnPr>
                            <a:cxnSpLocks noChangeShapeType="1"/>
                          </wps:cNvCnPr>
                          <wps:spPr bwMode="auto">
                            <a:xfrm>
                              <a:off x="841" y="563"/>
                              <a:ext cx="1" cy="574"/>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12" name="Line 82"/>
                          <wps:cNvCnPr>
                            <a:cxnSpLocks noChangeShapeType="1"/>
                          </wps:cNvCnPr>
                          <wps:spPr bwMode="auto">
                            <a:xfrm>
                              <a:off x="857" y="569"/>
                              <a:ext cx="1" cy="566"/>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13" name="Line 83"/>
                          <wps:cNvCnPr>
                            <a:cxnSpLocks noChangeShapeType="1"/>
                          </wps:cNvCnPr>
                          <wps:spPr bwMode="auto">
                            <a:xfrm>
                              <a:off x="874" y="567"/>
                              <a:ext cx="1" cy="565"/>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14" name="Line 84"/>
                          <wps:cNvCnPr>
                            <a:cxnSpLocks noChangeShapeType="1"/>
                          </wps:cNvCnPr>
                          <wps:spPr bwMode="auto">
                            <a:xfrm>
                              <a:off x="890" y="570"/>
                              <a:ext cx="1" cy="558"/>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15" name="Line 85"/>
                          <wps:cNvCnPr>
                            <a:cxnSpLocks noChangeShapeType="1"/>
                          </wps:cNvCnPr>
                          <wps:spPr bwMode="auto">
                            <a:xfrm>
                              <a:off x="907" y="575"/>
                              <a:ext cx="1" cy="549"/>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16" name="Line 86"/>
                          <wps:cNvCnPr>
                            <a:cxnSpLocks noChangeShapeType="1"/>
                          </wps:cNvCnPr>
                          <wps:spPr bwMode="auto">
                            <a:xfrm>
                              <a:off x="923" y="581"/>
                              <a:ext cx="1" cy="538"/>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18" name="Line 87"/>
                          <wps:cNvCnPr>
                            <a:cxnSpLocks noChangeShapeType="1"/>
                          </wps:cNvCnPr>
                          <wps:spPr bwMode="auto">
                            <a:xfrm>
                              <a:off x="940" y="589"/>
                              <a:ext cx="1" cy="523"/>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19" name="Line 88"/>
                          <wps:cNvCnPr>
                            <a:cxnSpLocks noChangeShapeType="1"/>
                          </wps:cNvCnPr>
                          <wps:spPr bwMode="auto">
                            <a:xfrm>
                              <a:off x="956" y="597"/>
                              <a:ext cx="1" cy="507"/>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20" name="Line 89"/>
                          <wps:cNvCnPr>
                            <a:cxnSpLocks noChangeShapeType="1"/>
                          </wps:cNvCnPr>
                          <wps:spPr bwMode="auto">
                            <a:xfrm>
                              <a:off x="973" y="605"/>
                              <a:ext cx="1" cy="489"/>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21" name="Line 90"/>
                          <wps:cNvCnPr>
                            <a:cxnSpLocks noChangeShapeType="1"/>
                          </wps:cNvCnPr>
                          <wps:spPr bwMode="auto">
                            <a:xfrm>
                              <a:off x="989" y="617"/>
                              <a:ext cx="1" cy="466"/>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22" name="Line 91"/>
                          <wps:cNvCnPr>
                            <a:cxnSpLocks noChangeShapeType="1"/>
                          </wps:cNvCnPr>
                          <wps:spPr bwMode="auto">
                            <a:xfrm>
                              <a:off x="1007" y="630"/>
                              <a:ext cx="1" cy="439"/>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23" name="Line 92"/>
                          <wps:cNvCnPr>
                            <a:cxnSpLocks noChangeShapeType="1"/>
                          </wps:cNvCnPr>
                          <wps:spPr bwMode="auto">
                            <a:xfrm>
                              <a:off x="1022" y="644"/>
                              <a:ext cx="1" cy="411"/>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24" name="Line 93"/>
                          <wps:cNvCnPr>
                            <a:cxnSpLocks noChangeShapeType="1"/>
                          </wps:cNvCnPr>
                          <wps:spPr bwMode="auto">
                            <a:xfrm>
                              <a:off x="1039" y="661"/>
                              <a:ext cx="1" cy="377"/>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25" name="Line 94"/>
                          <wps:cNvCnPr>
                            <a:cxnSpLocks noChangeShapeType="1"/>
                          </wps:cNvCnPr>
                          <wps:spPr bwMode="auto">
                            <a:xfrm>
                              <a:off x="1055" y="682"/>
                              <a:ext cx="1" cy="335"/>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26" name="Line 95"/>
                          <wps:cNvCnPr>
                            <a:cxnSpLocks noChangeShapeType="1"/>
                          </wps:cNvCnPr>
                          <wps:spPr bwMode="auto">
                            <a:xfrm>
                              <a:off x="1072" y="708"/>
                              <a:ext cx="1" cy="283"/>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27" name="Line 96"/>
                          <wps:cNvCnPr>
                            <a:cxnSpLocks noChangeShapeType="1"/>
                          </wps:cNvCnPr>
                          <wps:spPr bwMode="auto">
                            <a:xfrm>
                              <a:off x="1088" y="741"/>
                              <a:ext cx="1" cy="216"/>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g:grpSp>
                      <wps:wsp>
                        <wps:cNvPr id="228" name="Freeform 97"/>
                        <wps:cNvSpPr>
                          <a:spLocks/>
                        </wps:cNvSpPr>
                        <wps:spPr bwMode="auto">
                          <a:xfrm>
                            <a:off x="5712" y="3753"/>
                            <a:ext cx="1298" cy="176"/>
                          </a:xfrm>
                          <a:custGeom>
                            <a:avLst/>
                            <a:gdLst>
                              <a:gd name="T0" fmla="*/ 0 w 1762"/>
                              <a:gd name="T1" fmla="*/ 243 h 244"/>
                              <a:gd name="T2" fmla="*/ 880 w 1762"/>
                              <a:gd name="T3" fmla="*/ 0 h 244"/>
                              <a:gd name="T4" fmla="*/ 1762 w 1762"/>
                              <a:gd name="T5" fmla="*/ 244 h 244"/>
                              <a:gd name="T6" fmla="*/ 0 w 1762"/>
                              <a:gd name="T7" fmla="*/ 243 h 244"/>
                            </a:gdLst>
                            <a:ahLst/>
                            <a:cxnLst>
                              <a:cxn ang="0">
                                <a:pos x="T0" y="T1"/>
                              </a:cxn>
                              <a:cxn ang="0">
                                <a:pos x="T2" y="T3"/>
                              </a:cxn>
                              <a:cxn ang="0">
                                <a:pos x="T4" y="T5"/>
                              </a:cxn>
                              <a:cxn ang="0">
                                <a:pos x="T6" y="T7"/>
                              </a:cxn>
                            </a:cxnLst>
                            <a:rect l="0" t="0" r="r" b="b"/>
                            <a:pathLst>
                              <a:path w="1762" h="244">
                                <a:moveTo>
                                  <a:pt x="0" y="243"/>
                                </a:moveTo>
                                <a:lnTo>
                                  <a:pt x="880" y="0"/>
                                </a:lnTo>
                                <a:lnTo>
                                  <a:pt x="1762" y="244"/>
                                </a:lnTo>
                                <a:lnTo>
                                  <a:pt x="0" y="243"/>
                                </a:lnTo>
                                <a:close/>
                              </a:path>
                            </a:pathLst>
                          </a:custGeom>
                          <a:solidFill>
                            <a:srgbClr val="FFFFFF"/>
                          </a:solidFill>
                          <a:ln w="1588">
                            <a:solidFill>
                              <a:srgbClr val="000000"/>
                            </a:solidFill>
                            <a:round/>
                            <a:headEnd/>
                            <a:tailEnd/>
                          </a:ln>
                        </wps:spPr>
                        <wps:bodyPr rot="0" vert="horz" wrap="square" lIns="91440" tIns="45720" rIns="91440" bIns="45720" anchor="t" anchorCtr="0" upright="1">
                          <a:noAutofit/>
                        </wps:bodyPr>
                      </wps:wsp>
                      <wps:wsp>
                        <wps:cNvPr id="229" name="Freeform 98"/>
                        <wps:cNvSpPr>
                          <a:spLocks/>
                        </wps:cNvSpPr>
                        <wps:spPr bwMode="auto">
                          <a:xfrm>
                            <a:off x="5606" y="3964"/>
                            <a:ext cx="1506" cy="2222"/>
                          </a:xfrm>
                          <a:custGeom>
                            <a:avLst/>
                            <a:gdLst>
                              <a:gd name="T0" fmla="*/ 0 w 2050"/>
                              <a:gd name="T1" fmla="*/ 0 h 3022"/>
                              <a:gd name="T2" fmla="*/ 2050 w 2050"/>
                              <a:gd name="T3" fmla="*/ 0 h 3022"/>
                              <a:gd name="T4" fmla="*/ 2050 w 2050"/>
                              <a:gd name="T5" fmla="*/ 2290 h 3022"/>
                              <a:gd name="T6" fmla="*/ 1984 w 2050"/>
                              <a:gd name="T7" fmla="*/ 2424 h 3022"/>
                              <a:gd name="T8" fmla="*/ 1922 w 2050"/>
                              <a:gd name="T9" fmla="*/ 2489 h 3022"/>
                              <a:gd name="T10" fmla="*/ 1815 w 2050"/>
                              <a:gd name="T11" fmla="*/ 2556 h 3022"/>
                              <a:gd name="T12" fmla="*/ 1725 w 2050"/>
                              <a:gd name="T13" fmla="*/ 2606 h 3022"/>
                              <a:gd name="T14" fmla="*/ 1585 w 2050"/>
                              <a:gd name="T15" fmla="*/ 2685 h 3022"/>
                              <a:gd name="T16" fmla="*/ 1042 w 2050"/>
                              <a:gd name="T17" fmla="*/ 3022 h 3022"/>
                              <a:gd name="T18" fmla="*/ 494 w 2050"/>
                              <a:gd name="T19" fmla="*/ 2701 h 3022"/>
                              <a:gd name="T20" fmla="*/ 132 w 2050"/>
                              <a:gd name="T21" fmla="*/ 2494 h 3022"/>
                              <a:gd name="T22" fmla="*/ 62 w 2050"/>
                              <a:gd name="T23" fmla="*/ 2410 h 3022"/>
                              <a:gd name="T24" fmla="*/ 0 w 2050"/>
                              <a:gd name="T25" fmla="*/ 2294 h 3022"/>
                              <a:gd name="T26" fmla="*/ 0 w 2050"/>
                              <a:gd name="T27" fmla="*/ 0 h 30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050" h="3022">
                                <a:moveTo>
                                  <a:pt x="0" y="0"/>
                                </a:moveTo>
                                <a:lnTo>
                                  <a:pt x="2050" y="0"/>
                                </a:lnTo>
                                <a:lnTo>
                                  <a:pt x="2050" y="2290"/>
                                </a:lnTo>
                                <a:lnTo>
                                  <a:pt x="1984" y="2424"/>
                                </a:lnTo>
                                <a:lnTo>
                                  <a:pt x="1922" y="2489"/>
                                </a:lnTo>
                                <a:lnTo>
                                  <a:pt x="1815" y="2556"/>
                                </a:lnTo>
                                <a:lnTo>
                                  <a:pt x="1725" y="2606"/>
                                </a:lnTo>
                                <a:lnTo>
                                  <a:pt x="1585" y="2685"/>
                                </a:lnTo>
                                <a:lnTo>
                                  <a:pt x="1042" y="3022"/>
                                </a:lnTo>
                                <a:lnTo>
                                  <a:pt x="494" y="2701"/>
                                </a:lnTo>
                                <a:lnTo>
                                  <a:pt x="132" y="2494"/>
                                </a:lnTo>
                                <a:lnTo>
                                  <a:pt x="62" y="2410"/>
                                </a:lnTo>
                                <a:lnTo>
                                  <a:pt x="0" y="2294"/>
                                </a:lnTo>
                                <a:lnTo>
                                  <a:pt x="0" y="0"/>
                                </a:lnTo>
                                <a:close/>
                              </a:path>
                            </a:pathLst>
                          </a:custGeom>
                          <a:solidFill>
                            <a:srgbClr val="FFFFFF"/>
                          </a:solidFill>
                          <a:ln w="1588">
                            <a:solidFill>
                              <a:srgbClr val="000000"/>
                            </a:solidFill>
                            <a:round/>
                            <a:headEnd/>
                            <a:tailEnd/>
                          </a:ln>
                        </wps:spPr>
                        <wps:bodyPr rot="0" vert="horz" wrap="square" lIns="91440" tIns="45720" rIns="91440" bIns="45720" anchor="t" anchorCtr="0" upright="1">
                          <a:noAutofit/>
                        </wps:bodyPr>
                      </wps:wsp>
                      <wps:wsp>
                        <wps:cNvPr id="230" name="Freeform 99"/>
                        <wps:cNvSpPr>
                          <a:spLocks/>
                        </wps:cNvSpPr>
                        <wps:spPr bwMode="auto">
                          <a:xfrm>
                            <a:off x="5828" y="4220"/>
                            <a:ext cx="1064" cy="1714"/>
                          </a:xfrm>
                          <a:custGeom>
                            <a:avLst/>
                            <a:gdLst>
                              <a:gd name="T0" fmla="*/ 0 w 1444"/>
                              <a:gd name="T1" fmla="*/ 0 h 2331"/>
                              <a:gd name="T2" fmla="*/ 0 w 1444"/>
                              <a:gd name="T3" fmla="*/ 1849 h 2331"/>
                              <a:gd name="T4" fmla="*/ 37 w 1444"/>
                              <a:gd name="T5" fmla="*/ 1916 h 2331"/>
                              <a:gd name="T6" fmla="*/ 108 w 1444"/>
                              <a:gd name="T7" fmla="*/ 1976 h 2331"/>
                              <a:gd name="T8" fmla="*/ 728 w 1444"/>
                              <a:gd name="T9" fmla="*/ 2331 h 2331"/>
                              <a:gd name="T10" fmla="*/ 1315 w 1444"/>
                              <a:gd name="T11" fmla="*/ 1976 h 2331"/>
                              <a:gd name="T12" fmla="*/ 1423 w 1444"/>
                              <a:gd name="T13" fmla="*/ 1890 h 2331"/>
                              <a:gd name="T14" fmla="*/ 1444 w 1444"/>
                              <a:gd name="T15" fmla="*/ 1831 h 2331"/>
                              <a:gd name="T16" fmla="*/ 1442 w 1444"/>
                              <a:gd name="T17" fmla="*/ 17 h 2331"/>
                              <a:gd name="T18" fmla="*/ 8 w 1444"/>
                              <a:gd name="T19" fmla="*/ 21 h 2331"/>
                              <a:gd name="T20" fmla="*/ 0 w 1444"/>
                              <a:gd name="T21" fmla="*/ 0 h 2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444" h="2331">
                                <a:moveTo>
                                  <a:pt x="0" y="0"/>
                                </a:moveTo>
                                <a:lnTo>
                                  <a:pt x="0" y="1849"/>
                                </a:lnTo>
                                <a:lnTo>
                                  <a:pt x="37" y="1916"/>
                                </a:lnTo>
                                <a:lnTo>
                                  <a:pt x="108" y="1976"/>
                                </a:lnTo>
                                <a:lnTo>
                                  <a:pt x="728" y="2331"/>
                                </a:lnTo>
                                <a:lnTo>
                                  <a:pt x="1315" y="1976"/>
                                </a:lnTo>
                                <a:lnTo>
                                  <a:pt x="1423" y="1890"/>
                                </a:lnTo>
                                <a:lnTo>
                                  <a:pt x="1444" y="1831"/>
                                </a:lnTo>
                                <a:lnTo>
                                  <a:pt x="1442" y="17"/>
                                </a:lnTo>
                                <a:lnTo>
                                  <a:pt x="8" y="21"/>
                                </a:lnTo>
                                <a:lnTo>
                                  <a:pt x="0" y="0"/>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31" name="Freeform 100"/>
                        <wps:cNvSpPr>
                          <a:spLocks/>
                        </wps:cNvSpPr>
                        <wps:spPr bwMode="auto">
                          <a:xfrm>
                            <a:off x="5828" y="4220"/>
                            <a:ext cx="1064" cy="1714"/>
                          </a:xfrm>
                          <a:custGeom>
                            <a:avLst/>
                            <a:gdLst>
                              <a:gd name="T0" fmla="*/ 0 w 1444"/>
                              <a:gd name="T1" fmla="*/ 0 h 2331"/>
                              <a:gd name="T2" fmla="*/ 0 w 1444"/>
                              <a:gd name="T3" fmla="*/ 1849 h 2331"/>
                              <a:gd name="T4" fmla="*/ 37 w 1444"/>
                              <a:gd name="T5" fmla="*/ 1916 h 2331"/>
                              <a:gd name="T6" fmla="*/ 108 w 1444"/>
                              <a:gd name="T7" fmla="*/ 1976 h 2331"/>
                              <a:gd name="T8" fmla="*/ 728 w 1444"/>
                              <a:gd name="T9" fmla="*/ 2331 h 2331"/>
                              <a:gd name="T10" fmla="*/ 1315 w 1444"/>
                              <a:gd name="T11" fmla="*/ 1976 h 2331"/>
                              <a:gd name="T12" fmla="*/ 1423 w 1444"/>
                              <a:gd name="T13" fmla="*/ 1890 h 2331"/>
                              <a:gd name="T14" fmla="*/ 1444 w 1444"/>
                              <a:gd name="T15" fmla="*/ 1831 h 2331"/>
                              <a:gd name="T16" fmla="*/ 1442 w 1444"/>
                              <a:gd name="T17" fmla="*/ 17 h 2331"/>
                              <a:gd name="T18" fmla="*/ 8 w 1444"/>
                              <a:gd name="T19" fmla="*/ 21 h 2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44" h="2331">
                                <a:moveTo>
                                  <a:pt x="0" y="0"/>
                                </a:moveTo>
                                <a:lnTo>
                                  <a:pt x="0" y="1849"/>
                                </a:lnTo>
                                <a:lnTo>
                                  <a:pt x="37" y="1916"/>
                                </a:lnTo>
                                <a:lnTo>
                                  <a:pt x="108" y="1976"/>
                                </a:lnTo>
                                <a:lnTo>
                                  <a:pt x="728" y="2331"/>
                                </a:lnTo>
                                <a:lnTo>
                                  <a:pt x="1315" y="1976"/>
                                </a:lnTo>
                                <a:lnTo>
                                  <a:pt x="1423" y="1890"/>
                                </a:lnTo>
                                <a:lnTo>
                                  <a:pt x="1444" y="1831"/>
                                </a:lnTo>
                                <a:lnTo>
                                  <a:pt x="1442" y="17"/>
                                </a:lnTo>
                                <a:lnTo>
                                  <a:pt x="8" y="21"/>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2" name="Freeform 101"/>
                        <wps:cNvSpPr>
                          <a:spLocks/>
                        </wps:cNvSpPr>
                        <wps:spPr bwMode="auto">
                          <a:xfrm>
                            <a:off x="6246" y="4778"/>
                            <a:ext cx="212" cy="456"/>
                          </a:xfrm>
                          <a:custGeom>
                            <a:avLst/>
                            <a:gdLst>
                              <a:gd name="T0" fmla="*/ 103 w 288"/>
                              <a:gd name="T1" fmla="*/ 0 h 622"/>
                              <a:gd name="T2" fmla="*/ 56 w 288"/>
                              <a:gd name="T3" fmla="*/ 25 h 622"/>
                              <a:gd name="T4" fmla="*/ 29 w 288"/>
                              <a:gd name="T5" fmla="*/ 47 h 622"/>
                              <a:gd name="T6" fmla="*/ 16 w 288"/>
                              <a:gd name="T7" fmla="*/ 62 h 622"/>
                              <a:gd name="T8" fmla="*/ 14 w 288"/>
                              <a:gd name="T9" fmla="*/ 84 h 622"/>
                              <a:gd name="T10" fmla="*/ 0 w 288"/>
                              <a:gd name="T11" fmla="*/ 98 h 622"/>
                              <a:gd name="T12" fmla="*/ 1 w 288"/>
                              <a:gd name="T13" fmla="*/ 122 h 622"/>
                              <a:gd name="T14" fmla="*/ 1 w 288"/>
                              <a:gd name="T15" fmla="*/ 153 h 622"/>
                              <a:gd name="T16" fmla="*/ 0 w 288"/>
                              <a:gd name="T17" fmla="*/ 172 h 622"/>
                              <a:gd name="T18" fmla="*/ 16 w 288"/>
                              <a:gd name="T19" fmla="*/ 199 h 622"/>
                              <a:gd name="T20" fmla="*/ 81 w 288"/>
                              <a:gd name="T21" fmla="*/ 283 h 622"/>
                              <a:gd name="T22" fmla="*/ 149 w 288"/>
                              <a:gd name="T23" fmla="*/ 351 h 622"/>
                              <a:gd name="T24" fmla="*/ 248 w 288"/>
                              <a:gd name="T25" fmla="*/ 436 h 622"/>
                              <a:gd name="T26" fmla="*/ 276 w 288"/>
                              <a:gd name="T27" fmla="*/ 485 h 622"/>
                              <a:gd name="T28" fmla="*/ 288 w 288"/>
                              <a:gd name="T29" fmla="*/ 554 h 622"/>
                              <a:gd name="T30" fmla="*/ 269 w 288"/>
                              <a:gd name="T31" fmla="*/ 585 h 622"/>
                              <a:gd name="T32" fmla="*/ 248 w 288"/>
                              <a:gd name="T33" fmla="*/ 597 h 622"/>
                              <a:gd name="T34" fmla="*/ 214 w 288"/>
                              <a:gd name="T35" fmla="*/ 616 h 622"/>
                              <a:gd name="T36" fmla="*/ 211 w 288"/>
                              <a:gd name="T37" fmla="*/ 622 h 6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288" h="622">
                                <a:moveTo>
                                  <a:pt x="103" y="0"/>
                                </a:moveTo>
                                <a:lnTo>
                                  <a:pt x="56" y="25"/>
                                </a:lnTo>
                                <a:lnTo>
                                  <a:pt x="29" y="47"/>
                                </a:lnTo>
                                <a:lnTo>
                                  <a:pt x="16" y="62"/>
                                </a:lnTo>
                                <a:lnTo>
                                  <a:pt x="14" y="84"/>
                                </a:lnTo>
                                <a:lnTo>
                                  <a:pt x="0" y="98"/>
                                </a:lnTo>
                                <a:lnTo>
                                  <a:pt x="1" y="122"/>
                                </a:lnTo>
                                <a:lnTo>
                                  <a:pt x="1" y="153"/>
                                </a:lnTo>
                                <a:lnTo>
                                  <a:pt x="0" y="172"/>
                                </a:lnTo>
                                <a:lnTo>
                                  <a:pt x="16" y="199"/>
                                </a:lnTo>
                                <a:lnTo>
                                  <a:pt x="81" y="283"/>
                                </a:lnTo>
                                <a:lnTo>
                                  <a:pt x="149" y="351"/>
                                </a:lnTo>
                                <a:lnTo>
                                  <a:pt x="248" y="436"/>
                                </a:lnTo>
                                <a:lnTo>
                                  <a:pt x="276" y="485"/>
                                </a:lnTo>
                                <a:lnTo>
                                  <a:pt x="288" y="554"/>
                                </a:lnTo>
                                <a:lnTo>
                                  <a:pt x="269" y="585"/>
                                </a:lnTo>
                                <a:lnTo>
                                  <a:pt x="248" y="597"/>
                                </a:lnTo>
                                <a:lnTo>
                                  <a:pt x="214" y="616"/>
                                </a:lnTo>
                                <a:lnTo>
                                  <a:pt x="211" y="622"/>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33" name="Group 102"/>
                        <wpg:cNvGrpSpPr>
                          <a:grpSpLocks/>
                        </wpg:cNvGrpSpPr>
                        <wpg:grpSpPr bwMode="auto">
                          <a:xfrm>
                            <a:off x="6005" y="4387"/>
                            <a:ext cx="754" cy="1394"/>
                            <a:chOff x="739" y="722"/>
                            <a:chExt cx="171" cy="316"/>
                          </a:xfrm>
                        </wpg:grpSpPr>
                        <wps:wsp>
                          <wps:cNvPr id="234" name="Freeform 103"/>
                          <wps:cNvSpPr>
                            <a:spLocks/>
                          </wps:cNvSpPr>
                          <wps:spPr bwMode="auto">
                            <a:xfrm>
                              <a:off x="739" y="722"/>
                              <a:ext cx="171" cy="316"/>
                            </a:xfrm>
                            <a:custGeom>
                              <a:avLst/>
                              <a:gdLst>
                                <a:gd name="T0" fmla="*/ 352 w 1027"/>
                                <a:gd name="T1" fmla="*/ 1896 h 1896"/>
                                <a:gd name="T2" fmla="*/ 451 w 1027"/>
                                <a:gd name="T3" fmla="*/ 1863 h 1896"/>
                                <a:gd name="T4" fmla="*/ 468 w 1027"/>
                                <a:gd name="T5" fmla="*/ 1808 h 1896"/>
                                <a:gd name="T6" fmla="*/ 447 w 1027"/>
                                <a:gd name="T7" fmla="*/ 1767 h 1896"/>
                                <a:gd name="T8" fmla="*/ 538 w 1027"/>
                                <a:gd name="T9" fmla="*/ 1705 h 1896"/>
                                <a:gd name="T10" fmla="*/ 538 w 1027"/>
                                <a:gd name="T11" fmla="*/ 1680 h 1896"/>
                                <a:gd name="T12" fmla="*/ 550 w 1027"/>
                                <a:gd name="T13" fmla="*/ 1597 h 1896"/>
                                <a:gd name="T14" fmla="*/ 591 w 1027"/>
                                <a:gd name="T15" fmla="*/ 1551 h 1896"/>
                                <a:gd name="T16" fmla="*/ 682 w 1027"/>
                                <a:gd name="T17" fmla="*/ 1510 h 1896"/>
                                <a:gd name="T18" fmla="*/ 719 w 1027"/>
                                <a:gd name="T19" fmla="*/ 1385 h 1896"/>
                                <a:gd name="T20" fmla="*/ 665 w 1027"/>
                                <a:gd name="T21" fmla="*/ 1257 h 1896"/>
                                <a:gd name="T22" fmla="*/ 624 w 1027"/>
                                <a:gd name="T23" fmla="*/ 1207 h 1896"/>
                                <a:gd name="T24" fmla="*/ 719 w 1027"/>
                                <a:gd name="T25" fmla="*/ 1112 h 1896"/>
                                <a:gd name="T26" fmla="*/ 904 w 1027"/>
                                <a:gd name="T27" fmla="*/ 1029 h 1896"/>
                                <a:gd name="T28" fmla="*/ 1027 w 1027"/>
                                <a:gd name="T29" fmla="*/ 913 h 1896"/>
                                <a:gd name="T30" fmla="*/ 1003 w 1027"/>
                                <a:gd name="T31" fmla="*/ 706 h 1896"/>
                                <a:gd name="T32" fmla="*/ 912 w 1027"/>
                                <a:gd name="T33" fmla="*/ 713 h 1896"/>
                                <a:gd name="T34" fmla="*/ 887 w 1027"/>
                                <a:gd name="T35" fmla="*/ 664 h 1896"/>
                                <a:gd name="T36" fmla="*/ 842 w 1027"/>
                                <a:gd name="T37" fmla="*/ 643 h 1896"/>
                                <a:gd name="T38" fmla="*/ 712 w 1027"/>
                                <a:gd name="T39" fmla="*/ 483 h 1896"/>
                                <a:gd name="T40" fmla="*/ 583 w 1027"/>
                                <a:gd name="T41" fmla="*/ 168 h 1896"/>
                                <a:gd name="T42" fmla="*/ 521 w 1027"/>
                                <a:gd name="T43" fmla="*/ 122 h 1896"/>
                                <a:gd name="T44" fmla="*/ 546 w 1027"/>
                                <a:gd name="T45" fmla="*/ 16 h 1896"/>
                                <a:gd name="T46" fmla="*/ 422 w 1027"/>
                                <a:gd name="T47" fmla="*/ 0 h 1896"/>
                                <a:gd name="T48" fmla="*/ 327 w 1027"/>
                                <a:gd name="T49" fmla="*/ 37 h 1896"/>
                                <a:gd name="T50" fmla="*/ 287 w 1027"/>
                                <a:gd name="T51" fmla="*/ 152 h 1896"/>
                                <a:gd name="T52" fmla="*/ 216 w 1027"/>
                                <a:gd name="T53" fmla="*/ 186 h 1896"/>
                                <a:gd name="T54" fmla="*/ 185 w 1027"/>
                                <a:gd name="T55" fmla="*/ 237 h 1896"/>
                                <a:gd name="T56" fmla="*/ 151 w 1027"/>
                                <a:gd name="T57" fmla="*/ 280 h 1896"/>
                                <a:gd name="T58" fmla="*/ 120 w 1027"/>
                                <a:gd name="T59" fmla="*/ 317 h 1896"/>
                                <a:gd name="T60" fmla="*/ 129 w 1027"/>
                                <a:gd name="T61" fmla="*/ 346 h 1896"/>
                                <a:gd name="T62" fmla="*/ 169 w 1027"/>
                                <a:gd name="T63" fmla="*/ 333 h 1896"/>
                                <a:gd name="T64" fmla="*/ 231 w 1027"/>
                                <a:gd name="T65" fmla="*/ 352 h 1896"/>
                                <a:gd name="T66" fmla="*/ 246 w 1027"/>
                                <a:gd name="T67" fmla="*/ 504 h 1896"/>
                                <a:gd name="T68" fmla="*/ 182 w 1027"/>
                                <a:gd name="T69" fmla="*/ 532 h 1896"/>
                                <a:gd name="T70" fmla="*/ 135 w 1027"/>
                                <a:gd name="T71" fmla="*/ 514 h 1896"/>
                                <a:gd name="T72" fmla="*/ 18 w 1027"/>
                                <a:gd name="T73" fmla="*/ 620 h 1896"/>
                                <a:gd name="T74" fmla="*/ 0 w 1027"/>
                                <a:gd name="T75" fmla="*/ 654 h 1896"/>
                                <a:gd name="T76" fmla="*/ 37 w 1027"/>
                                <a:gd name="T77" fmla="*/ 678 h 1896"/>
                                <a:gd name="T78" fmla="*/ 67 w 1027"/>
                                <a:gd name="T79" fmla="*/ 731 h 1896"/>
                                <a:gd name="T80" fmla="*/ 104 w 1027"/>
                                <a:gd name="T81" fmla="*/ 757 h 1896"/>
                                <a:gd name="T82" fmla="*/ 151 w 1027"/>
                                <a:gd name="T83" fmla="*/ 840 h 1896"/>
                                <a:gd name="T84" fmla="*/ 197 w 1027"/>
                                <a:gd name="T85" fmla="*/ 871 h 1896"/>
                                <a:gd name="T86" fmla="*/ 234 w 1027"/>
                                <a:gd name="T87" fmla="*/ 903 h 1896"/>
                                <a:gd name="T88" fmla="*/ 330 w 1027"/>
                                <a:gd name="T89" fmla="*/ 921 h 1896"/>
                                <a:gd name="T90" fmla="*/ 358 w 1027"/>
                                <a:gd name="T91" fmla="*/ 971 h 1896"/>
                                <a:gd name="T92" fmla="*/ 274 w 1027"/>
                                <a:gd name="T93" fmla="*/ 995 h 1896"/>
                                <a:gd name="T94" fmla="*/ 185 w 1027"/>
                                <a:gd name="T95" fmla="*/ 1011 h 1896"/>
                                <a:gd name="T96" fmla="*/ 151 w 1027"/>
                                <a:gd name="T97" fmla="*/ 1049 h 1896"/>
                                <a:gd name="T98" fmla="*/ 154 w 1027"/>
                                <a:gd name="T99" fmla="*/ 1145 h 1896"/>
                                <a:gd name="T100" fmla="*/ 271 w 1027"/>
                                <a:gd name="T101" fmla="*/ 1649 h 1896"/>
                                <a:gd name="T102" fmla="*/ 283 w 1027"/>
                                <a:gd name="T103" fmla="*/ 1742 h 1896"/>
                                <a:gd name="T104" fmla="*/ 293 w 1027"/>
                                <a:gd name="T105" fmla="*/ 1879 h 18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027" h="1896">
                                  <a:moveTo>
                                    <a:pt x="315" y="1892"/>
                                  </a:moveTo>
                                  <a:lnTo>
                                    <a:pt x="352" y="1896"/>
                                  </a:lnTo>
                                  <a:lnTo>
                                    <a:pt x="361" y="1863"/>
                                  </a:lnTo>
                                  <a:lnTo>
                                    <a:pt x="451" y="1863"/>
                                  </a:lnTo>
                                  <a:lnTo>
                                    <a:pt x="488" y="1834"/>
                                  </a:lnTo>
                                  <a:lnTo>
                                    <a:pt x="468" y="1808"/>
                                  </a:lnTo>
                                  <a:lnTo>
                                    <a:pt x="435" y="1812"/>
                                  </a:lnTo>
                                  <a:lnTo>
                                    <a:pt x="447" y="1767"/>
                                  </a:lnTo>
                                  <a:lnTo>
                                    <a:pt x="529" y="1759"/>
                                  </a:lnTo>
                                  <a:lnTo>
                                    <a:pt x="538" y="1705"/>
                                  </a:lnTo>
                                  <a:lnTo>
                                    <a:pt x="550" y="1697"/>
                                  </a:lnTo>
                                  <a:lnTo>
                                    <a:pt x="538" y="1680"/>
                                  </a:lnTo>
                                  <a:lnTo>
                                    <a:pt x="538" y="1614"/>
                                  </a:lnTo>
                                  <a:lnTo>
                                    <a:pt x="550" y="1597"/>
                                  </a:lnTo>
                                  <a:lnTo>
                                    <a:pt x="550" y="1539"/>
                                  </a:lnTo>
                                  <a:lnTo>
                                    <a:pt x="591" y="1551"/>
                                  </a:lnTo>
                                  <a:lnTo>
                                    <a:pt x="616" y="1555"/>
                                  </a:lnTo>
                                  <a:lnTo>
                                    <a:pt x="682" y="1510"/>
                                  </a:lnTo>
                                  <a:lnTo>
                                    <a:pt x="703" y="1453"/>
                                  </a:lnTo>
                                  <a:lnTo>
                                    <a:pt x="719" y="1385"/>
                                  </a:lnTo>
                                  <a:lnTo>
                                    <a:pt x="653" y="1311"/>
                                  </a:lnTo>
                                  <a:lnTo>
                                    <a:pt x="665" y="1257"/>
                                  </a:lnTo>
                                  <a:lnTo>
                                    <a:pt x="624" y="1240"/>
                                  </a:lnTo>
                                  <a:lnTo>
                                    <a:pt x="624" y="1207"/>
                                  </a:lnTo>
                                  <a:lnTo>
                                    <a:pt x="698" y="1158"/>
                                  </a:lnTo>
                                  <a:lnTo>
                                    <a:pt x="719" y="1112"/>
                                  </a:lnTo>
                                  <a:lnTo>
                                    <a:pt x="764" y="1103"/>
                                  </a:lnTo>
                                  <a:lnTo>
                                    <a:pt x="904" y="1029"/>
                                  </a:lnTo>
                                  <a:lnTo>
                                    <a:pt x="1011" y="950"/>
                                  </a:lnTo>
                                  <a:lnTo>
                                    <a:pt x="1027" y="913"/>
                                  </a:lnTo>
                                  <a:lnTo>
                                    <a:pt x="1003" y="897"/>
                                  </a:lnTo>
                                  <a:lnTo>
                                    <a:pt x="1003" y="706"/>
                                  </a:lnTo>
                                  <a:lnTo>
                                    <a:pt x="929" y="694"/>
                                  </a:lnTo>
                                  <a:lnTo>
                                    <a:pt x="912" y="713"/>
                                  </a:lnTo>
                                  <a:lnTo>
                                    <a:pt x="891" y="713"/>
                                  </a:lnTo>
                                  <a:lnTo>
                                    <a:pt x="887" y="664"/>
                                  </a:lnTo>
                                  <a:lnTo>
                                    <a:pt x="842" y="664"/>
                                  </a:lnTo>
                                  <a:lnTo>
                                    <a:pt x="842" y="643"/>
                                  </a:lnTo>
                                  <a:lnTo>
                                    <a:pt x="785" y="643"/>
                                  </a:lnTo>
                                  <a:lnTo>
                                    <a:pt x="712" y="483"/>
                                  </a:lnTo>
                                  <a:lnTo>
                                    <a:pt x="583" y="196"/>
                                  </a:lnTo>
                                  <a:lnTo>
                                    <a:pt x="583" y="168"/>
                                  </a:lnTo>
                                  <a:lnTo>
                                    <a:pt x="564" y="134"/>
                                  </a:lnTo>
                                  <a:lnTo>
                                    <a:pt x="521" y="122"/>
                                  </a:lnTo>
                                  <a:lnTo>
                                    <a:pt x="577" y="65"/>
                                  </a:lnTo>
                                  <a:lnTo>
                                    <a:pt x="546" y="16"/>
                                  </a:lnTo>
                                  <a:lnTo>
                                    <a:pt x="478" y="65"/>
                                  </a:lnTo>
                                  <a:lnTo>
                                    <a:pt x="422" y="0"/>
                                  </a:lnTo>
                                  <a:lnTo>
                                    <a:pt x="361" y="3"/>
                                  </a:lnTo>
                                  <a:lnTo>
                                    <a:pt x="327" y="37"/>
                                  </a:lnTo>
                                  <a:lnTo>
                                    <a:pt x="317" y="134"/>
                                  </a:lnTo>
                                  <a:lnTo>
                                    <a:pt x="287" y="152"/>
                                  </a:lnTo>
                                  <a:lnTo>
                                    <a:pt x="246" y="168"/>
                                  </a:lnTo>
                                  <a:lnTo>
                                    <a:pt x="216" y="186"/>
                                  </a:lnTo>
                                  <a:lnTo>
                                    <a:pt x="188" y="199"/>
                                  </a:lnTo>
                                  <a:lnTo>
                                    <a:pt x="185" y="237"/>
                                  </a:lnTo>
                                  <a:lnTo>
                                    <a:pt x="169" y="271"/>
                                  </a:lnTo>
                                  <a:lnTo>
                                    <a:pt x="151" y="280"/>
                                  </a:lnTo>
                                  <a:lnTo>
                                    <a:pt x="129" y="292"/>
                                  </a:lnTo>
                                  <a:lnTo>
                                    <a:pt x="120" y="317"/>
                                  </a:lnTo>
                                  <a:lnTo>
                                    <a:pt x="129" y="320"/>
                                  </a:lnTo>
                                  <a:lnTo>
                                    <a:pt x="129" y="346"/>
                                  </a:lnTo>
                                  <a:lnTo>
                                    <a:pt x="154" y="349"/>
                                  </a:lnTo>
                                  <a:lnTo>
                                    <a:pt x="169" y="333"/>
                                  </a:lnTo>
                                  <a:lnTo>
                                    <a:pt x="234" y="329"/>
                                  </a:lnTo>
                                  <a:lnTo>
                                    <a:pt x="231" y="352"/>
                                  </a:lnTo>
                                  <a:lnTo>
                                    <a:pt x="253" y="368"/>
                                  </a:lnTo>
                                  <a:lnTo>
                                    <a:pt x="246" y="504"/>
                                  </a:lnTo>
                                  <a:lnTo>
                                    <a:pt x="216" y="520"/>
                                  </a:lnTo>
                                  <a:lnTo>
                                    <a:pt x="182" y="532"/>
                                  </a:lnTo>
                                  <a:lnTo>
                                    <a:pt x="169" y="514"/>
                                  </a:lnTo>
                                  <a:lnTo>
                                    <a:pt x="135" y="514"/>
                                  </a:lnTo>
                                  <a:lnTo>
                                    <a:pt x="83" y="566"/>
                                  </a:lnTo>
                                  <a:lnTo>
                                    <a:pt x="18" y="620"/>
                                  </a:lnTo>
                                  <a:lnTo>
                                    <a:pt x="0" y="635"/>
                                  </a:lnTo>
                                  <a:lnTo>
                                    <a:pt x="0" y="654"/>
                                  </a:lnTo>
                                  <a:lnTo>
                                    <a:pt x="21" y="666"/>
                                  </a:lnTo>
                                  <a:lnTo>
                                    <a:pt x="37" y="678"/>
                                  </a:lnTo>
                                  <a:lnTo>
                                    <a:pt x="37" y="731"/>
                                  </a:lnTo>
                                  <a:lnTo>
                                    <a:pt x="67" y="731"/>
                                  </a:lnTo>
                                  <a:lnTo>
                                    <a:pt x="67" y="750"/>
                                  </a:lnTo>
                                  <a:lnTo>
                                    <a:pt x="104" y="757"/>
                                  </a:lnTo>
                                  <a:lnTo>
                                    <a:pt x="101" y="781"/>
                                  </a:lnTo>
                                  <a:lnTo>
                                    <a:pt x="151" y="840"/>
                                  </a:lnTo>
                                  <a:lnTo>
                                    <a:pt x="169" y="846"/>
                                  </a:lnTo>
                                  <a:lnTo>
                                    <a:pt x="197" y="871"/>
                                  </a:lnTo>
                                  <a:lnTo>
                                    <a:pt x="240" y="865"/>
                                  </a:lnTo>
                                  <a:lnTo>
                                    <a:pt x="234" y="903"/>
                                  </a:lnTo>
                                  <a:lnTo>
                                    <a:pt x="253" y="912"/>
                                  </a:lnTo>
                                  <a:lnTo>
                                    <a:pt x="330" y="921"/>
                                  </a:lnTo>
                                  <a:lnTo>
                                    <a:pt x="354" y="930"/>
                                  </a:lnTo>
                                  <a:lnTo>
                                    <a:pt x="358" y="971"/>
                                  </a:lnTo>
                                  <a:lnTo>
                                    <a:pt x="290" y="980"/>
                                  </a:lnTo>
                                  <a:lnTo>
                                    <a:pt x="274" y="995"/>
                                  </a:lnTo>
                                  <a:lnTo>
                                    <a:pt x="222" y="995"/>
                                  </a:lnTo>
                                  <a:lnTo>
                                    <a:pt x="185" y="1011"/>
                                  </a:lnTo>
                                  <a:lnTo>
                                    <a:pt x="172" y="1036"/>
                                  </a:lnTo>
                                  <a:lnTo>
                                    <a:pt x="151" y="1049"/>
                                  </a:lnTo>
                                  <a:lnTo>
                                    <a:pt x="145" y="1092"/>
                                  </a:lnTo>
                                  <a:lnTo>
                                    <a:pt x="154" y="1145"/>
                                  </a:lnTo>
                                  <a:lnTo>
                                    <a:pt x="268" y="1527"/>
                                  </a:lnTo>
                                  <a:lnTo>
                                    <a:pt x="271" y="1649"/>
                                  </a:lnTo>
                                  <a:lnTo>
                                    <a:pt x="268" y="1742"/>
                                  </a:lnTo>
                                  <a:lnTo>
                                    <a:pt x="283" y="1742"/>
                                  </a:lnTo>
                                  <a:lnTo>
                                    <a:pt x="287" y="1833"/>
                                  </a:lnTo>
                                  <a:lnTo>
                                    <a:pt x="293" y="1879"/>
                                  </a:lnTo>
                                  <a:lnTo>
                                    <a:pt x="315" y="1892"/>
                                  </a:lnTo>
                                  <a:close/>
                                </a:path>
                              </a:pathLst>
                            </a:custGeom>
                            <a:solidFill>
                              <a:srgbClr val="FFFFFF"/>
                            </a:solidFill>
                            <a:ln w="1588">
                              <a:solidFill>
                                <a:srgbClr val="000000"/>
                              </a:solidFill>
                              <a:round/>
                              <a:headEnd/>
                              <a:tailEnd/>
                            </a:ln>
                          </wps:spPr>
                          <wps:bodyPr rot="0" vert="horz" wrap="square" lIns="91440" tIns="45720" rIns="91440" bIns="45720" anchor="t" anchorCtr="0" upright="1">
                            <a:noAutofit/>
                          </wps:bodyPr>
                        </wps:wsp>
                        <wpg:grpSp>
                          <wpg:cNvPr id="235" name="Group 104"/>
                          <wpg:cNvGrpSpPr>
                            <a:grpSpLocks/>
                          </wpg:cNvGrpSpPr>
                          <wpg:grpSpPr bwMode="auto">
                            <a:xfrm>
                              <a:off x="764" y="734"/>
                              <a:ext cx="113" cy="261"/>
                              <a:chOff x="764" y="734"/>
                              <a:chExt cx="113" cy="261"/>
                            </a:xfrm>
                          </wpg:grpSpPr>
                          <wps:wsp>
                            <wps:cNvPr id="236" name="Freeform 105"/>
                            <wps:cNvSpPr>
                              <a:spLocks/>
                            </wps:cNvSpPr>
                            <wps:spPr bwMode="auto">
                              <a:xfrm>
                                <a:off x="764" y="734"/>
                                <a:ext cx="113" cy="261"/>
                              </a:xfrm>
                              <a:custGeom>
                                <a:avLst/>
                                <a:gdLst>
                                  <a:gd name="T0" fmla="*/ 461 w 679"/>
                                  <a:gd name="T1" fmla="*/ 36 h 1565"/>
                                  <a:gd name="T2" fmla="*/ 459 w 679"/>
                                  <a:gd name="T3" fmla="*/ 135 h 1565"/>
                                  <a:gd name="T4" fmla="*/ 448 w 679"/>
                                  <a:gd name="T5" fmla="*/ 141 h 1565"/>
                                  <a:gd name="T6" fmla="*/ 444 w 679"/>
                                  <a:gd name="T7" fmla="*/ 194 h 1565"/>
                                  <a:gd name="T8" fmla="*/ 432 w 679"/>
                                  <a:gd name="T9" fmla="*/ 208 h 1565"/>
                                  <a:gd name="T10" fmla="*/ 432 w 679"/>
                                  <a:gd name="T11" fmla="*/ 247 h 1565"/>
                                  <a:gd name="T12" fmla="*/ 428 w 679"/>
                                  <a:gd name="T13" fmla="*/ 296 h 1565"/>
                                  <a:gd name="T14" fmla="*/ 415 w 679"/>
                                  <a:gd name="T15" fmla="*/ 335 h 1565"/>
                                  <a:gd name="T16" fmla="*/ 395 w 679"/>
                                  <a:gd name="T17" fmla="*/ 310 h 1565"/>
                                  <a:gd name="T18" fmla="*/ 393 w 679"/>
                                  <a:gd name="T19" fmla="*/ 260 h 1565"/>
                                  <a:gd name="T20" fmla="*/ 366 w 679"/>
                                  <a:gd name="T21" fmla="*/ 258 h 1565"/>
                                  <a:gd name="T22" fmla="*/ 352 w 679"/>
                                  <a:gd name="T23" fmla="*/ 274 h 1565"/>
                                  <a:gd name="T24" fmla="*/ 348 w 679"/>
                                  <a:gd name="T25" fmla="*/ 413 h 1565"/>
                                  <a:gd name="T26" fmla="*/ 315 w 679"/>
                                  <a:gd name="T27" fmla="*/ 535 h 1565"/>
                                  <a:gd name="T28" fmla="*/ 210 w 679"/>
                                  <a:gd name="T29" fmla="*/ 860 h 1565"/>
                                  <a:gd name="T30" fmla="*/ 162 w 679"/>
                                  <a:gd name="T31" fmla="*/ 960 h 1565"/>
                                  <a:gd name="T32" fmla="*/ 146 w 679"/>
                                  <a:gd name="T33" fmla="*/ 1025 h 1565"/>
                                  <a:gd name="T34" fmla="*/ 105 w 679"/>
                                  <a:gd name="T35" fmla="*/ 1130 h 1565"/>
                                  <a:gd name="T36" fmla="*/ 84 w 679"/>
                                  <a:gd name="T37" fmla="*/ 1214 h 1565"/>
                                  <a:gd name="T38" fmla="*/ 41 w 679"/>
                                  <a:gd name="T39" fmla="*/ 1365 h 1565"/>
                                  <a:gd name="T40" fmla="*/ 29 w 679"/>
                                  <a:gd name="T41" fmla="*/ 1418 h 1565"/>
                                  <a:gd name="T42" fmla="*/ 0 w 679"/>
                                  <a:gd name="T43" fmla="*/ 1463 h 1565"/>
                                  <a:gd name="T44" fmla="*/ 0 w 679"/>
                                  <a:gd name="T45" fmla="*/ 1524 h 1565"/>
                                  <a:gd name="T46" fmla="*/ 14 w 679"/>
                                  <a:gd name="T47" fmla="*/ 1565 h 1565"/>
                                  <a:gd name="T48" fmla="*/ 49 w 679"/>
                                  <a:gd name="T49" fmla="*/ 1551 h 1565"/>
                                  <a:gd name="T50" fmla="*/ 74 w 679"/>
                                  <a:gd name="T51" fmla="*/ 1529 h 1565"/>
                                  <a:gd name="T52" fmla="*/ 164 w 679"/>
                                  <a:gd name="T53" fmla="*/ 1338 h 1565"/>
                                  <a:gd name="T54" fmla="*/ 189 w 679"/>
                                  <a:gd name="T55" fmla="*/ 1283 h 1565"/>
                                  <a:gd name="T56" fmla="*/ 212 w 679"/>
                                  <a:gd name="T57" fmla="*/ 1240 h 1565"/>
                                  <a:gd name="T58" fmla="*/ 247 w 679"/>
                                  <a:gd name="T59" fmla="*/ 1152 h 1565"/>
                                  <a:gd name="T60" fmla="*/ 331 w 679"/>
                                  <a:gd name="T61" fmla="*/ 999 h 1565"/>
                                  <a:gd name="T62" fmla="*/ 350 w 679"/>
                                  <a:gd name="T63" fmla="*/ 960 h 1565"/>
                                  <a:gd name="T64" fmla="*/ 368 w 679"/>
                                  <a:gd name="T65" fmla="*/ 932 h 1565"/>
                                  <a:gd name="T66" fmla="*/ 461 w 679"/>
                                  <a:gd name="T67" fmla="*/ 778 h 1565"/>
                                  <a:gd name="T68" fmla="*/ 477 w 679"/>
                                  <a:gd name="T69" fmla="*/ 745 h 1565"/>
                                  <a:gd name="T70" fmla="*/ 514 w 679"/>
                                  <a:gd name="T71" fmla="*/ 674 h 1565"/>
                                  <a:gd name="T72" fmla="*/ 469 w 679"/>
                                  <a:gd name="T73" fmla="*/ 641 h 1565"/>
                                  <a:gd name="T74" fmla="*/ 483 w 679"/>
                                  <a:gd name="T75" fmla="*/ 556 h 1565"/>
                                  <a:gd name="T76" fmla="*/ 514 w 679"/>
                                  <a:gd name="T77" fmla="*/ 472 h 1565"/>
                                  <a:gd name="T78" fmla="*/ 533 w 679"/>
                                  <a:gd name="T79" fmla="*/ 407 h 1565"/>
                                  <a:gd name="T80" fmla="*/ 562 w 679"/>
                                  <a:gd name="T81" fmla="*/ 359 h 1565"/>
                                  <a:gd name="T82" fmla="*/ 603 w 679"/>
                                  <a:gd name="T83" fmla="*/ 294 h 1565"/>
                                  <a:gd name="T84" fmla="*/ 619 w 679"/>
                                  <a:gd name="T85" fmla="*/ 258 h 1565"/>
                                  <a:gd name="T86" fmla="*/ 638 w 679"/>
                                  <a:gd name="T87" fmla="*/ 243 h 1565"/>
                                  <a:gd name="T88" fmla="*/ 669 w 679"/>
                                  <a:gd name="T89" fmla="*/ 204 h 1565"/>
                                  <a:gd name="T90" fmla="*/ 679 w 679"/>
                                  <a:gd name="T91" fmla="*/ 131 h 1565"/>
                                  <a:gd name="T92" fmla="*/ 652 w 679"/>
                                  <a:gd name="T93" fmla="*/ 100 h 1565"/>
                                  <a:gd name="T94" fmla="*/ 615 w 679"/>
                                  <a:gd name="T95" fmla="*/ 106 h 1565"/>
                                  <a:gd name="T96" fmla="*/ 582 w 679"/>
                                  <a:gd name="T97" fmla="*/ 153 h 1565"/>
                                  <a:gd name="T98" fmla="*/ 562 w 679"/>
                                  <a:gd name="T99" fmla="*/ 204 h 1565"/>
                                  <a:gd name="T100" fmla="*/ 508 w 679"/>
                                  <a:gd name="T101" fmla="*/ 266 h 1565"/>
                                  <a:gd name="T102" fmla="*/ 518 w 679"/>
                                  <a:gd name="T103" fmla="*/ 123 h 1565"/>
                                  <a:gd name="T104" fmla="*/ 533 w 679"/>
                                  <a:gd name="T105" fmla="*/ 67 h 1565"/>
                                  <a:gd name="T106" fmla="*/ 535 w 679"/>
                                  <a:gd name="T107" fmla="*/ 5 h 1565"/>
                                  <a:gd name="T108" fmla="*/ 475 w 679"/>
                                  <a:gd name="T109" fmla="*/ 0 h 1565"/>
                                  <a:gd name="T110" fmla="*/ 461 w 679"/>
                                  <a:gd name="T111" fmla="*/ 36 h 15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679" h="1565">
                                    <a:moveTo>
                                      <a:pt x="461" y="36"/>
                                    </a:moveTo>
                                    <a:lnTo>
                                      <a:pt x="459" y="135"/>
                                    </a:lnTo>
                                    <a:lnTo>
                                      <a:pt x="448" y="141"/>
                                    </a:lnTo>
                                    <a:lnTo>
                                      <a:pt x="444" y="194"/>
                                    </a:lnTo>
                                    <a:lnTo>
                                      <a:pt x="432" y="208"/>
                                    </a:lnTo>
                                    <a:lnTo>
                                      <a:pt x="432" y="247"/>
                                    </a:lnTo>
                                    <a:lnTo>
                                      <a:pt x="428" y="296"/>
                                    </a:lnTo>
                                    <a:lnTo>
                                      <a:pt x="415" y="335"/>
                                    </a:lnTo>
                                    <a:lnTo>
                                      <a:pt x="395" y="310"/>
                                    </a:lnTo>
                                    <a:lnTo>
                                      <a:pt x="393" y="260"/>
                                    </a:lnTo>
                                    <a:lnTo>
                                      <a:pt x="366" y="258"/>
                                    </a:lnTo>
                                    <a:lnTo>
                                      <a:pt x="352" y="274"/>
                                    </a:lnTo>
                                    <a:lnTo>
                                      <a:pt x="348" y="413"/>
                                    </a:lnTo>
                                    <a:lnTo>
                                      <a:pt x="315" y="535"/>
                                    </a:lnTo>
                                    <a:lnTo>
                                      <a:pt x="210" y="860"/>
                                    </a:lnTo>
                                    <a:lnTo>
                                      <a:pt x="162" y="960"/>
                                    </a:lnTo>
                                    <a:lnTo>
                                      <a:pt x="146" y="1025"/>
                                    </a:lnTo>
                                    <a:lnTo>
                                      <a:pt x="105" y="1130"/>
                                    </a:lnTo>
                                    <a:lnTo>
                                      <a:pt x="84" y="1214"/>
                                    </a:lnTo>
                                    <a:lnTo>
                                      <a:pt x="41" y="1365"/>
                                    </a:lnTo>
                                    <a:lnTo>
                                      <a:pt x="29" y="1418"/>
                                    </a:lnTo>
                                    <a:lnTo>
                                      <a:pt x="0" y="1463"/>
                                    </a:lnTo>
                                    <a:lnTo>
                                      <a:pt x="0" y="1524"/>
                                    </a:lnTo>
                                    <a:lnTo>
                                      <a:pt x="14" y="1565"/>
                                    </a:lnTo>
                                    <a:lnTo>
                                      <a:pt x="49" y="1551"/>
                                    </a:lnTo>
                                    <a:lnTo>
                                      <a:pt x="74" y="1529"/>
                                    </a:lnTo>
                                    <a:lnTo>
                                      <a:pt x="164" y="1338"/>
                                    </a:lnTo>
                                    <a:lnTo>
                                      <a:pt x="189" y="1283"/>
                                    </a:lnTo>
                                    <a:lnTo>
                                      <a:pt x="212" y="1240"/>
                                    </a:lnTo>
                                    <a:lnTo>
                                      <a:pt x="247" y="1152"/>
                                    </a:lnTo>
                                    <a:lnTo>
                                      <a:pt x="331" y="999"/>
                                    </a:lnTo>
                                    <a:lnTo>
                                      <a:pt x="350" y="960"/>
                                    </a:lnTo>
                                    <a:lnTo>
                                      <a:pt x="368" y="932"/>
                                    </a:lnTo>
                                    <a:lnTo>
                                      <a:pt x="461" y="778"/>
                                    </a:lnTo>
                                    <a:lnTo>
                                      <a:pt x="477" y="745"/>
                                    </a:lnTo>
                                    <a:lnTo>
                                      <a:pt x="514" y="674"/>
                                    </a:lnTo>
                                    <a:lnTo>
                                      <a:pt x="469" y="641"/>
                                    </a:lnTo>
                                    <a:lnTo>
                                      <a:pt x="483" y="556"/>
                                    </a:lnTo>
                                    <a:lnTo>
                                      <a:pt x="514" y="472"/>
                                    </a:lnTo>
                                    <a:lnTo>
                                      <a:pt x="533" y="407"/>
                                    </a:lnTo>
                                    <a:lnTo>
                                      <a:pt x="562" y="359"/>
                                    </a:lnTo>
                                    <a:lnTo>
                                      <a:pt x="603" y="294"/>
                                    </a:lnTo>
                                    <a:lnTo>
                                      <a:pt x="619" y="258"/>
                                    </a:lnTo>
                                    <a:lnTo>
                                      <a:pt x="638" y="243"/>
                                    </a:lnTo>
                                    <a:lnTo>
                                      <a:pt x="669" y="204"/>
                                    </a:lnTo>
                                    <a:lnTo>
                                      <a:pt x="679" y="131"/>
                                    </a:lnTo>
                                    <a:lnTo>
                                      <a:pt x="652" y="100"/>
                                    </a:lnTo>
                                    <a:lnTo>
                                      <a:pt x="615" y="106"/>
                                    </a:lnTo>
                                    <a:lnTo>
                                      <a:pt x="582" y="153"/>
                                    </a:lnTo>
                                    <a:lnTo>
                                      <a:pt x="562" y="204"/>
                                    </a:lnTo>
                                    <a:lnTo>
                                      <a:pt x="508" y="266"/>
                                    </a:lnTo>
                                    <a:lnTo>
                                      <a:pt x="518" y="123"/>
                                    </a:lnTo>
                                    <a:lnTo>
                                      <a:pt x="533" y="67"/>
                                    </a:lnTo>
                                    <a:lnTo>
                                      <a:pt x="535" y="5"/>
                                    </a:lnTo>
                                    <a:lnTo>
                                      <a:pt x="475" y="0"/>
                                    </a:lnTo>
                                    <a:lnTo>
                                      <a:pt x="461" y="36"/>
                                    </a:lnTo>
                                    <a:close/>
                                  </a:path>
                                </a:pathLst>
                              </a:custGeom>
                              <a:solidFill>
                                <a:srgbClr val="FFFFFF"/>
                              </a:solidFill>
                              <a:ln w="1588">
                                <a:solidFill>
                                  <a:srgbClr val="000000"/>
                                </a:solidFill>
                                <a:round/>
                                <a:headEnd/>
                                <a:tailEnd/>
                              </a:ln>
                            </wps:spPr>
                            <wps:bodyPr rot="0" vert="horz" wrap="square" lIns="91440" tIns="45720" rIns="91440" bIns="45720" anchor="t" anchorCtr="0" upright="1">
                              <a:noAutofit/>
                            </wps:bodyPr>
                          </wps:wsp>
                          <wps:wsp>
                            <wps:cNvPr id="237" name="Freeform 106"/>
                            <wps:cNvSpPr>
                              <a:spLocks/>
                            </wps:cNvSpPr>
                            <wps:spPr bwMode="auto">
                              <a:xfrm>
                                <a:off x="833" y="795"/>
                                <a:ext cx="17" cy="19"/>
                              </a:xfrm>
                              <a:custGeom>
                                <a:avLst/>
                                <a:gdLst>
                                  <a:gd name="T0" fmla="*/ 0 w 102"/>
                                  <a:gd name="T1" fmla="*/ 115 h 115"/>
                                  <a:gd name="T2" fmla="*/ 49 w 102"/>
                                  <a:gd name="T3" fmla="*/ 0 h 115"/>
                                  <a:gd name="T4" fmla="*/ 41 w 102"/>
                                  <a:gd name="T5" fmla="*/ 58 h 115"/>
                                  <a:gd name="T6" fmla="*/ 34 w 102"/>
                                  <a:gd name="T7" fmla="*/ 77 h 115"/>
                                  <a:gd name="T8" fmla="*/ 50 w 102"/>
                                  <a:gd name="T9" fmla="*/ 93 h 115"/>
                                  <a:gd name="T10" fmla="*/ 68 w 102"/>
                                  <a:gd name="T11" fmla="*/ 93 h 115"/>
                                  <a:gd name="T12" fmla="*/ 102 w 102"/>
                                  <a:gd name="T13" fmla="*/ 55 h 115"/>
                                  <a:gd name="T14" fmla="*/ 0 w 102"/>
                                  <a:gd name="T15" fmla="*/ 115 h 11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2" h="115">
                                    <a:moveTo>
                                      <a:pt x="0" y="115"/>
                                    </a:moveTo>
                                    <a:lnTo>
                                      <a:pt x="49" y="0"/>
                                    </a:lnTo>
                                    <a:lnTo>
                                      <a:pt x="41" y="58"/>
                                    </a:lnTo>
                                    <a:lnTo>
                                      <a:pt x="34" y="77"/>
                                    </a:lnTo>
                                    <a:lnTo>
                                      <a:pt x="50" y="93"/>
                                    </a:lnTo>
                                    <a:lnTo>
                                      <a:pt x="68" y="93"/>
                                    </a:lnTo>
                                    <a:lnTo>
                                      <a:pt x="102" y="55"/>
                                    </a:lnTo>
                                    <a:lnTo>
                                      <a:pt x="0" y="115"/>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38" name="Freeform 107"/>
                            <wps:cNvSpPr>
                              <a:spLocks/>
                            </wps:cNvSpPr>
                            <wps:spPr bwMode="auto">
                              <a:xfrm>
                                <a:off x="833" y="795"/>
                                <a:ext cx="17" cy="19"/>
                              </a:xfrm>
                              <a:custGeom>
                                <a:avLst/>
                                <a:gdLst>
                                  <a:gd name="T0" fmla="*/ 0 w 102"/>
                                  <a:gd name="T1" fmla="*/ 115 h 115"/>
                                  <a:gd name="T2" fmla="*/ 49 w 102"/>
                                  <a:gd name="T3" fmla="*/ 0 h 115"/>
                                  <a:gd name="T4" fmla="*/ 41 w 102"/>
                                  <a:gd name="T5" fmla="*/ 58 h 115"/>
                                  <a:gd name="T6" fmla="*/ 34 w 102"/>
                                  <a:gd name="T7" fmla="*/ 77 h 115"/>
                                  <a:gd name="T8" fmla="*/ 50 w 102"/>
                                  <a:gd name="T9" fmla="*/ 93 h 115"/>
                                  <a:gd name="T10" fmla="*/ 68 w 102"/>
                                  <a:gd name="T11" fmla="*/ 93 h 115"/>
                                  <a:gd name="T12" fmla="*/ 102 w 102"/>
                                  <a:gd name="T13" fmla="*/ 55 h 115"/>
                                </a:gdLst>
                                <a:ahLst/>
                                <a:cxnLst>
                                  <a:cxn ang="0">
                                    <a:pos x="T0" y="T1"/>
                                  </a:cxn>
                                  <a:cxn ang="0">
                                    <a:pos x="T2" y="T3"/>
                                  </a:cxn>
                                  <a:cxn ang="0">
                                    <a:pos x="T4" y="T5"/>
                                  </a:cxn>
                                  <a:cxn ang="0">
                                    <a:pos x="T6" y="T7"/>
                                  </a:cxn>
                                  <a:cxn ang="0">
                                    <a:pos x="T8" y="T9"/>
                                  </a:cxn>
                                  <a:cxn ang="0">
                                    <a:pos x="T10" y="T11"/>
                                  </a:cxn>
                                  <a:cxn ang="0">
                                    <a:pos x="T12" y="T13"/>
                                  </a:cxn>
                                </a:cxnLst>
                                <a:rect l="0" t="0" r="r" b="b"/>
                                <a:pathLst>
                                  <a:path w="102" h="115">
                                    <a:moveTo>
                                      <a:pt x="0" y="115"/>
                                    </a:moveTo>
                                    <a:lnTo>
                                      <a:pt x="49" y="0"/>
                                    </a:lnTo>
                                    <a:lnTo>
                                      <a:pt x="41" y="58"/>
                                    </a:lnTo>
                                    <a:lnTo>
                                      <a:pt x="34" y="77"/>
                                    </a:lnTo>
                                    <a:lnTo>
                                      <a:pt x="50" y="93"/>
                                    </a:lnTo>
                                    <a:lnTo>
                                      <a:pt x="68" y="93"/>
                                    </a:lnTo>
                                    <a:lnTo>
                                      <a:pt x="102" y="55"/>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9" name="Line 108"/>
                            <wps:cNvCnPr>
                              <a:cxnSpLocks noChangeShapeType="1"/>
                            </wps:cNvCnPr>
                            <wps:spPr bwMode="auto">
                              <a:xfrm flipH="1">
                                <a:off x="824" y="818"/>
                                <a:ext cx="2" cy="15"/>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40" name="Freeform 109"/>
                            <wps:cNvSpPr>
                              <a:spLocks/>
                            </wps:cNvSpPr>
                            <wps:spPr bwMode="auto">
                              <a:xfrm>
                                <a:off x="834" y="814"/>
                                <a:ext cx="6" cy="30"/>
                              </a:xfrm>
                              <a:custGeom>
                                <a:avLst/>
                                <a:gdLst>
                                  <a:gd name="T0" fmla="*/ 0 w 37"/>
                                  <a:gd name="T1" fmla="*/ 179 h 179"/>
                                  <a:gd name="T2" fmla="*/ 19 w 37"/>
                                  <a:gd name="T3" fmla="*/ 120 h 179"/>
                                  <a:gd name="T4" fmla="*/ 33 w 37"/>
                                  <a:gd name="T5" fmla="*/ 79 h 179"/>
                                  <a:gd name="T6" fmla="*/ 37 w 37"/>
                                  <a:gd name="T7" fmla="*/ 0 h 179"/>
                                  <a:gd name="T8" fmla="*/ 0 w 37"/>
                                  <a:gd name="T9" fmla="*/ 179 h 179"/>
                                </a:gdLst>
                                <a:ahLst/>
                                <a:cxnLst>
                                  <a:cxn ang="0">
                                    <a:pos x="T0" y="T1"/>
                                  </a:cxn>
                                  <a:cxn ang="0">
                                    <a:pos x="T2" y="T3"/>
                                  </a:cxn>
                                  <a:cxn ang="0">
                                    <a:pos x="T4" y="T5"/>
                                  </a:cxn>
                                  <a:cxn ang="0">
                                    <a:pos x="T6" y="T7"/>
                                  </a:cxn>
                                  <a:cxn ang="0">
                                    <a:pos x="T8" y="T9"/>
                                  </a:cxn>
                                </a:cxnLst>
                                <a:rect l="0" t="0" r="r" b="b"/>
                                <a:pathLst>
                                  <a:path w="37" h="179">
                                    <a:moveTo>
                                      <a:pt x="0" y="179"/>
                                    </a:moveTo>
                                    <a:lnTo>
                                      <a:pt x="19" y="120"/>
                                    </a:lnTo>
                                    <a:lnTo>
                                      <a:pt x="33" y="79"/>
                                    </a:lnTo>
                                    <a:lnTo>
                                      <a:pt x="37" y="0"/>
                                    </a:lnTo>
                                    <a:lnTo>
                                      <a:pt x="0" y="179"/>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41" name="Freeform 110"/>
                            <wps:cNvSpPr>
                              <a:spLocks/>
                            </wps:cNvSpPr>
                            <wps:spPr bwMode="auto">
                              <a:xfrm>
                                <a:off x="834" y="814"/>
                                <a:ext cx="6" cy="30"/>
                              </a:xfrm>
                              <a:custGeom>
                                <a:avLst/>
                                <a:gdLst>
                                  <a:gd name="T0" fmla="*/ 0 w 37"/>
                                  <a:gd name="T1" fmla="*/ 179 h 179"/>
                                  <a:gd name="T2" fmla="*/ 19 w 37"/>
                                  <a:gd name="T3" fmla="*/ 120 h 179"/>
                                  <a:gd name="T4" fmla="*/ 33 w 37"/>
                                  <a:gd name="T5" fmla="*/ 79 h 179"/>
                                  <a:gd name="T6" fmla="*/ 37 w 37"/>
                                  <a:gd name="T7" fmla="*/ 0 h 179"/>
                                </a:gdLst>
                                <a:ahLst/>
                                <a:cxnLst>
                                  <a:cxn ang="0">
                                    <a:pos x="T0" y="T1"/>
                                  </a:cxn>
                                  <a:cxn ang="0">
                                    <a:pos x="T2" y="T3"/>
                                  </a:cxn>
                                  <a:cxn ang="0">
                                    <a:pos x="T4" y="T5"/>
                                  </a:cxn>
                                  <a:cxn ang="0">
                                    <a:pos x="T6" y="T7"/>
                                  </a:cxn>
                                </a:cxnLst>
                                <a:rect l="0" t="0" r="r" b="b"/>
                                <a:pathLst>
                                  <a:path w="37" h="179">
                                    <a:moveTo>
                                      <a:pt x="0" y="179"/>
                                    </a:moveTo>
                                    <a:lnTo>
                                      <a:pt x="19" y="120"/>
                                    </a:lnTo>
                                    <a:lnTo>
                                      <a:pt x="33" y="79"/>
                                    </a:lnTo>
                                    <a:lnTo>
                                      <a:pt x="37" y="0"/>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Freeform 111"/>
                            <wps:cNvSpPr>
                              <a:spLocks/>
                            </wps:cNvSpPr>
                            <wps:spPr bwMode="auto">
                              <a:xfrm>
                                <a:off x="784" y="929"/>
                                <a:ext cx="5" cy="19"/>
                              </a:xfrm>
                              <a:custGeom>
                                <a:avLst/>
                                <a:gdLst>
                                  <a:gd name="T0" fmla="*/ 0 w 33"/>
                                  <a:gd name="T1" fmla="*/ 118 h 118"/>
                                  <a:gd name="T2" fmla="*/ 2 w 33"/>
                                  <a:gd name="T3" fmla="*/ 82 h 118"/>
                                  <a:gd name="T4" fmla="*/ 19 w 33"/>
                                  <a:gd name="T5" fmla="*/ 51 h 118"/>
                                  <a:gd name="T6" fmla="*/ 33 w 33"/>
                                  <a:gd name="T7" fmla="*/ 0 h 118"/>
                                  <a:gd name="T8" fmla="*/ 0 w 33"/>
                                  <a:gd name="T9" fmla="*/ 118 h 118"/>
                                </a:gdLst>
                                <a:ahLst/>
                                <a:cxnLst>
                                  <a:cxn ang="0">
                                    <a:pos x="T0" y="T1"/>
                                  </a:cxn>
                                  <a:cxn ang="0">
                                    <a:pos x="T2" y="T3"/>
                                  </a:cxn>
                                  <a:cxn ang="0">
                                    <a:pos x="T4" y="T5"/>
                                  </a:cxn>
                                  <a:cxn ang="0">
                                    <a:pos x="T6" y="T7"/>
                                  </a:cxn>
                                  <a:cxn ang="0">
                                    <a:pos x="T8" y="T9"/>
                                  </a:cxn>
                                </a:cxnLst>
                                <a:rect l="0" t="0" r="r" b="b"/>
                                <a:pathLst>
                                  <a:path w="33" h="118">
                                    <a:moveTo>
                                      <a:pt x="0" y="118"/>
                                    </a:moveTo>
                                    <a:lnTo>
                                      <a:pt x="2" y="82"/>
                                    </a:lnTo>
                                    <a:lnTo>
                                      <a:pt x="19" y="51"/>
                                    </a:lnTo>
                                    <a:lnTo>
                                      <a:pt x="33" y="0"/>
                                    </a:lnTo>
                                    <a:lnTo>
                                      <a:pt x="0" y="118"/>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43" name="Freeform 112"/>
                            <wps:cNvSpPr>
                              <a:spLocks/>
                            </wps:cNvSpPr>
                            <wps:spPr bwMode="auto">
                              <a:xfrm>
                                <a:off x="784" y="929"/>
                                <a:ext cx="5" cy="19"/>
                              </a:xfrm>
                              <a:custGeom>
                                <a:avLst/>
                                <a:gdLst>
                                  <a:gd name="T0" fmla="*/ 0 w 33"/>
                                  <a:gd name="T1" fmla="*/ 118 h 118"/>
                                  <a:gd name="T2" fmla="*/ 2 w 33"/>
                                  <a:gd name="T3" fmla="*/ 82 h 118"/>
                                  <a:gd name="T4" fmla="*/ 19 w 33"/>
                                  <a:gd name="T5" fmla="*/ 51 h 118"/>
                                  <a:gd name="T6" fmla="*/ 33 w 33"/>
                                  <a:gd name="T7" fmla="*/ 0 h 118"/>
                                </a:gdLst>
                                <a:ahLst/>
                                <a:cxnLst>
                                  <a:cxn ang="0">
                                    <a:pos x="T0" y="T1"/>
                                  </a:cxn>
                                  <a:cxn ang="0">
                                    <a:pos x="T2" y="T3"/>
                                  </a:cxn>
                                  <a:cxn ang="0">
                                    <a:pos x="T4" y="T5"/>
                                  </a:cxn>
                                  <a:cxn ang="0">
                                    <a:pos x="T6" y="T7"/>
                                  </a:cxn>
                                </a:cxnLst>
                                <a:rect l="0" t="0" r="r" b="b"/>
                                <a:pathLst>
                                  <a:path w="33" h="118">
                                    <a:moveTo>
                                      <a:pt x="0" y="118"/>
                                    </a:moveTo>
                                    <a:lnTo>
                                      <a:pt x="2" y="82"/>
                                    </a:lnTo>
                                    <a:lnTo>
                                      <a:pt x="19" y="51"/>
                                    </a:lnTo>
                                    <a:lnTo>
                                      <a:pt x="33" y="0"/>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4" name="Freeform 113"/>
                            <wps:cNvSpPr>
                              <a:spLocks/>
                            </wps:cNvSpPr>
                            <wps:spPr bwMode="auto">
                              <a:xfrm>
                                <a:off x="792" y="891"/>
                                <a:ext cx="16" cy="44"/>
                              </a:xfrm>
                              <a:custGeom>
                                <a:avLst/>
                                <a:gdLst>
                                  <a:gd name="T0" fmla="*/ 0 w 97"/>
                                  <a:gd name="T1" fmla="*/ 262 h 262"/>
                                  <a:gd name="T2" fmla="*/ 0 w 97"/>
                                  <a:gd name="T3" fmla="*/ 235 h 262"/>
                                  <a:gd name="T4" fmla="*/ 31 w 97"/>
                                  <a:gd name="T5" fmla="*/ 189 h 262"/>
                                  <a:gd name="T6" fmla="*/ 50 w 97"/>
                                  <a:gd name="T7" fmla="*/ 156 h 262"/>
                                  <a:gd name="T8" fmla="*/ 72 w 97"/>
                                  <a:gd name="T9" fmla="*/ 72 h 262"/>
                                  <a:gd name="T10" fmla="*/ 81 w 97"/>
                                  <a:gd name="T11" fmla="*/ 31 h 262"/>
                                  <a:gd name="T12" fmla="*/ 97 w 97"/>
                                  <a:gd name="T13" fmla="*/ 0 h 262"/>
                                  <a:gd name="T14" fmla="*/ 0 w 97"/>
                                  <a:gd name="T15" fmla="*/ 262 h 26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7" h="262">
                                    <a:moveTo>
                                      <a:pt x="0" y="262"/>
                                    </a:moveTo>
                                    <a:lnTo>
                                      <a:pt x="0" y="235"/>
                                    </a:lnTo>
                                    <a:lnTo>
                                      <a:pt x="31" y="189"/>
                                    </a:lnTo>
                                    <a:lnTo>
                                      <a:pt x="50" y="156"/>
                                    </a:lnTo>
                                    <a:lnTo>
                                      <a:pt x="72" y="72"/>
                                    </a:lnTo>
                                    <a:lnTo>
                                      <a:pt x="81" y="31"/>
                                    </a:lnTo>
                                    <a:lnTo>
                                      <a:pt x="97" y="0"/>
                                    </a:lnTo>
                                    <a:lnTo>
                                      <a:pt x="0" y="262"/>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45" name="Freeform 114"/>
                            <wps:cNvSpPr>
                              <a:spLocks/>
                            </wps:cNvSpPr>
                            <wps:spPr bwMode="auto">
                              <a:xfrm>
                                <a:off x="792" y="891"/>
                                <a:ext cx="16" cy="44"/>
                              </a:xfrm>
                              <a:custGeom>
                                <a:avLst/>
                                <a:gdLst>
                                  <a:gd name="T0" fmla="*/ 0 w 97"/>
                                  <a:gd name="T1" fmla="*/ 262 h 262"/>
                                  <a:gd name="T2" fmla="*/ 0 w 97"/>
                                  <a:gd name="T3" fmla="*/ 235 h 262"/>
                                  <a:gd name="T4" fmla="*/ 31 w 97"/>
                                  <a:gd name="T5" fmla="*/ 189 h 262"/>
                                  <a:gd name="T6" fmla="*/ 50 w 97"/>
                                  <a:gd name="T7" fmla="*/ 156 h 262"/>
                                  <a:gd name="T8" fmla="*/ 72 w 97"/>
                                  <a:gd name="T9" fmla="*/ 72 h 262"/>
                                  <a:gd name="T10" fmla="*/ 81 w 97"/>
                                  <a:gd name="T11" fmla="*/ 31 h 262"/>
                                  <a:gd name="T12" fmla="*/ 97 w 97"/>
                                  <a:gd name="T13" fmla="*/ 0 h 262"/>
                                </a:gdLst>
                                <a:ahLst/>
                                <a:cxnLst>
                                  <a:cxn ang="0">
                                    <a:pos x="T0" y="T1"/>
                                  </a:cxn>
                                  <a:cxn ang="0">
                                    <a:pos x="T2" y="T3"/>
                                  </a:cxn>
                                  <a:cxn ang="0">
                                    <a:pos x="T4" y="T5"/>
                                  </a:cxn>
                                  <a:cxn ang="0">
                                    <a:pos x="T6" y="T7"/>
                                  </a:cxn>
                                  <a:cxn ang="0">
                                    <a:pos x="T8" y="T9"/>
                                  </a:cxn>
                                  <a:cxn ang="0">
                                    <a:pos x="T10" y="T11"/>
                                  </a:cxn>
                                  <a:cxn ang="0">
                                    <a:pos x="T12" y="T13"/>
                                  </a:cxn>
                                </a:cxnLst>
                                <a:rect l="0" t="0" r="r" b="b"/>
                                <a:pathLst>
                                  <a:path w="97" h="262">
                                    <a:moveTo>
                                      <a:pt x="0" y="262"/>
                                    </a:moveTo>
                                    <a:lnTo>
                                      <a:pt x="0" y="235"/>
                                    </a:lnTo>
                                    <a:lnTo>
                                      <a:pt x="31" y="189"/>
                                    </a:lnTo>
                                    <a:lnTo>
                                      <a:pt x="50" y="156"/>
                                    </a:lnTo>
                                    <a:lnTo>
                                      <a:pt x="72" y="72"/>
                                    </a:lnTo>
                                    <a:lnTo>
                                      <a:pt x="81" y="31"/>
                                    </a:lnTo>
                                    <a:lnTo>
                                      <a:pt x="97" y="0"/>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 name="Freeform 115"/>
                            <wps:cNvSpPr>
                              <a:spLocks/>
                            </wps:cNvSpPr>
                            <wps:spPr bwMode="auto">
                              <a:xfrm>
                                <a:off x="771" y="974"/>
                                <a:ext cx="4" cy="5"/>
                              </a:xfrm>
                              <a:custGeom>
                                <a:avLst/>
                                <a:gdLst>
                                  <a:gd name="T0" fmla="*/ 0 w 23"/>
                                  <a:gd name="T1" fmla="*/ 35 h 35"/>
                                  <a:gd name="T2" fmla="*/ 23 w 23"/>
                                  <a:gd name="T3" fmla="*/ 0 h 35"/>
                                  <a:gd name="T4" fmla="*/ 21 w 23"/>
                                  <a:gd name="T5" fmla="*/ 2 h 35"/>
                                  <a:gd name="T6" fmla="*/ 0 w 23"/>
                                  <a:gd name="T7" fmla="*/ 35 h 35"/>
                                </a:gdLst>
                                <a:ahLst/>
                                <a:cxnLst>
                                  <a:cxn ang="0">
                                    <a:pos x="T0" y="T1"/>
                                  </a:cxn>
                                  <a:cxn ang="0">
                                    <a:pos x="T2" y="T3"/>
                                  </a:cxn>
                                  <a:cxn ang="0">
                                    <a:pos x="T4" y="T5"/>
                                  </a:cxn>
                                  <a:cxn ang="0">
                                    <a:pos x="T6" y="T7"/>
                                  </a:cxn>
                                </a:cxnLst>
                                <a:rect l="0" t="0" r="r" b="b"/>
                                <a:pathLst>
                                  <a:path w="23" h="35">
                                    <a:moveTo>
                                      <a:pt x="0" y="35"/>
                                    </a:moveTo>
                                    <a:lnTo>
                                      <a:pt x="23" y="0"/>
                                    </a:lnTo>
                                    <a:lnTo>
                                      <a:pt x="21" y="2"/>
                                    </a:lnTo>
                                    <a:lnTo>
                                      <a:pt x="0" y="35"/>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47" name="Freeform 116"/>
                            <wps:cNvSpPr>
                              <a:spLocks/>
                            </wps:cNvSpPr>
                            <wps:spPr bwMode="auto">
                              <a:xfrm>
                                <a:off x="771" y="974"/>
                                <a:ext cx="4" cy="5"/>
                              </a:xfrm>
                              <a:custGeom>
                                <a:avLst/>
                                <a:gdLst>
                                  <a:gd name="T0" fmla="*/ 0 w 23"/>
                                  <a:gd name="T1" fmla="*/ 35 h 35"/>
                                  <a:gd name="T2" fmla="*/ 23 w 23"/>
                                  <a:gd name="T3" fmla="*/ 0 h 35"/>
                                  <a:gd name="T4" fmla="*/ 21 w 23"/>
                                  <a:gd name="T5" fmla="*/ 2 h 35"/>
                                </a:gdLst>
                                <a:ahLst/>
                                <a:cxnLst>
                                  <a:cxn ang="0">
                                    <a:pos x="T0" y="T1"/>
                                  </a:cxn>
                                  <a:cxn ang="0">
                                    <a:pos x="T2" y="T3"/>
                                  </a:cxn>
                                  <a:cxn ang="0">
                                    <a:pos x="T4" y="T5"/>
                                  </a:cxn>
                                </a:cxnLst>
                                <a:rect l="0" t="0" r="r" b="b"/>
                                <a:pathLst>
                                  <a:path w="23" h="35">
                                    <a:moveTo>
                                      <a:pt x="0" y="35"/>
                                    </a:moveTo>
                                    <a:lnTo>
                                      <a:pt x="23" y="0"/>
                                    </a:lnTo>
                                    <a:lnTo>
                                      <a:pt x="21" y="2"/>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117"/>
                            <wps:cNvSpPr>
                              <a:spLocks/>
                            </wps:cNvSpPr>
                            <wps:spPr bwMode="auto">
                              <a:xfrm>
                                <a:off x="840" y="847"/>
                                <a:ext cx="3" cy="9"/>
                              </a:xfrm>
                              <a:custGeom>
                                <a:avLst/>
                                <a:gdLst>
                                  <a:gd name="T0" fmla="*/ 18 w 18"/>
                                  <a:gd name="T1" fmla="*/ 0 h 52"/>
                                  <a:gd name="T2" fmla="*/ 6 w 18"/>
                                  <a:gd name="T3" fmla="*/ 41 h 52"/>
                                  <a:gd name="T4" fmla="*/ 0 w 18"/>
                                  <a:gd name="T5" fmla="*/ 52 h 52"/>
                                </a:gdLst>
                                <a:ahLst/>
                                <a:cxnLst>
                                  <a:cxn ang="0">
                                    <a:pos x="T0" y="T1"/>
                                  </a:cxn>
                                  <a:cxn ang="0">
                                    <a:pos x="T2" y="T3"/>
                                  </a:cxn>
                                  <a:cxn ang="0">
                                    <a:pos x="T4" y="T5"/>
                                  </a:cxn>
                                </a:cxnLst>
                                <a:rect l="0" t="0" r="r" b="b"/>
                                <a:pathLst>
                                  <a:path w="18" h="52">
                                    <a:moveTo>
                                      <a:pt x="18" y="0"/>
                                    </a:moveTo>
                                    <a:lnTo>
                                      <a:pt x="6" y="41"/>
                                    </a:lnTo>
                                    <a:lnTo>
                                      <a:pt x="0" y="52"/>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118"/>
                            <wps:cNvSpPr>
                              <a:spLocks/>
                            </wps:cNvSpPr>
                            <wps:spPr bwMode="auto">
                              <a:xfrm>
                                <a:off x="843" y="791"/>
                                <a:ext cx="7" cy="12"/>
                              </a:xfrm>
                              <a:custGeom>
                                <a:avLst/>
                                <a:gdLst>
                                  <a:gd name="T0" fmla="*/ 42 w 42"/>
                                  <a:gd name="T1" fmla="*/ 0 h 73"/>
                                  <a:gd name="T2" fmla="*/ 24 w 42"/>
                                  <a:gd name="T3" fmla="*/ 27 h 73"/>
                                  <a:gd name="T4" fmla="*/ 2 w 42"/>
                                  <a:gd name="T5" fmla="*/ 42 h 73"/>
                                  <a:gd name="T6" fmla="*/ 0 w 42"/>
                                  <a:gd name="T7" fmla="*/ 59 h 73"/>
                                  <a:gd name="T8" fmla="*/ 11 w 42"/>
                                  <a:gd name="T9" fmla="*/ 71 h 73"/>
                                  <a:gd name="T10" fmla="*/ 22 w 42"/>
                                  <a:gd name="T11" fmla="*/ 73 h 73"/>
                                  <a:gd name="T12" fmla="*/ 34 w 42"/>
                                  <a:gd name="T13" fmla="*/ 67 h 73"/>
                                  <a:gd name="T14" fmla="*/ 37 w 42"/>
                                  <a:gd name="T15" fmla="*/ 42 h 73"/>
                                  <a:gd name="T16" fmla="*/ 42 w 42"/>
                                  <a:gd name="T17" fmla="*/ 0 h 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 h="73">
                                    <a:moveTo>
                                      <a:pt x="42" y="0"/>
                                    </a:moveTo>
                                    <a:lnTo>
                                      <a:pt x="24" y="27"/>
                                    </a:lnTo>
                                    <a:lnTo>
                                      <a:pt x="2" y="42"/>
                                    </a:lnTo>
                                    <a:lnTo>
                                      <a:pt x="0" y="59"/>
                                    </a:lnTo>
                                    <a:lnTo>
                                      <a:pt x="11" y="71"/>
                                    </a:lnTo>
                                    <a:lnTo>
                                      <a:pt x="22" y="73"/>
                                    </a:lnTo>
                                    <a:lnTo>
                                      <a:pt x="34" y="67"/>
                                    </a:lnTo>
                                    <a:lnTo>
                                      <a:pt x="37" y="42"/>
                                    </a:lnTo>
                                    <a:lnTo>
                                      <a:pt x="42" y="0"/>
                                    </a:lnTo>
                                    <a:close/>
                                  </a:path>
                                </a:pathLst>
                              </a:custGeom>
                              <a:solidFill>
                                <a:srgbClr val="FFFFFF"/>
                              </a:solidFill>
                              <a:ln w="1588">
                                <a:solidFill>
                                  <a:srgbClr val="000000"/>
                                </a:solidFill>
                                <a:round/>
                                <a:headEnd/>
                                <a:tailEnd/>
                              </a:ln>
                            </wps:spPr>
                            <wps:bodyPr rot="0" vert="horz" wrap="square" lIns="91440" tIns="45720" rIns="91440" bIns="45720" anchor="t" anchorCtr="0" upright="1">
                              <a:noAutofit/>
                            </wps:bodyPr>
                          </wps:wsp>
                        </wpg:grpSp>
                        <wpg:grpSp>
                          <wpg:cNvPr id="250" name="Group 119"/>
                          <wpg:cNvGrpSpPr>
                            <a:grpSpLocks/>
                          </wpg:cNvGrpSpPr>
                          <wpg:grpSpPr bwMode="auto">
                            <a:xfrm>
                              <a:off x="747" y="741"/>
                              <a:ext cx="154" cy="264"/>
                              <a:chOff x="747" y="741"/>
                              <a:chExt cx="154" cy="264"/>
                            </a:xfrm>
                          </wpg:grpSpPr>
                          <wps:wsp>
                            <wps:cNvPr id="251" name="Freeform 120"/>
                            <wps:cNvSpPr>
                              <a:spLocks/>
                            </wps:cNvSpPr>
                            <wps:spPr bwMode="auto">
                              <a:xfrm>
                                <a:off x="788" y="804"/>
                                <a:ext cx="70" cy="120"/>
                              </a:xfrm>
                              <a:custGeom>
                                <a:avLst/>
                                <a:gdLst>
                                  <a:gd name="T0" fmla="*/ 210 w 423"/>
                                  <a:gd name="T1" fmla="*/ 0 h 717"/>
                                  <a:gd name="T2" fmla="*/ 216 w 423"/>
                                  <a:gd name="T3" fmla="*/ 34 h 717"/>
                                  <a:gd name="T4" fmla="*/ 194 w 423"/>
                                  <a:gd name="T5" fmla="*/ 37 h 717"/>
                                  <a:gd name="T6" fmla="*/ 187 w 423"/>
                                  <a:gd name="T7" fmla="*/ 117 h 717"/>
                                  <a:gd name="T8" fmla="*/ 156 w 423"/>
                                  <a:gd name="T9" fmla="*/ 140 h 717"/>
                                  <a:gd name="T10" fmla="*/ 142 w 423"/>
                                  <a:gd name="T11" fmla="*/ 156 h 717"/>
                                  <a:gd name="T12" fmla="*/ 140 w 423"/>
                                  <a:gd name="T13" fmla="*/ 188 h 717"/>
                                  <a:gd name="T14" fmla="*/ 152 w 423"/>
                                  <a:gd name="T15" fmla="*/ 223 h 717"/>
                                  <a:gd name="T16" fmla="*/ 191 w 423"/>
                                  <a:gd name="T17" fmla="*/ 256 h 717"/>
                                  <a:gd name="T18" fmla="*/ 214 w 423"/>
                                  <a:gd name="T19" fmla="*/ 277 h 717"/>
                                  <a:gd name="T20" fmla="*/ 240 w 423"/>
                                  <a:gd name="T21" fmla="*/ 295 h 717"/>
                                  <a:gd name="T22" fmla="*/ 271 w 423"/>
                                  <a:gd name="T23" fmla="*/ 323 h 717"/>
                                  <a:gd name="T24" fmla="*/ 304 w 423"/>
                                  <a:gd name="T25" fmla="*/ 364 h 717"/>
                                  <a:gd name="T26" fmla="*/ 341 w 423"/>
                                  <a:gd name="T27" fmla="*/ 397 h 717"/>
                                  <a:gd name="T28" fmla="*/ 361 w 423"/>
                                  <a:gd name="T29" fmla="*/ 417 h 717"/>
                                  <a:gd name="T30" fmla="*/ 391 w 423"/>
                                  <a:gd name="T31" fmla="*/ 454 h 717"/>
                                  <a:gd name="T32" fmla="*/ 413 w 423"/>
                                  <a:gd name="T33" fmla="*/ 489 h 717"/>
                                  <a:gd name="T34" fmla="*/ 423 w 423"/>
                                  <a:gd name="T35" fmla="*/ 546 h 717"/>
                                  <a:gd name="T36" fmla="*/ 409 w 423"/>
                                  <a:gd name="T37" fmla="*/ 593 h 717"/>
                                  <a:gd name="T38" fmla="*/ 391 w 423"/>
                                  <a:gd name="T39" fmla="*/ 630 h 717"/>
                                  <a:gd name="T40" fmla="*/ 341 w 423"/>
                                  <a:gd name="T41" fmla="*/ 674 h 717"/>
                                  <a:gd name="T42" fmla="*/ 299 w 423"/>
                                  <a:gd name="T43" fmla="*/ 695 h 717"/>
                                  <a:gd name="T44" fmla="*/ 265 w 423"/>
                                  <a:gd name="T45" fmla="*/ 707 h 717"/>
                                  <a:gd name="T46" fmla="*/ 220 w 423"/>
                                  <a:gd name="T47" fmla="*/ 717 h 717"/>
                                  <a:gd name="T48" fmla="*/ 125 w 423"/>
                                  <a:gd name="T49" fmla="*/ 717 h 717"/>
                                  <a:gd name="T50" fmla="*/ 177 w 423"/>
                                  <a:gd name="T51" fmla="*/ 609 h 717"/>
                                  <a:gd name="T52" fmla="*/ 244 w 423"/>
                                  <a:gd name="T53" fmla="*/ 607 h 717"/>
                                  <a:gd name="T54" fmla="*/ 278 w 423"/>
                                  <a:gd name="T55" fmla="*/ 593 h 717"/>
                                  <a:gd name="T56" fmla="*/ 290 w 423"/>
                                  <a:gd name="T57" fmla="*/ 549 h 717"/>
                                  <a:gd name="T58" fmla="*/ 278 w 423"/>
                                  <a:gd name="T59" fmla="*/ 520 h 717"/>
                                  <a:gd name="T60" fmla="*/ 255 w 423"/>
                                  <a:gd name="T61" fmla="*/ 507 h 717"/>
                                  <a:gd name="T62" fmla="*/ 189 w 423"/>
                                  <a:gd name="T63" fmla="*/ 452 h 717"/>
                                  <a:gd name="T64" fmla="*/ 68 w 423"/>
                                  <a:gd name="T65" fmla="*/ 344 h 717"/>
                                  <a:gd name="T66" fmla="*/ 37 w 423"/>
                                  <a:gd name="T67" fmla="*/ 307 h 717"/>
                                  <a:gd name="T68" fmla="*/ 6 w 423"/>
                                  <a:gd name="T69" fmla="*/ 238 h 717"/>
                                  <a:gd name="T70" fmla="*/ 0 w 423"/>
                                  <a:gd name="T71" fmla="*/ 177 h 717"/>
                                  <a:gd name="T72" fmla="*/ 6 w 423"/>
                                  <a:gd name="T73" fmla="*/ 122 h 717"/>
                                  <a:gd name="T74" fmla="*/ 22 w 423"/>
                                  <a:gd name="T75" fmla="*/ 89 h 717"/>
                                  <a:gd name="T76" fmla="*/ 37 w 423"/>
                                  <a:gd name="T77" fmla="*/ 72 h 717"/>
                                  <a:gd name="T78" fmla="*/ 84 w 423"/>
                                  <a:gd name="T79" fmla="*/ 28 h 717"/>
                                  <a:gd name="T80" fmla="*/ 129 w 423"/>
                                  <a:gd name="T81" fmla="*/ 7 h 717"/>
                                  <a:gd name="T82" fmla="*/ 210 w 423"/>
                                  <a:gd name="T83" fmla="*/ 0 h 7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423" h="717">
                                    <a:moveTo>
                                      <a:pt x="210" y="0"/>
                                    </a:moveTo>
                                    <a:lnTo>
                                      <a:pt x="216" y="34"/>
                                    </a:lnTo>
                                    <a:lnTo>
                                      <a:pt x="194" y="37"/>
                                    </a:lnTo>
                                    <a:lnTo>
                                      <a:pt x="187" y="117"/>
                                    </a:lnTo>
                                    <a:lnTo>
                                      <a:pt x="156" y="140"/>
                                    </a:lnTo>
                                    <a:lnTo>
                                      <a:pt x="142" y="156"/>
                                    </a:lnTo>
                                    <a:lnTo>
                                      <a:pt x="140" y="188"/>
                                    </a:lnTo>
                                    <a:lnTo>
                                      <a:pt x="152" y="223"/>
                                    </a:lnTo>
                                    <a:lnTo>
                                      <a:pt x="191" y="256"/>
                                    </a:lnTo>
                                    <a:lnTo>
                                      <a:pt x="214" y="277"/>
                                    </a:lnTo>
                                    <a:lnTo>
                                      <a:pt x="240" y="295"/>
                                    </a:lnTo>
                                    <a:lnTo>
                                      <a:pt x="271" y="323"/>
                                    </a:lnTo>
                                    <a:lnTo>
                                      <a:pt x="304" y="364"/>
                                    </a:lnTo>
                                    <a:lnTo>
                                      <a:pt x="341" y="397"/>
                                    </a:lnTo>
                                    <a:lnTo>
                                      <a:pt x="361" y="417"/>
                                    </a:lnTo>
                                    <a:lnTo>
                                      <a:pt x="391" y="454"/>
                                    </a:lnTo>
                                    <a:lnTo>
                                      <a:pt x="413" y="489"/>
                                    </a:lnTo>
                                    <a:lnTo>
                                      <a:pt x="423" y="546"/>
                                    </a:lnTo>
                                    <a:lnTo>
                                      <a:pt x="409" y="593"/>
                                    </a:lnTo>
                                    <a:lnTo>
                                      <a:pt x="391" y="630"/>
                                    </a:lnTo>
                                    <a:lnTo>
                                      <a:pt x="341" y="674"/>
                                    </a:lnTo>
                                    <a:lnTo>
                                      <a:pt x="299" y="695"/>
                                    </a:lnTo>
                                    <a:lnTo>
                                      <a:pt x="265" y="707"/>
                                    </a:lnTo>
                                    <a:lnTo>
                                      <a:pt x="220" y="717"/>
                                    </a:lnTo>
                                    <a:lnTo>
                                      <a:pt x="125" y="717"/>
                                    </a:lnTo>
                                    <a:lnTo>
                                      <a:pt x="177" y="609"/>
                                    </a:lnTo>
                                    <a:lnTo>
                                      <a:pt x="244" y="607"/>
                                    </a:lnTo>
                                    <a:lnTo>
                                      <a:pt x="278" y="593"/>
                                    </a:lnTo>
                                    <a:lnTo>
                                      <a:pt x="290" y="549"/>
                                    </a:lnTo>
                                    <a:lnTo>
                                      <a:pt x="278" y="520"/>
                                    </a:lnTo>
                                    <a:lnTo>
                                      <a:pt x="255" y="507"/>
                                    </a:lnTo>
                                    <a:lnTo>
                                      <a:pt x="189" y="452"/>
                                    </a:lnTo>
                                    <a:lnTo>
                                      <a:pt x="68" y="344"/>
                                    </a:lnTo>
                                    <a:lnTo>
                                      <a:pt x="37" y="307"/>
                                    </a:lnTo>
                                    <a:lnTo>
                                      <a:pt x="6" y="238"/>
                                    </a:lnTo>
                                    <a:lnTo>
                                      <a:pt x="0" y="177"/>
                                    </a:lnTo>
                                    <a:lnTo>
                                      <a:pt x="6" y="122"/>
                                    </a:lnTo>
                                    <a:lnTo>
                                      <a:pt x="22" y="89"/>
                                    </a:lnTo>
                                    <a:lnTo>
                                      <a:pt x="37" y="72"/>
                                    </a:lnTo>
                                    <a:lnTo>
                                      <a:pt x="84" y="28"/>
                                    </a:lnTo>
                                    <a:lnTo>
                                      <a:pt x="129" y="7"/>
                                    </a:lnTo>
                                    <a:lnTo>
                                      <a:pt x="210" y="0"/>
                                    </a:lnTo>
                                    <a:close/>
                                  </a:path>
                                </a:pathLst>
                              </a:custGeom>
                              <a:solidFill>
                                <a:srgbClr val="FFFFFF"/>
                              </a:solidFill>
                              <a:ln w="1588">
                                <a:solidFill>
                                  <a:srgbClr val="000000"/>
                                </a:solidFill>
                                <a:round/>
                                <a:headEnd/>
                                <a:tailEnd/>
                              </a:ln>
                            </wps:spPr>
                            <wps:bodyPr rot="0" vert="horz" wrap="square" lIns="91440" tIns="45720" rIns="91440" bIns="45720" anchor="t" anchorCtr="0" upright="1">
                              <a:noAutofit/>
                            </wps:bodyPr>
                          </wps:wsp>
                          <wps:wsp>
                            <wps:cNvPr id="252" name="Freeform 121"/>
                            <wps:cNvSpPr>
                              <a:spLocks/>
                            </wps:cNvSpPr>
                            <wps:spPr bwMode="auto">
                              <a:xfrm>
                                <a:off x="747" y="904"/>
                                <a:ext cx="56" cy="101"/>
                              </a:xfrm>
                              <a:custGeom>
                                <a:avLst/>
                                <a:gdLst>
                                  <a:gd name="T0" fmla="*/ 249 w 330"/>
                                  <a:gd name="T1" fmla="*/ 7 h 603"/>
                                  <a:gd name="T2" fmla="*/ 204 w 330"/>
                                  <a:gd name="T3" fmla="*/ 0 h 603"/>
                                  <a:gd name="T4" fmla="*/ 170 w 330"/>
                                  <a:gd name="T5" fmla="*/ 7 h 603"/>
                                  <a:gd name="T6" fmla="*/ 136 w 330"/>
                                  <a:gd name="T7" fmla="*/ 20 h 603"/>
                                  <a:gd name="T8" fmla="*/ 105 w 330"/>
                                  <a:gd name="T9" fmla="*/ 42 h 603"/>
                                  <a:gd name="T10" fmla="*/ 68 w 330"/>
                                  <a:gd name="T11" fmla="*/ 94 h 603"/>
                                  <a:gd name="T12" fmla="*/ 59 w 330"/>
                                  <a:gd name="T13" fmla="*/ 141 h 603"/>
                                  <a:gd name="T14" fmla="*/ 66 w 330"/>
                                  <a:gd name="T15" fmla="*/ 202 h 603"/>
                                  <a:gd name="T16" fmla="*/ 101 w 330"/>
                                  <a:gd name="T17" fmla="*/ 265 h 603"/>
                                  <a:gd name="T18" fmla="*/ 204 w 330"/>
                                  <a:gd name="T19" fmla="*/ 379 h 603"/>
                                  <a:gd name="T20" fmla="*/ 253 w 330"/>
                                  <a:gd name="T21" fmla="*/ 447 h 603"/>
                                  <a:gd name="T22" fmla="*/ 267 w 330"/>
                                  <a:gd name="T23" fmla="*/ 503 h 603"/>
                                  <a:gd name="T24" fmla="*/ 249 w 330"/>
                                  <a:gd name="T25" fmla="*/ 534 h 603"/>
                                  <a:gd name="T26" fmla="*/ 228 w 330"/>
                                  <a:gd name="T27" fmla="*/ 549 h 603"/>
                                  <a:gd name="T28" fmla="*/ 191 w 330"/>
                                  <a:gd name="T29" fmla="*/ 555 h 603"/>
                                  <a:gd name="T30" fmla="*/ 158 w 330"/>
                                  <a:gd name="T31" fmla="*/ 536 h 603"/>
                                  <a:gd name="T32" fmla="*/ 115 w 330"/>
                                  <a:gd name="T33" fmla="*/ 514 h 603"/>
                                  <a:gd name="T34" fmla="*/ 66 w 330"/>
                                  <a:gd name="T35" fmla="*/ 471 h 603"/>
                                  <a:gd name="T36" fmla="*/ 35 w 330"/>
                                  <a:gd name="T37" fmla="*/ 426 h 603"/>
                                  <a:gd name="T38" fmla="*/ 23 w 330"/>
                                  <a:gd name="T39" fmla="*/ 393 h 603"/>
                                  <a:gd name="T40" fmla="*/ 0 w 330"/>
                                  <a:gd name="T41" fmla="*/ 379 h 603"/>
                                  <a:gd name="T42" fmla="*/ 12 w 330"/>
                                  <a:gd name="T43" fmla="*/ 451 h 603"/>
                                  <a:gd name="T44" fmla="*/ 51 w 330"/>
                                  <a:gd name="T45" fmla="*/ 522 h 603"/>
                                  <a:gd name="T46" fmla="*/ 84 w 330"/>
                                  <a:gd name="T47" fmla="*/ 553 h 603"/>
                                  <a:gd name="T48" fmla="*/ 134 w 330"/>
                                  <a:gd name="T49" fmla="*/ 584 h 603"/>
                                  <a:gd name="T50" fmla="*/ 187 w 330"/>
                                  <a:gd name="T51" fmla="*/ 603 h 603"/>
                                  <a:gd name="T52" fmla="*/ 239 w 330"/>
                                  <a:gd name="T53" fmla="*/ 603 h 603"/>
                                  <a:gd name="T54" fmla="*/ 272 w 330"/>
                                  <a:gd name="T55" fmla="*/ 586 h 603"/>
                                  <a:gd name="T56" fmla="*/ 305 w 330"/>
                                  <a:gd name="T57" fmla="*/ 553 h 603"/>
                                  <a:gd name="T58" fmla="*/ 321 w 330"/>
                                  <a:gd name="T59" fmla="*/ 534 h 603"/>
                                  <a:gd name="T60" fmla="*/ 330 w 330"/>
                                  <a:gd name="T61" fmla="*/ 474 h 603"/>
                                  <a:gd name="T62" fmla="*/ 317 w 330"/>
                                  <a:gd name="T63" fmla="*/ 428 h 603"/>
                                  <a:gd name="T64" fmla="*/ 296 w 330"/>
                                  <a:gd name="T65" fmla="*/ 379 h 603"/>
                                  <a:gd name="T66" fmla="*/ 263 w 330"/>
                                  <a:gd name="T67" fmla="*/ 318 h 603"/>
                                  <a:gd name="T68" fmla="*/ 204 w 330"/>
                                  <a:gd name="T69" fmla="*/ 260 h 603"/>
                                  <a:gd name="T70" fmla="*/ 169 w 330"/>
                                  <a:gd name="T71" fmla="*/ 216 h 603"/>
                                  <a:gd name="T72" fmla="*/ 150 w 330"/>
                                  <a:gd name="T73" fmla="*/ 187 h 603"/>
                                  <a:gd name="T74" fmla="*/ 154 w 330"/>
                                  <a:gd name="T75" fmla="*/ 142 h 603"/>
                                  <a:gd name="T76" fmla="*/ 176 w 330"/>
                                  <a:gd name="T77" fmla="*/ 115 h 603"/>
                                  <a:gd name="T78" fmla="*/ 210 w 330"/>
                                  <a:gd name="T79" fmla="*/ 112 h 603"/>
                                  <a:gd name="T80" fmla="*/ 210 w 330"/>
                                  <a:gd name="T81" fmla="*/ 108 h 603"/>
                                  <a:gd name="T82" fmla="*/ 249 w 330"/>
                                  <a:gd name="T83" fmla="*/ 7 h 6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30" h="603">
                                    <a:moveTo>
                                      <a:pt x="249" y="7"/>
                                    </a:moveTo>
                                    <a:lnTo>
                                      <a:pt x="204" y="0"/>
                                    </a:lnTo>
                                    <a:lnTo>
                                      <a:pt x="170" y="7"/>
                                    </a:lnTo>
                                    <a:lnTo>
                                      <a:pt x="136" y="20"/>
                                    </a:lnTo>
                                    <a:lnTo>
                                      <a:pt x="105" y="42"/>
                                    </a:lnTo>
                                    <a:lnTo>
                                      <a:pt x="68" y="94"/>
                                    </a:lnTo>
                                    <a:lnTo>
                                      <a:pt x="59" y="141"/>
                                    </a:lnTo>
                                    <a:lnTo>
                                      <a:pt x="66" y="202"/>
                                    </a:lnTo>
                                    <a:lnTo>
                                      <a:pt x="101" y="265"/>
                                    </a:lnTo>
                                    <a:lnTo>
                                      <a:pt x="204" y="379"/>
                                    </a:lnTo>
                                    <a:lnTo>
                                      <a:pt x="253" y="447"/>
                                    </a:lnTo>
                                    <a:lnTo>
                                      <a:pt x="267" y="503"/>
                                    </a:lnTo>
                                    <a:lnTo>
                                      <a:pt x="249" y="534"/>
                                    </a:lnTo>
                                    <a:lnTo>
                                      <a:pt x="228" y="549"/>
                                    </a:lnTo>
                                    <a:lnTo>
                                      <a:pt x="191" y="555"/>
                                    </a:lnTo>
                                    <a:lnTo>
                                      <a:pt x="158" y="536"/>
                                    </a:lnTo>
                                    <a:lnTo>
                                      <a:pt x="115" y="514"/>
                                    </a:lnTo>
                                    <a:lnTo>
                                      <a:pt x="66" y="471"/>
                                    </a:lnTo>
                                    <a:lnTo>
                                      <a:pt x="35" y="426"/>
                                    </a:lnTo>
                                    <a:lnTo>
                                      <a:pt x="23" y="393"/>
                                    </a:lnTo>
                                    <a:lnTo>
                                      <a:pt x="0" y="379"/>
                                    </a:lnTo>
                                    <a:lnTo>
                                      <a:pt x="12" y="451"/>
                                    </a:lnTo>
                                    <a:lnTo>
                                      <a:pt x="51" y="522"/>
                                    </a:lnTo>
                                    <a:lnTo>
                                      <a:pt x="84" y="553"/>
                                    </a:lnTo>
                                    <a:lnTo>
                                      <a:pt x="134" y="584"/>
                                    </a:lnTo>
                                    <a:lnTo>
                                      <a:pt x="187" y="603"/>
                                    </a:lnTo>
                                    <a:lnTo>
                                      <a:pt x="239" y="603"/>
                                    </a:lnTo>
                                    <a:lnTo>
                                      <a:pt x="272" y="586"/>
                                    </a:lnTo>
                                    <a:lnTo>
                                      <a:pt x="305" y="553"/>
                                    </a:lnTo>
                                    <a:lnTo>
                                      <a:pt x="321" y="534"/>
                                    </a:lnTo>
                                    <a:lnTo>
                                      <a:pt x="330" y="474"/>
                                    </a:lnTo>
                                    <a:lnTo>
                                      <a:pt x="317" y="428"/>
                                    </a:lnTo>
                                    <a:lnTo>
                                      <a:pt x="296" y="379"/>
                                    </a:lnTo>
                                    <a:lnTo>
                                      <a:pt x="263" y="318"/>
                                    </a:lnTo>
                                    <a:lnTo>
                                      <a:pt x="204" y="260"/>
                                    </a:lnTo>
                                    <a:lnTo>
                                      <a:pt x="169" y="216"/>
                                    </a:lnTo>
                                    <a:lnTo>
                                      <a:pt x="150" y="187"/>
                                    </a:lnTo>
                                    <a:lnTo>
                                      <a:pt x="154" y="142"/>
                                    </a:lnTo>
                                    <a:lnTo>
                                      <a:pt x="176" y="115"/>
                                    </a:lnTo>
                                    <a:lnTo>
                                      <a:pt x="210" y="112"/>
                                    </a:lnTo>
                                    <a:lnTo>
                                      <a:pt x="210" y="108"/>
                                    </a:lnTo>
                                    <a:lnTo>
                                      <a:pt x="249" y="7"/>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53" name="Freeform 122"/>
                            <wps:cNvSpPr>
                              <a:spLocks/>
                            </wps:cNvSpPr>
                            <wps:spPr bwMode="auto">
                              <a:xfrm>
                                <a:off x="747" y="904"/>
                                <a:ext cx="56" cy="101"/>
                              </a:xfrm>
                              <a:custGeom>
                                <a:avLst/>
                                <a:gdLst>
                                  <a:gd name="T0" fmla="*/ 249 w 330"/>
                                  <a:gd name="T1" fmla="*/ 7 h 603"/>
                                  <a:gd name="T2" fmla="*/ 204 w 330"/>
                                  <a:gd name="T3" fmla="*/ 0 h 603"/>
                                  <a:gd name="T4" fmla="*/ 170 w 330"/>
                                  <a:gd name="T5" fmla="*/ 7 h 603"/>
                                  <a:gd name="T6" fmla="*/ 136 w 330"/>
                                  <a:gd name="T7" fmla="*/ 20 h 603"/>
                                  <a:gd name="T8" fmla="*/ 105 w 330"/>
                                  <a:gd name="T9" fmla="*/ 42 h 603"/>
                                  <a:gd name="T10" fmla="*/ 68 w 330"/>
                                  <a:gd name="T11" fmla="*/ 94 h 603"/>
                                  <a:gd name="T12" fmla="*/ 59 w 330"/>
                                  <a:gd name="T13" fmla="*/ 141 h 603"/>
                                  <a:gd name="T14" fmla="*/ 66 w 330"/>
                                  <a:gd name="T15" fmla="*/ 202 h 603"/>
                                  <a:gd name="T16" fmla="*/ 101 w 330"/>
                                  <a:gd name="T17" fmla="*/ 265 h 603"/>
                                  <a:gd name="T18" fmla="*/ 204 w 330"/>
                                  <a:gd name="T19" fmla="*/ 379 h 603"/>
                                  <a:gd name="T20" fmla="*/ 253 w 330"/>
                                  <a:gd name="T21" fmla="*/ 447 h 603"/>
                                  <a:gd name="T22" fmla="*/ 267 w 330"/>
                                  <a:gd name="T23" fmla="*/ 503 h 603"/>
                                  <a:gd name="T24" fmla="*/ 249 w 330"/>
                                  <a:gd name="T25" fmla="*/ 534 h 603"/>
                                  <a:gd name="T26" fmla="*/ 228 w 330"/>
                                  <a:gd name="T27" fmla="*/ 549 h 603"/>
                                  <a:gd name="T28" fmla="*/ 191 w 330"/>
                                  <a:gd name="T29" fmla="*/ 555 h 603"/>
                                  <a:gd name="T30" fmla="*/ 158 w 330"/>
                                  <a:gd name="T31" fmla="*/ 536 h 603"/>
                                  <a:gd name="T32" fmla="*/ 115 w 330"/>
                                  <a:gd name="T33" fmla="*/ 514 h 603"/>
                                  <a:gd name="T34" fmla="*/ 66 w 330"/>
                                  <a:gd name="T35" fmla="*/ 471 h 603"/>
                                  <a:gd name="T36" fmla="*/ 35 w 330"/>
                                  <a:gd name="T37" fmla="*/ 426 h 603"/>
                                  <a:gd name="T38" fmla="*/ 23 w 330"/>
                                  <a:gd name="T39" fmla="*/ 393 h 603"/>
                                  <a:gd name="T40" fmla="*/ 0 w 330"/>
                                  <a:gd name="T41" fmla="*/ 379 h 603"/>
                                  <a:gd name="T42" fmla="*/ 12 w 330"/>
                                  <a:gd name="T43" fmla="*/ 451 h 603"/>
                                  <a:gd name="T44" fmla="*/ 51 w 330"/>
                                  <a:gd name="T45" fmla="*/ 522 h 603"/>
                                  <a:gd name="T46" fmla="*/ 84 w 330"/>
                                  <a:gd name="T47" fmla="*/ 553 h 603"/>
                                  <a:gd name="T48" fmla="*/ 134 w 330"/>
                                  <a:gd name="T49" fmla="*/ 584 h 603"/>
                                  <a:gd name="T50" fmla="*/ 187 w 330"/>
                                  <a:gd name="T51" fmla="*/ 603 h 603"/>
                                  <a:gd name="T52" fmla="*/ 239 w 330"/>
                                  <a:gd name="T53" fmla="*/ 603 h 603"/>
                                  <a:gd name="T54" fmla="*/ 272 w 330"/>
                                  <a:gd name="T55" fmla="*/ 586 h 603"/>
                                  <a:gd name="T56" fmla="*/ 305 w 330"/>
                                  <a:gd name="T57" fmla="*/ 553 h 603"/>
                                  <a:gd name="T58" fmla="*/ 321 w 330"/>
                                  <a:gd name="T59" fmla="*/ 534 h 603"/>
                                  <a:gd name="T60" fmla="*/ 330 w 330"/>
                                  <a:gd name="T61" fmla="*/ 474 h 603"/>
                                  <a:gd name="T62" fmla="*/ 317 w 330"/>
                                  <a:gd name="T63" fmla="*/ 428 h 603"/>
                                  <a:gd name="T64" fmla="*/ 296 w 330"/>
                                  <a:gd name="T65" fmla="*/ 379 h 603"/>
                                  <a:gd name="T66" fmla="*/ 263 w 330"/>
                                  <a:gd name="T67" fmla="*/ 318 h 603"/>
                                  <a:gd name="T68" fmla="*/ 204 w 330"/>
                                  <a:gd name="T69" fmla="*/ 260 h 603"/>
                                  <a:gd name="T70" fmla="*/ 169 w 330"/>
                                  <a:gd name="T71" fmla="*/ 216 h 603"/>
                                  <a:gd name="T72" fmla="*/ 150 w 330"/>
                                  <a:gd name="T73" fmla="*/ 187 h 603"/>
                                  <a:gd name="T74" fmla="*/ 154 w 330"/>
                                  <a:gd name="T75" fmla="*/ 142 h 603"/>
                                  <a:gd name="T76" fmla="*/ 176 w 330"/>
                                  <a:gd name="T77" fmla="*/ 115 h 603"/>
                                  <a:gd name="T78" fmla="*/ 210 w 330"/>
                                  <a:gd name="T79" fmla="*/ 112 h 603"/>
                                  <a:gd name="T80" fmla="*/ 210 w 330"/>
                                  <a:gd name="T81" fmla="*/ 108 h 6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30" h="603">
                                    <a:moveTo>
                                      <a:pt x="249" y="7"/>
                                    </a:moveTo>
                                    <a:lnTo>
                                      <a:pt x="204" y="0"/>
                                    </a:lnTo>
                                    <a:lnTo>
                                      <a:pt x="170" y="7"/>
                                    </a:lnTo>
                                    <a:lnTo>
                                      <a:pt x="136" y="20"/>
                                    </a:lnTo>
                                    <a:lnTo>
                                      <a:pt x="105" y="42"/>
                                    </a:lnTo>
                                    <a:lnTo>
                                      <a:pt x="68" y="94"/>
                                    </a:lnTo>
                                    <a:lnTo>
                                      <a:pt x="59" y="141"/>
                                    </a:lnTo>
                                    <a:lnTo>
                                      <a:pt x="66" y="202"/>
                                    </a:lnTo>
                                    <a:lnTo>
                                      <a:pt x="101" y="265"/>
                                    </a:lnTo>
                                    <a:lnTo>
                                      <a:pt x="204" y="379"/>
                                    </a:lnTo>
                                    <a:lnTo>
                                      <a:pt x="253" y="447"/>
                                    </a:lnTo>
                                    <a:lnTo>
                                      <a:pt x="267" y="503"/>
                                    </a:lnTo>
                                    <a:lnTo>
                                      <a:pt x="249" y="534"/>
                                    </a:lnTo>
                                    <a:lnTo>
                                      <a:pt x="228" y="549"/>
                                    </a:lnTo>
                                    <a:lnTo>
                                      <a:pt x="191" y="555"/>
                                    </a:lnTo>
                                    <a:lnTo>
                                      <a:pt x="158" y="536"/>
                                    </a:lnTo>
                                    <a:lnTo>
                                      <a:pt x="115" y="514"/>
                                    </a:lnTo>
                                    <a:lnTo>
                                      <a:pt x="66" y="471"/>
                                    </a:lnTo>
                                    <a:lnTo>
                                      <a:pt x="35" y="426"/>
                                    </a:lnTo>
                                    <a:lnTo>
                                      <a:pt x="23" y="393"/>
                                    </a:lnTo>
                                    <a:lnTo>
                                      <a:pt x="0" y="379"/>
                                    </a:lnTo>
                                    <a:lnTo>
                                      <a:pt x="12" y="451"/>
                                    </a:lnTo>
                                    <a:lnTo>
                                      <a:pt x="51" y="522"/>
                                    </a:lnTo>
                                    <a:lnTo>
                                      <a:pt x="84" y="553"/>
                                    </a:lnTo>
                                    <a:lnTo>
                                      <a:pt x="134" y="584"/>
                                    </a:lnTo>
                                    <a:lnTo>
                                      <a:pt x="187" y="603"/>
                                    </a:lnTo>
                                    <a:lnTo>
                                      <a:pt x="239" y="603"/>
                                    </a:lnTo>
                                    <a:lnTo>
                                      <a:pt x="272" y="586"/>
                                    </a:lnTo>
                                    <a:lnTo>
                                      <a:pt x="305" y="553"/>
                                    </a:lnTo>
                                    <a:lnTo>
                                      <a:pt x="321" y="534"/>
                                    </a:lnTo>
                                    <a:lnTo>
                                      <a:pt x="330" y="474"/>
                                    </a:lnTo>
                                    <a:lnTo>
                                      <a:pt x="317" y="428"/>
                                    </a:lnTo>
                                    <a:lnTo>
                                      <a:pt x="296" y="379"/>
                                    </a:lnTo>
                                    <a:lnTo>
                                      <a:pt x="263" y="318"/>
                                    </a:lnTo>
                                    <a:lnTo>
                                      <a:pt x="204" y="260"/>
                                    </a:lnTo>
                                    <a:lnTo>
                                      <a:pt x="169" y="216"/>
                                    </a:lnTo>
                                    <a:lnTo>
                                      <a:pt x="150" y="187"/>
                                    </a:lnTo>
                                    <a:lnTo>
                                      <a:pt x="154" y="142"/>
                                    </a:lnTo>
                                    <a:lnTo>
                                      <a:pt x="176" y="115"/>
                                    </a:lnTo>
                                    <a:lnTo>
                                      <a:pt x="210" y="112"/>
                                    </a:lnTo>
                                    <a:lnTo>
                                      <a:pt x="210" y="108"/>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4" name="Freeform 123"/>
                            <wps:cNvSpPr>
                              <a:spLocks/>
                            </wps:cNvSpPr>
                            <wps:spPr bwMode="auto">
                              <a:xfrm>
                                <a:off x="847" y="741"/>
                                <a:ext cx="54" cy="82"/>
                              </a:xfrm>
                              <a:custGeom>
                                <a:avLst/>
                                <a:gdLst>
                                  <a:gd name="T0" fmla="*/ 28 w 324"/>
                                  <a:gd name="T1" fmla="*/ 399 h 492"/>
                                  <a:gd name="T2" fmla="*/ 114 w 324"/>
                                  <a:gd name="T3" fmla="*/ 403 h 492"/>
                                  <a:gd name="T4" fmla="*/ 139 w 324"/>
                                  <a:gd name="T5" fmla="*/ 392 h 492"/>
                                  <a:gd name="T6" fmla="*/ 170 w 324"/>
                                  <a:gd name="T7" fmla="*/ 382 h 492"/>
                                  <a:gd name="T8" fmla="*/ 191 w 324"/>
                                  <a:gd name="T9" fmla="*/ 367 h 492"/>
                                  <a:gd name="T10" fmla="*/ 207 w 324"/>
                                  <a:gd name="T11" fmla="*/ 351 h 492"/>
                                  <a:gd name="T12" fmla="*/ 228 w 324"/>
                                  <a:gd name="T13" fmla="*/ 335 h 492"/>
                                  <a:gd name="T14" fmla="*/ 244 w 324"/>
                                  <a:gd name="T15" fmla="*/ 320 h 492"/>
                                  <a:gd name="T16" fmla="*/ 253 w 324"/>
                                  <a:gd name="T17" fmla="*/ 288 h 492"/>
                                  <a:gd name="T18" fmla="*/ 245 w 324"/>
                                  <a:gd name="T19" fmla="*/ 237 h 492"/>
                                  <a:gd name="T20" fmla="*/ 232 w 324"/>
                                  <a:gd name="T21" fmla="*/ 206 h 492"/>
                                  <a:gd name="T22" fmla="*/ 213 w 324"/>
                                  <a:gd name="T23" fmla="*/ 212 h 492"/>
                                  <a:gd name="T24" fmla="*/ 166 w 324"/>
                                  <a:gd name="T25" fmla="*/ 188 h 492"/>
                                  <a:gd name="T26" fmla="*/ 123 w 324"/>
                                  <a:gd name="T27" fmla="*/ 140 h 492"/>
                                  <a:gd name="T28" fmla="*/ 136 w 324"/>
                                  <a:gd name="T29" fmla="*/ 117 h 492"/>
                                  <a:gd name="T30" fmla="*/ 160 w 324"/>
                                  <a:gd name="T31" fmla="*/ 122 h 492"/>
                                  <a:gd name="T32" fmla="*/ 244 w 324"/>
                                  <a:gd name="T33" fmla="*/ 168 h 492"/>
                                  <a:gd name="T34" fmla="*/ 136 w 324"/>
                                  <a:gd name="T35" fmla="*/ 53 h 492"/>
                                  <a:gd name="T36" fmla="*/ 250 w 324"/>
                                  <a:gd name="T37" fmla="*/ 156 h 492"/>
                                  <a:gd name="T38" fmla="*/ 222 w 324"/>
                                  <a:gd name="T39" fmla="*/ 80 h 492"/>
                                  <a:gd name="T40" fmla="*/ 201 w 324"/>
                                  <a:gd name="T41" fmla="*/ 55 h 492"/>
                                  <a:gd name="T42" fmla="*/ 183 w 324"/>
                                  <a:gd name="T43" fmla="*/ 32 h 492"/>
                                  <a:gd name="T44" fmla="*/ 182 w 324"/>
                                  <a:gd name="T45" fmla="*/ 7 h 492"/>
                                  <a:gd name="T46" fmla="*/ 200 w 324"/>
                                  <a:gd name="T47" fmla="*/ 0 h 492"/>
                                  <a:gd name="T48" fmla="*/ 232 w 324"/>
                                  <a:gd name="T49" fmla="*/ 22 h 492"/>
                                  <a:gd name="T50" fmla="*/ 265 w 324"/>
                                  <a:gd name="T51" fmla="*/ 65 h 492"/>
                                  <a:gd name="T52" fmla="*/ 286 w 324"/>
                                  <a:gd name="T53" fmla="*/ 86 h 492"/>
                                  <a:gd name="T54" fmla="*/ 305 w 324"/>
                                  <a:gd name="T55" fmla="*/ 115 h 492"/>
                                  <a:gd name="T56" fmla="*/ 324 w 324"/>
                                  <a:gd name="T57" fmla="*/ 150 h 492"/>
                                  <a:gd name="T58" fmla="*/ 323 w 324"/>
                                  <a:gd name="T59" fmla="*/ 195 h 492"/>
                                  <a:gd name="T60" fmla="*/ 308 w 324"/>
                                  <a:gd name="T61" fmla="*/ 221 h 492"/>
                                  <a:gd name="T62" fmla="*/ 299 w 324"/>
                                  <a:gd name="T63" fmla="*/ 324 h 492"/>
                                  <a:gd name="T64" fmla="*/ 287 w 324"/>
                                  <a:gd name="T65" fmla="*/ 359 h 492"/>
                                  <a:gd name="T66" fmla="*/ 268 w 324"/>
                                  <a:gd name="T67" fmla="*/ 389 h 492"/>
                                  <a:gd name="T68" fmla="*/ 253 w 324"/>
                                  <a:gd name="T69" fmla="*/ 416 h 492"/>
                                  <a:gd name="T70" fmla="*/ 225 w 324"/>
                                  <a:gd name="T71" fmla="*/ 445 h 492"/>
                                  <a:gd name="T72" fmla="*/ 197 w 324"/>
                                  <a:gd name="T73" fmla="*/ 460 h 492"/>
                                  <a:gd name="T74" fmla="*/ 160 w 324"/>
                                  <a:gd name="T75" fmla="*/ 476 h 492"/>
                                  <a:gd name="T76" fmla="*/ 108 w 324"/>
                                  <a:gd name="T77" fmla="*/ 488 h 492"/>
                                  <a:gd name="T78" fmla="*/ 0 w 324"/>
                                  <a:gd name="T79" fmla="*/ 492 h 492"/>
                                  <a:gd name="T80" fmla="*/ 28 w 324"/>
                                  <a:gd name="T81" fmla="*/ 399 h 4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24" h="492">
                                    <a:moveTo>
                                      <a:pt x="28" y="399"/>
                                    </a:moveTo>
                                    <a:lnTo>
                                      <a:pt x="114" y="403"/>
                                    </a:lnTo>
                                    <a:lnTo>
                                      <a:pt x="139" y="392"/>
                                    </a:lnTo>
                                    <a:lnTo>
                                      <a:pt x="170" y="382"/>
                                    </a:lnTo>
                                    <a:lnTo>
                                      <a:pt x="191" y="367"/>
                                    </a:lnTo>
                                    <a:lnTo>
                                      <a:pt x="207" y="351"/>
                                    </a:lnTo>
                                    <a:lnTo>
                                      <a:pt x="228" y="335"/>
                                    </a:lnTo>
                                    <a:lnTo>
                                      <a:pt x="244" y="320"/>
                                    </a:lnTo>
                                    <a:lnTo>
                                      <a:pt x="253" y="288"/>
                                    </a:lnTo>
                                    <a:lnTo>
                                      <a:pt x="245" y="237"/>
                                    </a:lnTo>
                                    <a:lnTo>
                                      <a:pt x="232" y="206"/>
                                    </a:lnTo>
                                    <a:lnTo>
                                      <a:pt x="213" y="212"/>
                                    </a:lnTo>
                                    <a:lnTo>
                                      <a:pt x="166" y="188"/>
                                    </a:lnTo>
                                    <a:lnTo>
                                      <a:pt x="123" y="140"/>
                                    </a:lnTo>
                                    <a:lnTo>
                                      <a:pt x="136" y="117"/>
                                    </a:lnTo>
                                    <a:lnTo>
                                      <a:pt x="160" y="122"/>
                                    </a:lnTo>
                                    <a:lnTo>
                                      <a:pt x="244" y="168"/>
                                    </a:lnTo>
                                    <a:lnTo>
                                      <a:pt x="136" y="53"/>
                                    </a:lnTo>
                                    <a:lnTo>
                                      <a:pt x="250" y="156"/>
                                    </a:lnTo>
                                    <a:lnTo>
                                      <a:pt x="222" y="80"/>
                                    </a:lnTo>
                                    <a:lnTo>
                                      <a:pt x="201" y="55"/>
                                    </a:lnTo>
                                    <a:lnTo>
                                      <a:pt x="183" y="32"/>
                                    </a:lnTo>
                                    <a:lnTo>
                                      <a:pt x="182" y="7"/>
                                    </a:lnTo>
                                    <a:lnTo>
                                      <a:pt x="200" y="0"/>
                                    </a:lnTo>
                                    <a:lnTo>
                                      <a:pt x="232" y="22"/>
                                    </a:lnTo>
                                    <a:lnTo>
                                      <a:pt x="265" y="65"/>
                                    </a:lnTo>
                                    <a:lnTo>
                                      <a:pt x="286" y="86"/>
                                    </a:lnTo>
                                    <a:lnTo>
                                      <a:pt x="305" y="115"/>
                                    </a:lnTo>
                                    <a:lnTo>
                                      <a:pt x="324" y="150"/>
                                    </a:lnTo>
                                    <a:lnTo>
                                      <a:pt x="323" y="195"/>
                                    </a:lnTo>
                                    <a:lnTo>
                                      <a:pt x="308" y="221"/>
                                    </a:lnTo>
                                    <a:lnTo>
                                      <a:pt x="299" y="324"/>
                                    </a:lnTo>
                                    <a:lnTo>
                                      <a:pt x="287" y="359"/>
                                    </a:lnTo>
                                    <a:lnTo>
                                      <a:pt x="268" y="389"/>
                                    </a:lnTo>
                                    <a:lnTo>
                                      <a:pt x="253" y="416"/>
                                    </a:lnTo>
                                    <a:lnTo>
                                      <a:pt x="225" y="445"/>
                                    </a:lnTo>
                                    <a:lnTo>
                                      <a:pt x="197" y="460"/>
                                    </a:lnTo>
                                    <a:lnTo>
                                      <a:pt x="160" y="476"/>
                                    </a:lnTo>
                                    <a:lnTo>
                                      <a:pt x="108" y="488"/>
                                    </a:lnTo>
                                    <a:lnTo>
                                      <a:pt x="0" y="492"/>
                                    </a:lnTo>
                                    <a:lnTo>
                                      <a:pt x="28" y="399"/>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55" name="Freeform 124"/>
                            <wps:cNvSpPr>
                              <a:spLocks/>
                            </wps:cNvSpPr>
                            <wps:spPr bwMode="auto">
                              <a:xfrm>
                                <a:off x="847" y="741"/>
                                <a:ext cx="54" cy="82"/>
                              </a:xfrm>
                              <a:custGeom>
                                <a:avLst/>
                                <a:gdLst>
                                  <a:gd name="T0" fmla="*/ 28 w 324"/>
                                  <a:gd name="T1" fmla="*/ 399 h 492"/>
                                  <a:gd name="T2" fmla="*/ 114 w 324"/>
                                  <a:gd name="T3" fmla="*/ 403 h 492"/>
                                  <a:gd name="T4" fmla="*/ 139 w 324"/>
                                  <a:gd name="T5" fmla="*/ 392 h 492"/>
                                  <a:gd name="T6" fmla="*/ 170 w 324"/>
                                  <a:gd name="T7" fmla="*/ 382 h 492"/>
                                  <a:gd name="T8" fmla="*/ 191 w 324"/>
                                  <a:gd name="T9" fmla="*/ 367 h 492"/>
                                  <a:gd name="T10" fmla="*/ 207 w 324"/>
                                  <a:gd name="T11" fmla="*/ 351 h 492"/>
                                  <a:gd name="T12" fmla="*/ 228 w 324"/>
                                  <a:gd name="T13" fmla="*/ 335 h 492"/>
                                  <a:gd name="T14" fmla="*/ 244 w 324"/>
                                  <a:gd name="T15" fmla="*/ 320 h 492"/>
                                  <a:gd name="T16" fmla="*/ 253 w 324"/>
                                  <a:gd name="T17" fmla="*/ 288 h 492"/>
                                  <a:gd name="T18" fmla="*/ 245 w 324"/>
                                  <a:gd name="T19" fmla="*/ 237 h 492"/>
                                  <a:gd name="T20" fmla="*/ 232 w 324"/>
                                  <a:gd name="T21" fmla="*/ 206 h 492"/>
                                  <a:gd name="T22" fmla="*/ 213 w 324"/>
                                  <a:gd name="T23" fmla="*/ 212 h 492"/>
                                  <a:gd name="T24" fmla="*/ 166 w 324"/>
                                  <a:gd name="T25" fmla="*/ 188 h 492"/>
                                  <a:gd name="T26" fmla="*/ 123 w 324"/>
                                  <a:gd name="T27" fmla="*/ 140 h 492"/>
                                  <a:gd name="T28" fmla="*/ 136 w 324"/>
                                  <a:gd name="T29" fmla="*/ 117 h 492"/>
                                  <a:gd name="T30" fmla="*/ 160 w 324"/>
                                  <a:gd name="T31" fmla="*/ 122 h 492"/>
                                  <a:gd name="T32" fmla="*/ 244 w 324"/>
                                  <a:gd name="T33" fmla="*/ 168 h 492"/>
                                  <a:gd name="T34" fmla="*/ 136 w 324"/>
                                  <a:gd name="T35" fmla="*/ 53 h 492"/>
                                  <a:gd name="T36" fmla="*/ 250 w 324"/>
                                  <a:gd name="T37" fmla="*/ 156 h 492"/>
                                  <a:gd name="T38" fmla="*/ 222 w 324"/>
                                  <a:gd name="T39" fmla="*/ 80 h 492"/>
                                  <a:gd name="T40" fmla="*/ 201 w 324"/>
                                  <a:gd name="T41" fmla="*/ 55 h 492"/>
                                  <a:gd name="T42" fmla="*/ 183 w 324"/>
                                  <a:gd name="T43" fmla="*/ 32 h 492"/>
                                  <a:gd name="T44" fmla="*/ 182 w 324"/>
                                  <a:gd name="T45" fmla="*/ 7 h 492"/>
                                  <a:gd name="T46" fmla="*/ 200 w 324"/>
                                  <a:gd name="T47" fmla="*/ 0 h 492"/>
                                  <a:gd name="T48" fmla="*/ 232 w 324"/>
                                  <a:gd name="T49" fmla="*/ 22 h 492"/>
                                  <a:gd name="T50" fmla="*/ 265 w 324"/>
                                  <a:gd name="T51" fmla="*/ 65 h 492"/>
                                  <a:gd name="T52" fmla="*/ 286 w 324"/>
                                  <a:gd name="T53" fmla="*/ 86 h 492"/>
                                  <a:gd name="T54" fmla="*/ 305 w 324"/>
                                  <a:gd name="T55" fmla="*/ 115 h 492"/>
                                  <a:gd name="T56" fmla="*/ 324 w 324"/>
                                  <a:gd name="T57" fmla="*/ 150 h 492"/>
                                  <a:gd name="T58" fmla="*/ 323 w 324"/>
                                  <a:gd name="T59" fmla="*/ 195 h 492"/>
                                  <a:gd name="T60" fmla="*/ 308 w 324"/>
                                  <a:gd name="T61" fmla="*/ 221 h 492"/>
                                  <a:gd name="T62" fmla="*/ 299 w 324"/>
                                  <a:gd name="T63" fmla="*/ 324 h 492"/>
                                  <a:gd name="T64" fmla="*/ 287 w 324"/>
                                  <a:gd name="T65" fmla="*/ 359 h 492"/>
                                  <a:gd name="T66" fmla="*/ 268 w 324"/>
                                  <a:gd name="T67" fmla="*/ 389 h 492"/>
                                  <a:gd name="T68" fmla="*/ 253 w 324"/>
                                  <a:gd name="T69" fmla="*/ 416 h 492"/>
                                  <a:gd name="T70" fmla="*/ 225 w 324"/>
                                  <a:gd name="T71" fmla="*/ 445 h 492"/>
                                  <a:gd name="T72" fmla="*/ 197 w 324"/>
                                  <a:gd name="T73" fmla="*/ 460 h 492"/>
                                  <a:gd name="T74" fmla="*/ 160 w 324"/>
                                  <a:gd name="T75" fmla="*/ 476 h 492"/>
                                  <a:gd name="T76" fmla="*/ 108 w 324"/>
                                  <a:gd name="T77" fmla="*/ 488 h 492"/>
                                  <a:gd name="T78" fmla="*/ 0 w 324"/>
                                  <a:gd name="T79" fmla="*/ 492 h 4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24" h="492">
                                    <a:moveTo>
                                      <a:pt x="28" y="399"/>
                                    </a:moveTo>
                                    <a:lnTo>
                                      <a:pt x="114" y="403"/>
                                    </a:lnTo>
                                    <a:lnTo>
                                      <a:pt x="139" y="392"/>
                                    </a:lnTo>
                                    <a:lnTo>
                                      <a:pt x="170" y="382"/>
                                    </a:lnTo>
                                    <a:lnTo>
                                      <a:pt x="191" y="367"/>
                                    </a:lnTo>
                                    <a:lnTo>
                                      <a:pt x="207" y="351"/>
                                    </a:lnTo>
                                    <a:lnTo>
                                      <a:pt x="228" y="335"/>
                                    </a:lnTo>
                                    <a:lnTo>
                                      <a:pt x="244" y="320"/>
                                    </a:lnTo>
                                    <a:lnTo>
                                      <a:pt x="253" y="288"/>
                                    </a:lnTo>
                                    <a:lnTo>
                                      <a:pt x="245" y="237"/>
                                    </a:lnTo>
                                    <a:lnTo>
                                      <a:pt x="232" y="206"/>
                                    </a:lnTo>
                                    <a:lnTo>
                                      <a:pt x="213" y="212"/>
                                    </a:lnTo>
                                    <a:lnTo>
                                      <a:pt x="166" y="188"/>
                                    </a:lnTo>
                                    <a:lnTo>
                                      <a:pt x="123" y="140"/>
                                    </a:lnTo>
                                    <a:lnTo>
                                      <a:pt x="136" y="117"/>
                                    </a:lnTo>
                                    <a:lnTo>
                                      <a:pt x="160" y="122"/>
                                    </a:lnTo>
                                    <a:lnTo>
                                      <a:pt x="244" y="168"/>
                                    </a:lnTo>
                                    <a:lnTo>
                                      <a:pt x="136" y="53"/>
                                    </a:lnTo>
                                    <a:lnTo>
                                      <a:pt x="250" y="156"/>
                                    </a:lnTo>
                                    <a:lnTo>
                                      <a:pt x="222" y="80"/>
                                    </a:lnTo>
                                    <a:lnTo>
                                      <a:pt x="201" y="55"/>
                                    </a:lnTo>
                                    <a:lnTo>
                                      <a:pt x="183" y="32"/>
                                    </a:lnTo>
                                    <a:lnTo>
                                      <a:pt x="182" y="7"/>
                                    </a:lnTo>
                                    <a:lnTo>
                                      <a:pt x="200" y="0"/>
                                    </a:lnTo>
                                    <a:lnTo>
                                      <a:pt x="232" y="22"/>
                                    </a:lnTo>
                                    <a:lnTo>
                                      <a:pt x="265" y="65"/>
                                    </a:lnTo>
                                    <a:lnTo>
                                      <a:pt x="286" y="86"/>
                                    </a:lnTo>
                                    <a:lnTo>
                                      <a:pt x="305" y="115"/>
                                    </a:lnTo>
                                    <a:lnTo>
                                      <a:pt x="324" y="150"/>
                                    </a:lnTo>
                                    <a:lnTo>
                                      <a:pt x="323" y="195"/>
                                    </a:lnTo>
                                    <a:lnTo>
                                      <a:pt x="308" y="221"/>
                                    </a:lnTo>
                                    <a:lnTo>
                                      <a:pt x="299" y="324"/>
                                    </a:lnTo>
                                    <a:lnTo>
                                      <a:pt x="287" y="359"/>
                                    </a:lnTo>
                                    <a:lnTo>
                                      <a:pt x="268" y="389"/>
                                    </a:lnTo>
                                    <a:lnTo>
                                      <a:pt x="253" y="416"/>
                                    </a:lnTo>
                                    <a:lnTo>
                                      <a:pt x="225" y="445"/>
                                    </a:lnTo>
                                    <a:lnTo>
                                      <a:pt x="197" y="460"/>
                                    </a:lnTo>
                                    <a:lnTo>
                                      <a:pt x="160" y="476"/>
                                    </a:lnTo>
                                    <a:lnTo>
                                      <a:pt x="108" y="488"/>
                                    </a:lnTo>
                                    <a:lnTo>
                                      <a:pt x="0" y="492"/>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6" name="Freeform 125"/>
                            <wps:cNvSpPr>
                              <a:spLocks/>
                            </wps:cNvSpPr>
                            <wps:spPr bwMode="auto">
                              <a:xfrm>
                                <a:off x="764" y="912"/>
                                <a:ext cx="15" cy="23"/>
                              </a:xfrm>
                              <a:custGeom>
                                <a:avLst/>
                                <a:gdLst>
                                  <a:gd name="T0" fmla="*/ 90 w 90"/>
                                  <a:gd name="T1" fmla="*/ 0 h 136"/>
                                  <a:gd name="T2" fmla="*/ 59 w 90"/>
                                  <a:gd name="T3" fmla="*/ 7 h 136"/>
                                  <a:gd name="T4" fmla="*/ 32 w 90"/>
                                  <a:gd name="T5" fmla="*/ 36 h 136"/>
                                  <a:gd name="T6" fmla="*/ 19 w 90"/>
                                  <a:gd name="T7" fmla="*/ 53 h 136"/>
                                  <a:gd name="T8" fmla="*/ 10 w 90"/>
                                  <a:gd name="T9" fmla="*/ 90 h 136"/>
                                  <a:gd name="T10" fmla="*/ 0 w 90"/>
                                  <a:gd name="T11" fmla="*/ 136 h 136"/>
                                  <a:gd name="T12" fmla="*/ 90 w 90"/>
                                  <a:gd name="T13" fmla="*/ 0 h 136"/>
                                </a:gdLst>
                                <a:ahLst/>
                                <a:cxnLst>
                                  <a:cxn ang="0">
                                    <a:pos x="T0" y="T1"/>
                                  </a:cxn>
                                  <a:cxn ang="0">
                                    <a:pos x="T2" y="T3"/>
                                  </a:cxn>
                                  <a:cxn ang="0">
                                    <a:pos x="T4" y="T5"/>
                                  </a:cxn>
                                  <a:cxn ang="0">
                                    <a:pos x="T6" y="T7"/>
                                  </a:cxn>
                                  <a:cxn ang="0">
                                    <a:pos x="T8" y="T9"/>
                                  </a:cxn>
                                  <a:cxn ang="0">
                                    <a:pos x="T10" y="T11"/>
                                  </a:cxn>
                                  <a:cxn ang="0">
                                    <a:pos x="T12" y="T13"/>
                                  </a:cxn>
                                </a:cxnLst>
                                <a:rect l="0" t="0" r="r" b="b"/>
                                <a:pathLst>
                                  <a:path w="90" h="136">
                                    <a:moveTo>
                                      <a:pt x="90" y="0"/>
                                    </a:moveTo>
                                    <a:lnTo>
                                      <a:pt x="59" y="7"/>
                                    </a:lnTo>
                                    <a:lnTo>
                                      <a:pt x="32" y="36"/>
                                    </a:lnTo>
                                    <a:lnTo>
                                      <a:pt x="19" y="53"/>
                                    </a:lnTo>
                                    <a:lnTo>
                                      <a:pt x="10" y="90"/>
                                    </a:lnTo>
                                    <a:lnTo>
                                      <a:pt x="0" y="136"/>
                                    </a:lnTo>
                                    <a:lnTo>
                                      <a:pt x="90" y="0"/>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57" name="Freeform 126"/>
                            <wps:cNvSpPr>
                              <a:spLocks/>
                            </wps:cNvSpPr>
                            <wps:spPr bwMode="auto">
                              <a:xfrm>
                                <a:off x="764" y="912"/>
                                <a:ext cx="15" cy="23"/>
                              </a:xfrm>
                              <a:custGeom>
                                <a:avLst/>
                                <a:gdLst>
                                  <a:gd name="T0" fmla="*/ 90 w 90"/>
                                  <a:gd name="T1" fmla="*/ 0 h 136"/>
                                  <a:gd name="T2" fmla="*/ 59 w 90"/>
                                  <a:gd name="T3" fmla="*/ 7 h 136"/>
                                  <a:gd name="T4" fmla="*/ 32 w 90"/>
                                  <a:gd name="T5" fmla="*/ 36 h 136"/>
                                  <a:gd name="T6" fmla="*/ 19 w 90"/>
                                  <a:gd name="T7" fmla="*/ 53 h 136"/>
                                  <a:gd name="T8" fmla="*/ 10 w 90"/>
                                  <a:gd name="T9" fmla="*/ 90 h 136"/>
                                  <a:gd name="T10" fmla="*/ 0 w 90"/>
                                  <a:gd name="T11" fmla="*/ 136 h 136"/>
                                </a:gdLst>
                                <a:ahLst/>
                                <a:cxnLst>
                                  <a:cxn ang="0">
                                    <a:pos x="T0" y="T1"/>
                                  </a:cxn>
                                  <a:cxn ang="0">
                                    <a:pos x="T2" y="T3"/>
                                  </a:cxn>
                                  <a:cxn ang="0">
                                    <a:pos x="T4" y="T5"/>
                                  </a:cxn>
                                  <a:cxn ang="0">
                                    <a:pos x="T6" y="T7"/>
                                  </a:cxn>
                                  <a:cxn ang="0">
                                    <a:pos x="T8" y="T9"/>
                                  </a:cxn>
                                  <a:cxn ang="0">
                                    <a:pos x="T10" y="T11"/>
                                  </a:cxn>
                                </a:cxnLst>
                                <a:rect l="0" t="0" r="r" b="b"/>
                                <a:pathLst>
                                  <a:path w="90" h="136">
                                    <a:moveTo>
                                      <a:pt x="90" y="0"/>
                                    </a:moveTo>
                                    <a:lnTo>
                                      <a:pt x="59" y="7"/>
                                    </a:lnTo>
                                    <a:lnTo>
                                      <a:pt x="32" y="36"/>
                                    </a:lnTo>
                                    <a:lnTo>
                                      <a:pt x="19" y="53"/>
                                    </a:lnTo>
                                    <a:lnTo>
                                      <a:pt x="10" y="90"/>
                                    </a:lnTo>
                                    <a:lnTo>
                                      <a:pt x="0" y="136"/>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8" name="Freeform 127"/>
                            <wps:cNvSpPr>
                              <a:spLocks/>
                            </wps:cNvSpPr>
                            <wps:spPr bwMode="auto">
                              <a:xfrm>
                                <a:off x="892" y="759"/>
                                <a:ext cx="4" cy="4"/>
                              </a:xfrm>
                              <a:custGeom>
                                <a:avLst/>
                                <a:gdLst>
                                  <a:gd name="T0" fmla="*/ 5 w 20"/>
                                  <a:gd name="T1" fmla="*/ 4 h 21"/>
                                  <a:gd name="T2" fmla="*/ 0 w 20"/>
                                  <a:gd name="T3" fmla="*/ 13 h 21"/>
                                  <a:gd name="T4" fmla="*/ 12 w 20"/>
                                  <a:gd name="T5" fmla="*/ 21 h 21"/>
                                  <a:gd name="T6" fmla="*/ 20 w 20"/>
                                  <a:gd name="T7" fmla="*/ 11 h 21"/>
                                  <a:gd name="T8" fmla="*/ 15 w 20"/>
                                  <a:gd name="T9" fmla="*/ 0 h 21"/>
                                  <a:gd name="T10" fmla="*/ 5 w 20"/>
                                  <a:gd name="T11" fmla="*/ 4 h 21"/>
                                </a:gdLst>
                                <a:ahLst/>
                                <a:cxnLst>
                                  <a:cxn ang="0">
                                    <a:pos x="T0" y="T1"/>
                                  </a:cxn>
                                  <a:cxn ang="0">
                                    <a:pos x="T2" y="T3"/>
                                  </a:cxn>
                                  <a:cxn ang="0">
                                    <a:pos x="T4" y="T5"/>
                                  </a:cxn>
                                  <a:cxn ang="0">
                                    <a:pos x="T6" y="T7"/>
                                  </a:cxn>
                                  <a:cxn ang="0">
                                    <a:pos x="T8" y="T9"/>
                                  </a:cxn>
                                  <a:cxn ang="0">
                                    <a:pos x="T10" y="T11"/>
                                  </a:cxn>
                                </a:cxnLst>
                                <a:rect l="0" t="0" r="r" b="b"/>
                                <a:pathLst>
                                  <a:path w="20" h="21">
                                    <a:moveTo>
                                      <a:pt x="5" y="4"/>
                                    </a:moveTo>
                                    <a:lnTo>
                                      <a:pt x="0" y="13"/>
                                    </a:lnTo>
                                    <a:lnTo>
                                      <a:pt x="12" y="21"/>
                                    </a:lnTo>
                                    <a:lnTo>
                                      <a:pt x="20" y="11"/>
                                    </a:lnTo>
                                    <a:lnTo>
                                      <a:pt x="15" y="0"/>
                                    </a:lnTo>
                                    <a:lnTo>
                                      <a:pt x="5" y="4"/>
                                    </a:lnTo>
                                    <a:close/>
                                  </a:path>
                                </a:pathLst>
                              </a:custGeom>
                              <a:solidFill>
                                <a:srgbClr val="FFFFFF"/>
                              </a:solidFill>
                              <a:ln w="1588">
                                <a:solidFill>
                                  <a:srgbClr val="000000"/>
                                </a:solidFill>
                                <a:round/>
                                <a:headEnd/>
                                <a:tailEnd/>
                              </a:ln>
                            </wps:spPr>
                            <wps:bodyPr rot="0" vert="horz" wrap="square" lIns="91440" tIns="45720" rIns="91440" bIns="45720" anchor="t" anchorCtr="0" upright="1">
                              <a:noAutofit/>
                            </wps:bodyPr>
                          </wps:wsp>
                          <wps:wsp>
                            <wps:cNvPr id="259" name="Line 128"/>
                            <wps:cNvCnPr>
                              <a:cxnSpLocks noChangeShapeType="1"/>
                            </wps:cNvCnPr>
                            <wps:spPr bwMode="auto">
                              <a:xfrm>
                                <a:off x="770" y="947"/>
                                <a:ext cx="4" cy="5"/>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60" name="Line 129"/>
                            <wps:cNvCnPr>
                              <a:cxnSpLocks noChangeShapeType="1"/>
                            </wps:cNvCnPr>
                            <wps:spPr bwMode="auto">
                              <a:xfrm>
                                <a:off x="776" y="955"/>
                                <a:ext cx="2" cy="3"/>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61" name="Freeform 130"/>
                            <wps:cNvSpPr>
                              <a:spLocks/>
                            </wps:cNvSpPr>
                            <wps:spPr bwMode="auto">
                              <a:xfrm>
                                <a:off x="813" y="911"/>
                                <a:ext cx="15" cy="3"/>
                              </a:xfrm>
                              <a:custGeom>
                                <a:avLst/>
                                <a:gdLst>
                                  <a:gd name="T0" fmla="*/ 0 w 86"/>
                                  <a:gd name="T1" fmla="*/ 17 h 17"/>
                                  <a:gd name="T2" fmla="*/ 53 w 86"/>
                                  <a:gd name="T3" fmla="*/ 13 h 17"/>
                                  <a:gd name="T4" fmla="*/ 86 w 86"/>
                                  <a:gd name="T5" fmla="*/ 0 h 17"/>
                                </a:gdLst>
                                <a:ahLst/>
                                <a:cxnLst>
                                  <a:cxn ang="0">
                                    <a:pos x="T0" y="T1"/>
                                  </a:cxn>
                                  <a:cxn ang="0">
                                    <a:pos x="T2" y="T3"/>
                                  </a:cxn>
                                  <a:cxn ang="0">
                                    <a:pos x="T4" y="T5"/>
                                  </a:cxn>
                                </a:cxnLst>
                                <a:rect l="0" t="0" r="r" b="b"/>
                                <a:pathLst>
                                  <a:path w="86" h="17">
                                    <a:moveTo>
                                      <a:pt x="0" y="17"/>
                                    </a:moveTo>
                                    <a:lnTo>
                                      <a:pt x="53" y="13"/>
                                    </a:lnTo>
                                    <a:lnTo>
                                      <a:pt x="86" y="0"/>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2" name="Freeform 131"/>
                            <wps:cNvSpPr>
                              <a:spLocks/>
                            </wps:cNvSpPr>
                            <wps:spPr bwMode="auto">
                              <a:xfrm>
                                <a:off x="821" y="870"/>
                                <a:ext cx="21" cy="39"/>
                              </a:xfrm>
                              <a:custGeom>
                                <a:avLst/>
                                <a:gdLst>
                                  <a:gd name="T0" fmla="*/ 0 w 130"/>
                                  <a:gd name="T1" fmla="*/ 0 h 231"/>
                                  <a:gd name="T2" fmla="*/ 65 w 130"/>
                                  <a:gd name="T3" fmla="*/ 51 h 231"/>
                                  <a:gd name="T4" fmla="*/ 105 w 130"/>
                                  <a:gd name="T5" fmla="*/ 103 h 231"/>
                                  <a:gd name="T6" fmla="*/ 127 w 130"/>
                                  <a:gd name="T7" fmla="*/ 140 h 231"/>
                                  <a:gd name="T8" fmla="*/ 130 w 130"/>
                                  <a:gd name="T9" fmla="*/ 174 h 231"/>
                                  <a:gd name="T10" fmla="*/ 114 w 130"/>
                                  <a:gd name="T11" fmla="*/ 214 h 231"/>
                                  <a:gd name="T12" fmla="*/ 93 w 130"/>
                                  <a:gd name="T13" fmla="*/ 231 h 231"/>
                                </a:gdLst>
                                <a:ahLst/>
                                <a:cxnLst>
                                  <a:cxn ang="0">
                                    <a:pos x="T0" y="T1"/>
                                  </a:cxn>
                                  <a:cxn ang="0">
                                    <a:pos x="T2" y="T3"/>
                                  </a:cxn>
                                  <a:cxn ang="0">
                                    <a:pos x="T4" y="T5"/>
                                  </a:cxn>
                                  <a:cxn ang="0">
                                    <a:pos x="T6" y="T7"/>
                                  </a:cxn>
                                  <a:cxn ang="0">
                                    <a:pos x="T8" y="T9"/>
                                  </a:cxn>
                                  <a:cxn ang="0">
                                    <a:pos x="T10" y="T11"/>
                                  </a:cxn>
                                  <a:cxn ang="0">
                                    <a:pos x="T12" y="T13"/>
                                  </a:cxn>
                                </a:cxnLst>
                                <a:rect l="0" t="0" r="r" b="b"/>
                                <a:pathLst>
                                  <a:path w="130" h="231">
                                    <a:moveTo>
                                      <a:pt x="0" y="0"/>
                                    </a:moveTo>
                                    <a:lnTo>
                                      <a:pt x="65" y="51"/>
                                    </a:lnTo>
                                    <a:lnTo>
                                      <a:pt x="105" y="103"/>
                                    </a:lnTo>
                                    <a:lnTo>
                                      <a:pt x="127" y="140"/>
                                    </a:lnTo>
                                    <a:lnTo>
                                      <a:pt x="130" y="174"/>
                                    </a:lnTo>
                                    <a:lnTo>
                                      <a:pt x="114" y="214"/>
                                    </a:lnTo>
                                    <a:lnTo>
                                      <a:pt x="93" y="231"/>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3" name="Line 132"/>
                            <wps:cNvCnPr>
                              <a:cxnSpLocks noChangeShapeType="1"/>
                            </wps:cNvCnPr>
                            <wps:spPr bwMode="auto">
                              <a:xfrm flipH="1" flipV="1">
                                <a:off x="808" y="859"/>
                                <a:ext cx="8" cy="7"/>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64" name="Line 133"/>
                            <wps:cNvCnPr>
                              <a:cxnSpLocks noChangeShapeType="1"/>
                            </wps:cNvCnPr>
                            <wps:spPr bwMode="auto">
                              <a:xfrm flipH="1" flipV="1">
                                <a:off x="797" y="844"/>
                                <a:ext cx="8" cy="12"/>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65" name="Line 134"/>
                            <wps:cNvCnPr>
                              <a:cxnSpLocks noChangeShapeType="1"/>
                            </wps:cNvCnPr>
                            <wps:spPr bwMode="auto">
                              <a:xfrm flipH="1" flipV="1">
                                <a:off x="794" y="828"/>
                                <a:ext cx="1" cy="13"/>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66" name="Line 135"/>
                            <wps:cNvCnPr>
                              <a:cxnSpLocks noChangeShapeType="1"/>
                            </wps:cNvCnPr>
                            <wps:spPr bwMode="auto">
                              <a:xfrm flipH="1">
                                <a:off x="811" y="807"/>
                                <a:ext cx="9" cy="2"/>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67" name="Line 136"/>
                            <wps:cNvCnPr>
                              <a:cxnSpLocks noChangeShapeType="1"/>
                            </wps:cNvCnPr>
                            <wps:spPr bwMode="auto">
                              <a:xfrm flipH="1">
                                <a:off x="796" y="812"/>
                                <a:ext cx="11" cy="10"/>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268" name="Line 137"/>
                        <wps:cNvCnPr>
                          <a:cxnSpLocks noChangeShapeType="1"/>
                        </wps:cNvCnPr>
                        <wps:spPr bwMode="auto">
                          <a:xfrm>
                            <a:off x="6398" y="4775"/>
                            <a:ext cx="5" cy="17"/>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69" name="Line 138"/>
                        <wps:cNvCnPr>
                          <a:cxnSpLocks noChangeShapeType="1"/>
                        </wps:cNvCnPr>
                        <wps:spPr bwMode="auto">
                          <a:xfrm flipV="1">
                            <a:off x="6482" y="4718"/>
                            <a:ext cx="3" cy="12"/>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70" name="Freeform 139"/>
                        <wps:cNvSpPr>
                          <a:spLocks/>
                        </wps:cNvSpPr>
                        <wps:spPr bwMode="auto">
                          <a:xfrm>
                            <a:off x="6433" y="4911"/>
                            <a:ext cx="25" cy="59"/>
                          </a:xfrm>
                          <a:custGeom>
                            <a:avLst/>
                            <a:gdLst>
                              <a:gd name="T0" fmla="*/ 0 w 37"/>
                              <a:gd name="T1" fmla="*/ 76 h 76"/>
                              <a:gd name="T2" fmla="*/ 8 w 37"/>
                              <a:gd name="T3" fmla="*/ 66 h 76"/>
                              <a:gd name="T4" fmla="*/ 10 w 37"/>
                              <a:gd name="T5" fmla="*/ 59 h 76"/>
                              <a:gd name="T6" fmla="*/ 13 w 37"/>
                              <a:gd name="T7" fmla="*/ 47 h 76"/>
                              <a:gd name="T8" fmla="*/ 18 w 37"/>
                              <a:gd name="T9" fmla="*/ 37 h 76"/>
                              <a:gd name="T10" fmla="*/ 23 w 37"/>
                              <a:gd name="T11" fmla="*/ 30 h 76"/>
                              <a:gd name="T12" fmla="*/ 27 w 37"/>
                              <a:gd name="T13" fmla="*/ 23 h 76"/>
                              <a:gd name="T14" fmla="*/ 32 w 37"/>
                              <a:gd name="T15" fmla="*/ 16 h 76"/>
                              <a:gd name="T16" fmla="*/ 34 w 37"/>
                              <a:gd name="T17" fmla="*/ 9 h 76"/>
                              <a:gd name="T18" fmla="*/ 37 w 37"/>
                              <a:gd name="T19" fmla="*/ 0 h 76"/>
                              <a:gd name="T20" fmla="*/ 0 w 37"/>
                              <a:gd name="T21" fmla="*/ 76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37" h="76">
                                <a:moveTo>
                                  <a:pt x="0" y="76"/>
                                </a:moveTo>
                                <a:lnTo>
                                  <a:pt x="8" y="66"/>
                                </a:lnTo>
                                <a:lnTo>
                                  <a:pt x="10" y="59"/>
                                </a:lnTo>
                                <a:lnTo>
                                  <a:pt x="13" y="47"/>
                                </a:lnTo>
                                <a:lnTo>
                                  <a:pt x="18" y="37"/>
                                </a:lnTo>
                                <a:lnTo>
                                  <a:pt x="23" y="30"/>
                                </a:lnTo>
                                <a:lnTo>
                                  <a:pt x="27" y="23"/>
                                </a:lnTo>
                                <a:lnTo>
                                  <a:pt x="32" y="16"/>
                                </a:lnTo>
                                <a:lnTo>
                                  <a:pt x="34" y="9"/>
                                </a:lnTo>
                                <a:lnTo>
                                  <a:pt x="37" y="0"/>
                                </a:lnTo>
                                <a:lnTo>
                                  <a:pt x="0" y="76"/>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1" name="Freeform 140"/>
                        <wps:cNvSpPr>
                          <a:spLocks/>
                        </wps:cNvSpPr>
                        <wps:spPr bwMode="auto">
                          <a:xfrm>
                            <a:off x="6433" y="4911"/>
                            <a:ext cx="25" cy="59"/>
                          </a:xfrm>
                          <a:custGeom>
                            <a:avLst/>
                            <a:gdLst>
                              <a:gd name="T0" fmla="*/ 0 w 37"/>
                              <a:gd name="T1" fmla="*/ 76 h 76"/>
                              <a:gd name="T2" fmla="*/ 8 w 37"/>
                              <a:gd name="T3" fmla="*/ 66 h 76"/>
                              <a:gd name="T4" fmla="*/ 10 w 37"/>
                              <a:gd name="T5" fmla="*/ 59 h 76"/>
                              <a:gd name="T6" fmla="*/ 13 w 37"/>
                              <a:gd name="T7" fmla="*/ 47 h 76"/>
                              <a:gd name="T8" fmla="*/ 18 w 37"/>
                              <a:gd name="T9" fmla="*/ 37 h 76"/>
                              <a:gd name="T10" fmla="*/ 23 w 37"/>
                              <a:gd name="T11" fmla="*/ 30 h 76"/>
                              <a:gd name="T12" fmla="*/ 27 w 37"/>
                              <a:gd name="T13" fmla="*/ 23 h 76"/>
                              <a:gd name="T14" fmla="*/ 32 w 37"/>
                              <a:gd name="T15" fmla="*/ 16 h 76"/>
                              <a:gd name="T16" fmla="*/ 34 w 37"/>
                              <a:gd name="T17" fmla="*/ 9 h 76"/>
                              <a:gd name="T18" fmla="*/ 37 w 37"/>
                              <a:gd name="T19" fmla="*/ 0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37" h="76">
                                <a:moveTo>
                                  <a:pt x="0" y="76"/>
                                </a:moveTo>
                                <a:lnTo>
                                  <a:pt x="8" y="66"/>
                                </a:lnTo>
                                <a:lnTo>
                                  <a:pt x="10" y="59"/>
                                </a:lnTo>
                                <a:lnTo>
                                  <a:pt x="13" y="47"/>
                                </a:lnTo>
                                <a:lnTo>
                                  <a:pt x="18" y="37"/>
                                </a:lnTo>
                                <a:lnTo>
                                  <a:pt x="23" y="30"/>
                                </a:lnTo>
                                <a:lnTo>
                                  <a:pt x="27" y="23"/>
                                </a:lnTo>
                                <a:lnTo>
                                  <a:pt x="32" y="16"/>
                                </a:lnTo>
                                <a:lnTo>
                                  <a:pt x="34" y="9"/>
                                </a:lnTo>
                                <a:lnTo>
                                  <a:pt x="37" y="0"/>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Line 141"/>
                        <wps:cNvCnPr>
                          <a:cxnSpLocks noChangeShapeType="1"/>
                        </wps:cNvCnPr>
                        <wps:spPr bwMode="auto">
                          <a:xfrm flipV="1">
                            <a:off x="5828" y="3964"/>
                            <a:ext cx="3" cy="269"/>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73" name="Line 142"/>
                        <wps:cNvCnPr>
                          <a:cxnSpLocks noChangeShapeType="1"/>
                        </wps:cNvCnPr>
                        <wps:spPr bwMode="auto">
                          <a:xfrm>
                            <a:off x="5886" y="3967"/>
                            <a:ext cx="7" cy="266"/>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74" name="Line 143"/>
                        <wps:cNvCnPr>
                          <a:cxnSpLocks noChangeShapeType="1"/>
                        </wps:cNvCnPr>
                        <wps:spPr bwMode="auto">
                          <a:xfrm flipH="1">
                            <a:off x="6813" y="3967"/>
                            <a:ext cx="13" cy="269"/>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275" name="Freeform 144"/>
                        <wps:cNvSpPr>
                          <a:spLocks noEditPoints="1"/>
                        </wps:cNvSpPr>
                        <wps:spPr bwMode="auto">
                          <a:xfrm>
                            <a:off x="5961" y="4024"/>
                            <a:ext cx="66" cy="76"/>
                          </a:xfrm>
                          <a:custGeom>
                            <a:avLst/>
                            <a:gdLst>
                              <a:gd name="T0" fmla="*/ 90 w 90"/>
                              <a:gd name="T1" fmla="*/ 104 h 104"/>
                              <a:gd name="T2" fmla="*/ 70 w 90"/>
                              <a:gd name="T3" fmla="*/ 104 h 104"/>
                              <a:gd name="T4" fmla="*/ 63 w 90"/>
                              <a:gd name="T5" fmla="*/ 80 h 104"/>
                              <a:gd name="T6" fmla="*/ 27 w 90"/>
                              <a:gd name="T7" fmla="*/ 80 h 104"/>
                              <a:gd name="T8" fmla="*/ 19 w 90"/>
                              <a:gd name="T9" fmla="*/ 104 h 104"/>
                              <a:gd name="T10" fmla="*/ 0 w 90"/>
                              <a:gd name="T11" fmla="*/ 104 h 104"/>
                              <a:gd name="T12" fmla="*/ 35 w 90"/>
                              <a:gd name="T13" fmla="*/ 0 h 104"/>
                              <a:gd name="T14" fmla="*/ 54 w 90"/>
                              <a:gd name="T15" fmla="*/ 0 h 104"/>
                              <a:gd name="T16" fmla="*/ 90 w 90"/>
                              <a:gd name="T17" fmla="*/ 104 h 104"/>
                              <a:gd name="T18" fmla="*/ 56 w 90"/>
                              <a:gd name="T19" fmla="*/ 63 h 104"/>
                              <a:gd name="T20" fmla="*/ 44 w 90"/>
                              <a:gd name="T21" fmla="*/ 25 h 104"/>
                              <a:gd name="T22" fmla="*/ 32 w 90"/>
                              <a:gd name="T23" fmla="*/ 63 h 104"/>
                              <a:gd name="T24" fmla="*/ 56 w 90"/>
                              <a:gd name="T25" fmla="*/ 6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0" h="104">
                                <a:moveTo>
                                  <a:pt x="90" y="104"/>
                                </a:moveTo>
                                <a:lnTo>
                                  <a:pt x="70" y="104"/>
                                </a:lnTo>
                                <a:lnTo>
                                  <a:pt x="63" y="80"/>
                                </a:lnTo>
                                <a:lnTo>
                                  <a:pt x="27" y="80"/>
                                </a:lnTo>
                                <a:lnTo>
                                  <a:pt x="19" y="104"/>
                                </a:lnTo>
                                <a:lnTo>
                                  <a:pt x="0" y="104"/>
                                </a:lnTo>
                                <a:lnTo>
                                  <a:pt x="35" y="0"/>
                                </a:lnTo>
                                <a:lnTo>
                                  <a:pt x="54" y="0"/>
                                </a:lnTo>
                                <a:lnTo>
                                  <a:pt x="90" y="104"/>
                                </a:lnTo>
                                <a:close/>
                                <a:moveTo>
                                  <a:pt x="56" y="63"/>
                                </a:moveTo>
                                <a:lnTo>
                                  <a:pt x="44" y="25"/>
                                </a:lnTo>
                                <a:lnTo>
                                  <a:pt x="32" y="63"/>
                                </a:lnTo>
                                <a:lnTo>
                                  <a:pt x="56"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76" name="Freeform 145"/>
                        <wps:cNvSpPr>
                          <a:spLocks/>
                        </wps:cNvSpPr>
                        <wps:spPr bwMode="auto">
                          <a:xfrm>
                            <a:off x="6035" y="4024"/>
                            <a:ext cx="44" cy="76"/>
                          </a:xfrm>
                          <a:custGeom>
                            <a:avLst/>
                            <a:gdLst>
                              <a:gd name="T0" fmla="*/ 0 w 62"/>
                              <a:gd name="T1" fmla="*/ 103 h 103"/>
                              <a:gd name="T2" fmla="*/ 0 w 62"/>
                              <a:gd name="T3" fmla="*/ 0 h 103"/>
                              <a:gd name="T4" fmla="*/ 18 w 62"/>
                              <a:gd name="T5" fmla="*/ 0 h 103"/>
                              <a:gd name="T6" fmla="*/ 18 w 62"/>
                              <a:gd name="T7" fmla="*/ 86 h 103"/>
                              <a:gd name="T8" fmla="*/ 62 w 62"/>
                              <a:gd name="T9" fmla="*/ 86 h 103"/>
                              <a:gd name="T10" fmla="*/ 62 w 62"/>
                              <a:gd name="T11" fmla="*/ 103 h 103"/>
                              <a:gd name="T12" fmla="*/ 0 w 62"/>
                              <a:gd name="T13" fmla="*/ 103 h 103"/>
                            </a:gdLst>
                            <a:ahLst/>
                            <a:cxnLst>
                              <a:cxn ang="0">
                                <a:pos x="T0" y="T1"/>
                              </a:cxn>
                              <a:cxn ang="0">
                                <a:pos x="T2" y="T3"/>
                              </a:cxn>
                              <a:cxn ang="0">
                                <a:pos x="T4" y="T5"/>
                              </a:cxn>
                              <a:cxn ang="0">
                                <a:pos x="T6" y="T7"/>
                              </a:cxn>
                              <a:cxn ang="0">
                                <a:pos x="T8" y="T9"/>
                              </a:cxn>
                              <a:cxn ang="0">
                                <a:pos x="T10" y="T11"/>
                              </a:cxn>
                              <a:cxn ang="0">
                                <a:pos x="T12" y="T13"/>
                              </a:cxn>
                            </a:cxnLst>
                            <a:rect l="0" t="0" r="r" b="b"/>
                            <a:pathLst>
                              <a:path w="62" h="103">
                                <a:moveTo>
                                  <a:pt x="0" y="103"/>
                                </a:moveTo>
                                <a:lnTo>
                                  <a:pt x="0" y="0"/>
                                </a:lnTo>
                                <a:lnTo>
                                  <a:pt x="18" y="0"/>
                                </a:lnTo>
                                <a:lnTo>
                                  <a:pt x="18" y="86"/>
                                </a:lnTo>
                                <a:lnTo>
                                  <a:pt x="62" y="86"/>
                                </a:lnTo>
                                <a:lnTo>
                                  <a:pt x="62" y="103"/>
                                </a:lnTo>
                                <a:lnTo>
                                  <a:pt x="0"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77" name="Freeform 146"/>
                        <wps:cNvSpPr>
                          <a:spLocks/>
                        </wps:cNvSpPr>
                        <wps:spPr bwMode="auto">
                          <a:xfrm>
                            <a:off x="6089" y="4024"/>
                            <a:ext cx="52" cy="76"/>
                          </a:xfrm>
                          <a:custGeom>
                            <a:avLst/>
                            <a:gdLst>
                              <a:gd name="T0" fmla="*/ 0 w 68"/>
                              <a:gd name="T1" fmla="*/ 104 h 104"/>
                              <a:gd name="T2" fmla="*/ 0 w 68"/>
                              <a:gd name="T3" fmla="*/ 0 h 104"/>
                              <a:gd name="T4" fmla="*/ 67 w 68"/>
                              <a:gd name="T5" fmla="*/ 0 h 104"/>
                              <a:gd name="T6" fmla="*/ 67 w 68"/>
                              <a:gd name="T7" fmla="*/ 18 h 104"/>
                              <a:gd name="T8" fmla="*/ 17 w 68"/>
                              <a:gd name="T9" fmla="*/ 18 h 104"/>
                              <a:gd name="T10" fmla="*/ 17 w 68"/>
                              <a:gd name="T11" fmla="*/ 40 h 104"/>
                              <a:gd name="T12" fmla="*/ 63 w 68"/>
                              <a:gd name="T13" fmla="*/ 40 h 104"/>
                              <a:gd name="T14" fmla="*/ 63 w 68"/>
                              <a:gd name="T15" fmla="*/ 58 h 104"/>
                              <a:gd name="T16" fmla="*/ 17 w 68"/>
                              <a:gd name="T17" fmla="*/ 58 h 104"/>
                              <a:gd name="T18" fmla="*/ 17 w 68"/>
                              <a:gd name="T19" fmla="*/ 87 h 104"/>
                              <a:gd name="T20" fmla="*/ 68 w 68"/>
                              <a:gd name="T21" fmla="*/ 87 h 104"/>
                              <a:gd name="T22" fmla="*/ 68 w 68"/>
                              <a:gd name="T23" fmla="*/ 104 h 104"/>
                              <a:gd name="T24" fmla="*/ 0 w 68"/>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104">
                                <a:moveTo>
                                  <a:pt x="0" y="104"/>
                                </a:moveTo>
                                <a:lnTo>
                                  <a:pt x="0" y="0"/>
                                </a:lnTo>
                                <a:lnTo>
                                  <a:pt x="67" y="0"/>
                                </a:lnTo>
                                <a:lnTo>
                                  <a:pt x="67" y="18"/>
                                </a:lnTo>
                                <a:lnTo>
                                  <a:pt x="17" y="18"/>
                                </a:lnTo>
                                <a:lnTo>
                                  <a:pt x="17" y="40"/>
                                </a:lnTo>
                                <a:lnTo>
                                  <a:pt x="63" y="40"/>
                                </a:lnTo>
                                <a:lnTo>
                                  <a:pt x="63" y="58"/>
                                </a:lnTo>
                                <a:lnTo>
                                  <a:pt x="17" y="58"/>
                                </a:lnTo>
                                <a:lnTo>
                                  <a:pt x="17" y="87"/>
                                </a:lnTo>
                                <a:lnTo>
                                  <a:pt x="68" y="87"/>
                                </a:lnTo>
                                <a:lnTo>
                                  <a:pt x="68"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78" name="Freeform 147"/>
                        <wps:cNvSpPr>
                          <a:spLocks noEditPoints="1"/>
                        </wps:cNvSpPr>
                        <wps:spPr bwMode="auto">
                          <a:xfrm>
                            <a:off x="6149" y="4024"/>
                            <a:ext cx="64" cy="76"/>
                          </a:xfrm>
                          <a:custGeom>
                            <a:avLst/>
                            <a:gdLst>
                              <a:gd name="T0" fmla="*/ 0 w 80"/>
                              <a:gd name="T1" fmla="*/ 104 h 104"/>
                              <a:gd name="T2" fmla="*/ 0 w 80"/>
                              <a:gd name="T3" fmla="*/ 0 h 104"/>
                              <a:gd name="T4" fmla="*/ 38 w 80"/>
                              <a:gd name="T5" fmla="*/ 0 h 104"/>
                              <a:gd name="T6" fmla="*/ 51 w 80"/>
                              <a:gd name="T7" fmla="*/ 1 h 104"/>
                              <a:gd name="T8" fmla="*/ 59 w 80"/>
                              <a:gd name="T9" fmla="*/ 3 h 104"/>
                              <a:gd name="T10" fmla="*/ 65 w 80"/>
                              <a:gd name="T11" fmla="*/ 7 h 104"/>
                              <a:gd name="T12" fmla="*/ 69 w 80"/>
                              <a:gd name="T13" fmla="*/ 13 h 104"/>
                              <a:gd name="T14" fmla="*/ 72 w 80"/>
                              <a:gd name="T15" fmla="*/ 21 h 104"/>
                              <a:gd name="T16" fmla="*/ 73 w 80"/>
                              <a:gd name="T17" fmla="*/ 29 h 104"/>
                              <a:gd name="T18" fmla="*/ 73 w 80"/>
                              <a:gd name="T19" fmla="*/ 35 h 104"/>
                              <a:gd name="T20" fmla="*/ 72 w 80"/>
                              <a:gd name="T21" fmla="*/ 40 h 104"/>
                              <a:gd name="T22" fmla="*/ 70 w 80"/>
                              <a:gd name="T23" fmla="*/ 44 h 104"/>
                              <a:gd name="T24" fmla="*/ 68 w 80"/>
                              <a:gd name="T25" fmla="*/ 49 h 104"/>
                              <a:gd name="T26" fmla="*/ 64 w 80"/>
                              <a:gd name="T27" fmla="*/ 52 h 104"/>
                              <a:gd name="T28" fmla="*/ 60 w 80"/>
                              <a:gd name="T29" fmla="*/ 55 h 104"/>
                              <a:gd name="T30" fmla="*/ 56 w 80"/>
                              <a:gd name="T31" fmla="*/ 57 h 104"/>
                              <a:gd name="T32" fmla="*/ 50 w 80"/>
                              <a:gd name="T33" fmla="*/ 58 h 104"/>
                              <a:gd name="T34" fmla="*/ 55 w 80"/>
                              <a:gd name="T35" fmla="*/ 62 h 104"/>
                              <a:gd name="T36" fmla="*/ 60 w 80"/>
                              <a:gd name="T37" fmla="*/ 67 h 104"/>
                              <a:gd name="T38" fmla="*/ 64 w 80"/>
                              <a:gd name="T39" fmla="*/ 73 h 104"/>
                              <a:gd name="T40" fmla="*/ 70 w 80"/>
                              <a:gd name="T41" fmla="*/ 84 h 104"/>
                              <a:gd name="T42" fmla="*/ 80 w 80"/>
                              <a:gd name="T43" fmla="*/ 104 h 104"/>
                              <a:gd name="T44" fmla="*/ 59 w 80"/>
                              <a:gd name="T45" fmla="*/ 104 h 104"/>
                              <a:gd name="T46" fmla="*/ 46 w 80"/>
                              <a:gd name="T47" fmla="*/ 81 h 104"/>
                              <a:gd name="T48" fmla="*/ 36 w 80"/>
                              <a:gd name="T49" fmla="*/ 66 h 104"/>
                              <a:gd name="T50" fmla="*/ 34 w 80"/>
                              <a:gd name="T51" fmla="*/ 64 h 104"/>
                              <a:gd name="T52" fmla="*/ 31 w 80"/>
                              <a:gd name="T53" fmla="*/ 62 h 104"/>
                              <a:gd name="T54" fmla="*/ 27 w 80"/>
                              <a:gd name="T55" fmla="*/ 61 h 104"/>
                              <a:gd name="T56" fmla="*/ 22 w 80"/>
                              <a:gd name="T57" fmla="*/ 61 h 104"/>
                              <a:gd name="T58" fmla="*/ 19 w 80"/>
                              <a:gd name="T59" fmla="*/ 61 h 104"/>
                              <a:gd name="T60" fmla="*/ 19 w 80"/>
                              <a:gd name="T61" fmla="*/ 104 h 104"/>
                              <a:gd name="T62" fmla="*/ 0 w 80"/>
                              <a:gd name="T63" fmla="*/ 104 h 104"/>
                              <a:gd name="T64" fmla="*/ 19 w 80"/>
                              <a:gd name="T65" fmla="*/ 44 h 104"/>
                              <a:gd name="T66" fmla="*/ 32 w 80"/>
                              <a:gd name="T67" fmla="*/ 44 h 104"/>
                              <a:gd name="T68" fmla="*/ 42 w 80"/>
                              <a:gd name="T69" fmla="*/ 43 h 104"/>
                              <a:gd name="T70" fmla="*/ 47 w 80"/>
                              <a:gd name="T71" fmla="*/ 42 h 104"/>
                              <a:gd name="T72" fmla="*/ 51 w 80"/>
                              <a:gd name="T73" fmla="*/ 41 h 104"/>
                              <a:gd name="T74" fmla="*/ 53 w 80"/>
                              <a:gd name="T75" fmla="*/ 38 h 104"/>
                              <a:gd name="T76" fmla="*/ 55 w 80"/>
                              <a:gd name="T77" fmla="*/ 35 h 104"/>
                              <a:gd name="T78" fmla="*/ 55 w 80"/>
                              <a:gd name="T79" fmla="*/ 31 h 104"/>
                              <a:gd name="T80" fmla="*/ 54 w 80"/>
                              <a:gd name="T81" fmla="*/ 26 h 104"/>
                              <a:gd name="T82" fmla="*/ 53 w 80"/>
                              <a:gd name="T83" fmla="*/ 22 h 104"/>
                              <a:gd name="T84" fmla="*/ 50 w 80"/>
                              <a:gd name="T85" fmla="*/ 20 h 104"/>
                              <a:gd name="T86" fmla="*/ 45 w 80"/>
                              <a:gd name="T87" fmla="*/ 18 h 104"/>
                              <a:gd name="T88" fmla="*/ 32 w 80"/>
                              <a:gd name="T89" fmla="*/ 18 h 104"/>
                              <a:gd name="T90" fmla="*/ 19 w 80"/>
                              <a:gd name="T91" fmla="*/ 18 h 104"/>
                              <a:gd name="T92" fmla="*/ 19 w 80"/>
                              <a:gd name="T93" fmla="*/ 4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80" h="104">
                                <a:moveTo>
                                  <a:pt x="0" y="104"/>
                                </a:moveTo>
                                <a:lnTo>
                                  <a:pt x="0" y="0"/>
                                </a:lnTo>
                                <a:lnTo>
                                  <a:pt x="38" y="0"/>
                                </a:lnTo>
                                <a:lnTo>
                                  <a:pt x="51" y="1"/>
                                </a:lnTo>
                                <a:lnTo>
                                  <a:pt x="59" y="3"/>
                                </a:lnTo>
                                <a:lnTo>
                                  <a:pt x="65" y="7"/>
                                </a:lnTo>
                                <a:lnTo>
                                  <a:pt x="69" y="13"/>
                                </a:lnTo>
                                <a:lnTo>
                                  <a:pt x="72" y="21"/>
                                </a:lnTo>
                                <a:lnTo>
                                  <a:pt x="73" y="29"/>
                                </a:lnTo>
                                <a:lnTo>
                                  <a:pt x="73" y="35"/>
                                </a:lnTo>
                                <a:lnTo>
                                  <a:pt x="72" y="40"/>
                                </a:lnTo>
                                <a:lnTo>
                                  <a:pt x="70" y="44"/>
                                </a:lnTo>
                                <a:lnTo>
                                  <a:pt x="68" y="49"/>
                                </a:lnTo>
                                <a:lnTo>
                                  <a:pt x="64" y="52"/>
                                </a:lnTo>
                                <a:lnTo>
                                  <a:pt x="60" y="55"/>
                                </a:lnTo>
                                <a:lnTo>
                                  <a:pt x="56" y="57"/>
                                </a:lnTo>
                                <a:lnTo>
                                  <a:pt x="50" y="58"/>
                                </a:lnTo>
                                <a:lnTo>
                                  <a:pt x="55" y="62"/>
                                </a:lnTo>
                                <a:lnTo>
                                  <a:pt x="60" y="67"/>
                                </a:lnTo>
                                <a:lnTo>
                                  <a:pt x="64" y="73"/>
                                </a:lnTo>
                                <a:lnTo>
                                  <a:pt x="70" y="84"/>
                                </a:lnTo>
                                <a:lnTo>
                                  <a:pt x="80" y="104"/>
                                </a:lnTo>
                                <a:lnTo>
                                  <a:pt x="59" y="104"/>
                                </a:lnTo>
                                <a:lnTo>
                                  <a:pt x="46" y="81"/>
                                </a:lnTo>
                                <a:lnTo>
                                  <a:pt x="36" y="66"/>
                                </a:lnTo>
                                <a:lnTo>
                                  <a:pt x="34" y="64"/>
                                </a:lnTo>
                                <a:lnTo>
                                  <a:pt x="31" y="62"/>
                                </a:lnTo>
                                <a:lnTo>
                                  <a:pt x="27" y="61"/>
                                </a:lnTo>
                                <a:lnTo>
                                  <a:pt x="22" y="61"/>
                                </a:lnTo>
                                <a:lnTo>
                                  <a:pt x="19" y="61"/>
                                </a:lnTo>
                                <a:lnTo>
                                  <a:pt x="19" y="104"/>
                                </a:lnTo>
                                <a:lnTo>
                                  <a:pt x="0" y="104"/>
                                </a:lnTo>
                                <a:close/>
                                <a:moveTo>
                                  <a:pt x="19" y="44"/>
                                </a:moveTo>
                                <a:lnTo>
                                  <a:pt x="32" y="44"/>
                                </a:lnTo>
                                <a:lnTo>
                                  <a:pt x="42" y="43"/>
                                </a:lnTo>
                                <a:lnTo>
                                  <a:pt x="47" y="42"/>
                                </a:lnTo>
                                <a:lnTo>
                                  <a:pt x="51" y="41"/>
                                </a:lnTo>
                                <a:lnTo>
                                  <a:pt x="53" y="38"/>
                                </a:lnTo>
                                <a:lnTo>
                                  <a:pt x="55" y="35"/>
                                </a:lnTo>
                                <a:lnTo>
                                  <a:pt x="55" y="31"/>
                                </a:lnTo>
                                <a:lnTo>
                                  <a:pt x="54" y="26"/>
                                </a:lnTo>
                                <a:lnTo>
                                  <a:pt x="53" y="22"/>
                                </a:lnTo>
                                <a:lnTo>
                                  <a:pt x="50" y="20"/>
                                </a:lnTo>
                                <a:lnTo>
                                  <a:pt x="45" y="18"/>
                                </a:lnTo>
                                <a:lnTo>
                                  <a:pt x="32" y="18"/>
                                </a:lnTo>
                                <a:lnTo>
                                  <a:pt x="19" y="18"/>
                                </a:lnTo>
                                <a:lnTo>
                                  <a:pt x="19" y="4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79" name="Freeform 148"/>
                        <wps:cNvSpPr>
                          <a:spLocks/>
                        </wps:cNvSpPr>
                        <wps:spPr bwMode="auto">
                          <a:xfrm>
                            <a:off x="6217" y="4024"/>
                            <a:ext cx="53" cy="76"/>
                          </a:xfrm>
                          <a:custGeom>
                            <a:avLst/>
                            <a:gdLst>
                              <a:gd name="T0" fmla="*/ 0 w 68"/>
                              <a:gd name="T1" fmla="*/ 104 h 104"/>
                              <a:gd name="T2" fmla="*/ 0 w 68"/>
                              <a:gd name="T3" fmla="*/ 0 h 104"/>
                              <a:gd name="T4" fmla="*/ 66 w 68"/>
                              <a:gd name="T5" fmla="*/ 0 h 104"/>
                              <a:gd name="T6" fmla="*/ 66 w 68"/>
                              <a:gd name="T7" fmla="*/ 18 h 104"/>
                              <a:gd name="T8" fmla="*/ 17 w 68"/>
                              <a:gd name="T9" fmla="*/ 18 h 104"/>
                              <a:gd name="T10" fmla="*/ 17 w 68"/>
                              <a:gd name="T11" fmla="*/ 40 h 104"/>
                              <a:gd name="T12" fmla="*/ 62 w 68"/>
                              <a:gd name="T13" fmla="*/ 40 h 104"/>
                              <a:gd name="T14" fmla="*/ 62 w 68"/>
                              <a:gd name="T15" fmla="*/ 58 h 104"/>
                              <a:gd name="T16" fmla="*/ 17 w 68"/>
                              <a:gd name="T17" fmla="*/ 58 h 104"/>
                              <a:gd name="T18" fmla="*/ 17 w 68"/>
                              <a:gd name="T19" fmla="*/ 87 h 104"/>
                              <a:gd name="T20" fmla="*/ 68 w 68"/>
                              <a:gd name="T21" fmla="*/ 87 h 104"/>
                              <a:gd name="T22" fmla="*/ 68 w 68"/>
                              <a:gd name="T23" fmla="*/ 104 h 104"/>
                              <a:gd name="T24" fmla="*/ 0 w 68"/>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104">
                                <a:moveTo>
                                  <a:pt x="0" y="104"/>
                                </a:moveTo>
                                <a:lnTo>
                                  <a:pt x="0" y="0"/>
                                </a:lnTo>
                                <a:lnTo>
                                  <a:pt x="66" y="0"/>
                                </a:lnTo>
                                <a:lnTo>
                                  <a:pt x="66" y="18"/>
                                </a:lnTo>
                                <a:lnTo>
                                  <a:pt x="17" y="18"/>
                                </a:lnTo>
                                <a:lnTo>
                                  <a:pt x="17" y="40"/>
                                </a:lnTo>
                                <a:lnTo>
                                  <a:pt x="62" y="40"/>
                                </a:lnTo>
                                <a:lnTo>
                                  <a:pt x="62" y="58"/>
                                </a:lnTo>
                                <a:lnTo>
                                  <a:pt x="17" y="58"/>
                                </a:lnTo>
                                <a:lnTo>
                                  <a:pt x="17" y="87"/>
                                </a:lnTo>
                                <a:lnTo>
                                  <a:pt x="68" y="87"/>
                                </a:lnTo>
                                <a:lnTo>
                                  <a:pt x="68"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0" name="Freeform 149"/>
                        <wps:cNvSpPr>
                          <a:spLocks/>
                        </wps:cNvSpPr>
                        <wps:spPr bwMode="auto">
                          <a:xfrm>
                            <a:off x="6304" y="4024"/>
                            <a:ext cx="45" cy="76"/>
                          </a:xfrm>
                          <a:custGeom>
                            <a:avLst/>
                            <a:gdLst>
                              <a:gd name="T0" fmla="*/ 0 w 61"/>
                              <a:gd name="T1" fmla="*/ 104 h 104"/>
                              <a:gd name="T2" fmla="*/ 0 w 61"/>
                              <a:gd name="T3" fmla="*/ 0 h 104"/>
                              <a:gd name="T4" fmla="*/ 61 w 61"/>
                              <a:gd name="T5" fmla="*/ 0 h 104"/>
                              <a:gd name="T6" fmla="*/ 61 w 61"/>
                              <a:gd name="T7" fmla="*/ 18 h 104"/>
                              <a:gd name="T8" fmla="*/ 17 w 61"/>
                              <a:gd name="T9" fmla="*/ 18 h 104"/>
                              <a:gd name="T10" fmla="*/ 17 w 61"/>
                              <a:gd name="T11" fmla="*/ 42 h 104"/>
                              <a:gd name="T12" fmla="*/ 56 w 61"/>
                              <a:gd name="T13" fmla="*/ 42 h 104"/>
                              <a:gd name="T14" fmla="*/ 56 w 61"/>
                              <a:gd name="T15" fmla="*/ 60 h 104"/>
                              <a:gd name="T16" fmla="*/ 17 w 61"/>
                              <a:gd name="T17" fmla="*/ 60 h 104"/>
                              <a:gd name="T18" fmla="*/ 17 w 61"/>
                              <a:gd name="T19" fmla="*/ 104 h 104"/>
                              <a:gd name="T20" fmla="*/ 0 w 61"/>
                              <a:gd name="T21"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61" h="104">
                                <a:moveTo>
                                  <a:pt x="0" y="104"/>
                                </a:moveTo>
                                <a:lnTo>
                                  <a:pt x="0" y="0"/>
                                </a:lnTo>
                                <a:lnTo>
                                  <a:pt x="61" y="0"/>
                                </a:lnTo>
                                <a:lnTo>
                                  <a:pt x="61" y="18"/>
                                </a:lnTo>
                                <a:lnTo>
                                  <a:pt x="17" y="18"/>
                                </a:lnTo>
                                <a:lnTo>
                                  <a:pt x="17" y="42"/>
                                </a:lnTo>
                                <a:lnTo>
                                  <a:pt x="56" y="42"/>
                                </a:lnTo>
                                <a:lnTo>
                                  <a:pt x="56" y="60"/>
                                </a:lnTo>
                                <a:lnTo>
                                  <a:pt x="17" y="60"/>
                                </a:lnTo>
                                <a:lnTo>
                                  <a:pt x="17"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1" name="Freeform 150"/>
                        <wps:cNvSpPr>
                          <a:spLocks/>
                        </wps:cNvSpPr>
                        <wps:spPr bwMode="auto">
                          <a:xfrm>
                            <a:off x="6361" y="4024"/>
                            <a:ext cx="43" cy="76"/>
                          </a:xfrm>
                          <a:custGeom>
                            <a:avLst/>
                            <a:gdLst>
                              <a:gd name="T0" fmla="*/ 0 w 64"/>
                              <a:gd name="T1" fmla="*/ 103 h 103"/>
                              <a:gd name="T2" fmla="*/ 0 w 64"/>
                              <a:gd name="T3" fmla="*/ 0 h 103"/>
                              <a:gd name="T4" fmla="*/ 19 w 64"/>
                              <a:gd name="T5" fmla="*/ 0 h 103"/>
                              <a:gd name="T6" fmla="*/ 19 w 64"/>
                              <a:gd name="T7" fmla="*/ 86 h 103"/>
                              <a:gd name="T8" fmla="*/ 64 w 64"/>
                              <a:gd name="T9" fmla="*/ 86 h 103"/>
                              <a:gd name="T10" fmla="*/ 64 w 64"/>
                              <a:gd name="T11" fmla="*/ 103 h 103"/>
                              <a:gd name="T12" fmla="*/ 0 w 64"/>
                              <a:gd name="T13" fmla="*/ 103 h 103"/>
                            </a:gdLst>
                            <a:ahLst/>
                            <a:cxnLst>
                              <a:cxn ang="0">
                                <a:pos x="T0" y="T1"/>
                              </a:cxn>
                              <a:cxn ang="0">
                                <a:pos x="T2" y="T3"/>
                              </a:cxn>
                              <a:cxn ang="0">
                                <a:pos x="T4" y="T5"/>
                              </a:cxn>
                              <a:cxn ang="0">
                                <a:pos x="T6" y="T7"/>
                              </a:cxn>
                              <a:cxn ang="0">
                                <a:pos x="T8" y="T9"/>
                              </a:cxn>
                              <a:cxn ang="0">
                                <a:pos x="T10" y="T11"/>
                              </a:cxn>
                              <a:cxn ang="0">
                                <a:pos x="T12" y="T13"/>
                              </a:cxn>
                            </a:cxnLst>
                            <a:rect l="0" t="0" r="r" b="b"/>
                            <a:pathLst>
                              <a:path w="64" h="103">
                                <a:moveTo>
                                  <a:pt x="0" y="103"/>
                                </a:moveTo>
                                <a:lnTo>
                                  <a:pt x="0" y="0"/>
                                </a:lnTo>
                                <a:lnTo>
                                  <a:pt x="19" y="0"/>
                                </a:lnTo>
                                <a:lnTo>
                                  <a:pt x="19" y="86"/>
                                </a:lnTo>
                                <a:lnTo>
                                  <a:pt x="64" y="86"/>
                                </a:lnTo>
                                <a:lnTo>
                                  <a:pt x="64" y="103"/>
                                </a:lnTo>
                                <a:lnTo>
                                  <a:pt x="0"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2" name="Freeform 151"/>
                        <wps:cNvSpPr>
                          <a:spLocks noEditPoints="1"/>
                        </wps:cNvSpPr>
                        <wps:spPr bwMode="auto">
                          <a:xfrm>
                            <a:off x="6411" y="4024"/>
                            <a:ext cx="66" cy="76"/>
                          </a:xfrm>
                          <a:custGeom>
                            <a:avLst/>
                            <a:gdLst>
                              <a:gd name="T0" fmla="*/ 91 w 91"/>
                              <a:gd name="T1" fmla="*/ 104 h 104"/>
                              <a:gd name="T2" fmla="*/ 70 w 91"/>
                              <a:gd name="T3" fmla="*/ 104 h 104"/>
                              <a:gd name="T4" fmla="*/ 63 w 91"/>
                              <a:gd name="T5" fmla="*/ 80 h 104"/>
                              <a:gd name="T6" fmla="*/ 27 w 91"/>
                              <a:gd name="T7" fmla="*/ 80 h 104"/>
                              <a:gd name="T8" fmla="*/ 20 w 91"/>
                              <a:gd name="T9" fmla="*/ 104 h 104"/>
                              <a:gd name="T10" fmla="*/ 0 w 91"/>
                              <a:gd name="T11" fmla="*/ 104 h 104"/>
                              <a:gd name="T12" fmla="*/ 35 w 91"/>
                              <a:gd name="T13" fmla="*/ 0 h 104"/>
                              <a:gd name="T14" fmla="*/ 55 w 91"/>
                              <a:gd name="T15" fmla="*/ 0 h 104"/>
                              <a:gd name="T16" fmla="*/ 91 w 91"/>
                              <a:gd name="T17" fmla="*/ 104 h 104"/>
                              <a:gd name="T18" fmla="*/ 57 w 91"/>
                              <a:gd name="T19" fmla="*/ 63 h 104"/>
                              <a:gd name="T20" fmla="*/ 44 w 91"/>
                              <a:gd name="T21" fmla="*/ 25 h 104"/>
                              <a:gd name="T22" fmla="*/ 32 w 91"/>
                              <a:gd name="T23" fmla="*/ 63 h 104"/>
                              <a:gd name="T24" fmla="*/ 57 w 91"/>
                              <a:gd name="T25" fmla="*/ 6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1" h="104">
                                <a:moveTo>
                                  <a:pt x="91" y="104"/>
                                </a:moveTo>
                                <a:lnTo>
                                  <a:pt x="70" y="104"/>
                                </a:lnTo>
                                <a:lnTo>
                                  <a:pt x="63" y="80"/>
                                </a:lnTo>
                                <a:lnTo>
                                  <a:pt x="27" y="80"/>
                                </a:lnTo>
                                <a:lnTo>
                                  <a:pt x="20" y="104"/>
                                </a:lnTo>
                                <a:lnTo>
                                  <a:pt x="0" y="104"/>
                                </a:lnTo>
                                <a:lnTo>
                                  <a:pt x="35" y="0"/>
                                </a:lnTo>
                                <a:lnTo>
                                  <a:pt x="55" y="0"/>
                                </a:lnTo>
                                <a:lnTo>
                                  <a:pt x="91" y="104"/>
                                </a:lnTo>
                                <a:close/>
                                <a:moveTo>
                                  <a:pt x="57" y="63"/>
                                </a:moveTo>
                                <a:lnTo>
                                  <a:pt x="44" y="25"/>
                                </a:lnTo>
                                <a:lnTo>
                                  <a:pt x="32" y="63"/>
                                </a:lnTo>
                                <a:lnTo>
                                  <a:pt x="57"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3" name="Freeform 152"/>
                        <wps:cNvSpPr>
                          <a:spLocks/>
                        </wps:cNvSpPr>
                        <wps:spPr bwMode="auto">
                          <a:xfrm>
                            <a:off x="6482" y="4024"/>
                            <a:ext cx="65" cy="76"/>
                          </a:xfrm>
                          <a:custGeom>
                            <a:avLst/>
                            <a:gdLst>
                              <a:gd name="T0" fmla="*/ 0 w 86"/>
                              <a:gd name="T1" fmla="*/ 104 h 104"/>
                              <a:gd name="T2" fmla="*/ 0 w 86"/>
                              <a:gd name="T3" fmla="*/ 0 h 104"/>
                              <a:gd name="T4" fmla="*/ 27 w 86"/>
                              <a:gd name="T5" fmla="*/ 0 h 104"/>
                              <a:gd name="T6" fmla="*/ 43 w 86"/>
                              <a:gd name="T7" fmla="*/ 71 h 104"/>
                              <a:gd name="T8" fmla="*/ 58 w 86"/>
                              <a:gd name="T9" fmla="*/ 0 h 104"/>
                              <a:gd name="T10" fmla="*/ 86 w 86"/>
                              <a:gd name="T11" fmla="*/ 0 h 104"/>
                              <a:gd name="T12" fmla="*/ 86 w 86"/>
                              <a:gd name="T13" fmla="*/ 104 h 104"/>
                              <a:gd name="T14" fmla="*/ 69 w 86"/>
                              <a:gd name="T15" fmla="*/ 104 h 104"/>
                              <a:gd name="T16" fmla="*/ 69 w 86"/>
                              <a:gd name="T17" fmla="*/ 23 h 104"/>
                              <a:gd name="T18" fmla="*/ 51 w 86"/>
                              <a:gd name="T19" fmla="*/ 104 h 104"/>
                              <a:gd name="T20" fmla="*/ 34 w 86"/>
                              <a:gd name="T21" fmla="*/ 104 h 104"/>
                              <a:gd name="T22" fmla="*/ 16 w 86"/>
                              <a:gd name="T23" fmla="*/ 23 h 104"/>
                              <a:gd name="T24" fmla="*/ 16 w 86"/>
                              <a:gd name="T25" fmla="*/ 104 h 104"/>
                              <a:gd name="T26" fmla="*/ 0 w 86"/>
                              <a:gd name="T27"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6" h="104">
                                <a:moveTo>
                                  <a:pt x="0" y="104"/>
                                </a:moveTo>
                                <a:lnTo>
                                  <a:pt x="0" y="0"/>
                                </a:lnTo>
                                <a:lnTo>
                                  <a:pt x="27" y="0"/>
                                </a:lnTo>
                                <a:lnTo>
                                  <a:pt x="43" y="71"/>
                                </a:lnTo>
                                <a:lnTo>
                                  <a:pt x="58" y="0"/>
                                </a:lnTo>
                                <a:lnTo>
                                  <a:pt x="86" y="0"/>
                                </a:lnTo>
                                <a:lnTo>
                                  <a:pt x="86" y="104"/>
                                </a:lnTo>
                                <a:lnTo>
                                  <a:pt x="69" y="104"/>
                                </a:lnTo>
                                <a:lnTo>
                                  <a:pt x="69" y="23"/>
                                </a:lnTo>
                                <a:lnTo>
                                  <a:pt x="51" y="104"/>
                                </a:lnTo>
                                <a:lnTo>
                                  <a:pt x="34" y="104"/>
                                </a:lnTo>
                                <a:lnTo>
                                  <a:pt x="16" y="23"/>
                                </a:lnTo>
                                <a:lnTo>
                                  <a:pt x="16"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4" name="Freeform 153"/>
                        <wps:cNvSpPr>
                          <a:spLocks/>
                        </wps:cNvSpPr>
                        <wps:spPr bwMode="auto">
                          <a:xfrm>
                            <a:off x="6561" y="4024"/>
                            <a:ext cx="62" cy="76"/>
                          </a:xfrm>
                          <a:custGeom>
                            <a:avLst/>
                            <a:gdLst>
                              <a:gd name="T0" fmla="*/ 0 w 86"/>
                              <a:gd name="T1" fmla="*/ 104 h 104"/>
                              <a:gd name="T2" fmla="*/ 0 w 86"/>
                              <a:gd name="T3" fmla="*/ 0 h 104"/>
                              <a:gd name="T4" fmla="*/ 26 w 86"/>
                              <a:gd name="T5" fmla="*/ 0 h 104"/>
                              <a:gd name="T6" fmla="*/ 43 w 86"/>
                              <a:gd name="T7" fmla="*/ 71 h 104"/>
                              <a:gd name="T8" fmla="*/ 58 w 86"/>
                              <a:gd name="T9" fmla="*/ 0 h 104"/>
                              <a:gd name="T10" fmla="*/ 86 w 86"/>
                              <a:gd name="T11" fmla="*/ 0 h 104"/>
                              <a:gd name="T12" fmla="*/ 86 w 86"/>
                              <a:gd name="T13" fmla="*/ 104 h 104"/>
                              <a:gd name="T14" fmla="*/ 70 w 86"/>
                              <a:gd name="T15" fmla="*/ 104 h 104"/>
                              <a:gd name="T16" fmla="*/ 70 w 86"/>
                              <a:gd name="T17" fmla="*/ 23 h 104"/>
                              <a:gd name="T18" fmla="*/ 51 w 86"/>
                              <a:gd name="T19" fmla="*/ 104 h 104"/>
                              <a:gd name="T20" fmla="*/ 34 w 86"/>
                              <a:gd name="T21" fmla="*/ 104 h 104"/>
                              <a:gd name="T22" fmla="*/ 16 w 86"/>
                              <a:gd name="T23" fmla="*/ 23 h 104"/>
                              <a:gd name="T24" fmla="*/ 16 w 86"/>
                              <a:gd name="T25" fmla="*/ 104 h 104"/>
                              <a:gd name="T26" fmla="*/ 0 w 86"/>
                              <a:gd name="T27"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6" h="104">
                                <a:moveTo>
                                  <a:pt x="0" y="104"/>
                                </a:moveTo>
                                <a:lnTo>
                                  <a:pt x="0" y="0"/>
                                </a:lnTo>
                                <a:lnTo>
                                  <a:pt x="26" y="0"/>
                                </a:lnTo>
                                <a:lnTo>
                                  <a:pt x="43" y="71"/>
                                </a:lnTo>
                                <a:lnTo>
                                  <a:pt x="58" y="0"/>
                                </a:lnTo>
                                <a:lnTo>
                                  <a:pt x="86" y="0"/>
                                </a:lnTo>
                                <a:lnTo>
                                  <a:pt x="86" y="104"/>
                                </a:lnTo>
                                <a:lnTo>
                                  <a:pt x="70" y="104"/>
                                </a:lnTo>
                                <a:lnTo>
                                  <a:pt x="70" y="23"/>
                                </a:lnTo>
                                <a:lnTo>
                                  <a:pt x="51" y="104"/>
                                </a:lnTo>
                                <a:lnTo>
                                  <a:pt x="34" y="104"/>
                                </a:lnTo>
                                <a:lnTo>
                                  <a:pt x="16" y="23"/>
                                </a:lnTo>
                                <a:lnTo>
                                  <a:pt x="16"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5" name="Freeform 154"/>
                        <wps:cNvSpPr>
                          <a:spLocks noEditPoints="1"/>
                        </wps:cNvSpPr>
                        <wps:spPr bwMode="auto">
                          <a:xfrm>
                            <a:off x="6631" y="4024"/>
                            <a:ext cx="66" cy="76"/>
                          </a:xfrm>
                          <a:custGeom>
                            <a:avLst/>
                            <a:gdLst>
                              <a:gd name="T0" fmla="*/ 91 w 91"/>
                              <a:gd name="T1" fmla="*/ 104 h 104"/>
                              <a:gd name="T2" fmla="*/ 71 w 91"/>
                              <a:gd name="T3" fmla="*/ 104 h 104"/>
                              <a:gd name="T4" fmla="*/ 63 w 91"/>
                              <a:gd name="T5" fmla="*/ 80 h 104"/>
                              <a:gd name="T6" fmla="*/ 27 w 91"/>
                              <a:gd name="T7" fmla="*/ 80 h 104"/>
                              <a:gd name="T8" fmla="*/ 20 w 91"/>
                              <a:gd name="T9" fmla="*/ 104 h 104"/>
                              <a:gd name="T10" fmla="*/ 0 w 91"/>
                              <a:gd name="T11" fmla="*/ 104 h 104"/>
                              <a:gd name="T12" fmla="*/ 35 w 91"/>
                              <a:gd name="T13" fmla="*/ 0 h 104"/>
                              <a:gd name="T14" fmla="*/ 55 w 91"/>
                              <a:gd name="T15" fmla="*/ 0 h 104"/>
                              <a:gd name="T16" fmla="*/ 91 w 91"/>
                              <a:gd name="T17" fmla="*/ 104 h 104"/>
                              <a:gd name="T18" fmla="*/ 57 w 91"/>
                              <a:gd name="T19" fmla="*/ 63 h 104"/>
                              <a:gd name="T20" fmla="*/ 45 w 91"/>
                              <a:gd name="T21" fmla="*/ 25 h 104"/>
                              <a:gd name="T22" fmla="*/ 33 w 91"/>
                              <a:gd name="T23" fmla="*/ 63 h 104"/>
                              <a:gd name="T24" fmla="*/ 57 w 91"/>
                              <a:gd name="T25" fmla="*/ 6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1" h="104">
                                <a:moveTo>
                                  <a:pt x="91" y="104"/>
                                </a:moveTo>
                                <a:lnTo>
                                  <a:pt x="71" y="104"/>
                                </a:lnTo>
                                <a:lnTo>
                                  <a:pt x="63" y="80"/>
                                </a:lnTo>
                                <a:lnTo>
                                  <a:pt x="27" y="80"/>
                                </a:lnTo>
                                <a:lnTo>
                                  <a:pt x="20" y="104"/>
                                </a:lnTo>
                                <a:lnTo>
                                  <a:pt x="0" y="104"/>
                                </a:lnTo>
                                <a:lnTo>
                                  <a:pt x="35" y="0"/>
                                </a:lnTo>
                                <a:lnTo>
                                  <a:pt x="55" y="0"/>
                                </a:lnTo>
                                <a:lnTo>
                                  <a:pt x="91" y="104"/>
                                </a:lnTo>
                                <a:close/>
                                <a:moveTo>
                                  <a:pt x="57" y="63"/>
                                </a:moveTo>
                                <a:lnTo>
                                  <a:pt x="45" y="25"/>
                                </a:lnTo>
                                <a:lnTo>
                                  <a:pt x="33" y="63"/>
                                </a:lnTo>
                                <a:lnTo>
                                  <a:pt x="57" y="6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6" name="Freeform 155"/>
                        <wps:cNvSpPr>
                          <a:spLocks/>
                        </wps:cNvSpPr>
                        <wps:spPr bwMode="auto">
                          <a:xfrm>
                            <a:off x="6702" y="4024"/>
                            <a:ext cx="67" cy="76"/>
                          </a:xfrm>
                          <a:custGeom>
                            <a:avLst/>
                            <a:gdLst>
                              <a:gd name="T0" fmla="*/ 0 w 87"/>
                              <a:gd name="T1" fmla="*/ 104 h 104"/>
                              <a:gd name="T2" fmla="*/ 0 w 87"/>
                              <a:gd name="T3" fmla="*/ 0 h 104"/>
                              <a:gd name="T4" fmla="*/ 27 w 87"/>
                              <a:gd name="T5" fmla="*/ 0 h 104"/>
                              <a:gd name="T6" fmla="*/ 43 w 87"/>
                              <a:gd name="T7" fmla="*/ 71 h 104"/>
                              <a:gd name="T8" fmla="*/ 60 w 87"/>
                              <a:gd name="T9" fmla="*/ 0 h 104"/>
                              <a:gd name="T10" fmla="*/ 87 w 87"/>
                              <a:gd name="T11" fmla="*/ 0 h 104"/>
                              <a:gd name="T12" fmla="*/ 87 w 87"/>
                              <a:gd name="T13" fmla="*/ 104 h 104"/>
                              <a:gd name="T14" fmla="*/ 70 w 87"/>
                              <a:gd name="T15" fmla="*/ 104 h 104"/>
                              <a:gd name="T16" fmla="*/ 70 w 87"/>
                              <a:gd name="T17" fmla="*/ 23 h 104"/>
                              <a:gd name="T18" fmla="*/ 52 w 87"/>
                              <a:gd name="T19" fmla="*/ 104 h 104"/>
                              <a:gd name="T20" fmla="*/ 34 w 87"/>
                              <a:gd name="T21" fmla="*/ 104 h 104"/>
                              <a:gd name="T22" fmla="*/ 17 w 87"/>
                              <a:gd name="T23" fmla="*/ 23 h 104"/>
                              <a:gd name="T24" fmla="*/ 17 w 87"/>
                              <a:gd name="T25" fmla="*/ 104 h 104"/>
                              <a:gd name="T26" fmla="*/ 0 w 87"/>
                              <a:gd name="T27"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7" h="104">
                                <a:moveTo>
                                  <a:pt x="0" y="104"/>
                                </a:moveTo>
                                <a:lnTo>
                                  <a:pt x="0" y="0"/>
                                </a:lnTo>
                                <a:lnTo>
                                  <a:pt x="27" y="0"/>
                                </a:lnTo>
                                <a:lnTo>
                                  <a:pt x="43" y="71"/>
                                </a:lnTo>
                                <a:lnTo>
                                  <a:pt x="60" y="0"/>
                                </a:lnTo>
                                <a:lnTo>
                                  <a:pt x="87" y="0"/>
                                </a:lnTo>
                                <a:lnTo>
                                  <a:pt x="87" y="104"/>
                                </a:lnTo>
                                <a:lnTo>
                                  <a:pt x="70" y="104"/>
                                </a:lnTo>
                                <a:lnTo>
                                  <a:pt x="70" y="23"/>
                                </a:lnTo>
                                <a:lnTo>
                                  <a:pt x="52" y="104"/>
                                </a:lnTo>
                                <a:lnTo>
                                  <a:pt x="34" y="104"/>
                                </a:lnTo>
                                <a:lnTo>
                                  <a:pt x="17" y="23"/>
                                </a:lnTo>
                                <a:lnTo>
                                  <a:pt x="17" y="104"/>
                                </a:lnTo>
                                <a:lnTo>
                                  <a:pt x="0" y="10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7" name="Freeform 156"/>
                        <wps:cNvSpPr>
                          <a:spLocks/>
                        </wps:cNvSpPr>
                        <wps:spPr bwMode="auto">
                          <a:xfrm>
                            <a:off x="6133" y="4131"/>
                            <a:ext cx="62" cy="75"/>
                          </a:xfrm>
                          <a:custGeom>
                            <a:avLst/>
                            <a:gdLst>
                              <a:gd name="T0" fmla="*/ 32 w 84"/>
                              <a:gd name="T1" fmla="*/ 103 h 103"/>
                              <a:gd name="T2" fmla="*/ 0 w 84"/>
                              <a:gd name="T3" fmla="*/ 0 h 103"/>
                              <a:gd name="T4" fmla="*/ 20 w 84"/>
                              <a:gd name="T5" fmla="*/ 0 h 103"/>
                              <a:gd name="T6" fmla="*/ 43 w 84"/>
                              <a:gd name="T7" fmla="*/ 76 h 103"/>
                              <a:gd name="T8" fmla="*/ 65 w 84"/>
                              <a:gd name="T9" fmla="*/ 0 h 103"/>
                              <a:gd name="T10" fmla="*/ 84 w 84"/>
                              <a:gd name="T11" fmla="*/ 0 h 103"/>
                              <a:gd name="T12" fmla="*/ 52 w 84"/>
                              <a:gd name="T13" fmla="*/ 103 h 103"/>
                              <a:gd name="T14" fmla="*/ 32 w 84"/>
                              <a:gd name="T15" fmla="*/ 103 h 10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4" h="103">
                                <a:moveTo>
                                  <a:pt x="32" y="103"/>
                                </a:moveTo>
                                <a:lnTo>
                                  <a:pt x="0" y="0"/>
                                </a:lnTo>
                                <a:lnTo>
                                  <a:pt x="20" y="0"/>
                                </a:lnTo>
                                <a:lnTo>
                                  <a:pt x="43" y="76"/>
                                </a:lnTo>
                                <a:lnTo>
                                  <a:pt x="65" y="0"/>
                                </a:lnTo>
                                <a:lnTo>
                                  <a:pt x="84" y="0"/>
                                </a:lnTo>
                                <a:lnTo>
                                  <a:pt x="52" y="103"/>
                                </a:lnTo>
                                <a:lnTo>
                                  <a:pt x="32"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8" name="Freeform 157"/>
                        <wps:cNvSpPr>
                          <a:spLocks/>
                        </wps:cNvSpPr>
                        <wps:spPr bwMode="auto">
                          <a:xfrm>
                            <a:off x="6201" y="4131"/>
                            <a:ext cx="51" cy="75"/>
                          </a:xfrm>
                          <a:custGeom>
                            <a:avLst/>
                            <a:gdLst>
                              <a:gd name="T0" fmla="*/ 0 w 68"/>
                              <a:gd name="T1" fmla="*/ 103 h 103"/>
                              <a:gd name="T2" fmla="*/ 0 w 68"/>
                              <a:gd name="T3" fmla="*/ 0 h 103"/>
                              <a:gd name="T4" fmla="*/ 67 w 68"/>
                              <a:gd name="T5" fmla="*/ 0 h 103"/>
                              <a:gd name="T6" fmla="*/ 67 w 68"/>
                              <a:gd name="T7" fmla="*/ 18 h 103"/>
                              <a:gd name="T8" fmla="*/ 19 w 68"/>
                              <a:gd name="T9" fmla="*/ 18 h 103"/>
                              <a:gd name="T10" fmla="*/ 19 w 68"/>
                              <a:gd name="T11" fmla="*/ 40 h 103"/>
                              <a:gd name="T12" fmla="*/ 64 w 68"/>
                              <a:gd name="T13" fmla="*/ 40 h 103"/>
                              <a:gd name="T14" fmla="*/ 64 w 68"/>
                              <a:gd name="T15" fmla="*/ 58 h 103"/>
                              <a:gd name="T16" fmla="*/ 19 w 68"/>
                              <a:gd name="T17" fmla="*/ 58 h 103"/>
                              <a:gd name="T18" fmla="*/ 19 w 68"/>
                              <a:gd name="T19" fmla="*/ 86 h 103"/>
                              <a:gd name="T20" fmla="*/ 68 w 68"/>
                              <a:gd name="T21" fmla="*/ 86 h 103"/>
                              <a:gd name="T22" fmla="*/ 68 w 68"/>
                              <a:gd name="T23" fmla="*/ 103 h 103"/>
                              <a:gd name="T24" fmla="*/ 0 w 68"/>
                              <a:gd name="T25"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103">
                                <a:moveTo>
                                  <a:pt x="0" y="103"/>
                                </a:moveTo>
                                <a:lnTo>
                                  <a:pt x="0" y="0"/>
                                </a:lnTo>
                                <a:lnTo>
                                  <a:pt x="67" y="0"/>
                                </a:lnTo>
                                <a:lnTo>
                                  <a:pt x="67" y="18"/>
                                </a:lnTo>
                                <a:lnTo>
                                  <a:pt x="19" y="18"/>
                                </a:lnTo>
                                <a:lnTo>
                                  <a:pt x="19" y="40"/>
                                </a:lnTo>
                                <a:lnTo>
                                  <a:pt x="64" y="40"/>
                                </a:lnTo>
                                <a:lnTo>
                                  <a:pt x="64" y="58"/>
                                </a:lnTo>
                                <a:lnTo>
                                  <a:pt x="19" y="58"/>
                                </a:lnTo>
                                <a:lnTo>
                                  <a:pt x="19" y="86"/>
                                </a:lnTo>
                                <a:lnTo>
                                  <a:pt x="68" y="86"/>
                                </a:lnTo>
                                <a:lnTo>
                                  <a:pt x="68" y="103"/>
                                </a:lnTo>
                                <a:lnTo>
                                  <a:pt x="0"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89" name="Freeform 158"/>
                        <wps:cNvSpPr>
                          <a:spLocks noEditPoints="1"/>
                        </wps:cNvSpPr>
                        <wps:spPr bwMode="auto">
                          <a:xfrm>
                            <a:off x="6260" y="4131"/>
                            <a:ext cx="62" cy="75"/>
                          </a:xfrm>
                          <a:custGeom>
                            <a:avLst/>
                            <a:gdLst>
                              <a:gd name="T0" fmla="*/ 0 w 82"/>
                              <a:gd name="T1" fmla="*/ 103 h 103"/>
                              <a:gd name="T2" fmla="*/ 0 w 82"/>
                              <a:gd name="T3" fmla="*/ 0 h 103"/>
                              <a:gd name="T4" fmla="*/ 38 w 82"/>
                              <a:gd name="T5" fmla="*/ 0 h 103"/>
                              <a:gd name="T6" fmla="*/ 51 w 82"/>
                              <a:gd name="T7" fmla="*/ 0 h 103"/>
                              <a:gd name="T8" fmla="*/ 60 w 82"/>
                              <a:gd name="T9" fmla="*/ 2 h 103"/>
                              <a:gd name="T10" fmla="*/ 65 w 82"/>
                              <a:gd name="T11" fmla="*/ 6 h 103"/>
                              <a:gd name="T12" fmla="*/ 70 w 82"/>
                              <a:gd name="T13" fmla="*/ 13 h 103"/>
                              <a:gd name="T14" fmla="*/ 73 w 82"/>
                              <a:gd name="T15" fmla="*/ 20 h 103"/>
                              <a:gd name="T16" fmla="*/ 74 w 82"/>
                              <a:gd name="T17" fmla="*/ 29 h 103"/>
                              <a:gd name="T18" fmla="*/ 73 w 82"/>
                              <a:gd name="T19" fmla="*/ 34 h 103"/>
                              <a:gd name="T20" fmla="*/ 72 w 82"/>
                              <a:gd name="T21" fmla="*/ 39 h 103"/>
                              <a:gd name="T22" fmla="*/ 70 w 82"/>
                              <a:gd name="T23" fmla="*/ 44 h 103"/>
                              <a:gd name="T24" fmla="*/ 68 w 82"/>
                              <a:gd name="T25" fmla="*/ 49 h 103"/>
                              <a:gd name="T26" fmla="*/ 65 w 82"/>
                              <a:gd name="T27" fmla="*/ 52 h 103"/>
                              <a:gd name="T28" fmla="*/ 61 w 82"/>
                              <a:gd name="T29" fmla="*/ 54 h 103"/>
                              <a:gd name="T30" fmla="*/ 56 w 82"/>
                              <a:gd name="T31" fmla="*/ 56 h 103"/>
                              <a:gd name="T32" fmla="*/ 51 w 82"/>
                              <a:gd name="T33" fmla="*/ 58 h 103"/>
                              <a:gd name="T34" fmla="*/ 56 w 82"/>
                              <a:gd name="T35" fmla="*/ 62 h 103"/>
                              <a:gd name="T36" fmla="*/ 60 w 82"/>
                              <a:gd name="T37" fmla="*/ 66 h 103"/>
                              <a:gd name="T38" fmla="*/ 64 w 82"/>
                              <a:gd name="T39" fmla="*/ 73 h 103"/>
                              <a:gd name="T40" fmla="*/ 70 w 82"/>
                              <a:gd name="T41" fmla="*/ 84 h 103"/>
                              <a:gd name="T42" fmla="*/ 82 w 82"/>
                              <a:gd name="T43" fmla="*/ 103 h 103"/>
                              <a:gd name="T44" fmla="*/ 60 w 82"/>
                              <a:gd name="T45" fmla="*/ 103 h 103"/>
                              <a:gd name="T46" fmla="*/ 47 w 82"/>
                              <a:gd name="T47" fmla="*/ 81 h 103"/>
                              <a:gd name="T48" fmla="*/ 37 w 82"/>
                              <a:gd name="T49" fmla="*/ 65 h 103"/>
                              <a:gd name="T50" fmla="*/ 34 w 82"/>
                              <a:gd name="T51" fmla="*/ 63 h 103"/>
                              <a:gd name="T52" fmla="*/ 31 w 82"/>
                              <a:gd name="T53" fmla="*/ 61 h 103"/>
                              <a:gd name="T54" fmla="*/ 28 w 82"/>
                              <a:gd name="T55" fmla="*/ 60 h 103"/>
                              <a:gd name="T56" fmla="*/ 23 w 82"/>
                              <a:gd name="T57" fmla="*/ 60 h 103"/>
                              <a:gd name="T58" fmla="*/ 19 w 82"/>
                              <a:gd name="T59" fmla="*/ 60 h 103"/>
                              <a:gd name="T60" fmla="*/ 19 w 82"/>
                              <a:gd name="T61" fmla="*/ 103 h 103"/>
                              <a:gd name="T62" fmla="*/ 0 w 82"/>
                              <a:gd name="T63" fmla="*/ 103 h 103"/>
                              <a:gd name="T64" fmla="*/ 19 w 82"/>
                              <a:gd name="T65" fmla="*/ 44 h 103"/>
                              <a:gd name="T66" fmla="*/ 32 w 82"/>
                              <a:gd name="T67" fmla="*/ 44 h 103"/>
                              <a:gd name="T68" fmla="*/ 43 w 82"/>
                              <a:gd name="T69" fmla="*/ 44 h 103"/>
                              <a:gd name="T70" fmla="*/ 49 w 82"/>
                              <a:gd name="T71" fmla="*/ 42 h 103"/>
                              <a:gd name="T72" fmla="*/ 52 w 82"/>
                              <a:gd name="T73" fmla="*/ 40 h 103"/>
                              <a:gd name="T74" fmla="*/ 54 w 82"/>
                              <a:gd name="T75" fmla="*/ 38 h 103"/>
                              <a:gd name="T76" fmla="*/ 55 w 82"/>
                              <a:gd name="T77" fmla="*/ 34 h 103"/>
                              <a:gd name="T78" fmla="*/ 56 w 82"/>
                              <a:gd name="T79" fmla="*/ 30 h 103"/>
                              <a:gd name="T80" fmla="*/ 55 w 82"/>
                              <a:gd name="T81" fmla="*/ 25 h 103"/>
                              <a:gd name="T82" fmla="*/ 53 w 82"/>
                              <a:gd name="T83" fmla="*/ 22 h 103"/>
                              <a:gd name="T84" fmla="*/ 50 w 82"/>
                              <a:gd name="T85" fmla="*/ 19 h 103"/>
                              <a:gd name="T86" fmla="*/ 47 w 82"/>
                              <a:gd name="T87" fmla="*/ 18 h 103"/>
                              <a:gd name="T88" fmla="*/ 33 w 82"/>
                              <a:gd name="T89" fmla="*/ 18 h 103"/>
                              <a:gd name="T90" fmla="*/ 19 w 82"/>
                              <a:gd name="T91" fmla="*/ 18 h 103"/>
                              <a:gd name="T92" fmla="*/ 19 w 82"/>
                              <a:gd name="T93" fmla="*/ 44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82" h="103">
                                <a:moveTo>
                                  <a:pt x="0" y="103"/>
                                </a:moveTo>
                                <a:lnTo>
                                  <a:pt x="0" y="0"/>
                                </a:lnTo>
                                <a:lnTo>
                                  <a:pt x="38" y="0"/>
                                </a:lnTo>
                                <a:lnTo>
                                  <a:pt x="51" y="0"/>
                                </a:lnTo>
                                <a:lnTo>
                                  <a:pt x="60" y="2"/>
                                </a:lnTo>
                                <a:lnTo>
                                  <a:pt x="65" y="6"/>
                                </a:lnTo>
                                <a:lnTo>
                                  <a:pt x="70" y="13"/>
                                </a:lnTo>
                                <a:lnTo>
                                  <a:pt x="73" y="20"/>
                                </a:lnTo>
                                <a:lnTo>
                                  <a:pt x="74" y="29"/>
                                </a:lnTo>
                                <a:lnTo>
                                  <a:pt x="73" y="34"/>
                                </a:lnTo>
                                <a:lnTo>
                                  <a:pt x="72" y="39"/>
                                </a:lnTo>
                                <a:lnTo>
                                  <a:pt x="70" y="44"/>
                                </a:lnTo>
                                <a:lnTo>
                                  <a:pt x="68" y="49"/>
                                </a:lnTo>
                                <a:lnTo>
                                  <a:pt x="65" y="52"/>
                                </a:lnTo>
                                <a:lnTo>
                                  <a:pt x="61" y="54"/>
                                </a:lnTo>
                                <a:lnTo>
                                  <a:pt x="56" y="56"/>
                                </a:lnTo>
                                <a:lnTo>
                                  <a:pt x="51" y="58"/>
                                </a:lnTo>
                                <a:lnTo>
                                  <a:pt x="56" y="62"/>
                                </a:lnTo>
                                <a:lnTo>
                                  <a:pt x="60" y="66"/>
                                </a:lnTo>
                                <a:lnTo>
                                  <a:pt x="64" y="73"/>
                                </a:lnTo>
                                <a:lnTo>
                                  <a:pt x="70" y="84"/>
                                </a:lnTo>
                                <a:lnTo>
                                  <a:pt x="82" y="103"/>
                                </a:lnTo>
                                <a:lnTo>
                                  <a:pt x="60" y="103"/>
                                </a:lnTo>
                                <a:lnTo>
                                  <a:pt x="47" y="81"/>
                                </a:lnTo>
                                <a:lnTo>
                                  <a:pt x="37" y="65"/>
                                </a:lnTo>
                                <a:lnTo>
                                  <a:pt x="34" y="63"/>
                                </a:lnTo>
                                <a:lnTo>
                                  <a:pt x="31" y="61"/>
                                </a:lnTo>
                                <a:lnTo>
                                  <a:pt x="28" y="60"/>
                                </a:lnTo>
                                <a:lnTo>
                                  <a:pt x="23" y="60"/>
                                </a:lnTo>
                                <a:lnTo>
                                  <a:pt x="19" y="60"/>
                                </a:lnTo>
                                <a:lnTo>
                                  <a:pt x="19" y="103"/>
                                </a:lnTo>
                                <a:lnTo>
                                  <a:pt x="0" y="103"/>
                                </a:lnTo>
                                <a:close/>
                                <a:moveTo>
                                  <a:pt x="19" y="44"/>
                                </a:moveTo>
                                <a:lnTo>
                                  <a:pt x="32" y="44"/>
                                </a:lnTo>
                                <a:lnTo>
                                  <a:pt x="43" y="44"/>
                                </a:lnTo>
                                <a:lnTo>
                                  <a:pt x="49" y="42"/>
                                </a:lnTo>
                                <a:lnTo>
                                  <a:pt x="52" y="40"/>
                                </a:lnTo>
                                <a:lnTo>
                                  <a:pt x="54" y="38"/>
                                </a:lnTo>
                                <a:lnTo>
                                  <a:pt x="55" y="34"/>
                                </a:lnTo>
                                <a:lnTo>
                                  <a:pt x="56" y="30"/>
                                </a:lnTo>
                                <a:lnTo>
                                  <a:pt x="55" y="25"/>
                                </a:lnTo>
                                <a:lnTo>
                                  <a:pt x="53" y="22"/>
                                </a:lnTo>
                                <a:lnTo>
                                  <a:pt x="50" y="19"/>
                                </a:lnTo>
                                <a:lnTo>
                                  <a:pt x="47" y="18"/>
                                </a:lnTo>
                                <a:lnTo>
                                  <a:pt x="33" y="18"/>
                                </a:lnTo>
                                <a:lnTo>
                                  <a:pt x="19" y="18"/>
                                </a:lnTo>
                                <a:lnTo>
                                  <a:pt x="19" y="44"/>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90" name="Rectangle 159"/>
                        <wps:cNvSpPr>
                          <a:spLocks noChangeArrowheads="1"/>
                        </wps:cNvSpPr>
                        <wps:spPr bwMode="auto">
                          <a:xfrm>
                            <a:off x="6327" y="4131"/>
                            <a:ext cx="12" cy="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291" name="Freeform 160"/>
                        <wps:cNvSpPr>
                          <a:spLocks/>
                        </wps:cNvSpPr>
                        <wps:spPr bwMode="auto">
                          <a:xfrm>
                            <a:off x="6349" y="4131"/>
                            <a:ext cx="54" cy="75"/>
                          </a:xfrm>
                          <a:custGeom>
                            <a:avLst/>
                            <a:gdLst>
                              <a:gd name="T0" fmla="*/ 25 w 71"/>
                              <a:gd name="T1" fmla="*/ 103 h 103"/>
                              <a:gd name="T2" fmla="*/ 25 w 71"/>
                              <a:gd name="T3" fmla="*/ 18 h 103"/>
                              <a:gd name="T4" fmla="*/ 0 w 71"/>
                              <a:gd name="T5" fmla="*/ 18 h 103"/>
                              <a:gd name="T6" fmla="*/ 0 w 71"/>
                              <a:gd name="T7" fmla="*/ 0 h 103"/>
                              <a:gd name="T8" fmla="*/ 71 w 71"/>
                              <a:gd name="T9" fmla="*/ 0 h 103"/>
                              <a:gd name="T10" fmla="*/ 71 w 71"/>
                              <a:gd name="T11" fmla="*/ 18 h 103"/>
                              <a:gd name="T12" fmla="*/ 44 w 71"/>
                              <a:gd name="T13" fmla="*/ 18 h 103"/>
                              <a:gd name="T14" fmla="*/ 44 w 71"/>
                              <a:gd name="T15" fmla="*/ 103 h 103"/>
                              <a:gd name="T16" fmla="*/ 25 w 71"/>
                              <a:gd name="T17"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1" h="103">
                                <a:moveTo>
                                  <a:pt x="25" y="103"/>
                                </a:moveTo>
                                <a:lnTo>
                                  <a:pt x="25" y="18"/>
                                </a:lnTo>
                                <a:lnTo>
                                  <a:pt x="0" y="18"/>
                                </a:lnTo>
                                <a:lnTo>
                                  <a:pt x="0" y="0"/>
                                </a:lnTo>
                                <a:lnTo>
                                  <a:pt x="71" y="0"/>
                                </a:lnTo>
                                <a:lnTo>
                                  <a:pt x="71" y="18"/>
                                </a:lnTo>
                                <a:lnTo>
                                  <a:pt x="44" y="18"/>
                                </a:lnTo>
                                <a:lnTo>
                                  <a:pt x="44" y="103"/>
                                </a:lnTo>
                                <a:lnTo>
                                  <a:pt x="25"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92" name="Freeform 161"/>
                        <wps:cNvSpPr>
                          <a:spLocks noEditPoints="1"/>
                        </wps:cNvSpPr>
                        <wps:spPr bwMode="auto">
                          <a:xfrm>
                            <a:off x="6398" y="4131"/>
                            <a:ext cx="66" cy="75"/>
                          </a:xfrm>
                          <a:custGeom>
                            <a:avLst/>
                            <a:gdLst>
                              <a:gd name="T0" fmla="*/ 90 w 90"/>
                              <a:gd name="T1" fmla="*/ 103 h 103"/>
                              <a:gd name="T2" fmla="*/ 69 w 90"/>
                              <a:gd name="T3" fmla="*/ 103 h 103"/>
                              <a:gd name="T4" fmla="*/ 62 w 90"/>
                              <a:gd name="T5" fmla="*/ 80 h 103"/>
                              <a:gd name="T6" fmla="*/ 26 w 90"/>
                              <a:gd name="T7" fmla="*/ 80 h 103"/>
                              <a:gd name="T8" fmla="*/ 19 w 90"/>
                              <a:gd name="T9" fmla="*/ 103 h 103"/>
                              <a:gd name="T10" fmla="*/ 0 w 90"/>
                              <a:gd name="T11" fmla="*/ 103 h 103"/>
                              <a:gd name="T12" fmla="*/ 34 w 90"/>
                              <a:gd name="T13" fmla="*/ 0 h 103"/>
                              <a:gd name="T14" fmla="*/ 54 w 90"/>
                              <a:gd name="T15" fmla="*/ 0 h 103"/>
                              <a:gd name="T16" fmla="*/ 90 w 90"/>
                              <a:gd name="T17" fmla="*/ 103 h 103"/>
                              <a:gd name="T18" fmla="*/ 56 w 90"/>
                              <a:gd name="T19" fmla="*/ 62 h 103"/>
                              <a:gd name="T20" fmla="*/ 44 w 90"/>
                              <a:gd name="T21" fmla="*/ 24 h 103"/>
                              <a:gd name="T22" fmla="*/ 31 w 90"/>
                              <a:gd name="T23" fmla="*/ 62 h 103"/>
                              <a:gd name="T24" fmla="*/ 56 w 90"/>
                              <a:gd name="T25" fmla="*/ 62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0" h="103">
                                <a:moveTo>
                                  <a:pt x="90" y="103"/>
                                </a:moveTo>
                                <a:lnTo>
                                  <a:pt x="69" y="103"/>
                                </a:lnTo>
                                <a:lnTo>
                                  <a:pt x="62" y="80"/>
                                </a:lnTo>
                                <a:lnTo>
                                  <a:pt x="26" y="80"/>
                                </a:lnTo>
                                <a:lnTo>
                                  <a:pt x="19" y="103"/>
                                </a:lnTo>
                                <a:lnTo>
                                  <a:pt x="0" y="103"/>
                                </a:lnTo>
                                <a:lnTo>
                                  <a:pt x="34" y="0"/>
                                </a:lnTo>
                                <a:lnTo>
                                  <a:pt x="54" y="0"/>
                                </a:lnTo>
                                <a:lnTo>
                                  <a:pt x="90" y="103"/>
                                </a:lnTo>
                                <a:close/>
                                <a:moveTo>
                                  <a:pt x="56" y="62"/>
                                </a:moveTo>
                                <a:lnTo>
                                  <a:pt x="44" y="24"/>
                                </a:lnTo>
                                <a:lnTo>
                                  <a:pt x="31" y="62"/>
                                </a:lnTo>
                                <a:lnTo>
                                  <a:pt x="56" y="6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93" name="Freeform 162"/>
                        <wps:cNvSpPr>
                          <a:spLocks/>
                        </wps:cNvSpPr>
                        <wps:spPr bwMode="auto">
                          <a:xfrm>
                            <a:off x="6458" y="4131"/>
                            <a:ext cx="52" cy="75"/>
                          </a:xfrm>
                          <a:custGeom>
                            <a:avLst/>
                            <a:gdLst>
                              <a:gd name="T0" fmla="*/ 26 w 71"/>
                              <a:gd name="T1" fmla="*/ 103 h 103"/>
                              <a:gd name="T2" fmla="*/ 26 w 71"/>
                              <a:gd name="T3" fmla="*/ 18 h 103"/>
                              <a:gd name="T4" fmla="*/ 0 w 71"/>
                              <a:gd name="T5" fmla="*/ 18 h 103"/>
                              <a:gd name="T6" fmla="*/ 0 w 71"/>
                              <a:gd name="T7" fmla="*/ 0 h 103"/>
                              <a:gd name="T8" fmla="*/ 71 w 71"/>
                              <a:gd name="T9" fmla="*/ 0 h 103"/>
                              <a:gd name="T10" fmla="*/ 71 w 71"/>
                              <a:gd name="T11" fmla="*/ 18 h 103"/>
                              <a:gd name="T12" fmla="*/ 44 w 71"/>
                              <a:gd name="T13" fmla="*/ 18 h 103"/>
                              <a:gd name="T14" fmla="*/ 44 w 71"/>
                              <a:gd name="T15" fmla="*/ 103 h 103"/>
                              <a:gd name="T16" fmla="*/ 26 w 71"/>
                              <a:gd name="T17"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71" h="103">
                                <a:moveTo>
                                  <a:pt x="26" y="103"/>
                                </a:moveTo>
                                <a:lnTo>
                                  <a:pt x="26" y="18"/>
                                </a:lnTo>
                                <a:lnTo>
                                  <a:pt x="0" y="18"/>
                                </a:lnTo>
                                <a:lnTo>
                                  <a:pt x="0" y="0"/>
                                </a:lnTo>
                                <a:lnTo>
                                  <a:pt x="71" y="0"/>
                                </a:lnTo>
                                <a:lnTo>
                                  <a:pt x="71" y="18"/>
                                </a:lnTo>
                                <a:lnTo>
                                  <a:pt x="44" y="18"/>
                                </a:lnTo>
                                <a:lnTo>
                                  <a:pt x="44" y="103"/>
                                </a:lnTo>
                                <a:lnTo>
                                  <a:pt x="26" y="103"/>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94" name="Rectangle 163"/>
                        <wps:cNvSpPr>
                          <a:spLocks noChangeArrowheads="1"/>
                        </wps:cNvSpPr>
                        <wps:spPr bwMode="auto">
                          <a:xfrm>
                            <a:off x="6520" y="4131"/>
                            <a:ext cx="13" cy="7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295" name="Freeform 164"/>
                        <wps:cNvSpPr>
                          <a:spLocks/>
                        </wps:cNvSpPr>
                        <wps:spPr bwMode="auto">
                          <a:xfrm>
                            <a:off x="6542" y="4131"/>
                            <a:ext cx="52" cy="80"/>
                          </a:xfrm>
                          <a:custGeom>
                            <a:avLst/>
                            <a:gdLst>
                              <a:gd name="T0" fmla="*/ 17 w 73"/>
                              <a:gd name="T1" fmla="*/ 69 h 107"/>
                              <a:gd name="T2" fmla="*/ 25 w 73"/>
                              <a:gd name="T3" fmla="*/ 85 h 107"/>
                              <a:gd name="T4" fmla="*/ 37 w 73"/>
                              <a:gd name="T5" fmla="*/ 90 h 107"/>
                              <a:gd name="T6" fmla="*/ 50 w 73"/>
                              <a:gd name="T7" fmla="*/ 86 h 107"/>
                              <a:gd name="T8" fmla="*/ 56 w 73"/>
                              <a:gd name="T9" fmla="*/ 75 h 107"/>
                              <a:gd name="T10" fmla="*/ 54 w 73"/>
                              <a:gd name="T11" fmla="*/ 69 h 107"/>
                              <a:gd name="T12" fmla="*/ 46 w 73"/>
                              <a:gd name="T13" fmla="*/ 65 h 107"/>
                              <a:gd name="T14" fmla="*/ 26 w 73"/>
                              <a:gd name="T15" fmla="*/ 58 h 107"/>
                              <a:gd name="T16" fmla="*/ 11 w 73"/>
                              <a:gd name="T17" fmla="*/ 50 h 107"/>
                              <a:gd name="T18" fmla="*/ 5 w 73"/>
                              <a:gd name="T19" fmla="*/ 40 h 107"/>
                              <a:gd name="T20" fmla="*/ 4 w 73"/>
                              <a:gd name="T21" fmla="*/ 29 h 107"/>
                              <a:gd name="T22" fmla="*/ 7 w 73"/>
                              <a:gd name="T23" fmla="*/ 15 h 107"/>
                              <a:gd name="T24" fmla="*/ 19 w 73"/>
                              <a:gd name="T25" fmla="*/ 3 h 107"/>
                              <a:gd name="T26" fmla="*/ 36 w 73"/>
                              <a:gd name="T27" fmla="*/ 0 h 107"/>
                              <a:gd name="T28" fmla="*/ 51 w 73"/>
                              <a:gd name="T29" fmla="*/ 2 h 107"/>
                              <a:gd name="T30" fmla="*/ 62 w 73"/>
                              <a:gd name="T31" fmla="*/ 8 h 107"/>
                              <a:gd name="T32" fmla="*/ 68 w 73"/>
                              <a:gd name="T33" fmla="*/ 19 h 107"/>
                              <a:gd name="T34" fmla="*/ 71 w 73"/>
                              <a:gd name="T35" fmla="*/ 31 h 107"/>
                              <a:gd name="T36" fmla="*/ 50 w 73"/>
                              <a:gd name="T37" fmla="*/ 25 h 107"/>
                              <a:gd name="T38" fmla="*/ 43 w 73"/>
                              <a:gd name="T39" fmla="*/ 18 h 107"/>
                              <a:gd name="T40" fmla="*/ 29 w 73"/>
                              <a:gd name="T41" fmla="*/ 19 h 107"/>
                              <a:gd name="T42" fmla="*/ 22 w 73"/>
                              <a:gd name="T43" fmla="*/ 24 h 107"/>
                              <a:gd name="T44" fmla="*/ 22 w 73"/>
                              <a:gd name="T45" fmla="*/ 31 h 107"/>
                              <a:gd name="T46" fmla="*/ 30 w 73"/>
                              <a:gd name="T47" fmla="*/ 37 h 107"/>
                              <a:gd name="T48" fmla="*/ 51 w 73"/>
                              <a:gd name="T49" fmla="*/ 44 h 107"/>
                              <a:gd name="T50" fmla="*/ 65 w 73"/>
                              <a:gd name="T51" fmla="*/ 53 h 107"/>
                              <a:gd name="T52" fmla="*/ 72 w 73"/>
                              <a:gd name="T53" fmla="*/ 66 h 107"/>
                              <a:gd name="T54" fmla="*/ 72 w 73"/>
                              <a:gd name="T55" fmla="*/ 84 h 107"/>
                              <a:gd name="T56" fmla="*/ 64 w 73"/>
                              <a:gd name="T57" fmla="*/ 99 h 107"/>
                              <a:gd name="T58" fmla="*/ 48 w 73"/>
                              <a:gd name="T59" fmla="*/ 106 h 107"/>
                              <a:gd name="T60" fmla="*/ 30 w 73"/>
                              <a:gd name="T61" fmla="*/ 106 h 107"/>
                              <a:gd name="T62" fmla="*/ 16 w 73"/>
                              <a:gd name="T63" fmla="*/ 102 h 107"/>
                              <a:gd name="T64" fmla="*/ 7 w 73"/>
                              <a:gd name="T65" fmla="*/ 93 h 107"/>
                              <a:gd name="T66" fmla="*/ 2 w 73"/>
                              <a:gd name="T67" fmla="*/ 79 h 107"/>
                              <a:gd name="T68" fmla="*/ 0 w 73"/>
                              <a:gd name="T69" fmla="*/ 72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73" h="107">
                                <a:moveTo>
                                  <a:pt x="0" y="72"/>
                                </a:moveTo>
                                <a:lnTo>
                                  <a:pt x="17" y="69"/>
                                </a:lnTo>
                                <a:lnTo>
                                  <a:pt x="21" y="78"/>
                                </a:lnTo>
                                <a:lnTo>
                                  <a:pt x="25" y="85"/>
                                </a:lnTo>
                                <a:lnTo>
                                  <a:pt x="30" y="89"/>
                                </a:lnTo>
                                <a:lnTo>
                                  <a:pt x="37" y="90"/>
                                </a:lnTo>
                                <a:lnTo>
                                  <a:pt x="45" y="89"/>
                                </a:lnTo>
                                <a:lnTo>
                                  <a:pt x="50" y="86"/>
                                </a:lnTo>
                                <a:lnTo>
                                  <a:pt x="54" y="81"/>
                                </a:lnTo>
                                <a:lnTo>
                                  <a:pt x="56" y="75"/>
                                </a:lnTo>
                                <a:lnTo>
                                  <a:pt x="55" y="72"/>
                                </a:lnTo>
                                <a:lnTo>
                                  <a:pt x="54" y="69"/>
                                </a:lnTo>
                                <a:lnTo>
                                  <a:pt x="50" y="67"/>
                                </a:lnTo>
                                <a:lnTo>
                                  <a:pt x="46" y="65"/>
                                </a:lnTo>
                                <a:lnTo>
                                  <a:pt x="32" y="60"/>
                                </a:lnTo>
                                <a:lnTo>
                                  <a:pt x="26" y="58"/>
                                </a:lnTo>
                                <a:lnTo>
                                  <a:pt x="20" y="56"/>
                                </a:lnTo>
                                <a:lnTo>
                                  <a:pt x="11" y="50"/>
                                </a:lnTo>
                                <a:lnTo>
                                  <a:pt x="8" y="46"/>
                                </a:lnTo>
                                <a:lnTo>
                                  <a:pt x="5" y="40"/>
                                </a:lnTo>
                                <a:lnTo>
                                  <a:pt x="4" y="35"/>
                                </a:lnTo>
                                <a:lnTo>
                                  <a:pt x="4" y="29"/>
                                </a:lnTo>
                                <a:lnTo>
                                  <a:pt x="4" y="21"/>
                                </a:lnTo>
                                <a:lnTo>
                                  <a:pt x="7" y="15"/>
                                </a:lnTo>
                                <a:lnTo>
                                  <a:pt x="12" y="8"/>
                                </a:lnTo>
                                <a:lnTo>
                                  <a:pt x="19" y="3"/>
                                </a:lnTo>
                                <a:lnTo>
                                  <a:pt x="27" y="1"/>
                                </a:lnTo>
                                <a:lnTo>
                                  <a:pt x="36" y="0"/>
                                </a:lnTo>
                                <a:lnTo>
                                  <a:pt x="44" y="0"/>
                                </a:lnTo>
                                <a:lnTo>
                                  <a:pt x="51" y="2"/>
                                </a:lnTo>
                                <a:lnTo>
                                  <a:pt x="57" y="5"/>
                                </a:lnTo>
                                <a:lnTo>
                                  <a:pt x="62" y="8"/>
                                </a:lnTo>
                                <a:lnTo>
                                  <a:pt x="66" y="14"/>
                                </a:lnTo>
                                <a:lnTo>
                                  <a:pt x="68" y="19"/>
                                </a:lnTo>
                                <a:lnTo>
                                  <a:pt x="70" y="25"/>
                                </a:lnTo>
                                <a:lnTo>
                                  <a:pt x="71" y="31"/>
                                </a:lnTo>
                                <a:lnTo>
                                  <a:pt x="52" y="32"/>
                                </a:lnTo>
                                <a:lnTo>
                                  <a:pt x="50" y="25"/>
                                </a:lnTo>
                                <a:lnTo>
                                  <a:pt x="47" y="21"/>
                                </a:lnTo>
                                <a:lnTo>
                                  <a:pt x="43" y="18"/>
                                </a:lnTo>
                                <a:lnTo>
                                  <a:pt x="36" y="18"/>
                                </a:lnTo>
                                <a:lnTo>
                                  <a:pt x="29" y="19"/>
                                </a:lnTo>
                                <a:lnTo>
                                  <a:pt x="24" y="21"/>
                                </a:lnTo>
                                <a:lnTo>
                                  <a:pt x="22" y="24"/>
                                </a:lnTo>
                                <a:lnTo>
                                  <a:pt x="21" y="28"/>
                                </a:lnTo>
                                <a:lnTo>
                                  <a:pt x="22" y="31"/>
                                </a:lnTo>
                                <a:lnTo>
                                  <a:pt x="24" y="34"/>
                                </a:lnTo>
                                <a:lnTo>
                                  <a:pt x="30" y="37"/>
                                </a:lnTo>
                                <a:lnTo>
                                  <a:pt x="40" y="40"/>
                                </a:lnTo>
                                <a:lnTo>
                                  <a:pt x="51" y="44"/>
                                </a:lnTo>
                                <a:lnTo>
                                  <a:pt x="60" y="49"/>
                                </a:lnTo>
                                <a:lnTo>
                                  <a:pt x="65" y="53"/>
                                </a:lnTo>
                                <a:lnTo>
                                  <a:pt x="70" y="59"/>
                                </a:lnTo>
                                <a:lnTo>
                                  <a:pt x="72" y="66"/>
                                </a:lnTo>
                                <a:lnTo>
                                  <a:pt x="73" y="75"/>
                                </a:lnTo>
                                <a:lnTo>
                                  <a:pt x="72" y="84"/>
                                </a:lnTo>
                                <a:lnTo>
                                  <a:pt x="69" y="92"/>
                                </a:lnTo>
                                <a:lnTo>
                                  <a:pt x="64" y="99"/>
                                </a:lnTo>
                                <a:lnTo>
                                  <a:pt x="57" y="103"/>
                                </a:lnTo>
                                <a:lnTo>
                                  <a:pt x="48" y="106"/>
                                </a:lnTo>
                                <a:lnTo>
                                  <a:pt x="37" y="107"/>
                                </a:lnTo>
                                <a:lnTo>
                                  <a:pt x="30" y="106"/>
                                </a:lnTo>
                                <a:lnTo>
                                  <a:pt x="23" y="105"/>
                                </a:lnTo>
                                <a:lnTo>
                                  <a:pt x="16" y="102"/>
                                </a:lnTo>
                                <a:lnTo>
                                  <a:pt x="11" y="98"/>
                                </a:lnTo>
                                <a:lnTo>
                                  <a:pt x="7" y="93"/>
                                </a:lnTo>
                                <a:lnTo>
                                  <a:pt x="4" y="87"/>
                                </a:lnTo>
                                <a:lnTo>
                                  <a:pt x="2" y="79"/>
                                </a:lnTo>
                                <a:lnTo>
                                  <a:pt x="0" y="72"/>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g:grpSp>
                        <wpg:cNvPr id="296" name="Group 165"/>
                        <wpg:cNvGrpSpPr>
                          <a:grpSpLocks/>
                        </wpg:cNvGrpSpPr>
                        <wpg:grpSpPr bwMode="auto">
                          <a:xfrm>
                            <a:off x="5847" y="3775"/>
                            <a:ext cx="1014" cy="139"/>
                            <a:chOff x="703" y="583"/>
                            <a:chExt cx="230" cy="32"/>
                          </a:xfrm>
                        </wpg:grpSpPr>
                        <wps:wsp>
                          <wps:cNvPr id="297" name="Freeform 166"/>
                          <wps:cNvSpPr>
                            <a:spLocks/>
                          </wps:cNvSpPr>
                          <wps:spPr bwMode="auto">
                            <a:xfrm>
                              <a:off x="703" y="583"/>
                              <a:ext cx="230" cy="32"/>
                            </a:xfrm>
                            <a:custGeom>
                              <a:avLst/>
                              <a:gdLst>
                                <a:gd name="T0" fmla="*/ 0 w 1376"/>
                                <a:gd name="T1" fmla="*/ 188 h 190"/>
                                <a:gd name="T2" fmla="*/ 705 w 1376"/>
                                <a:gd name="T3" fmla="*/ 0 h 190"/>
                                <a:gd name="T4" fmla="*/ 1376 w 1376"/>
                                <a:gd name="T5" fmla="*/ 190 h 190"/>
                                <a:gd name="T6" fmla="*/ 0 w 1376"/>
                                <a:gd name="T7" fmla="*/ 188 h 190"/>
                              </a:gdLst>
                              <a:ahLst/>
                              <a:cxnLst>
                                <a:cxn ang="0">
                                  <a:pos x="T0" y="T1"/>
                                </a:cxn>
                                <a:cxn ang="0">
                                  <a:pos x="T2" y="T3"/>
                                </a:cxn>
                                <a:cxn ang="0">
                                  <a:pos x="T4" y="T5"/>
                                </a:cxn>
                                <a:cxn ang="0">
                                  <a:pos x="T6" y="T7"/>
                                </a:cxn>
                              </a:cxnLst>
                              <a:rect l="0" t="0" r="r" b="b"/>
                              <a:pathLst>
                                <a:path w="1376" h="190">
                                  <a:moveTo>
                                    <a:pt x="0" y="188"/>
                                  </a:moveTo>
                                  <a:lnTo>
                                    <a:pt x="705" y="0"/>
                                  </a:lnTo>
                                  <a:lnTo>
                                    <a:pt x="1376" y="190"/>
                                  </a:lnTo>
                                  <a:lnTo>
                                    <a:pt x="0" y="188"/>
                                  </a:lnTo>
                                  <a:close/>
                                </a:path>
                              </a:pathLst>
                            </a:cu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298" name="Freeform 167"/>
                          <wps:cNvSpPr>
                            <a:spLocks/>
                          </wps:cNvSpPr>
                          <wps:spPr bwMode="auto">
                            <a:xfrm>
                              <a:off x="703" y="583"/>
                              <a:ext cx="230" cy="32"/>
                            </a:xfrm>
                            <a:custGeom>
                              <a:avLst/>
                              <a:gdLst>
                                <a:gd name="T0" fmla="*/ 0 w 1376"/>
                                <a:gd name="T1" fmla="*/ 188 h 190"/>
                                <a:gd name="T2" fmla="*/ 705 w 1376"/>
                                <a:gd name="T3" fmla="*/ 0 h 190"/>
                                <a:gd name="T4" fmla="*/ 1376 w 1376"/>
                                <a:gd name="T5" fmla="*/ 190 h 190"/>
                              </a:gdLst>
                              <a:ahLst/>
                              <a:cxnLst>
                                <a:cxn ang="0">
                                  <a:pos x="T0" y="T1"/>
                                </a:cxn>
                                <a:cxn ang="0">
                                  <a:pos x="T2" y="T3"/>
                                </a:cxn>
                                <a:cxn ang="0">
                                  <a:pos x="T4" y="T5"/>
                                </a:cxn>
                              </a:cxnLst>
                              <a:rect l="0" t="0" r="r" b="b"/>
                              <a:pathLst>
                                <a:path w="1376" h="190">
                                  <a:moveTo>
                                    <a:pt x="0" y="188"/>
                                  </a:moveTo>
                                  <a:lnTo>
                                    <a:pt x="705" y="0"/>
                                  </a:lnTo>
                                  <a:lnTo>
                                    <a:pt x="1376" y="190"/>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168"/>
                          <wps:cNvSpPr>
                            <a:spLocks/>
                          </wps:cNvSpPr>
                          <wps:spPr bwMode="auto">
                            <a:xfrm>
                              <a:off x="713" y="586"/>
                              <a:ext cx="196" cy="28"/>
                            </a:xfrm>
                            <a:custGeom>
                              <a:avLst/>
                              <a:gdLst>
                                <a:gd name="T0" fmla="*/ 100 w 1179"/>
                                <a:gd name="T1" fmla="*/ 162 h 167"/>
                                <a:gd name="T2" fmla="*/ 149 w 1179"/>
                                <a:gd name="T3" fmla="*/ 133 h 167"/>
                                <a:gd name="T4" fmla="*/ 253 w 1179"/>
                                <a:gd name="T5" fmla="*/ 118 h 167"/>
                                <a:gd name="T6" fmla="*/ 270 w 1179"/>
                                <a:gd name="T7" fmla="*/ 94 h 167"/>
                                <a:gd name="T8" fmla="*/ 363 w 1179"/>
                                <a:gd name="T9" fmla="*/ 88 h 167"/>
                                <a:gd name="T10" fmla="*/ 387 w 1179"/>
                                <a:gd name="T11" fmla="*/ 116 h 167"/>
                                <a:gd name="T12" fmla="*/ 387 w 1179"/>
                                <a:gd name="T13" fmla="*/ 71 h 167"/>
                                <a:gd name="T14" fmla="*/ 418 w 1179"/>
                                <a:gd name="T15" fmla="*/ 73 h 167"/>
                                <a:gd name="T16" fmla="*/ 455 w 1179"/>
                                <a:gd name="T17" fmla="*/ 57 h 167"/>
                                <a:gd name="T18" fmla="*/ 522 w 1179"/>
                                <a:gd name="T19" fmla="*/ 48 h 167"/>
                                <a:gd name="T20" fmla="*/ 550 w 1179"/>
                                <a:gd name="T21" fmla="*/ 20 h 167"/>
                                <a:gd name="T22" fmla="*/ 608 w 1179"/>
                                <a:gd name="T23" fmla="*/ 31 h 167"/>
                                <a:gd name="T24" fmla="*/ 644 w 1179"/>
                                <a:gd name="T25" fmla="*/ 0 h 167"/>
                                <a:gd name="T26" fmla="*/ 674 w 1179"/>
                                <a:gd name="T27" fmla="*/ 34 h 167"/>
                                <a:gd name="T28" fmla="*/ 710 w 1179"/>
                                <a:gd name="T29" fmla="*/ 14 h 167"/>
                                <a:gd name="T30" fmla="*/ 780 w 1179"/>
                                <a:gd name="T31" fmla="*/ 79 h 167"/>
                                <a:gd name="T32" fmla="*/ 790 w 1179"/>
                                <a:gd name="T33" fmla="*/ 39 h 167"/>
                                <a:gd name="T34" fmla="*/ 853 w 1179"/>
                                <a:gd name="T35" fmla="*/ 73 h 167"/>
                                <a:gd name="T36" fmla="*/ 907 w 1179"/>
                                <a:gd name="T37" fmla="*/ 82 h 167"/>
                                <a:gd name="T38" fmla="*/ 954 w 1179"/>
                                <a:gd name="T39" fmla="*/ 106 h 167"/>
                                <a:gd name="T40" fmla="*/ 996 w 1179"/>
                                <a:gd name="T41" fmla="*/ 106 h 167"/>
                                <a:gd name="T42" fmla="*/ 1014 w 1179"/>
                                <a:gd name="T43" fmla="*/ 133 h 167"/>
                                <a:gd name="T44" fmla="*/ 1103 w 1179"/>
                                <a:gd name="T45" fmla="*/ 134 h 167"/>
                                <a:gd name="T46" fmla="*/ 1179 w 1179"/>
                                <a:gd name="T47" fmla="*/ 162 h 167"/>
                                <a:gd name="T48" fmla="*/ 0 w 1179"/>
                                <a:gd name="T49" fmla="*/ 167 h 167"/>
                                <a:gd name="T50" fmla="*/ 100 w 1179"/>
                                <a:gd name="T51" fmla="*/ 162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179" h="167">
                                  <a:moveTo>
                                    <a:pt x="100" y="162"/>
                                  </a:moveTo>
                                  <a:lnTo>
                                    <a:pt x="149" y="133"/>
                                  </a:lnTo>
                                  <a:lnTo>
                                    <a:pt x="253" y="118"/>
                                  </a:lnTo>
                                  <a:lnTo>
                                    <a:pt x="270" y="94"/>
                                  </a:lnTo>
                                  <a:lnTo>
                                    <a:pt x="363" y="88"/>
                                  </a:lnTo>
                                  <a:lnTo>
                                    <a:pt x="387" y="116"/>
                                  </a:lnTo>
                                  <a:lnTo>
                                    <a:pt x="387" y="71"/>
                                  </a:lnTo>
                                  <a:lnTo>
                                    <a:pt x="418" y="73"/>
                                  </a:lnTo>
                                  <a:lnTo>
                                    <a:pt x="455" y="57"/>
                                  </a:lnTo>
                                  <a:lnTo>
                                    <a:pt x="522" y="48"/>
                                  </a:lnTo>
                                  <a:lnTo>
                                    <a:pt x="550" y="20"/>
                                  </a:lnTo>
                                  <a:lnTo>
                                    <a:pt x="608" y="31"/>
                                  </a:lnTo>
                                  <a:lnTo>
                                    <a:pt x="644" y="0"/>
                                  </a:lnTo>
                                  <a:lnTo>
                                    <a:pt x="674" y="34"/>
                                  </a:lnTo>
                                  <a:lnTo>
                                    <a:pt x="710" y="14"/>
                                  </a:lnTo>
                                  <a:lnTo>
                                    <a:pt x="780" y="79"/>
                                  </a:lnTo>
                                  <a:lnTo>
                                    <a:pt x="790" y="39"/>
                                  </a:lnTo>
                                  <a:lnTo>
                                    <a:pt x="853" y="73"/>
                                  </a:lnTo>
                                  <a:lnTo>
                                    <a:pt x="907" y="82"/>
                                  </a:lnTo>
                                  <a:lnTo>
                                    <a:pt x="954" y="106"/>
                                  </a:lnTo>
                                  <a:lnTo>
                                    <a:pt x="996" y="106"/>
                                  </a:lnTo>
                                  <a:lnTo>
                                    <a:pt x="1014" y="133"/>
                                  </a:lnTo>
                                  <a:lnTo>
                                    <a:pt x="1103" y="134"/>
                                  </a:lnTo>
                                  <a:lnTo>
                                    <a:pt x="1179" y="162"/>
                                  </a:lnTo>
                                  <a:lnTo>
                                    <a:pt x="0" y="167"/>
                                  </a:lnTo>
                                  <a:lnTo>
                                    <a:pt x="100" y="162"/>
                                  </a:ln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00" name="Freeform 169"/>
                          <wps:cNvSpPr>
                            <a:spLocks/>
                          </wps:cNvSpPr>
                          <wps:spPr bwMode="auto">
                            <a:xfrm>
                              <a:off x="713" y="586"/>
                              <a:ext cx="196" cy="28"/>
                            </a:xfrm>
                            <a:custGeom>
                              <a:avLst/>
                              <a:gdLst>
                                <a:gd name="T0" fmla="*/ 100 w 1179"/>
                                <a:gd name="T1" fmla="*/ 162 h 167"/>
                                <a:gd name="T2" fmla="*/ 149 w 1179"/>
                                <a:gd name="T3" fmla="*/ 133 h 167"/>
                                <a:gd name="T4" fmla="*/ 253 w 1179"/>
                                <a:gd name="T5" fmla="*/ 118 h 167"/>
                                <a:gd name="T6" fmla="*/ 270 w 1179"/>
                                <a:gd name="T7" fmla="*/ 94 h 167"/>
                                <a:gd name="T8" fmla="*/ 363 w 1179"/>
                                <a:gd name="T9" fmla="*/ 88 h 167"/>
                                <a:gd name="T10" fmla="*/ 387 w 1179"/>
                                <a:gd name="T11" fmla="*/ 116 h 167"/>
                                <a:gd name="T12" fmla="*/ 387 w 1179"/>
                                <a:gd name="T13" fmla="*/ 71 h 167"/>
                                <a:gd name="T14" fmla="*/ 418 w 1179"/>
                                <a:gd name="T15" fmla="*/ 73 h 167"/>
                                <a:gd name="T16" fmla="*/ 455 w 1179"/>
                                <a:gd name="T17" fmla="*/ 57 h 167"/>
                                <a:gd name="T18" fmla="*/ 522 w 1179"/>
                                <a:gd name="T19" fmla="*/ 48 h 167"/>
                                <a:gd name="T20" fmla="*/ 550 w 1179"/>
                                <a:gd name="T21" fmla="*/ 20 h 167"/>
                                <a:gd name="T22" fmla="*/ 608 w 1179"/>
                                <a:gd name="T23" fmla="*/ 31 h 167"/>
                                <a:gd name="T24" fmla="*/ 644 w 1179"/>
                                <a:gd name="T25" fmla="*/ 0 h 167"/>
                                <a:gd name="T26" fmla="*/ 674 w 1179"/>
                                <a:gd name="T27" fmla="*/ 34 h 167"/>
                                <a:gd name="T28" fmla="*/ 710 w 1179"/>
                                <a:gd name="T29" fmla="*/ 14 h 167"/>
                                <a:gd name="T30" fmla="*/ 780 w 1179"/>
                                <a:gd name="T31" fmla="*/ 79 h 167"/>
                                <a:gd name="T32" fmla="*/ 790 w 1179"/>
                                <a:gd name="T33" fmla="*/ 39 h 167"/>
                                <a:gd name="T34" fmla="*/ 853 w 1179"/>
                                <a:gd name="T35" fmla="*/ 73 h 167"/>
                                <a:gd name="T36" fmla="*/ 907 w 1179"/>
                                <a:gd name="T37" fmla="*/ 82 h 167"/>
                                <a:gd name="T38" fmla="*/ 954 w 1179"/>
                                <a:gd name="T39" fmla="*/ 106 h 167"/>
                                <a:gd name="T40" fmla="*/ 996 w 1179"/>
                                <a:gd name="T41" fmla="*/ 106 h 167"/>
                                <a:gd name="T42" fmla="*/ 1014 w 1179"/>
                                <a:gd name="T43" fmla="*/ 133 h 167"/>
                                <a:gd name="T44" fmla="*/ 1103 w 1179"/>
                                <a:gd name="T45" fmla="*/ 134 h 167"/>
                                <a:gd name="T46" fmla="*/ 1179 w 1179"/>
                                <a:gd name="T47" fmla="*/ 162 h 167"/>
                                <a:gd name="T48" fmla="*/ 0 w 1179"/>
                                <a:gd name="T49" fmla="*/ 167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179" h="167">
                                  <a:moveTo>
                                    <a:pt x="100" y="162"/>
                                  </a:moveTo>
                                  <a:lnTo>
                                    <a:pt x="149" y="133"/>
                                  </a:lnTo>
                                  <a:lnTo>
                                    <a:pt x="253" y="118"/>
                                  </a:lnTo>
                                  <a:lnTo>
                                    <a:pt x="270" y="94"/>
                                  </a:lnTo>
                                  <a:lnTo>
                                    <a:pt x="363" y="88"/>
                                  </a:lnTo>
                                  <a:lnTo>
                                    <a:pt x="387" y="116"/>
                                  </a:lnTo>
                                  <a:lnTo>
                                    <a:pt x="387" y="71"/>
                                  </a:lnTo>
                                  <a:lnTo>
                                    <a:pt x="418" y="73"/>
                                  </a:lnTo>
                                  <a:lnTo>
                                    <a:pt x="455" y="57"/>
                                  </a:lnTo>
                                  <a:lnTo>
                                    <a:pt x="522" y="48"/>
                                  </a:lnTo>
                                  <a:lnTo>
                                    <a:pt x="550" y="20"/>
                                  </a:lnTo>
                                  <a:lnTo>
                                    <a:pt x="608" y="31"/>
                                  </a:lnTo>
                                  <a:lnTo>
                                    <a:pt x="644" y="0"/>
                                  </a:lnTo>
                                  <a:lnTo>
                                    <a:pt x="674" y="34"/>
                                  </a:lnTo>
                                  <a:lnTo>
                                    <a:pt x="710" y="14"/>
                                  </a:lnTo>
                                  <a:lnTo>
                                    <a:pt x="780" y="79"/>
                                  </a:lnTo>
                                  <a:lnTo>
                                    <a:pt x="790" y="39"/>
                                  </a:lnTo>
                                  <a:lnTo>
                                    <a:pt x="853" y="73"/>
                                  </a:lnTo>
                                  <a:lnTo>
                                    <a:pt x="907" y="82"/>
                                  </a:lnTo>
                                  <a:lnTo>
                                    <a:pt x="954" y="106"/>
                                  </a:lnTo>
                                  <a:lnTo>
                                    <a:pt x="996" y="106"/>
                                  </a:lnTo>
                                  <a:lnTo>
                                    <a:pt x="1014" y="133"/>
                                  </a:lnTo>
                                  <a:lnTo>
                                    <a:pt x="1103" y="134"/>
                                  </a:lnTo>
                                  <a:lnTo>
                                    <a:pt x="1179" y="162"/>
                                  </a:lnTo>
                                  <a:lnTo>
                                    <a:pt x="0" y="167"/>
                                  </a:lnTo>
                                </a:path>
                              </a:pathLst>
                            </a:custGeom>
                            <a:noFill/>
                            <a:ln w="15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01" name="Line 170"/>
                        <wps:cNvCnPr>
                          <a:cxnSpLocks noChangeShapeType="1"/>
                        </wps:cNvCnPr>
                        <wps:spPr bwMode="auto">
                          <a:xfrm>
                            <a:off x="6124" y="5339"/>
                            <a:ext cx="13" cy="31"/>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s:wsp>
                        <wps:cNvPr id="302" name="Line 171"/>
                        <wps:cNvCnPr>
                          <a:cxnSpLocks noChangeShapeType="1"/>
                        </wps:cNvCnPr>
                        <wps:spPr bwMode="auto">
                          <a:xfrm flipV="1">
                            <a:off x="6892" y="3967"/>
                            <a:ext cx="2" cy="277"/>
                          </a:xfrm>
                          <a:prstGeom prst="line">
                            <a:avLst/>
                          </a:prstGeom>
                          <a:noFill/>
                          <a:ln w="1588">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62E44E5F" id="Group 8" o:spid="_x0000_s1026" style="position:absolute;margin-left:-70.9pt;margin-top:4pt;width:136.2pt;height:135.3pt;z-index:251657728;mso-position-horizontal-relative:char;mso-position-vertical-relative:line" coordorigin="4707,3320" coordsize="3288,32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">
                <o:lock v:ext="edit" aspectratio="t"/>
                <v:rect id="AutoShape 11" o:spid="_x0000_s1027" style="position:absolute;left:4707;top:3320;width:3288;height:3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XvGMQA&#10;AADaAAAADwAAAGRycy9kb3ducmV2LnhtbESPQWvCQBSE74L/YXlCL6Kb9iA2ZiMiSEMpiLH1/Mi+&#10;JqHZtzG7TdJ/7wpCj8PMfMMk29E0oqfO1ZYVPC8jEMSF1TWXCj7Ph8UahPPIGhvLpOCPHGzT6STB&#10;WNuBT9TnvhQBwi5GBZX3bSylKyoy6Ja2JQ7et+0M+iC7UuoOhwA3jXyJopU0WHNYqLClfUXFT/5r&#10;FAzFsb+cP97kcX7JLF+z6z7/elfqaTbuNiA8jf4//GhnWsEr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l7xjEAAAA2gAAAA8AAAAAAAAAAAAAAAAAmAIAAGRycy9k&#10;b3ducmV2LnhtbFBLBQYAAAAABAAEAPUAAACJAwAAAAA=&#10;" filled="f" stroked="f">
                  <o:lock v:ext="edit" aspectratio="t" text="t"/>
                </v:rect>
                <v:oval id="Oval 12" o:spid="_x0000_s1028" style="position:absolute;left:4707;top:3320;width:3288;height:3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1aPsUA&#10;AADbAAAADwAAAGRycy9kb3ducmV2LnhtbESPT2vCQBDF74LfYRnBi9RNpZSQuooIFinF/5fehuyY&#10;pGZnQ3bV9Ns7h4K3Gd6b934znXeuVjdqQ+XZwOs4AUWce1txYeB0XL2koEJEtlh7JgN/FGA+6/em&#10;mFl/5z3dDrFQEsIhQwNljE2mdchLchjGviEW7exbh1HWttC2xbuEu1pPkuRdO6xYGkpsaFlSfjlc&#10;nYFtjdev9GfzG0bb4HZvp8/z92hizHDQLT5AReri0/x/vbaCL/Tyiwy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nVo+xQAAANsAAAAPAAAAAAAAAAAAAAAAAJgCAABkcnMv&#10;ZG93bnJldi54bWxQSwUGAAAAAAQABAD1AAAAigMAAAAA&#10;" strokeweight=".04411mm"/>
                <v:shape id="Freeform 13" o:spid="_x0000_s1029" style="position:absolute;left:5105;top:5665;width:62;height:62;visibility:visible;mso-wrap-style:square;v-text-anchor:top" coordsize="86,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7rycIA&#10;AADbAAAADwAAAGRycy9kb3ducmV2LnhtbERP24rCMBB9F/yHMIIvRVNlEalG0RVh2RXByweMzdhW&#10;m0m3yWr9e7Mg+DaHc53pvDGluFHtCssKBv0YBHFqdcGZguNh3RuDcB5ZY2mZFDzIwXzWbk0x0fbO&#10;O7rtfSZCCLsEFeTeV4mULs3JoOvbijhwZ1sb9AHWmdQ13kO4KeUwjkfSYMGhIceKPnNKr/s/o4A/&#10;rqvHUq+2l+h3M/4ZfkenU7RVqttpFhMQnhr/Fr/cXzrMH8D/L+EA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nuvJwgAAANsAAAAPAAAAAAAAAAAAAAAAAJgCAABkcnMvZG93&#10;bnJldi54bWxQSwUGAAAAAAQABAD1AAAAhwMAAAAA&#10;" path="m80,23r3,6l86,39,85,52r-1,3l77,69,64,80,49,84,32,82,29,80,17,74,11,65,6,59,,44,,43,2,26,8,16r2,-3l23,4,39,r3,l56,2r14,8l70,11,80,23xe" fillcolor="black">
                  <v:path arrowok="t" o:connecttype="custom" o:connectlocs="58,17;60,21;62,29;61,38;61,41;56,51;46,59;35,62;23,61;21,59;12,55;8,48;4,44;0,32;0,32;1,19;6,12;7,10;17,3;28,0;30,0;40,1;50,7;50,8;58,17;58,17" o:connectangles="0,0,0,0,0,0,0,0,0,0,0,0,0,0,0,0,0,0,0,0,0,0,0,0,0,0"/>
                </v:shape>
                <v:shape id="Freeform 14" o:spid="_x0000_s1030" style="position:absolute;left:5127;top:5749;width:192;height:141;visibility:visible;mso-wrap-style:square;v-text-anchor:top" coordsize="268,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ebmsMA&#10;AADbAAAADwAAAGRycy9kb3ducmV2LnhtbERPS2vCQBC+C/0PyxR6001TqZK6SimVBuvFJz0O2WmS&#10;Jjsbs6vGf98VBG/z8T1nMutMLU7UutKygudBBII4s7rkXMF2M++PQTiPrLG2TAou5GA2fehNMNH2&#10;zCs6rX0uQgi7BBUU3jeJlC4ryKAb2IY4cL+2NegDbHOpWzyHcFPLOIpepcGSQ0OBDX0UlFXro1Gw&#10;+L6Mfmj/dZAvo3RY/aXbzW75qdTTY/f+BsJT5+/imzvVYX4M11/CAXL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aebmsMAAADbAAAADwAAAAAAAAAAAAAAAACYAgAAZHJzL2Rv&#10;d25yZXYueG1sUEsFBgAAAAAEAAQA9QAAAIgDAAAAAA==&#10;" path="m203,67r-68,44l139,115r2,3l147,125r8,6l158,132r6,3l175,136r11,-3l200,127r2,3l203,131r-82,57l120,186r-2,-2l128,175r7,-10l140,150r-1,-4l137,135r-5,-11l130,121r-4,-5l75,149,61,160r-1,9l61,172r5,11l70,188r-4,3l54,176,40,156,27,137,13,117,1,98,,97,5,95r4,6l20,112r2,1l30,114r16,-7l156,40,172,29r1,-8l174,20,169,8,166,2,170,r11,16l193,34r13,17l217,69r14,16l242,103r13,16l268,133r-47,33l217,161r12,-13l235,136r,-3l235,123r-4,-13l231,109,220,92,214,82r-5,-7l203,67xe" fillcolor="black">
                  <v:path arrowok="t" o:connecttype="custom" o:connectlocs="97,82;101,87;111,97;117,100;133,98;145,96;87,139;85,136;97,122;100,108;95,92;90,86;44,118;44,127;50,139;39,130;19,101;1,72;4,70;6,75;16,83;33,79;123,21;125,15;119,1;122,0;130,12;148,38;165,63;183,88;158,123;164,109;168,98;165,81;158,68;150,55" o:connectangles="0,0,0,0,0,0,0,0,0,0,0,0,0,0,0,0,0,0,0,0,0,0,0,0,0,0,0,0,0,0,0,0,0,0,0,0"/>
                </v:shape>
                <v:shape id="Freeform 15" o:spid="_x0000_s1031" style="position:absolute;left:5197;top:5899;width:173;height:154;visibility:visible;mso-wrap-style:square;v-text-anchor:top" coordsize="232,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Poa8QA&#10;AADbAAAADwAAAGRycy9kb3ducmV2LnhtbERPS2vCQBC+F/wPywheSt1ooWjqKj4olYIHYyg9Dtkx&#10;CWZnw+5Wo7/eLQi9zcf3nNmiM404k/O1ZQWjYQKCuLC65lJBfvh4mYDwAVljY5kUXMnDYt57mmGq&#10;7YX3dM5CKWII+xQVVCG0qZS+qMigH9qWOHJH6wyGCF0ptcNLDDeNHCfJmzRYc2yosKV1RcUp+zUK&#10;vtw6v+U/2dR8jjbJabfr2u/nlVKDfrd8BxGoC//ih3ur4/xX+PslHi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z6GvEAAAA2wAAAA8AAAAAAAAAAAAAAAAAmAIAAGRycy9k&#10;b3ducmV2LnhtbFBLBQYAAAAABAAEAPUAAACJAwAAAAA=&#10;" path="m131,103r-3,-2l114,85,99,67,84,51,81,48,61,52,45,58r-4,5l40,70r5,10l51,89r-4,3l40,84,26,66,10,48,,35,5,32r9,7l19,41r6,2l39,43,60,40r1,l113,29,163,17,215,5,230,r2,2l220,27,197,74r-19,46l161,160r-3,8l155,180r-2,12l155,199r1,2l159,206r-3,3l151,205,136,189,118,171,103,154,86,136r-4,-4l86,129r3,3l90,133r8,6l104,143r7,-2l115,137r4,-9l131,103xm136,93l155,52,168,27r-26,6l93,45r15,16l122,78r14,15xe" fillcolor="black">
                  <v:path arrowok="t" o:connecttype="custom" o:connectlocs="98,76;95,74;85,63;74,49;63,38;60,35;45,38;34,43;31,46;30,52;34,59;38,66;35,68;30,62;19,49;7,35;0,26;4,24;10,29;14,30;19,32;29,32;45,29;45,29;84,21;122,13;160,4;172,0;173,1;164,20;147,55;133,88;120,118;118,124;116,133;114,141;116,147;116,148;119,152;116,154;113,151;101,139;88,126;77,113;64,100;61,97;64,95;66,97;67,98;73,102;78,105;83,104;86,101;89,94;98,76;101,69;116,38;125,20;106,24;69,33;81,45;91,57;101,69" o:connectangles="0,0,0,0,0,0,0,0,0,0,0,0,0,0,0,0,0,0,0,0,0,0,0,0,0,0,0,0,0,0,0,0,0,0,0,0,0,0,0,0,0,0,0,0,0,0,0,0,0,0,0,0,0,0,0,0,0,0,0,0,0,0,0"/>
                  <o:lock v:ext="edit" verticies="t"/>
                </v:shape>
                <v:shape id="Freeform 16" o:spid="_x0000_s1032" style="position:absolute;left:5351;top:5991;width:180;height:156;visibility:visible;mso-wrap-style:square;v-text-anchor:top" coordsize="247,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CqwMEA&#10;AADbAAAADwAAAGRycy9kb3ducmV2LnhtbERPTWvCQBC9C/0PyxR6041RJKRughWlvVa99DZkx2Q1&#10;Oxuy25j213eFgrd5vM9Zl6NtxUC9N44VzGcJCOLKacO1gtNxP81A+ICssXVMCn7IQ1k8TdaYa3fj&#10;TxoOoRYxhH2OCpoQulxKXzVk0c9cRxy5s+sthgj7WuoebzHctjJNkpW0aDg2NNjRtqHqevi2CrLf&#10;7N3u0ssJ0SyGffq2/ZonRqmX53HzCiLQGB7if/eHjvOXcP8lHi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gqsDBAAAA2wAAAA8AAAAAAAAAAAAAAAAAmAIAAGRycy9kb3du&#10;cmV2LnhtbFBLBQYAAAAABAAEAPUAAACGAwAAAAA=&#10;" path="m247,80r-45,51l198,127r7,-23l205,99r,-18l201,71r-4,-9l189,53r-5,-8l173,39r-5,-3l151,30r-1,l131,30r-14,3l114,34,92,45,73,62,56,80,44,100r-4,10l38,119r,19l41,143r5,13l53,164r8,8l71,179r7,5l93,191r3,1l118,195r3,l143,193r-11,13l112,206r-4,-1l86,201r-2,-1l65,191r-3,-3l45,175r-1,-1l27,157r-6,-7l13,137,6,125,4,114,,98,1,84,2,71,11,47,25,30r2,-2l30,26,50,11,62,6,77,2,88,1,106,r14,2l134,4r10,3l161,13r3,3l183,28r2,2l198,43r1,2l211,61r2,4l223,79r8,2l242,76r5,4xe" fillcolor="black">
                  <v:path arrowok="t" o:connecttype="custom" o:connectlocs="147,99;149,79;149,61;146,54;138,40;126,30;110,23;95,23;83,26;53,47;32,76;28,90;30,108;39,124;52,136;68,145;86,148;104,146;82,156;63,152;47,145;33,133;20,119;9,104;3,86;1,64;8,36;20,21;36,8;56,2;77,0;98,3;117,10;133,21;144,33;154,46;163,60;168,61;180,61" o:connectangles="0,0,0,0,0,0,0,0,0,0,0,0,0,0,0,0,0,0,0,0,0,0,0,0,0,0,0,0,0,0,0,0,0,0,0,0,0,0,0"/>
                </v:shape>
                <v:shape id="Freeform 17" o:spid="_x0000_s1033" style="position:absolute;left:5515;top:6063;width:154;height:158;visibility:visible;mso-wrap-style:square;v-text-anchor:top" coordsize="212,2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SA8EA&#10;AADbAAAADwAAAGRycy9kb3ducmV2LnhtbERPTWvCQBC9C/0PyxR6002kaSW6hiKk9FijNHgbsmMS&#10;zM6G7DbGf+8WhN7m8T5nk02mEyMNrrWsIF5EIIgrq1uuFRwP+XwFwnlkjZ1lUnAjB9n2abbBVNsr&#10;72ksfC1CCLsUFTTe96mUrmrIoFvYnjhwZzsY9AEOtdQDXkO46eQyit6kwZZDQ4M97RqqLsWvUXB6&#10;JaL35Gf3uYyL/FB+J31ZnpR6eZ4+1iA8Tf5f/HB/6TA/gb9fwgFye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5R0gPBAAAA2wAAAA8AAAAAAAAAAAAAAAAAmAIAAGRycy9kb3du&#10;cmV2LnhtbFBLBQYAAAAABAAEAPUAAACGAwAAAAA=&#10;" path="m212,118r-2,5l198,121r-5,l186,122r-30,16l152,140r-40,22l66,187,19,211,4,218,,216,4,193r9,-51l25,91,34,52,36,42,41,17,39,11,36,8,33,4,36,r4,3l58,16,75,29,93,41r17,12l114,55r-4,6l108,58r-1,-1l99,52,91,50r-7,3l82,58,77,78r-6,27l62,154r-5,26l80,167r46,-25l141,134r19,-13l168,115r2,-8l167,100r-7,-7l153,88r3,-4l163,88r19,12l201,111r11,7xe" fillcolor="black">
                  <v:path arrowok="t" o:connecttype="custom" o:connectlocs="154,86;153,89;144,88;140,88;135,88;113,100;110,101;81,117;48,136;14,153;3,158;0,157;3,140;9,103;18,66;25,38;26,30;30,12;28,8;26,6;24,3;26,0;29,2;42,12;54,21;68,30;80,38;83,40;80,44;78,42;78,41;72,38;66,36;61,38;60,42;56,57;52,76;45,112;41,130;58,121;92,103;102,97;116,88;122,83;123,78;121,72;116,67;111,64;113,61;118,64;132,72;146,80;154,86" o:connectangles="0,0,0,0,0,0,0,0,0,0,0,0,0,0,0,0,0,0,0,0,0,0,0,0,0,0,0,0,0,0,0,0,0,0,0,0,0,0,0,0,0,0,0,0,0,0,0,0,0,0,0,0,0"/>
                </v:shape>
                <v:shape id="Freeform 18" o:spid="_x0000_s1034" style="position:absolute;left:5599;top:6155;width:157;height:185;visibility:visible;mso-wrap-style:square;v-text-anchor:top" coordsize="214,2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u3lcQA&#10;AADbAAAADwAAAGRycy9kb3ducmV2LnhtbERPS2sCMRC+F/ofwhR6q9l68LEapRVbqijiKoi3YTPu&#10;Lt1MliTVtb++KQje5uN7znjamlqcyfnKsoLXTgKCOLe64kLBfvfxMgDhA7LG2jIpuJKH6eTxYYyp&#10;thfe0jkLhYgh7FNUUIbQpFL6vCSDvmMb4sidrDMYInSF1A4vMdzUspskPWmw4thQYkOzkvLv7Mco&#10;WP4e5pv5cEH798Hq+Ol0P1tTX6nnp/ZtBCJQG+7im/tLx/k9+P8lHiA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7t5XEAAAA2wAAAA8AAAAAAAAAAAAAAAAAmAIAAGRycy9k&#10;b3ducmV2LnhtbFBLBQYAAAAABAAEAPUAAACJAwAAAAA=&#10;" path="m214,196r-38,55l169,248,148,238,126,228,104,217,83,206,62,195,41,183,21,172,,160r3,-3l9,160r16,5l26,165r8,-2l45,148,112,41r9,-16l118,17r-1,l107,7,102,4,104,r19,11l141,21r19,10l179,40r19,11l199,52r-3,4l188,52,175,48r-1,l166,51,155,65,94,170r-8,18l90,195r,1l107,206r2,2l124,214r7,3l138,221r14,2l157,223r9,-1l179,216r9,-6l193,207r15,-14l214,196xe" fillcolor="black">
                  <v:path arrowok="t" o:connecttype="custom" o:connectlocs="157,144;129,185;124,183;109,175;92,168;76,160;61,152;45,144;30,135;15,127;0,118;2,116;7,118;18,122;19,122;25,120;33,109;82,30;89,18;87,13;86,13;79,5;75,3;76,0;90,8;103,15;117,23;131,29;145,38;146,38;144,41;144,41;138,38;128,35;128,35;122,38;114,48;69,125;63,139;66,144;66,144;79,152;80,153;91,158;96,160;101,163;112,164;115,164;122,164;131,159;138,155;142,153;153,142;157,144" o:connectangles="0,0,0,0,0,0,0,0,0,0,0,0,0,0,0,0,0,0,0,0,0,0,0,0,0,0,0,0,0,0,0,0,0,0,0,0,0,0,0,0,0,0,0,0,0,0,0,0,0,0,0,0,0,0"/>
                </v:shape>
                <v:shape id="Freeform 19" o:spid="_x0000_s1035" style="position:absolute;left:5756;top:6212;width:159;height:172;visibility:visible;mso-wrap-style:square;v-text-anchor:top" coordsize="217,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1a2MIA&#10;AADbAAAADwAAAGRycy9kb3ducmV2LnhtbERPS2vCQBC+F/wPywi91U1sqyG6CdIi7angA8TbkB03&#10;wexsyG5N+u+7hYK3+fiesy5H24ob9b5xrCCdJSCIK6cbNgqOh+1TBsIHZI2tY1LwQx7KYvKwxly7&#10;gXd02wcjYgj7HBXUIXS5lL6qyaKfuY44chfXWwwR9kbqHocYbls5T5KFtNhwbKixo7eaquv+2yp4&#10;zfD0/LHbpsfLu8m+zldpmhep1ON03KxABBrDXfzv/tRx/hL+fokHyO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HVrYwgAAANsAAAAPAAAAAAAAAAAAAAAAAJgCAABkcnMvZG93&#10;bnJldi54bWxQSwUGAAAAAAQABAD1AAAAhwMAAAAA&#10;" path="m217,67r-18,48l194,113r,-16l193,85r-1,-2l188,77r-7,-8l175,64r,-1l164,59r-8,-3l150,54,93,189r-6,17l90,212r2,3l105,223r5,2l111,225r-2,5l108,229,86,221,64,213,41,204,19,194,,186r2,-4l9,185r13,3l25,189r9,-4l43,169,105,36,95,32,91,30,73,25r-13,l45,33r-2,1l30,48,25,46,49,,60,5r19,9l99,22r21,8l139,38r21,8l180,53r20,7l217,67xe" fillcolor="black">
                  <v:path arrowok="t" o:connecttype="custom" o:connectlocs="159,50;146,86;142,85;142,73;141,64;141,62;138,58;133,52;128,48;128,47;120,44;114,42;110,40;68,141;64,154;66,159;67,161;77,167;81,168;81,168;80,172;79,171;63,165;47,159;30,153;14,145;0,139;1,136;7,138;16,141;18,141;25,138;32,126;77,27;70,24;67,22;53,19;53,19;44,19;33,25;32,25;22,36;18,34;36,0;44,4;58,10;73,16;88,22;102,28;117,34;132,40;147,45;159,50" o:connectangles="0,0,0,0,0,0,0,0,0,0,0,0,0,0,0,0,0,0,0,0,0,0,0,0,0,0,0,0,0,0,0,0,0,0,0,0,0,0,0,0,0,0,0,0,0,0,0,0,0,0,0,0,0"/>
                </v:shape>
                <v:shape id="Freeform 20" o:spid="_x0000_s1036" style="position:absolute;left:5859;top:6281;width:173;height:160;visibility:visible;mso-wrap-style:square;v-text-anchor:top" coordsize="232,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IV4sQA&#10;AADbAAAADwAAAGRycy9kb3ducmV2LnhtbESPQWvCQBCF74X+h2UKvZS6qYfQRlcpLQWpCDXtDxiy&#10;Y5KanQ3ZUeO/dw6Ctxnem/e+mS/H0JkjDamN7OBlkoEhrqJvuXbw9/v1/AomCbLHLjI5OFOC5eL+&#10;bo6Fjyfe0rGU2mgIpwIdNCJ9YW2qGgqYJrEnVm0Xh4Ci61BbP+BJw0Nnp1mW24Ata0ODPX00VO3L&#10;Q3DwP/7st5+rdr3Bp7fvrhRv81yce3wY32dghEa5ma/XK6/4Cqu/6AB2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CFeLEAAAA2wAAAA8AAAAAAAAAAAAAAAAAmAIAAGRycy9k&#10;b3ducmV2LnhtbFBLBQYAAAAABAAEAPUAAACJAwAAAAA=&#10;" path="m148,138r-3,-1l123,131r-22,-6l78,118r-4,-1l59,131,49,144r,8l54,158r9,4l73,167r-1,5l61,168,37,161,14,154,,148r2,-5l13,145r6,-2l24,142r12,-7l52,122,90,86,126,50,161,14,173,r3,1l179,27r8,50l197,127r9,42l208,176r4,14l218,201r5,5l225,206r7,3l231,214r-8,-2l201,207r-25,-5l153,196r-23,-6l125,188r1,-6l131,183r,1l141,187r8,-2l154,180r1,-5l153,164r-5,-26xm146,127l139,82,136,56,117,74,83,108r21,6l127,122r19,5xe" fillcolor="black">
                  <v:path arrowok="t" o:connecttype="custom" o:connectlocs="110,103;108,102;92,98;75,93;58,88;55,87;44,98;37,108;37,114;40,118;47,121;54,125;54,129;45,126;28,120;10,115;0,111;1,107;10,108;14,107;18,106;27,101;39,91;39,91;67,64;94,37;120,10;129,0;131,1;133,20;139,58;147,95;154,126;155,132;158,142;163,150;166,154;168,154;173,156;172,160;166,159;150,155;131,151;114,147;97,142;93,141;94,136;98,137;98,138;105,140;111,138;115,135;116,131;114,123;110,103;109,95;104,61;101,42;87,55;62,81;78,85;95,91;109,95" o:connectangles="0,0,0,0,0,0,0,0,0,0,0,0,0,0,0,0,0,0,0,0,0,0,0,0,0,0,0,0,0,0,0,0,0,0,0,0,0,0,0,0,0,0,0,0,0,0,0,0,0,0,0,0,0,0,0,0,0,0,0,0,0,0,0"/>
                  <o:lock v:ext="edit" verticies="t"/>
                </v:shape>
                <v:shape id="Freeform 21" o:spid="_x0000_s1037" style="position:absolute;left:6035;top:6303;width:173;height:156;visibility:visible;mso-wrap-style:square;v-text-anchor:top" coordsize="235,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DuTL4A&#10;AADbAAAADwAAAGRycy9kb3ducmV2LnhtbERPS4vCMBC+L/gfwgje1lQPstamsiwI4sG396GZbcs2&#10;k5LEtv57syB4m4/vOdl6MI3oyPnasoLZNAFBXFhdc6ngetl8foHwAVljY5kUPMjDOh99ZJhq2/OJ&#10;unMoRQxhn6KCKoQ2ldIXFRn0U9sSR+7XOoMhQldK7bCP4aaR8yRZSIM1x4YKW/qpqPg7342CXSj3&#10;7tgdD/UML+2wNTe69jelJuPhewUi0BDe4pd7q+P8Jfz/Eg+Q+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Wg7ky+AAAA2wAAAA8AAAAAAAAAAAAAAAAAmAIAAGRycy9kb3ducmV2&#10;LnhtbFBLBQYAAAAABAAEAPUAAACDAwAAAAA=&#10;" path="m,183r1,-4l8,180r1,l23,181r10,-5l38,159,66,37,68,19,63,11,50,6r-1,l43,5,44,r7,1l73,6r20,4l115,14r17,3l137,18r20,5l165,25r14,6l189,35r10,7l212,52r7,10l227,74r4,13l235,99r,18l235,127r-3,12l231,145r-7,18l213,176r-11,9l200,187r-14,9l177,200r-6,2l152,205r-22,2l126,206r-22,-3l99,203,79,199,55,195,32,191,9,185,,183xm118,25l90,170r-2,14l92,188r13,6l117,195r12,-1l140,191r9,-7l156,176r3,-2l167,160r7,-18l178,122r2,-33l174,62,165,45,155,37r-3,-2l139,30r-4,-1l118,25xe" fillcolor="black">
                  <v:path arrowok="t" o:connecttype="custom" o:connectlocs="1,135;7,136;24,133;49,28;46,8;36,5;32,0;54,5;85,11;101,14;121,19;139,26;156,39;167,56;173,75;173,96;170,109;157,133;147,141;130,151;112,154;96,156;77,153;58,150;24,144;0,138;66,128;68,142;77,146;95,146;103,144;115,133;123,121;131,92;128,47;121,34;112,26;99,22;87,19" o:connectangles="0,0,0,0,0,0,0,0,0,0,0,0,0,0,0,0,0,0,0,0,0,0,0,0,0,0,0,0,0,0,0,0,0,0,0,0,0,0,0"/>
                  <o:lock v:ext="edit" verticies="t"/>
                </v:shape>
                <v:shape id="Freeform 22" o:spid="_x0000_s1038" style="position:absolute;left:6278;top:6335;width:164;height:141;visibility:visible;mso-wrap-style:square;v-text-anchor:top" coordsize="221,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ijlMEA&#10;AADbAAAADwAAAGRycy9kb3ducmV2LnhtbERPz2vCMBS+C/4P4Qm7zVSFMatRxE1wIKidO3h7NG9N&#10;WfNSmqyt/705CB4/vt/LdW8r0VLjS8cKJuMEBHHudMmFgsv37vUdhA/IGivHpOBGHtar4WCJqXYd&#10;n6nNQiFiCPsUFZgQ6lRKnxuy6MeuJo7cr2sshgibQuoGuxhuKzlNkjdpseTYYLCmraH8L/u3Crrb&#10;xsvZV5Dzw8/p+NHvL625fir1Muo3CxCB+vAUP9x7rWAa18cv8QfI1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oo5TBAAAA2wAAAA8AAAAAAAAAAAAAAAAAmAIAAGRycy9kb3du&#10;cmV2LnhtbFBLBQYAAAAABAAEAPUAAACGAwAAAAA=&#10;" path="m,189r1,-5l8,184r7,-1l24,182r7,-6l33,159,36,96,20,95,6,95,7,85r14,l36,86,38,34r,-18l32,10,25,7,18,6,11,5,11,,25,1,45,2r22,l92,3r11,l111,4r20,1l133,5r22,6l162,12r15,9l185,25r15,15l204,45r12,23l221,95r-1,19l216,132r-8,15l205,152r-6,9l186,171r-3,2l172,179r-12,5l154,186r-21,5l131,191r-20,1l102,193r-13,l63,192,38,191,15,190,,189xm91,15l89,88r2,l111,88r22,l133,98r-22,l91,98r-2,l88,162r1,6l89,176r5,4l106,182r5,-1l117,181r11,-3l133,175r4,-2l146,166r9,-12l159,145r3,-7l165,120r,-21l160,66,157,55,150,41,138,27r-6,-3l123,19,111,16r-1,-1l91,15xe" fillcolor="black">
                  <v:path arrowok="t" o:connecttype="custom" o:connectlocs="1,134;11,134;23,129;27,70;4,69;16,62;28,25;24,7;13,4;8,0;33,1;68,2;82,3;99,4;120,9;137,18;151,33;164,69;160,96;152,111;138,125;128,131;114,136;97,140;76,141;47,140;11,139;68,11;68,64;99,64;99,72;82,72;66,72;66,123;70,132;82,132;95,130;102,126;115,113;120,101;122,72;117,40;102,20;91,14;82,11;68,11" o:connectangles="0,0,0,0,0,0,0,0,0,0,0,0,0,0,0,0,0,0,0,0,0,0,0,0,0,0,0,0,0,0,0,0,0,0,0,0,0,0,0,0,0,0,0,0,0,0"/>
                  <o:lock v:ext="edit" verticies="t"/>
                </v:shape>
                <v:shape id="Freeform 23" o:spid="_x0000_s1039" style="position:absolute;left:6507;top:6292;width:238;height:176;visibility:visible;mso-wrap-style:square;v-text-anchor:top" coordsize="326,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7DC8UA&#10;AADbAAAADwAAAGRycy9kb3ducmV2LnhtbESPQWvCQBSE74X+h+UVequbeJCSukoIrYhQaq16fmSf&#10;2dDs2zS7xuivd4WCx2FmvmGm88E2oqfO144VpKMEBHHpdM2Vgu3Px8srCB+QNTaOScGZPMxnjw9T&#10;zLQ78Tf1m1CJCGGfoQITQptJ6UtDFv3ItcTRO7jOYoiyq6Tu8BThtpHjJJlIizXHBYMtFYbK383R&#10;Kujr1d9+8X4xzdoti935M6fqK1fq+WnI30AEGsI9/N9eagXjFG5f4g+Q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LsMLxQAAANsAAAAPAAAAAAAAAAAAAAAAAJgCAABkcnMv&#10;ZG93bnJldi54bWxQSwUGAAAAAAQABAD1AAAAigMAAAAA&#10;" path="m163,152r6,-21l181,79,191,26r2,-7l211,15r21,-5l254,5,273,r1,5l268,6r-12,7l255,13r-4,7l254,38r32,120l293,176r9,4l317,179r7,-2l326,182r-22,6l281,193r-24,5l233,203r-22,6l210,203r7,-1l231,196r1,l236,188r-2,-18l201,34r-4,19l186,105r-11,51l160,208r-3,11l153,219,132,192,102,150,72,107,43,63,61,195r1,5l64,212r5,6l75,222r9,2l89,223r8,l98,228r-8,1l67,232r-24,3l21,237r-1,-5l23,232r15,-4l42,225r4,-3l50,211,49,197,33,78,29,61,21,55r-2,l7,54,1,55,,50,18,48,40,45,61,43,83,39r,1l113,83r31,43l163,152xe" fillcolor="black">
                  <v:path arrowok="t" o:connecttype="custom" o:connectlocs="123,97;139,19;154,11;185,4;200,4;187,10;183,15;209,117;220,134;231,133;238,135;205,143;170,151;153,151;169,146;172,140;147,25;136,78;117,154;112,163;74,111;31,47;45,145;47,157;55,165;65,166;72,169;49,172;15,176;17,172;31,167;37,157;24,58;15,41;5,40;0,37;29,33;61,29;82,62;119,113" o:connectangles="0,0,0,0,0,0,0,0,0,0,0,0,0,0,0,0,0,0,0,0,0,0,0,0,0,0,0,0,0,0,0,0,0,0,0,0,0,0,0,0"/>
                </v:shape>
                <v:shape id="Freeform 24" o:spid="_x0000_s1040" style="position:absolute;left:6713;top:6253;width:179;height:171;visibility:visible;mso-wrap-style:square;v-text-anchor:top" coordsize="238,2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L9RsUA&#10;AADbAAAADwAAAGRycy9kb3ducmV2LnhtbESPQWvCQBSE70L/w/IKvUizabRF0qxSbFo8KbGC10f2&#10;NQnNvg3ZVWN/vSsIHoeZ+YbJFoNpxZF611hW8BLFIIhLqxuuFOx+vp5nIJxH1thaJgVncrCYP4wy&#10;TLU9cUHHra9EgLBLUUHtfZdK6cqaDLrIdsTB+7W9QR9kX0nd4ynATSuTOH6TBhsOCzV2tKyp/Nse&#10;jIIJuX2x+cxf//NiPM2/7Wx9WDqlnh6Hj3cQngZ/D9/aK60gSeD6JfwAOb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Uv1GxQAAANsAAAAPAAAAAAAAAAAAAAAAAJgCAABkcnMv&#10;ZG93bnJldi54bWxQSwUGAAAAAAQABAD1AAAAigMAAAAA&#10;" path="m77,40r26,73l107,112r15,-8l123,104r7,-11l132,77,130,61r-1,-3l135,56r35,92l165,150r-2,-3l157,138r-9,-10l139,123r-10,-4l128,119r-9,1l107,124r17,50l131,192r8,3l153,193r1,l165,188r12,-4l191,176r6,-5l207,161r7,-12l218,141r1,-25l225,114r13,60l226,178r-23,8l181,195r-23,7l134,209r-22,7l88,223r-23,8l53,234r-2,-5l59,226r4,-2l74,220r3,-9l74,195,37,75,32,61,23,55,16,54r-4,1l7,55,1,57,,52,10,48,32,43,52,37,73,30,93,24r21,-7l134,9,154,2,160,r22,53l177,55r-2,-3l165,40,154,31,143,27r-2,l128,26r-10,2l116,29,97,34,77,40xe" fillcolor="black">
                  <v:path arrowok="t" o:connecttype="custom" o:connectlocs="77,83;92,76;98,68;98,45;102,41;124,110;118,101;105,90;96,87;80,91;99,140;115,141;124,137;144,129;156,118;164,103;169,83;170,130;136,143;101,153;66,163;40,171;44,165;56,161;56,143;24,45;12,39;5,40;0,38;24,31;55,22;86,12;116,1;137,39;132,38;116,23;106,20;89,20;73,25;58,29" o:connectangles="0,0,0,0,0,0,0,0,0,0,0,0,0,0,0,0,0,0,0,0,0,0,0,0,0,0,0,0,0,0,0,0,0,0,0,0,0,0,0,0"/>
                </v:shape>
                <v:shape id="Freeform 25" o:spid="_x0000_s1041" style="position:absolute;left:6856;top:6208;width:182;height:162;visibility:visible;mso-wrap-style:square;v-text-anchor:top" coordsize="245,2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H97MQA&#10;AADbAAAADwAAAGRycy9kb3ducmV2LnhtbESPQWvCQBSE74X+h+UVetNNLaQSXcUKBVuQttGD3h7Z&#10;ZxLMvg3ZV43/3hWEHoeZ+YaZznvXqBN1ofZs4GWYgCIuvK25NLDdfAzGoIIgW2w8k4ELBZjPHh+m&#10;mFl/5l865VKqCOGQoYFKpM20DkVFDsPQt8TRO/jOoUTZldp2eI5w1+hRkqTaYc1xocKWlhUVx/zP&#10;Gfhavwc86vwnSd926bLcy+r7U4x5fuoXE1BCvfyH7+2VNTB6hduX+AP0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h/ezEAAAA2wAAAA8AAAAAAAAAAAAAAAAAmAIAAGRycy9k&#10;b3ducmV2LnhtbFBLBQYAAAAABAAEAPUAAACJAwAAAAA=&#10;" path="m75,227r-2,-5l78,220r2,-2l93,211r4,-7l97,202,92,186,39,71,30,55r-1,l22,52,8,54,6,55,2,57,,52,4,50,24,42,44,34,64,26,83,17r21,-7l114,5,125,3,140,r8,1l169,2r7,3l194,12r12,8l213,26r3,2l234,51r7,17l244,79r1,7l245,103r-2,17l241,122r-6,12l227,145r-2,1l212,160r-3,3l195,173r-6,3l169,188r-22,9l124,206r-22,10l80,225r-5,2xm76,32r65,134l148,178r6,2l165,177r3,l178,170r6,-5l187,163r5,-8l196,144r2,-4l200,130r-2,-16l192,96,183,77,165,50,144,31r-5,-3l127,23,110,21,96,24r-8,3l76,32xe" fillcolor="black">
                  <v:path arrowok="t" o:connecttype="custom" o:connectlocs="54,158;59,156;72,146;68,133;22,39;16,37;4,39;0,37;18,30;48,19;62,12;85,4;104,0;126,1;144,9;158,19;174,36;181,56;182,74;179,87;169,103;157,114;145,123;126,134;109,141;76,154;56,162;105,118;114,128;125,126;137,118;143,111;147,100;147,81;136,55;107,22;94,16;82,15;65,19;56,23" o:connectangles="0,0,0,0,0,0,0,0,0,0,0,0,0,0,0,0,0,0,0,0,0,0,0,0,0,0,0,0,0,0,0,0,0,0,0,0,0,0,0,0"/>
                  <o:lock v:ext="edit" verticies="t"/>
                </v:shape>
                <v:shape id="Freeform 26" o:spid="_x0000_s1042" style="position:absolute;left:7000;top:6137;width:152;height:159;visibility:visible;mso-wrap-style:square;v-text-anchor:top" coordsize="199,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iUd8MA&#10;AADbAAAADwAAAGRycy9kb3ducmV2LnhtbESPQYvCMBSE7wv+h/AEL7KmiohUoywroh6tds/P5m1b&#10;bF66TdTqrzeCsMdhZr5h5svWVOJKjSstKxgOIhDEmdUl5wqOh/XnFITzyBory6TgTg6Wi87HHGNt&#10;b7yna+JzESDsYlRQeF/HUrqsIINuYGvi4P3axqAPssmlbvAW4KaSoyiaSIMlh4UCa/ouKDsnF6Pg&#10;svrb9aP6sd7I009ZJVnK536qVK/bfs1AeGr9f/jd3moFozG8voQf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iUd8MAAADbAAAADwAAAAAAAAAAAAAAAACYAgAAZHJzL2Rv&#10;d25yZXYueG1sUEsFBgAAAAAEAAQA9QAAAIgDAAAAAA==&#10;" path="m196,154r3,4l180,169r-21,13l137,194r-20,11l97,216r-2,-4l101,209r13,-10l114,198r2,-9l109,173,42,67,30,51,22,49r-1,l9,53,3,56,,52,17,43,36,33,55,21,73,10,91,r3,4l88,8,78,17r-1,9l85,42r69,105l165,161r9,1l176,162r14,-5l196,154xe" fillcolor="black">
                  <v:path arrowok="t" o:connecttype="custom" o:connectlocs="150,113;152,116;137,124;121,134;105,143;89,151;74,159;73,156;77,154;87,146;87,146;89,139;83,127;32,49;23,38;17,36;16,36;7,39;2,41;0,38;13,32;27,24;42,15;56,7;70,0;72,3;67,6;60,13;60,13;59,19;65,31;118,108;126,119;133,119;134,119;145,116;150,113" o:connectangles="0,0,0,0,0,0,0,0,0,0,0,0,0,0,0,0,0,0,0,0,0,0,0,0,0,0,0,0,0,0,0,0,0,0,0,0,0"/>
                </v:shape>
                <v:shape id="Freeform 27" o:spid="_x0000_s1043" style="position:absolute;left:7112;top:6048;width:164;height:167;visibility:visible;mso-wrap-style:square;v-text-anchor:top" coordsize="221,2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HB0MMA&#10;AADbAAAADwAAAGRycy9kb3ducmV2LnhtbESP0WoCMRRE3wv+Q7iCbzXrSsu6GkUsBZEWrPUDLpvr&#10;ZnVzs2yixr9vCoU+DjNzhlmsom3FjXrfOFYwGWcgiCunG64VHL/fnwsQPiBrbB2Tggd5WC0HTwss&#10;tbvzF90OoRYJwr5EBSaErpTSV4Ys+rHriJN3cr3FkGRfS93jPcFtK/Mse5UWG04LBjvaGKouh6tV&#10;sCs+P/ab9jzN49bS27UI0dQzpUbDuJ6DCBTDf/ivvdUK8hf4/Z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4HB0MMAAADbAAAADwAAAAAAAAAAAAAAAACYAgAAZHJzL2Rv&#10;d25yZXYueG1sUEsFBgAAAAAEAAQA9QAAAIgDAAAAAA==&#10;" path="m111,r44,50l151,54,128,42,106,38r-9,1l94,39,83,41r-8,4l65,52r-8,6l51,64,45,76r-3,4l38,97r1,8l40,114r7,23l60,159r16,18l94,192r18,9l114,202r18,3l143,203r10,-3l165,193r9,-4l185,178r3,-3l198,160r1,l205,141r2,-8l210,116r11,14l217,145r-2,6l208,170r-1,2l192,189r-18,15l173,206r-19,10l143,222r-12,5l113,232r-7,l84,233r-8,-2l57,227,35,213r-1,l17,195,5,172r,-2l1,157,,143,1,128,2,115,8,100,12,90,19,78,27,67r6,-5l48,48,67,37r1,-1l88,29r1,-1l106,22r2,-3l110,15,107,3,111,xe" fillcolor="black">
                  <v:path arrowok="t" o:connecttype="custom" o:connectlocs="115,36;95,30;79,27;70,28;56,32;42,42;33,54;28,70;30,82;45,114;70,138;85,145;106,145;122,138;137,128;147,115;152,101;156,83;161,104;154,122;142,135;129,146;114,155;97,163;79,166;56,166;26,153;13,140;4,122;0,102;1,82;9,65;20,48;36,34;50,27;65,21;79,16;82,11;82,0" o:connectangles="0,0,0,0,0,0,0,0,0,0,0,0,0,0,0,0,0,0,0,0,0,0,0,0,0,0,0,0,0,0,0,0,0,0,0,0,0,0,0"/>
                </v:shape>
                <v:shape id="Freeform 28" o:spid="_x0000_s1044" style="position:absolute;left:7209;top:5988;width:159;height:159;visibility:visible;mso-wrap-style:square;v-text-anchor:top" coordsize="217,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nP6MQA&#10;AADbAAAADwAAAGRycy9kb3ducmV2LnhtbESPQWvCQBSE7wX/w/KE3upGRZHoKiJUchBKo96f2Wey&#10;mH2bZjea9te7hUKPw8x8w6w2va3FnVpvHCsYjxIQxIXThksFp+P72wKED8gaa8ek4Js8bNaDlxWm&#10;2j34k+55KEWEsE9RQRVCk0rpi4os+pFriKN3da3FEGVbSt3iI8JtLSdJMpcWDceFChvaVVTc8s4q&#10;uPadvXTm6+N8zvLS/GSH6X52UOp12G+XIAL14T/81860gskcfr/EHyD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Zz+jEAAAA2wAAAA8AAAAAAAAAAAAAAAAAmAIAAGRycy9k&#10;b3ducmV2LnhtbFBLBQYAAAAABAAEAPUAAACJAwAAAAA=&#10;" path="m213,133r4,3l207,146r-18,16l171,177r-18,15l134,208r-4,4l126,208r5,-4l132,204r10,-14l142,182r-1,-2l132,168,45,75,33,64,31,63,22,62,10,68,9,69,5,72,,68,5,65,21,51,37,38,54,24,69,9,80,r3,4l79,8r-5,6l70,19r,10l82,42r89,91l186,145r10,l202,141r6,-4l213,133xe" fillcolor="black">
                  <v:path arrowok="t" o:connecttype="custom" o:connectlocs="156,100;159,102;152,110;138,122;125,133;112,144;98,156;95,159;92,156;96,153;97,153;104,143;104,137;103,135;97,126;33,56;24,48;23,47;16,47;7,51;7,52;4,54;0,51;4,49;15,38;27,29;40,18;51,7;59,0;61,3;58,6;54,11;51,14;51,22;60,32;125,100;136,109;144,109;148,106;152,103;156,100" o:connectangles="0,0,0,0,0,0,0,0,0,0,0,0,0,0,0,0,0,0,0,0,0,0,0,0,0,0,0,0,0,0,0,0,0,0,0,0,0,0,0,0,0"/>
                </v:shape>
                <v:shape id="Freeform 29" o:spid="_x0000_s1045" style="position:absolute;left:7271;top:5877;width:207;height:208;visibility:visible;mso-wrap-style:square;v-text-anchor:top" coordsize="281,2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eJ0sUA&#10;AADbAAAADwAAAGRycy9kb3ducmV2LnhtbESPzWrDMBCE74W8g9hCb43cmDTBjRJCi2lJC83fAyzW&#10;xjK1VsJSE/vto0Chx2FmvmEWq9624kxdaBwreBpnIIgrpxuuFRwP5eMcRIjIGlvHpGCgAKvl6G6B&#10;hXYX3tF5H2uRIBwKVGBi9IWUoTJkMYydJ07eyXUWY5JdLXWHlwS3rZxk2bO02HBaMOjp1VD1s/+1&#10;Cjbv5Wc+lFuTG/82tL4+TfOvb6Ue7vv1C4hIffwP/7U/tILJDG5f0g+Qy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14nSxQAAANsAAAAPAAAAAAAAAAAAAAAAAJgCAABkcnMv&#10;ZG93bnJldi54bWxQSwUGAAAAAAQABAD1AAAAigMAAAAA&#10;" path="m50,98r19,1l104,100r35,2l174,102r36,l212,101,147,50,134,42r,-1l124,39r-10,3l107,48r-4,3l99,48r4,-4l117,28,130,12,142,r4,3l138,17r,1l140,27r13,15l281,142r-3,4l265,147r-35,1l194,149r-35,-1l124,148,89,147,56,144r91,84l159,236r12,1l179,234r5,-3l188,228r3,-4l195,228r-7,7l172,252r-19,15l139,283r-3,-5l145,266r2,-5l149,256r-2,-9l139,236,39,143r-7,-1l22,143r-6,l4,151,,147,13,134,30,119,44,105r6,-7xe" fillcolor="black">
                  <v:path arrowok="t" o:connecttype="custom" o:connectlocs="37,72;51,73;77,73;102,75;128,75;155,75;156,74;108,37;99,31;99,30;91,29;84,31;79,35;76,37;73,35;76,32;86,21;96,9;105,0;108,2;102,12;102,13;103,20;113,31;207,104;205,107;195,108;169,109;143,110;117,109;91,109;66,108;41,106;108,168;117,173;126,174;132,172;136,170;138,168;141,165;144,168;138,173;127,185;113,196;102,208;100,204;107,196;108,192;110,188;108,182;102,173;29,105;24,104;16,105;12,105;3,111;0,108;10,98;22,87;32,77;37,72" o:connectangles="0,0,0,0,0,0,0,0,0,0,0,0,0,0,0,0,0,0,0,0,0,0,0,0,0,0,0,0,0,0,0,0,0,0,0,0,0,0,0,0,0,0,0,0,0,0,0,0,0,0,0,0,0,0,0,0,0,0,0,0,0"/>
                </v:shape>
                <v:shape id="Freeform 30" o:spid="_x0000_s1046" style="position:absolute;left:7425;top:5806;width:172;height:150;visibility:visible;mso-wrap-style:square;v-text-anchor:top" coordsize="231,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n5RsMA&#10;AADbAAAADwAAAGRycy9kb3ducmV2LnhtbERPy2oCMRTdC/2HcAV3mlGp2KlRqiAoCqKVPna3k+vM&#10;6ORmSKKOf98sCl0eznsya0wlbuR8aVlBv5eAIM6sLjlXcHxfdscgfEDWWFkmBQ/yMJs+tSaYanvn&#10;Pd0OIRcxhH2KCooQ6lRKnxVk0PdsTRy5k3UGQ4Qul9rhPYabSg6SZCQNlhwbCqxpUVB2OVyNgt1X&#10;f/iyPn5/uPnmZ7x/3p4/q/lZqU67eXsFEagJ/+I/90orGMSx8Uv8AXL6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n5RsMAAADbAAAADwAAAAAAAAAAAAAAAACYAgAAZHJzL2Rv&#10;d25yZXYueG1sUEsFBgAAAAAEAAQA9QAAAIgDAAAAAA==&#10;" path="m130,68r,l117,86r-13,19l90,122r-5,5l95,146r10,12l112,160r8,-1l129,150r6,-5l140,148r-6,6l120,173r-15,18l93,205r-3,-3l93,191r2,-8l95,181,91,169,83,149r-3,-5l56,99,32,54,6,11,,3,1,,36,6r52,8l142,21r38,5l194,27r7,l215,26r6,-5l224,18r3,-3l231,17r-2,4l217,40,204,60,190,79,177,99r-6,6l167,102r2,-3l173,96r3,-7l178,82r-3,-7l169,73,157,72,130,68xm118,66l77,60,44,53r9,17l79,115r1,2l81,116,94,99,108,80,118,66xe" fillcolor="black">
                  <v:path arrowok="t" o:connecttype="custom" o:connectlocs="97,50;77,77;63,93;78,116;89,116;101,106;100,113;78,140;67,148;71,134;68,124;60,105;24,40;0,2;27,4;106,15;144,20;160,19;167,13;172,12;162,29;141,58;127,77;126,72;131,65;130,55;117,53;88,48;33,39;59,84;60,85;80,59" o:connectangles="0,0,0,0,0,0,0,0,0,0,0,0,0,0,0,0,0,0,0,0,0,0,0,0,0,0,0,0,0,0,0,0"/>
                  <o:lock v:ext="edit" verticies="t"/>
                </v:shape>
                <v:shape id="Freeform 31" o:spid="_x0000_s1047" style="position:absolute;left:7553;top:5665;width:62;height:62;visibility:visible;mso-wrap-style:square;v-text-anchor:top" coordsize="85,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kyEMYA&#10;AADbAAAADwAAAGRycy9kb3ducmV2LnhtbESPT2vCQBTE74V+h+UVehHdmEOp0VWsIBQLFv+BvT2y&#10;zyRk923IbmP89l1B6HGYmd8ws0Vvjeio9ZVjBeNRAoI4d7riQsHxsB6+g/ABWaNxTApu5GExf36a&#10;YabdlXfU7UMhIoR9hgrKEJpMSp+XZNGPXEMcvYtrLYYo20LqFq8Rbo1Mk+RNWqw4LpTY0KqkvN7/&#10;WgWDTZ3+3NZfH1ybzWV7Nt/L07lT6vWlX05BBOrDf/jR/tQK0gncv8Qf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lkyEMYAAADbAAAADwAAAAAAAAAAAAAAAACYAgAAZHJz&#10;L2Rvd25yZXYueG1sUEsFBgAAAAAEAAQA9QAAAIsDAAAAAA==&#10;" path="m5,25l14,13r1,-1l29,4,40,1,46,,62,5,75,15r4,5l83,28r2,17l84,47,79,61r-5,6l68,75,54,83r-1,l37,86,21,81,8,71,1,57r,-1l,41,2,32,5,25xe" fillcolor="black">
                  <v:path arrowok="t" o:connecttype="custom" o:connectlocs="4,18;10,9;11,9;21,3;29,1;34,0;45,4;55,11;58,14;61,20;62,32;61,34;58,44;54,48;50,54;39,60;39,60;27,62;15,58;6,51;1,41;1,40;0,30;1,23;4,18;4,18" o:connectangles="0,0,0,0,0,0,0,0,0,0,0,0,0,0,0,0,0,0,0,0,0,0,0,0,0,0"/>
                </v:shape>
                <v:shape id="Freeform 32" o:spid="_x0000_s1048" style="position:absolute;left:4893;top:5453;width:203;height:169;visibility:visible;mso-wrap-style:square;v-text-anchor:top" coordsize="278,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uuTcIA&#10;AADbAAAADwAAAGRycy9kb3ducmV2LnhtbERPTWsCMRC9C/6HMIVepGatILI1Sm0RBA+i3Zb2Nmym&#10;ydLNZEmirv/eHIQeH+97sepdK84UYuNZwWRcgCCuvW7YKKg+Nk9zEDEha2w9k4IrRVgth4MFltpf&#10;+EDnYzIih3AsUYFNqSuljLUlh3HsO+LM/frgMGUYjNQBLznctfK5KGbSYcO5wWJHb5bqv+PJKdh9&#10;f62v5mey0Z/BVPPqfT+yca/U40P/+gIiUZ/+xXf3ViuY5vX5S/4B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O65NwgAAANsAAAAPAAAAAAAAAAAAAAAAAJgCAABkcnMvZG93&#10;bnJldi54bWxQSwUGAAAAAAQABAD1AAAAhwMAAAAA&#10;" path="m,2l6,,7,1,8,2r2,1l11,5r1,1l13,7r2,1l16,8r1,3l18,12r2,l21,13r2,1l25,14r1,1l28,16r3,1l35,17r5,1l46,18r6,1l59,19r7,l70,20r5,l275,24r3,4l135,174r-3,4l129,180r-5,7l119,192r-4,4l111,200r-2,3l107,206r-2,2l105,210r-1,1l104,214r,2l104,217r,2l104,220r1,1l105,223r,2l105,227r1,1l100,231,55,127r6,-2l63,128r,2l64,132r1,1l65,134r2,3l69,139r1,2l71,143r2,2l74,145r1,1l76,147r1,l78,147r2,l82,147r2,-1l85,145r2,l88,143r2,-1l92,140r4,-3l101,132r6,-7l197,33,80,32r-5,l71,32r-8,l57,32r-4,l51,32r-1,l49,33r-2,l44,34r-3,1l40,35r-1,1l38,36r-1,1l36,38r-1,1l35,40r-1,l34,41r-1,2l32,46r,1l32,48r,2l32,51r,2l32,55r1,2l33,60r1,2l35,64r1,3l37,70r-6,2l,2xe" fillcolor="black">
                  <v:path arrowok="t" o:connecttype="custom" o:connectlocs="4,0;6,1;8,4;9,5;12,6;13,9;15,10;18,10;20,12;26,12;34,13;43,14;51,15;201,18;99,127;94,132;87,140;81,146;78,151;77,154;76,157;76,159;76,161;77,163;77,166;73,169;45,91;46,95;47,97;49,100;51,103;53,106;55,107;56,108;58,108;60,108;62,106;64,105;67,102;74,97;144,24;55,23;46,23;39,23;37,23;34,24;30,26;28,26;27,27;26,29;25,29;24,31;23,34;23,35;23,37;23,40;24,44;26,47;27,51;0,1" o:connectangles="0,0,0,0,0,0,0,0,0,0,0,0,0,0,0,0,0,0,0,0,0,0,0,0,0,0,0,0,0,0,0,0,0,0,0,0,0,0,0,0,0,0,0,0,0,0,0,0,0,0,0,0,0,0,0,0,0,0,0,0"/>
                </v:shape>
                <v:shape id="Freeform 33" o:spid="_x0000_s1049" style="position:absolute;left:4829;top:5229;width:222;height:198;visibility:visible;mso-wrap-style:square;v-text-anchor:top" coordsize="299,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KJzsYA&#10;AADbAAAADwAAAGRycy9kb3ducmV2LnhtbESPzW7CMBCE75V4B2uReqnASSg/ChhUtUXiAAd+HmCJ&#10;Fyc0XkexC+nb40qVehzNzDeaxaqztbhR6yvHCtJhAoK4cLpio+B0XA9mIHxA1lg7JgU/5GG17D0t&#10;MNfuznu6HYIREcI+RwVlCE0upS9KsuiHriGO3sW1FkOUrZG6xXuE21pmSTKRFiuOCyU29F5S8XX4&#10;tpHyuZ9mWzNKX3bZ9fRxHr+G2myUeu53b3MQgbrwH/5rb7SCUQq/X+IP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1KJzsYAAADbAAAADwAAAAAAAAAAAAAAAACYAgAAZHJz&#10;L2Rvd25yZXYueG1sUEsFBgAAAAAEAAQA9QAAAIsDAAAAAA==&#10;" path="m46,190l155,39,57,68r-4,1l51,69r-2,1l47,71r-2,1l43,73r-2,l39,74r-1,1l36,76r-1,1l34,78r-1,1l32,80r-1,l30,81r-1,2l28,84r,2l27,87r,1l27,90r,2l26,93r,2l26,97r1,3l27,102r,2l27,106r1,2l29,111r-6,1l,39,6,37r1,3l9,43r1,3l12,48r1,2l14,52r1,1l17,54r,1l19,56r2,1l23,57r1,1l26,58r1,1l29,59r2,l33,59r3,l38,58r4,l45,57r3,-1l52,55,244,r2,6l101,212,247,169r2,-1l251,168r2,-1l255,166r2,-1l259,164r2,-1l262,162r1,-1l264,160r2,-1l267,158r,-1l268,155r1,-1l271,153r,-1l272,150r,-1l272,148r1,-2l273,145r,-2l273,142r,-1l273,139r,-1l273,137r-1,-4l271,130r-2,-5l276,123r23,80l293,204r-1,-2l292,200r-1,-2l290,196r-1,-2l288,193r-1,-2l287,189r-1,-1l285,187r-1,-1l282,185r,-1l281,183r-2,-1l278,182r-1,-1l276,181r-2,-1l273,180r-2,-1l269,179r-2,l266,179r-2,l262,179r-1,l259,180r-2,l255,181r-3,l250,182,87,228r-4,7l82,237r-2,2l79,242r-1,2l77,246r-1,2l76,250r-1,2l75,253r,2l75,256r,3l75,261r1,2l76,265r1,2l71,269,46,190xe" fillcolor="black">
                  <v:path arrowok="t" o:connecttype="custom" o:connectlocs="42,50;36,52;32,54;28,55;25,57;23,59;21,62;20,65;19,68;20,74;20,78;17,82;5,29;9,35;11,39;14,41;18,43;22,43;27,43;33,42;181,0;183,124;188,123;192,121;195,119;198,116;200,113;202,110;203,107;203,105;203,102;201,96;222,149;217,147;215,143;213,139;211,137;209,135;206,133;203,132;198,132;195,132;191,132;186,134;61,174;58,180;56,184;56,188;56,192;57,197" o:connectangles="0,0,0,0,0,0,0,0,0,0,0,0,0,0,0,0,0,0,0,0,0,0,0,0,0,0,0,0,0,0,0,0,0,0,0,0,0,0,0,0,0,0,0,0,0,0,0,0,0,0"/>
                </v:shape>
                <v:shape id="Freeform 34" o:spid="_x0000_s1050" style="position:absolute;left:4814;top:5109;width:188;height:116;visibility:visible;mso-wrap-style:square;v-text-anchor:top" coordsize="256,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6exMIA&#10;AADbAAAADwAAAGRycy9kb3ducmV2LnhtbESP0YrCMBRE3xf8h3AF39ZUBVeqqagoyD4IVT/g0lzb&#10;2uamNLHWvzcLwj4OM3OGWa17U4uOWldaVjAZRyCIM6tLzhVcL4fvBQjnkTXWlknBixysk8HXCmNt&#10;n5xSd/a5CBB2MSoovG9iKV1WkEE3tg1x8G62NeiDbHOpW3wGuKnlNIrm0mDJYaHAhnYFZdX5YRTs&#10;U33vf5z/PW1tWk1o0eXzW6fUaNhvliA89f4//GkftYLZFP6+hB8gk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Pp7EwgAAANsAAAAPAAAAAAAAAAAAAAAAAJgCAABkcnMvZG93&#10;bnJldi54bWxQSwUGAAAAAAQABAD1AAAAhwMAAAAA&#10;" path="m230,1l237,r19,120l249,121r-1,-7l248,111r-1,-2l247,107r-1,-2l246,103r-1,-2l243,100r,-2l242,97r-1,l240,96r-1,-1l238,95r-2,-1l235,94r-1,-1l232,93r-2,l228,93r-2,l222,94r-4,l215,94r-4,1l55,119r-4,1l48,120r-5,1l40,122r-2,l36,124r-2,1l33,125r-1,1l31,127r-1,1l29,129r-1,1l28,131r-1,1l26,134r,2l25,137r,2l25,141r,2l25,145r,2l25,149r2,8l20,159,,38,6,37r2,7l8,47r,2l9,51r2,3l11,56r1,2l14,59r,1l15,61r1,1l17,63r1,l19,64r2,1l22,65r2,1l25,66r2,l29,66r2,l34,66r4,-1l41,65r4,-1l202,39r4,l210,38r3,-1l216,37r2,-1l221,35r1,l223,34r1,-1l226,32r1,-1l228,31r1,-1l229,28r1,-1l231,25r,-1l232,22r,-2l232,19r,-4l232,14r,-3l232,9,230,1xe" fillcolor="black">
                  <v:path arrowok="t" o:connecttype="custom" o:connectlocs="174,0;183,88;182,81;181,78;181,75;178,73;178,71;176,70;175,69;173,69;170,68;167,68;163,69;158,69;40,87;35,88;29,89;26,90;24,91;23,93;21,94;21,96;19,98;18,100;18,103;18,106;18,109;15,116;4,27;6,34;7,37;8,41;10,43;11,45;12,46;14,47;16,47;18,48;21,48;25,48;30,47;148,28;154,28;159,27;162,26;164,25;166,23;167,23;168,20;170,18;170,16;170,14;170,10;170,7" o:connectangles="0,0,0,0,0,0,0,0,0,0,0,0,0,0,0,0,0,0,0,0,0,0,0,0,0,0,0,0,0,0,0,0,0,0,0,0,0,0,0,0,0,0,0,0,0,0,0,0,0,0,0,0,0,0"/>
                </v:shape>
                <v:shape id="Freeform 35" o:spid="_x0000_s1051" style="position:absolute;left:4796;top:4931;width:184;height:184;visibility:visible;mso-wrap-style:square;v-text-anchor:top" coordsize="254,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ZnQMUA&#10;AADbAAAADwAAAGRycy9kb3ducmV2LnhtbESPT2vCQBTE7wW/w/IEL0U3Kq0SXaUUhGq81D/3R/aZ&#10;BLNvw+5GUz+9Wyj0OMzMb5jlujO1uJHzlWUF41ECgji3uuJCwem4Gc5B+ICssbZMCn7Iw3rVe1li&#10;qu2dv+l2CIWIEPYpKihDaFIpfV6SQT+yDXH0LtYZDFG6QmqH9wg3tZwkybs0WHFcKLGhz5Ly66E1&#10;CsLs7fLQbrtv69fN+HzNstOuzZQa9LuPBYhAXfgP/7W/tILpFH6/xB8gV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mdAxQAAANsAAAAPAAAAAAAAAAAAAAAAAJgCAABkcnMv&#10;ZG93bnJldi54bWxQSwUGAAAAAAQABAD1AAAAigMAAAAA&#10;" path="m,l6,,7,1r,2l8,4r,1l9,7r1,3l11,11r1,1l13,13r1,1l15,16r1,1l18,18r1,1l20,21r2,l24,23r4,2l32,27r6,2l43,32r7,2l57,36r4,2l65,39r189,66l254,110,72,205r-5,3l63,209r-6,4l51,216r-6,3l41,223r-3,2l34,227r-1,1l31,230r-1,1l29,233r-1,2l28,237r,1l27,239r,2l27,242r,1l27,245r,1l20,247,11,136r7,-1l18,139r,2l18,142r,2l18,145r1,4l20,152r,2l21,157r1,1l23,160r1,1l25,161r1,1l27,162r1,1l30,163r1,l33,163r1,-1l37,162r2,-1l42,160r5,-3l53,154r8,-5l175,91,66,54,61,52,57,51,50,49,44,47,40,46,39,44r-2,l34,44r-1,l30,44r-2,l27,44r-1,l24,44r-1,2l22,46r-1,1l20,48r-1,l18,49r,1l17,51r-1,1l15,53r,1l14,55r,1l13,59r,1l13,63r-1,2l12,67r,3l12,73r1,3l6,76,,xe" fillcolor="black">
                  <v:path arrowok="t" o:connecttype="custom" o:connectlocs="4,0;5,2;6,4;7,7;9,9;10,10;12,13;14,14;16,16;20,19;28,22;36,25;44,28;184,78;52,153;46,156;37,161;30,166;25,169;22,171;21,174;20,177;20,178;20,180;20,183;14,184;13,101;13,105;13,107;14,111;14,115;16,118;17,120;19,121;20,121;22,121;24,121;27,121;30,119;38,115;127,68;44,39;36,37;29,34;27,33;24,33;20,33;19,33;17,34;15,35;14,36;13,37;12,39;11,40;10,42;9,45;9,48;9,52;9,57;0,0" o:connectangles="0,0,0,0,0,0,0,0,0,0,0,0,0,0,0,0,0,0,0,0,0,0,0,0,0,0,0,0,0,0,0,0,0,0,0,0,0,0,0,0,0,0,0,0,0,0,0,0,0,0,0,0,0,0,0,0,0,0,0,0"/>
                </v:shape>
                <v:shape id="Freeform 36" o:spid="_x0000_s1052" style="position:absolute;left:4796;top:4752;width:184;height:159;visibility:visible;mso-wrap-style:square;v-text-anchor:top" coordsize="252,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jnwsYA&#10;AADbAAAADwAAAGRycy9kb3ducmV2LnhtbESP0WrCQBRE3wv9h+UW+lJ0Y9Wg0VVKacGHamn0Ay7Z&#10;axLM3l2ya0z79W5B8HGYmTPMct2bRnTU+tqygtEwAUFcWF1zqeCw/xzMQPiArLGxTAp+ycN69fiw&#10;xEzbC/9Ql4dSRAj7DBVUIbhMSl9UZNAPrSOO3tG2BkOUbSl1i5cIN418TZJUGqw5LlTo6L2i4pSf&#10;jYLpLv9yZ0o7t9umf/Pp6PvjZSyVen7q3xYgAvXhHr61N1rBeAL/X+IP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VjnwsYAAADbAAAADwAAAAAAAAAAAAAAAACYAgAAZHJz&#10;L2Rvd25yZXYueG1sUEsFBgAAAAAEAAQA9QAAAIsDAAAAAA==&#10;" path="m19,115r98,5l117,116r,-4l117,110r,-3l117,105r-1,-2l116,100r-1,-1l115,96r-1,-2l113,92r-1,-1l111,89r-1,-1l108,86r-1,-2l105,83r-1,-1l101,80,99,78,97,77,94,76,92,75,90,74,88,73,85,72,82,71r-3,l77,70,74,69,70,68r-4,l63,67r1,-6l189,68r,7l184,75r-5,1l175,76r-6,1l165,78r-3,2l158,81r-4,1l153,83r-2,1l150,84r-1,1l146,87r-2,1l141,90r-1,2l137,94r-2,2l134,98r-1,3l132,103r,3l131,109r-1,3l130,117r-1,4l197,125r5,l206,125r3,1l214,126r2,l219,125r1,l222,125r1,-1l224,124r,-1l226,123r1,-1l228,121r,-1l229,119r1,-1l230,117r1,-1l232,113r,-2l232,109r1,-2l233,105r1,-13l234,88r,-4l234,80r,-5l233,72r,-4l232,65r,-4l231,58r-1,-3l229,52r-1,-3l226,46r-1,-3l224,40r-2,-3l220,35r-2,-2l216,30r-2,-2l211,26r-3,-2l205,22r-2,-2l200,18r-3,-2l194,15r-3,-2l187,11r-3,-1l180,9,177,6r,-6l252,16,239,216r-7,l233,208r,-2l233,204r,-3l233,199r-1,-2l232,196r-1,-2l230,192r-1,-1l229,190r-1,-1l227,188r-1,-1l225,186r-1,l222,184r-1,l220,183r-2,l215,182r-3,l208,181r-4,l200,181,43,171r-4,l36,171r-3,l29,171r-4,l23,171r-2,1l20,172r-1,1l17,173r-1,1l15,175r-1,1l13,177r-1,1l10,180r-1,2l9,184r-1,3l8,189r-1,3l7,195r,7l,202,12,7r71,5l83,18r-4,1l76,19r-2,1l71,20r-3,1l64,22r-2,l59,23r-2,1l55,24r-2,1l51,26r-2,1l48,28r-2,1l44,30r-1,1l42,32r-2,1l39,34r-1,2l37,37r-2,1l35,40r-2,1l32,43r-2,2l29,47r,2l28,51r-1,2l26,55r-1,2l24,60r,4l23,68r-1,4l22,78r-1,6l21,88r,3l19,115xe" fillcolor="black">
                  <v:path arrowok="t" o:connecttype="custom" o:connectlocs="85,82;85,76;83,69;80,65;76,60;69,56;62,53;54,51;47,45;131,56;118,59;110,62;105,65;99,71;96,78;94,89;153,93;161,92;164,91;166,88;169,85;170,79;171,62;170,50;168,40;164,32;159,24;152,18;144,12;134,7;184,12;170,152;169,145;167,141;165,138;161,135;155,134;31,126;21,126;15,127;11,129;7,133;6,139;0,149;58,14;50,15;42,18;36,20;31,23;28,27;24,30;21,36;18,42;16,53;15,67" o:connectangles="0,0,0,0,0,0,0,0,0,0,0,0,0,0,0,0,0,0,0,0,0,0,0,0,0,0,0,0,0,0,0,0,0,0,0,0,0,0,0,0,0,0,0,0,0,0,0,0,0,0,0,0,0,0,0"/>
                </v:shape>
                <v:shape id="Freeform 37" o:spid="_x0000_s1053" style="position:absolute;left:4818;top:4559;width:208;height:181;visibility:visible;mso-wrap-style:square;v-text-anchor:top" coordsize="282,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4beMQA&#10;AADbAAAADwAAAGRycy9kb3ducmV2LnhtbESPQWvCQBSE74X+h+UVvIhuYqlI6kbaotSrRjy/Zl+T&#10;NNm3aXbV6K93BcHjMDPfMPNFbxpxpM5VlhXE4wgEcW51xYWCXbYazUA4j6yxsUwKzuRgkT4/zTHR&#10;9sQbOm59IQKEXYIKSu/bREqXl2TQjW1LHLxf2xn0QXaF1B2eAtw0chJFU2mw4rBQYktfJeX19mAU&#10;/GSXeL3/+4z+h02cfW+KA9fLoVKDl/7jHYSn3j/C9/ZaK3h9g9uX8ANke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OG3jEAAAA2wAAAA8AAAAAAAAAAAAAAAAAmAIAAGRycy9k&#10;b3ducmV2LnhtbFBLBQYAAAAABAAEAPUAAACJAwAAAAA=&#10;" path="m144,143r66,11l212,155r3,l219,156r4,l226,157r3,l231,157r2,l235,156r1,l237,155r2,l240,154r1,-1l242,152r1,-1l244,150r1,-1l246,147r1,-2l248,143r1,-4l250,137r,-4l251,129r7,1l235,248r-6,-1l230,243r,-3l231,236r,-3l231,230r,-2l231,226r-1,-2l230,223r-1,-2l228,220r-1,-1l227,218r-1,-1l225,216r-1,-1l223,214r-3,-1l218,213r-3,-1l212,211r-4,-1l205,209r-3,l200,209,47,181r-2,-1l42,180r-4,-1l35,178r-4,l28,178r-2,l24,178r-1,l21,179r-1,l19,180r-1,1l16,182r-1,l15,184r-1,1l12,186r-1,2l11,190r-1,3l9,195r-1,3l6,201r-1,5l,205,20,99r1,-6l22,88r1,-4l24,79r1,-4l26,71r1,-4l29,63r1,-4l30,55r2,-3l33,49r1,-3l35,44r1,-3l37,39r2,-2l40,34r1,-2l44,30r1,-1l46,25r2,-1l50,22r1,-1l53,19r2,-1l57,16r2,-1l61,14r2,-2l65,11r3,-1l70,9,72,8,75,7,77,6r3,l82,6,85,5r2,l90,5r2,l95,5r2,l100,5r2,1l105,6r3,l111,7r4,1l118,9r3,1l123,12r3,1l128,14r2,2l133,18r2,2l137,22r2,2l141,27r2,3l145,32r,2l146,36r1,2l148,39r1,2l151,43r,2l152,48r,2l153,52r1,2l154,57r,2l155,63r,2l155,68,245,27r4,-2l253,23r3,-2l259,20r3,-2l264,17r3,-2l269,14r1,-2l271,10r1,-2l273,6r1,-2l275,3,276,r6,1l269,73,147,127r-3,16xm29,122r103,18l134,130r,-2l135,125r,-3l135,120r1,-3l136,115r,-5l137,106r,-4l136,99r,-4l136,93r-1,-1l135,90r,-1l134,87r-1,-1l133,84r-1,-1l131,82r-1,-1l130,80r-2,-2l127,77r-1,-1l125,75r-1,-1l123,73r-2,-1l120,71r-2,-1l117,69r-2,-1l113,67r-2,l109,66r-2,-1l105,65r-2,-1l101,63r-2,l97,61r-2,l91,60r-2,l86,60r-4,l80,60r-4,l73,60r-3,l68,60r-3,l63,61r-2,2l59,64r-2,1l55,66r-2,1l51,68r-2,1l48,71r-2,2l45,74r-3,2l41,78r-1,3l38,83r-1,2l36,88r-1,3l34,94r,4l33,101r-1,3l29,122xe" fillcolor="black">
                  <v:path arrowok="t" o:connecttype="custom" o:connectlocs="162,114;172,115;177,112;181,109;184,100;169,180;170,168;169,161;166,158;159,155;148,153;26,130;17,130;12,133;8,137;4,147;16,64;20,49;24,36;29,27;34,18;41,13;48,8;57,4;66,4;75,4;87,7;96,12;104,20;108,28;112,35;114,43;184,18;195,12;201,6;208,1;97,102;100,88;101,74;100,66;97,61;94,56;89,53;83,49;76,47;67,44;56,44;46,45;39,49;33,54;27,62;24,74" o:connectangles="0,0,0,0,0,0,0,0,0,0,0,0,0,0,0,0,0,0,0,0,0,0,0,0,0,0,0,0,0,0,0,0,0,0,0,0,0,0,0,0,0,0,0,0,0,0,0,0,0,0,0,0"/>
                  <o:lock v:ext="edit" verticies="t"/>
                </v:shape>
                <v:shape id="Freeform 38" o:spid="_x0000_s1054" style="position:absolute;left:4874;top:4387;width:187;height:163;visibility:visible;mso-wrap-style:square;v-text-anchor:top" coordsize="250,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UKC8IA&#10;AADbAAAADwAAAGRycy9kb3ducmV2LnhtbESP0WoCMRRE3wv+Q7iCbzVrS0VWo4jQVoQ+NPoBl811&#10;s7i5WZPUXf/eFAp9HGbmDLPaDK4VNwqx8axgNi1AEFfeNFwrOB3fnxcgYkI22HomBXeKsFmPnlZY&#10;Gt/zN910qkWGcCxRgU2pK6WMlSWHceo74uydfXCYsgy1NAH7DHetfCmKuXTYcF6w2NHOUnXRP07B&#10;x/ZzOBTm3F/f7EHrL70LmhqlJuNhuwSRaEj/4b/23ih4ncPvl/wD5P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lQoLwgAAANsAAAAPAAAAAAAAAAAAAAAAAJgCAABkcnMvZG93&#10;bnJldi54bWxQSwUGAAAAAAQABAD1AAAAhwMAAAAA&#10;" path="m31,r76,25l105,32r-5,-1l97,31,93,30r-3,l86,30r-3,l79,30r-3,1l73,31r-4,1l66,32r-3,1l59,35r-3,1l53,37r-3,1l48,40r-3,2l42,43r-2,2l37,48r-2,2l33,52r-3,2l28,56r-2,2l25,60r-2,2l22,65r-2,2l19,70r-1,2l18,74r-1,2l16,78r,2l16,83r-1,2l15,87r,1l15,90r,2l15,94r1,1l16,97r1,1l17,100r1,2l18,103r1,2l20,106r1,1l22,109r1,1l23,111r1,1l26,113r1,1l28,115r1,1l30,116r3,2l34,118r1,1l37,120r2,l41,121r2,l44,121r2,l48,121r2,-1l52,120r2,-1l57,118r2,-2l62,115r2,-2l67,112r4,-2l76,106r3,-3l83,100r4,-3l92,92r5,-4l103,83r5,-5l112,74r3,-3l119,67r4,-2l127,62r3,-3l133,57r4,-3l141,52r3,-2l148,49r3,-3l153,45r3,-2l159,43r3,-1l164,41r3,-1l170,40r3,-1l176,39r3,l182,39r2,l187,39r3,1l193,40r2,1l198,42r3,l203,43r4,2l210,46r4,2l217,50r3,2l223,54r2,2l228,59r2,2l233,63r2,3l237,69r1,3l240,75r2,3l243,80r,3l245,86r1,4l248,93r1,4l249,101r1,3l250,108r,4l250,115r,5l250,124r-1,4l248,132r-2,4l245,140r-2,4l243,146r-1,2l240,151r-1,3l238,156r,2l236,161r-1,1l233,164r-1,3l230,169r-2,3l226,174r-3,3l221,180r-2,2l217,184r-1,1l214,187r,2l213,191r-1,1l210,193r,2l209,196r,1l209,198r,1l209,200r,2l209,203r1,1l210,206r2,1l212,208r1,2l214,211r1,2l217,214r1,1l216,221,130,192r2,-7l137,186r5,l147,187r4,l155,187r4,l163,186r5,l172,185r4,-1l180,183r4,l187,181r4,-1l194,179r3,-2l200,176r3,-2l206,172r3,-2l213,168r2,-2l218,164r1,-3l222,159r1,-2l225,154r2,-3l228,148r2,-3l231,143r2,-2l233,138r1,-2l234,134r1,-2l235,130r,-2l236,126r,-2l236,122r,-2l235,118r,-3l235,113r-1,-2l233,110r,-2l232,106r-1,-1l230,103r-1,-1l228,100r,-1l226,98r-1,-2l224,95r-1,-1l221,93r-1,-1l219,91r-2,l215,90r-1,-1l212,89r-3,-1l207,88r-2,l203,87r-2,l198,88r-1,l194,88r-2,1l190,90r-2,1l185,92r-2,1l180,94r-2,1l174,97r-2,2l168,102r-3,2l162,107r-4,3l153,114r-4,5l143,125r-7,5l131,135r-6,5l120,144r-4,2l112,149r-4,4l103,155r-4,2l95,159r-3,2l88,162r-4,1l80,164r-4,l74,164r-1,1l70,165r-1,l66,165r-2,l62,165r-2,l58,164r-2,l54,164r-1,l50,163r-2,l47,162r-2,-1l41,160r-2,-1l35,157r-2,-1l29,154r-3,-3l23,149r-2,-2l19,145r-2,-2l14,141r-1,-3l11,135,9,133,8,129,6,126,5,123,4,120,3,116,2,113,1,110,,106r,-3l,99,,96,,93,1,89r,-3l2,81,3,78,4,74,5,71,6,68,7,66,8,63,9,61r2,-3l12,56r1,-2l15,52r3,-4l19,45r2,-2l23,41r2,-2l27,37r2,-2l31,33r3,-2l36,29r1,-2l39,26r,-2l40,23r1,-1l41,21r,-1l42,19r,-1l42,17,41,16r,-1l41,14r-1,l39,13r,-1l37,10,36,8r-2,l31,6,29,5,31,xe" fillcolor="black">
                  <v:path arrowok="t" o:connecttype="custom" o:connectlocs="67,22;49,24;34,31;21,41;13,53;11,64;13,72;16,80;22,86;31,89;40,88;57,78;81,58;99,42;117,32;132,29;146,30;162,37;176,49;183,63;187,83;183,103;178,117;169,128;160,139;156,146;159,153;162,163;116,138;138,135;154,127;167,116;174,102;177,91;174,81;171,73;164,67;153,65;142,66;129,73;107,92;81,113;60,121;48,122;37,120;25,115;10,104;3,89;0,71;4,52;10,40;20,27;29,18;31,13;28,7" o:connectangles="0,0,0,0,0,0,0,0,0,0,0,0,0,0,0,0,0,0,0,0,0,0,0,0,0,0,0,0,0,0,0,0,0,0,0,0,0,0,0,0,0,0,0,0,0,0,0,0,0,0,0,0,0,0,0"/>
                </v:shape>
                <v:shape id="Freeform 39" o:spid="_x0000_s1055" style="position:absolute;left:4920;top:4272;width:196;height:149;visibility:visible;mso-wrap-style:square;v-text-anchor:top" coordsize="270,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ifI8MA&#10;AADbAAAADwAAAGRycy9kb3ducmV2LnhtbESPy2rDMBBF94X8g5hAd42ctJTEiRKMoVAKXdgtJMvB&#10;mtgm1shIih9/XxUKXV7u43APp8l0YiDnW8sK1qsEBHFldcu1gu+vt6ctCB+QNXaWScFMHk7HxcMB&#10;U21HLmgoQy3iCPsUFTQh9KmUvmrIoF/Znjh6V+sMhihdLbXDMY6bTm6S5FUabDkSGuwpb6i6lXcT&#10;uZ8mG/2uOGvnsyJsny8fc26VelxO2R5EoCn8h//a71rByxp+v8QfII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ifI8MAAADbAAAADwAAAAAAAAAAAAAAAACYAgAAZHJzL2Rv&#10;d25yZXYueG1sUEsFBgAAAAAEAAQA9QAAAIgDAAAAAA==&#10;" path="m264,91r6,3l218,205r-5,-3l216,195r1,-2l217,191r1,-2l219,187r,-2l219,183r,-2l219,180r,-2l219,177r-1,-1l218,175r-1,-2l216,172r,-1l214,169r-1,-1l212,167r-2,-1l208,165r-2,-2l202,162r-3,-2l196,159,52,97,46,95,43,93,40,92,37,91,34,90r-2,l31,90r-2,l28,90r-2,l24,90r-1,1l21,92r-1,l19,93r-2,1l16,95r-1,2l14,98r-1,3l12,103r-2,2l9,107r-3,6l,111,51,r6,2l54,9r-1,2l52,13r-1,3l51,18r,1l50,21r,2l51,25r,1l51,27r,3l52,31r,1l53,33r1,2l55,36r1,l57,37r2,2l61,40r3,1l67,43r3,1l74,46r144,63l222,110r5,2l230,113r2,1l235,114r2,1l239,115r1,1l241,115r2,l244,115r1,-1l246,114r1,-1l249,113r1,-1l251,111r2,-2l254,108r1,-1l256,105r1,-2l259,101r1,-3l264,91xe" fillcolor="black">
                  <v:path arrowok="t" o:connecttype="custom" o:connectlocs="196,68;155,147;158,140;158,137;159,134;159,132;159,129;158,128;158,126;157,124;155,122;152,121;150,118;144,116;38,71;31,68;27,66;23,65;21,65;19,65;17,65;15,67;14,68;12,69;10,71;9,75;7,78;0,81;41,1;38,8;37,12;37,14;36,17;37,19;37,22;38,23;39,25;41,26;43,28;46,30;51,32;158,79;165,81;168,83;172,84;174,84;176,84;178,83;179,82;181,81;184,79;185,78;187,75;189,71" o:connectangles="0,0,0,0,0,0,0,0,0,0,0,0,0,0,0,0,0,0,0,0,0,0,0,0,0,0,0,0,0,0,0,0,0,0,0,0,0,0,0,0,0,0,0,0,0,0,0,0,0,0,0,0,0,0"/>
                </v:shape>
                <v:shape id="Freeform 40" o:spid="_x0000_s1056" style="position:absolute;left:4967;top:4122;width:213;height:207;visibility:visible;mso-wrap-style:square;v-text-anchor:top" coordsize="287,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flMsMA&#10;AADbAAAADwAAAGRycy9kb3ducmV2LnhtbESPQWsCMRSE70L/Q3iF3jSrlGK3RpGFQktPXUXw9ti8&#10;3SxuXkKS6uqvbwoFj8PMfMOsNqMdxJlC7B0rmM8KEMSN0z13Cva79+kSREzIGgfHpOBKETbrh8kK&#10;S+0u/E3nOnUiQziWqMCk5EspY2PIYpw5T5y91gWLKcvQSR3wkuF2kIuieJEWe84LBj1VhppT/WMV&#10;VMdbi1Xr/f7zNXyZ3cnLQ31U6ulx3L6BSDSme/i//aEVPC/g70v+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flMsMAAADbAAAADwAAAAAAAAAAAAAAAACYAgAAZHJzL2Rv&#10;d25yZXYueG1sUEsFBgAAAAAEAAQA9QAAAIgDAAAAAA==&#10;" path="m206,281r-5,-4l205,271r1,-2l207,267r1,-2l208,262r1,-2l210,258r,-1l210,255r,-1l210,252r-1,-1l209,250r,-2l208,247r-1,-1l206,244r,-1l205,242r-2,-1l201,239r-3,-1l196,236r-5,-2l188,232,54,152r-5,-2l45,148r-2,-1l40,146r-2,-2l35,143r-1,l33,142r-2,l30,142r-1,l27,143r-1,l25,144r-2,l22,145r-1,1l19,147r-1,1l15,149r-1,2l13,153r-2,1l10,156r-4,8l,161,56,71r3,-5l62,62r3,-4l67,54r3,-4l73,46r2,-3l78,40r3,-3l84,33r3,-2l91,28r2,-2l96,23r3,-2l102,19r3,-3l109,14r4,-2l116,10r4,-1l125,7r3,-2l132,4r4,-1l140,2r4,l147,1r4,l155,r5,l164,r4,1l172,1r4,l180,2r5,l188,3r4,1l197,5r4,1l205,8r4,1l213,11r4,2l220,15r5,3l228,20r4,1l234,23r3,2l239,26r2,2l244,30r2,2l248,33r2,2l253,37r2,2l256,41r3,2l260,45r2,2l264,49r1,3l268,55r2,2l271,59r1,2l273,63r2,2l276,68r1,2l278,72r1,2l280,76r1,4l283,85r1,5l285,94r1,5l286,103r1,4l287,112r,4l287,121r-1,5l285,131r,5l283,141r-1,5l281,151r-2,5l277,162r-1,3l274,168r-1,3l271,174r-2,4l266,182r-2,4l261,191r-55,90xm60,91r160,93l222,186r3,2l227,189r3,1l232,191r2,1l235,192r1,l237,192r1,l239,192r1,l241,192r1,-1l243,191r1,-1l245,189r1,-1l247,187r2,-1l250,184r1,-1l252,181r2,-3l255,175r2,-2l258,169r1,-3l260,164r,-3l261,157r,-3l261,151r,-3l261,145r-1,-3l260,140r-1,-3l258,134r-2,-4l254,126r-2,-4l250,118r-3,-4l244,110r-2,-2l241,107r-2,-2l237,103r-2,-2l233,99r-3,-1l228,96r-2,-2l224,92r-3,-2l219,87r-3,-1l214,84r-3,-2l209,80r-3,-1l203,77r-3,-2l197,73r-6,-2l187,68r-5,-2l178,64r-5,-3l169,59r-5,-2l160,56r-5,-2l150,52r-4,-1l142,50r-4,-1l134,49r-3,-1l127,48r-4,l120,48r-3,l114,48r-2,l109,49r-3,l104,50r-3,l99,51r-2,1l95,54r-3,1l91,56r-4,1l85,59r-1,1l83,60r-2,2l80,63r-2,2l77,67r-2,1l74,70r-2,2l70,75r-1,2l67,79r-2,3l63,84r-2,3l60,91xe" fillcolor="black">
                  <v:path arrowok="t" o:connecttype="custom" o:connectlocs="154,197;156,189;155,184;153,179;145,174;33,109;25,105;20,105;16,108;10,113;42,52;52,37;62,24;73,15;86,7;101,2;115,0;131,1;146,4;161,10;174,17;183,24;190,30;197,38;203,46;207,55;212,69;213,85;210,104;205,122;197,134;163,136;172,141;177,141;180,141;183,138;189,131;193,121;194,109;191,99;183,84;176,76;168,69;159,62;148,55;132,47;115,40;99,36;87,35;77,37;68,41;62,44;56,50;50,58;45,67" o:connectangles="0,0,0,0,0,0,0,0,0,0,0,0,0,0,0,0,0,0,0,0,0,0,0,0,0,0,0,0,0,0,0,0,0,0,0,0,0,0,0,0,0,0,0,0,0,0,0,0,0,0,0,0,0,0,0"/>
                  <o:lock v:ext="edit" verticies="t"/>
                </v:shape>
                <v:shape id="Freeform 41" o:spid="_x0000_s1057" style="position:absolute;left:5135;top:3986;width:193;height:183;visibility:visible;mso-wrap-style:square;v-text-anchor:top" coordsize="270,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Q9c8YA&#10;AADbAAAADwAAAGRycy9kb3ducmV2LnhtbESPW2vCQBSE3wv9D8sp9KXoxmhEUlcppYXSNy+oj4fs&#10;MQnNnk2z21z89W5B8HGYmW+Y5bo3lWipcaVlBZNxBII4s7rkXMF+9zlagHAeWWNlmRQM5GC9enxY&#10;Yqptxxtqtz4XAcIuRQWF93UqpcsKMujGtiYO3tk2Bn2QTS51g12Am0rGUTSXBksOCwXW9F5Q9rP9&#10;MwqSyXCsTXw5/X4fXhbJefOh50mk1PNT//YKwlPv7+Fb+0srmE3h/0v4AXJ1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xQ9c8YAAADbAAAADwAAAAAAAAAAAAAAAACYAgAAZHJz&#10;L2Rvd25yZXYueG1sUEsFBgAAAAAEAAQA9QAAAIsDAAAAAA==&#10;" path="m152,94l98,158r12,22l112,183r2,2l115,187r2,3l118,191r2,2l121,194r2,1l124,196r,1l125,198r1,l128,198r1,1l130,199r2,l133,199r1,l136,199r1,l138,198r1,l140,198r2,-1l143,195r3,-1l149,191r3,-2l154,187r3,-4l162,187r-49,61l107,244r1,-1l108,242r1,-2l110,239r,-2l112,235r,-1l112,233r1,-2l113,230r,-2l113,227r,-2l113,224r,-1l113,222r-1,-4l110,215r-1,-4l107,206r-2,-5l103,195r-2,-2l100,190r-2,-3l97,184,,3,2,,209,53r4,1l216,55r4,1l224,57r2,l229,58r5,l239,59r4,l247,59r2,l251,58r2,l256,57r2,-1l260,55r2,-1l264,52r1,-2l270,54r-71,89l194,139r2,-3l198,133r2,-3l201,127r2,-2l203,123r1,-2l205,120r,-2l205,116r,-1l204,113r-1,-1l202,111r-1,-1l200,109r-1,-1l197,108r-1,-1l192,105r-4,l183,103,152,94xm137,91l50,69r42,77l137,91xe" fillcolor="black">
                  <v:path arrowok="t" o:connecttype="custom" o:connectlocs="70,117;80,135;82,138;84,141;86,143;89,145;89,146;91,146;92,147;94,147;95,147;97,147;99,146;100,146;102,144;107,141;110,138;116,138;76,180;77,179;79,176;80,173;80,172;81,170;81,168;81,165;81,164;79,159;76,152;74,144;71,140;69,136;1,0;152,40;157,41;162,42;167,43;174,44;178,44;181,43;184,41;187,40;189,37;142,106;140,100;143,96;145,92;146,89;147,87;147,86;146,83;145,83;144,81;142,80;140,79;134,77;109,69;36,51;98,67" o:connectangles="0,0,0,0,0,0,0,0,0,0,0,0,0,0,0,0,0,0,0,0,0,0,0,0,0,0,0,0,0,0,0,0,0,0,0,0,0,0,0,0,0,0,0,0,0,0,0,0,0,0,0,0,0,0,0,0,0,0,0"/>
                  <o:lock v:ext="edit" verticies="t"/>
                </v:shape>
                <v:shape id="Freeform 42" o:spid="_x0000_s1058" style="position:absolute;left:5213;top:3813;width:218;height:211;visibility:visible;mso-wrap-style:square;v-text-anchor:top" coordsize="292,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pv58UA&#10;AADbAAAADwAAAGRycy9kb3ducmV2LnhtbESPT2sCMRTE7wW/Q3hCbzVbWda6NYpIC3soQq2g3h6b&#10;t3/azcuSpLr99qYgeBxm5jfMYjWYTpzJ+daygudJAoK4tLrlWsH+6/3pBYQPyBo7y6TgjzyslqOH&#10;BebaXviTzrtQiwhhn6OCJoQ+l9KXDRn0E9sTR6+yzmCI0tVSO7xEuOnkNEkyabDluNBgT5uGyp/d&#10;r1FwKL5dFur9R3U8zaZv86rYZjpV6nE8rF9BBBrCPXxrF1pBmsL/l/gD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mm/nxQAAANsAAAAPAAAAAAAAAAAAAAAAAJgCAABkcnMv&#10;ZG93bnJldi54bWxQSwUGAAAAAAQABAD1AAAAigMAAAAA&#10;" path="m166,285r-4,-4l167,275r2,-1l170,272r1,-2l173,269r1,-2l175,266r1,-2l176,263r,-3l176,259r1,-2l177,256r-1,-2l176,253r,-2l176,250r-1,-1l174,247r-1,-1l171,244r-1,-2l167,240r-2,-3l162,234,52,124r-3,-4l46,118r-2,-3l42,114r-3,-2l38,111r-2,-1l34,109r-1,-1l31,108r-2,l28,108r-2,l25,108r-2,1l21,109r-1,1l18,111r-1,l15,113r-2,1l12,115r-2,2l4,123,,118,77,45r3,-4l84,38r3,-3l91,32r4,-3l98,26r4,-2l107,21r3,-2l113,17r4,-3l120,12r4,-2l127,9r3,-2l134,6r3,-1l141,4r6,-2l151,2r3,-1l158,1,162,r4,l170,r4,l179,r4,1l187,1r4,1l195,2r4,2l202,5r4,1l210,7r5,2l218,11r4,2l226,14r3,4l233,20r3,2l239,24r4,3l246,30r4,2l253,35r4,3l258,41r2,2l262,45r2,2l266,49r2,4l270,55r1,2l273,59r1,3l276,64r1,2l278,69r2,2l281,74r1,2l283,79r1,2l286,83r1,4l287,89r1,3l289,94r1,2l290,99r1,2l291,103r1,3l292,111r,4l292,119r,6l292,129r-1,5l290,138r-1,4l288,146r-1,5l284,155r-2,5l280,165r-3,4l275,173r-3,5l269,183r-3,5l264,190r-2,3l259,196r-2,3l254,202r-3,3l246,209r-3,3l166,285xm75,66l204,197r2,2l209,201r2,1l212,204r3,1l217,206r,1l218,208r1,l220,208r1,l222,209r1,-1l224,208r1,l227,208r1,-1l229,206r2,-1l232,205r2,-2l235,202r2,-1l239,199r2,-3l244,193r2,-3l247,188r3,-3l251,182r1,-2l253,177r1,-3l255,171r,-3l256,166r,-4l256,160r,-3l255,152r-1,-5l253,143r-1,-4l250,135r-3,-4l246,128r-1,-2l243,124r-1,-2l241,119r-2,-3l238,114r-2,-3l235,109r-2,-2l231,105r-2,-3l227,100r-2,-2l223,95r-2,-2l219,91r-2,-3l214,85r-3,-3l207,79r-4,-4l199,71r-3,-3l192,65r-4,-3l184,59r-3,-2l176,54r-4,-2l168,48r-3,-1l161,45r-4,-1l154,42r-4,-1l147,40r-3,-1l141,39r-3,-1l135,38r-2,-1l130,37r-3,l125,37r-3,l120,37r-2,1l116,38r-3,1l111,40r-2,1l107,41r-3,1l103,43r-2,1l99,45r-2,1l95,47r-2,2l91,51r-2,2l87,55r-3,2l82,59r-2,2l77,63r-2,3xe" fillcolor="black">
                  <v:path arrowok="t" o:connecttype="custom" o:connectlocs="127,201;131,195;132,190;131,184;125,178;34,87;27,81;22,80;16,81;10,84;57,33;71,21;84,13;97,5;113,1;127,0;143,1;157,5;171,13;184,22;194,32;202,41;207,49;211,58;215,68;217,76;218,93;215,108;207,125;197,141;187,152;152,146;161,152;164,154;167,154;172,152;178,147;187,137;190,127;191,116;187,100;181,90;175,81;168,73;160,63;146,50;131,40;117,33;105,29;95,27;87,28;78,31;71,35;63,42;56,49" o:connectangles="0,0,0,0,0,0,0,0,0,0,0,0,0,0,0,0,0,0,0,0,0,0,0,0,0,0,0,0,0,0,0,0,0,0,0,0,0,0,0,0,0,0,0,0,0,0,0,0,0,0,0,0,0,0,0"/>
                  <o:lock v:ext="edit" verticies="t"/>
                </v:shape>
                <v:shape id="Freeform 43" o:spid="_x0000_s1059" style="position:absolute;left:5509;top:3658;width:178;height:199;visibility:visible;mso-wrap-style:square;v-text-anchor:top" coordsize="238,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c6F8QA&#10;AADbAAAADwAAAGRycy9kb3ducmV2LnhtbESPQYvCMBSE78L+h/AWvMiaKipr1yiyi+BBBKugx2fz&#10;bMs2L6WJtf57Iwgeh5n5hpktWlOKhmpXWFYw6EcgiFOrC84UHParr28QziNrLC2Tgjs5WMw/OjOM&#10;tb3xjprEZyJA2MWoIPe+iqV0aU4GXd9WxMG72NqgD7LOpK7xFuCmlMMomkiDBYeFHCv6zSn9T65G&#10;wWl87f0dN1t9359p3WvaZjpJL0p1P9vlDwhPrX+HX+21VjAaw/NL+AF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8XOhfEAAAA2wAAAA8AAAAAAAAAAAAAAAAAmAIAAGRycy9k&#10;b3ducmV2LnhtbFBLBQYAAAAABAAEAPUAAACJAwAAAAA=&#10;" path="m112,135l42,180r4,24l47,207r,3l47,212r1,2l49,217r1,1l51,220r1,2l53,223r,1l54,225r1,l56,226r,2l57,228r1,1l59,229r1,1l61,230r1,l64,230r1,l67,230r2,l71,230r2,-1l76,228r2,-2l82,225r3,-2l89,221r3,5l26,269r-4,-5l23,263r1,-2l25,260r1,-1l27,257r2,-1l30,255r1,-1l31,253r1,-2l32,250r1,-1l33,248r1,-2l34,245r1,-2l35,240r,-3l35,233r,-5l35,222r-1,-6l33,213r,-3l32,206r,-3l,2,2,,182,114r2,2l187,118r3,2l193,122r3,2l198,125r5,2l208,129r4,2l215,132r2,1l220,133r2,l224,133r2,-1l228,132r2,-1l232,130r3,-1l238,134r-96,62l138,190r4,-3l145,186r2,-2l150,182r2,-2l153,179r1,-2l156,175r,-1l157,173r,-1l157,171r,-1l157,169r-1,-1l156,167r-1,-1l154,164r-1,-1l152,162r-1,-1l147,158r-3,-3l139,152,112,135xm101,128l25,79r15,87l101,128xe" fillcolor="black">
                  <v:path arrowok="t" o:connecttype="custom" o:connectlocs="31,133;35,153;35,157;37,161;38,163;40,165;40,166;42,167;43,169;44,169;46,170;48,170;50,170;52,170;55,169;58,167;64,165;69,167;16,195;18,193;19,192;22,189;23,188;24,186;25,184;25,182;26,180;26,175;26,169;25,160;25,155;24,150;1,0;138,86;142,89;147,92;152,94;159,97;162,98;166,98;169,98;172,97;176,95;106,145;106,138;110,136;114,133;115,131;117,129;117,127;117,126;117,124;116,123;114,121;113,119;108,115;84,100;19,58;76,95" o:connectangles="0,0,0,0,0,0,0,0,0,0,0,0,0,0,0,0,0,0,0,0,0,0,0,0,0,0,0,0,0,0,0,0,0,0,0,0,0,0,0,0,0,0,0,0,0,0,0,0,0,0,0,0,0,0,0,0,0,0,0"/>
                  <o:lock v:ext="edit" verticies="t"/>
                </v:shape>
                <v:shape id="Freeform 44" o:spid="_x0000_s1060" style="position:absolute;left:5585;top:3536;width:168;height:201;visibility:visible;mso-wrap-style:square;v-text-anchor:top" coordsize="23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vKXMUA&#10;AADbAAAADwAAAGRycy9kb3ducmV2LnhtbESPQWvCQBSE74L/YXmCN920FRtTV2kjBm/FWDw/sq9J&#10;aPZtyK5J7K/vFgo9DjPzDbPdj6YRPXWutqzgYRmBIC6srrlU8HE5LmIQziNrbCyTgjs52O+mky0m&#10;2g58pj73pQgQdgkqqLxvEyldUZFBt7QtcfA+bWfQB9mVUnc4BLhp5GMUraXBmsNChS2lFRVf+c0o&#10;SLM3KZ/Oz9+3w6VM8/fNNT6tMqXms/H1BYSn0f+H/9onrWC1ht8v4Q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K8pcxQAAANsAAAAPAAAAAAAAAAAAAAAAAJgCAABkcnMv&#10;ZG93bnJldi54bWxQSwUGAAAAAAQABAD1AAAAigMAAAAA&#10;" path="m228,r3,7l230,8r-2,1l227,10r-1,1l225,12r-1,1l223,14r-1,2l221,17r-1,2l220,20r-1,2l219,23r-1,2l217,27r,2l216,32r,3l216,41r-1,5l215,52r,6l215,66r,4l216,74r5,196l216,272,58,141r-3,-3l51,135r-5,-5l40,126r-4,-3l30,120r-3,-3l25,116r-2,-2l21,114r-2,-1l16,113r-2,l13,113r-2,l10,114r-1,l7,115r-1,l4,115r-1,1l,109,102,61r4,5l102,68r-2,l98,69r-1,1l96,71r-3,1l91,74r-2,3l87,78r-1,1l85,81r-1,1l84,83r,1l84,85r,1l84,87r,1l85,89r1,2l86,92r2,1l89,95r2,2l95,100r6,5l108,112r98,82l202,81r-1,-5l201,71r,-7l201,58r-1,-4l200,52r-1,-1l199,49r,-1l198,46r-1,-3l196,42r,-1l195,39r-1,-1l193,37r-1,l191,36r-2,-1l188,35r-1,-1l186,34r-1,l183,34r-1,l181,34r-3,l175,34r-2,1l171,36r-3,l166,37r-3,1l161,41r-3,-7l228,xe" fillcolor="black">
                  <v:path arrowok="t" o:connecttype="custom" o:connectlocs="168,5;166,7;164,8;163,10;161,12;160,14;159,16;159,18;158,21;157,26;156,34;156,43;156,52;161,200;42,104;37,100;29,93;22,89;18,86;15,84;12,84;9,84;7,84;5,85;3,85;0,81;77,49;73,50;71,52;68,53;65,57;63,58;61,61;61,62;61,64;61,65;63,67;64,69;66,72;73,78;150,143;146,56;146,47;145,40;145,38;145,35;143,32;143,30;141,28;140,27;139,27;137,26;135,25;133,25;132,25;127,25;124,27;121,27;117,30;166,0" o:connectangles="0,0,0,0,0,0,0,0,0,0,0,0,0,0,0,0,0,0,0,0,0,0,0,0,0,0,0,0,0,0,0,0,0,0,0,0,0,0,0,0,0,0,0,0,0,0,0,0,0,0,0,0,0,0,0,0,0,0,0,0"/>
                </v:shape>
                <v:shape id="Freeform 45" o:spid="_x0000_s1061" style="position:absolute;left:5786;top:3479;width:175;height:198;visibility:visible;mso-wrap-style:square;v-text-anchor:top" coordsize="236,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fNWsYA&#10;AADbAAAADwAAAGRycy9kb3ducmV2LnhtbESPQU8CMRSE7yT+h+aReIMuRARXCiEmiAdJEPTg7bl9&#10;7G7cvq7tA9Z/b01MPE5m5pvMfNm5Rp0pxNqzgdEwA0VceFtzaeD1sB7MQEVBtth4JgPfFGG5uOrN&#10;Mbf+wi903kupEoRjjgYqkTbXOhYVOYxD3xIn7+iDQ0kylNoGvCS4a/Q4y261w5rTQoUtPVRUfO5P&#10;zkDQ749yRzJ5np42293uDT+O6y9jrvvd6h6UUCf/4b/2kzVwM4XfL+kH6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wfNWsYAAADbAAAADwAAAAAAAAAAAAAAAACYAgAAZHJz&#10;L2Rvd25yZXYueG1sUEsFBgAAAAAEAAQA9QAAAIsDAAAAAA==&#10;" path="m204,r21,61l218,62r-2,-2l215,58r-3,-4l209,49r-3,-4l204,43r-3,-3l199,38r-3,-2l194,34r-2,-1l189,32r-4,-2l182,30r-3,-1l176,28r-2,-1l171,27r-1,l167,28r-3,l161,29r-3,1l155,30r-5,1l133,37r58,171l192,212r1,4l195,219r1,2l196,224r2,2l199,227r1,2l200,230r1,1l202,232r2,l205,233r1,l208,234r1,l211,234r2,1l215,234r1,l219,234r2,l224,233r2,l234,230r2,6l117,273r-3,-5l122,265r3,-1l127,264r2,-2l131,260r1,-1l134,259r2,-2l137,256r1,-1l138,254r1,-1l140,252r,-1l141,249r,-1l141,247r,-2l141,244r,-2l140,239r-1,-2l138,233r-1,-3l136,225,78,54,62,60r-2,1l57,61r-2,1l52,64r-2,1l48,66r-2,1l43,68r-2,1l39,71r-1,1l36,73r-1,2l34,76r-1,2l32,79r-1,2l30,84r-1,2l28,89r-1,3l26,94r,3l26,100r-1,2l25,105r,3l25,111r,3l26,116r,3l26,124r-6,2l,65,204,xe" fillcolor="black">
                  <v:path arrowok="t" o:connecttype="custom" o:connectlocs="167,44;160,44;157,39;153,33;149,29;145,26;142,24;137,22;133,21;129,20;126,20;122,20;117,22;111,22;142,151;143,157;145,160;147,164;148,166;149,168;151,168;153,169;155,170;158,170;160,170;164,170;168,169;175,171;85,194;93,191;96,190;98,188;101,186;102,185;103,183;104,182;105,180;105,178;105,176;103,172;102,167;58,39;44,44;41,45;37,47;34,49;30,50;28,52;26,54;24,57;23,59;22,62;20,67;19,70;19,74;19,78;19,83;19,86;15,91;151,0" o:connectangles="0,0,0,0,0,0,0,0,0,0,0,0,0,0,0,0,0,0,0,0,0,0,0,0,0,0,0,0,0,0,0,0,0,0,0,0,0,0,0,0,0,0,0,0,0,0,0,0,0,0,0,0,0,0,0,0,0,0,0,0"/>
                </v:shape>
                <v:shape id="Freeform 46" o:spid="_x0000_s1062" style="position:absolute;left:5988;top:3444;width:188;height:180;visibility:visible;mso-wrap-style:square;v-text-anchor:top" coordsize="254,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xJt8IA&#10;AADbAAAADwAAAGRycy9kb3ducmV2LnhtbERPz2vCMBS+D/wfwhO8zdQynHRGUcdAdhHrLru9NW9t&#10;WfJSkqyt/vXLQdjx4/u93o7WiJ58aB0rWMwzEMSV0y3XCj4ub48rECEiazSOScGVAmw3k4c1FtoN&#10;fKa+jLVIIRwKVNDE2BVShqohi2HuOuLEfTtvMSboa6k9DincGpln2VJabDk1NNjRoaHqp/y1Cl5v&#10;+vk9N4vz/uvSm8/loT75fFBqNh13LyAijfFffHcftYKnNDZ9ST9Ab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fEm3wgAAANsAAAAPAAAAAAAAAAAAAAAAAJgCAABkcnMvZG93&#10;bnJldi54bWxQSwUGAAAAAAQABAD1AAAAhwMAAAAA&#10;" path="m103,4r4,l110,3r3,-1l117,2r3,-1l123,1r3,l130,1r3,l137,r3,l143,1r3,l148,1r4,1l155,2r2,1l161,3r2,1l167,4r3,1l173,6r3,1l178,8r3,1l184,11r3,1l189,13r3,2l194,16r3,2l201,19r2,2l206,23r2,1l210,27r2,2l215,31r2,2l219,35r2,2l223,39r2,2l227,43r1,3l230,48r2,2l233,53r3,2l238,58r1,3l240,63r2,3l243,69r1,2l245,74r1,3l247,80r1,3l249,85r1,4l250,92r1,3l252,99r,5l253,109r1,5l254,120r,4l254,130r-1,6l253,141r-1,2l252,146r,2l251,151r,2l250,156r-1,2l248,160r-1,3l247,165r-1,3l245,171r-1,2l243,175r-1,3l241,180r-2,3l237,186r-3,3l232,191r-1,3l229,197r-2,3l224,203r-2,3l220,208r-2,2l215,212r-2,2l210,217r-2,1l205,221r-3,1l198,224r-2,2l192,227r-3,2l187,230r-4,2l180,233r-3,1l173,236r-3,l166,238r-4,1l158,240r-4,1l150,242r-3,l143,243r-4,l136,244r-4,l127,244r-3,1l120,245r-3,l113,244r-3,l106,244r-3,-1l100,243r-4,-1l93,242r-4,-1l86,240r-4,-1l79,238r-2,-2l73,235r-3,-2l67,232r-3,-1l62,229r-3,-2l55,226r-3,-2l50,222r-3,-2l44,218r-2,-2l40,214r-2,-1l37,211r-2,-2l33,207r-2,-2l29,203r-1,-3l26,198r-1,-2l23,194r-1,-2l19,190r-1,-3l17,185r-2,-2l14,181r-1,-2l12,176r-1,-2l10,171,9,169,8,165,6,160,4,155,3,150,2,144r,-3l1,138r,-3l,132r,-4l,125r,-3l,119r,-3l,113r,-3l,107r1,-2l1,102,2,99r,-4l2,92,3,89,4,87,5,84,6,82,7,79,8,76,9,74r1,-3l12,68r1,-2l14,63r2,-2l17,57r2,-3l22,52r1,-2l25,47r2,-2l29,43r2,-3l33,39r2,-3l37,35r2,-3l42,31r2,-2l46,27r2,-3l51,23r2,-2l57,19r2,-1l62,17r2,-2l67,14r3,-1l72,12r3,-1l78,10,81,9,84,8r3,l90,7,94,6,97,5r3,l103,4xm107,15r-4,l100,16r-2,1l96,18r-2,1l93,19r-3,1l88,21r-1,1l86,23r-2,1l83,26r-1,1l80,28r-1,2l77,31r-1,1l75,34r-1,1l73,37r-1,2l71,40r-1,2l69,43r-1,3l67,47r,2l66,51r-1,2l64,55r-1,4l63,64r-1,4l61,72r,4l61,80r-1,5l60,89r1,5l61,100r,5l62,111r1,5l63,122r1,6l65,135r1,3l67,142r,3l68,148r1,4l70,155r1,3l72,161r,3l73,168r1,3l76,174r1,2l77,179r2,3l80,184r1,3l82,189r1,2l85,194r1,2l87,198r2,2l90,203r4,4l97,211r3,3l103,217r2,2l107,221r3,1l112,224r3,2l117,226r3,2l123,228r3,1l130,229r3,1l136,230r2,l142,230r3,-1l148,229r2,l152,228r2,-1l156,227r1,-1l159,226r3,-1l163,224r3,-1l168,222r1,-1l170,220r2,-1l173,218r2,-1l176,215r1,-1l179,212r2,-2l182,208r1,-2l184,204r2,-2l187,198r,-2l188,194r1,-3l190,188r1,-3l192,183r,-4l192,176r1,-3l193,170r1,-3l194,163r,-4l194,156r,-4l194,148r-1,-4l193,140r-1,-4l192,132r,-6l191,122r-1,-5l189,113r-1,-6l187,102r-1,-5l185,91r-2,-5l182,82r-1,-4l180,74r-2,-4l177,66r-1,-4l174,58r-1,-4l171,51r-1,-2l168,46r-1,-3l165,41r-3,-2l161,37r-2,-2l157,33r-1,-2l154,29r-2,-1l150,26r-1,-3l147,22r-1,-1l144,20r-2,-1l140,18r-2,-1l136,16r-2,l133,15r-2,l127,14r-1,l124,14r-2,l120,14r-3,-1l116,14r-3,l112,14r-3,l107,15xe" fillcolor="black">
                  <v:path arrowok="t" o:connecttype="custom" o:connectlocs="91,1;108,1;124,3;138,9;152,17;164,27;172,39;181,52;185,68;188,91;186,111;182,123;175,137;164,151;152,162;135,170;117,176;98,179;78,179;61,176;46,168;31,159;21,149;13,137;7,126;1,104;0,87;1,73;5,58;12,45;21,32;33,21;46,12;60,7;76,3;70,14;61,19;55,26;50,35;46,50;45,73;49,101;53,118;58,134;64,145;78,161;91,168;107,168;118,166;127,161;135,153;140,140;143,125;143,106;140,83;134,57;127,37;118,26;109,16;99,12;89,10;79,11" o:connectangles="0,0,0,0,0,0,0,0,0,0,0,0,0,0,0,0,0,0,0,0,0,0,0,0,0,0,0,0,0,0,0,0,0,0,0,0,0,0,0,0,0,0,0,0,0,0,0,0,0,0,0,0,0,0,0,0,0,0,0,0,0,0"/>
                  <o:lock v:ext="edit" verticies="t"/>
                </v:shape>
                <v:shape id="Freeform 47" o:spid="_x0000_s1063" style="position:absolute;left:6195;top:3422;width:181;height:180;visibility:visible;mso-wrap-style:square;v-text-anchor:top" coordsize="247,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m3TsIA&#10;AADbAAAADwAAAGRycy9kb3ducmV2LnhtbESPQYvCMBSE7wv+h/AEb2u6IlK7RhFBEQRltd6fzbPt&#10;bvNSmljrvzfCgsdhZr5hZovOVKKlxpWWFXwNIxDEmdUl5wrS0/ozBuE8ssbKMil4kIPFvPcxw0Tb&#10;O/9Qe/S5CBB2CSoovK8TKV1WkEE3tDVx8K62MeiDbHKpG7wHuKnkKIom0mDJYaHAmlYFZX/Hm1Gw&#10;2i3Tffx7cefrxjDHl8NtYlqlBv1u+Q3CU+ff4f/2VisYT+H1JfwA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ObdOwgAAANsAAAAPAAAAAAAAAAAAAAAAAJgCAABkcnMvZG93&#10;bnJldi54bWxQSwUGAAAAAAQABAD1AAAAhwMAAAAA&#10;" path="m84,7l209,147,205,46r,-2l205,42r-1,-3l204,37r,-2l203,33r,-2l203,29r-2,-2l200,26r,-1l199,24r,-2l198,20r-1,-1l197,18r-2,-1l194,16r-1,-1l192,14r-2,-1l189,12r-2,l185,11r-1,l182,11r-2,-1l178,10r-3,l173,10r-2,l169,10,168,4,247,r,7l244,8r-3,l237,9r-3,l232,10r-2,1l228,11r-1,1l225,13r-1,1l224,15r-1,1l222,18r-1,1l220,20r,3l219,25r-1,2l218,30r,2l217,35r,4l217,42r1,4l225,240r-5,1l50,53r6,149l56,204r,2l56,209r1,1l57,213r1,1l58,216r2,2l60,219r1,2l62,222r1,2l64,225r1,1l66,227r1,1l68,229r2,l71,230r1,l73,231r1,2l76,233r1,1l79,234r1,l81,234r2,l85,235r4,l94,234r,6l10,244,9,238r3,l14,238r2,-1l18,237r2,l22,236r3,l27,235r1,-1l30,234r1,-1l33,233r1,-2l35,230r1,-1l37,228r1,-1l39,226r,-1l40,223r,-1l41,221r1,-2l42,218r1,-2l43,214r,-2l43,210r,-1l44,206r,-2l44,202,36,37,31,31,30,29,28,27,26,26,24,24,21,23,20,22,18,20,17,19r-2,l14,18,12,17r-3,l8,17,5,16r-2,l,16,,10,84,7xe" fillcolor="black">
                  <v:path arrowok="t" o:connecttype="custom" o:connectlocs="150,34;149,29;149,24;147,20;146,18;144,14;142,12;139,10;136,8;132,7;127,7;123,3;179,6;171,7;167,8;164,10;163,13;161,17;160,22;159,29;165,177;41,149;41,154;43,158;44,162;46,165;48,167;51,169;53,170;56,173;59,173;65,173;7,180;10,176;15,175;20,173;23,172;26,170;28,167;29,165;31,162;32,158;32,154;32,149;22,21;18,18;13,15;10,13;6,13;0,12" o:connectangles="0,0,0,0,0,0,0,0,0,0,0,0,0,0,0,0,0,0,0,0,0,0,0,0,0,0,0,0,0,0,0,0,0,0,0,0,0,0,0,0,0,0,0,0,0,0,0,0,0,0"/>
                </v:shape>
                <v:shape id="Freeform 48" o:spid="_x0000_s1064" style="position:absolute;left:6411;top:3431;width:183;height:174;visibility:visible;mso-wrap-style:square;v-text-anchor:top" coordsize="254,2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DMCLsA&#10;AADbAAAADwAAAGRycy9kb3ducmV2LnhtbERPSwrCMBDdC94hjOBOUwVFqlGK+AMXYvUAQzO2xWZS&#10;m6j19mYhuHy8/2LVmkq8qHGlZQWjYQSCOLO65FzB9bIdzEA4j6yxskwKPuRgtex2Fhhr++YzvVKf&#10;ixDCLkYFhfd1LKXLCjLohrYmDtzNNgZ9gE0udYPvEG4qOY6iqTRYcmgosKZ1Qdk9fRoFjGly2m8s&#10;tetD8nDS7E7p0SjV77XJHISn1v/FP/dBK5iE9eFL+AFy+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ONwzAi7AAAA2wAAAA8AAAAAAAAAAAAAAAAAmAIAAGRycy9kb3ducmV2Lnht&#10;bFBLBQYAAAAABAAEAPUAAACAAwAAAAA=&#10;" path="m138,1r3,l144,2r4,l151,3r3,l158,4r4,1l165,5r3,1l171,7r3,1l177,9r3,1l183,12r2,1l188,14r3,2l193,17r3,1l199,20r3,1l204,23r3,2l209,26r3,2l214,30r2,2l218,34r2,2l223,38r1,2l227,43r1,2l230,49r3,2l234,53r2,3l238,58r1,2l241,63r1,3l243,68r1,3l246,73r1,3l248,79r1,3l249,85r1,3l251,91r1,2l252,96r1,3l253,102r1,3l254,108r,2l254,114r,4l254,121r,3l254,127r,3l253,133r,5l252,144r-1,5l249,155r-1,5l246,165r-2,4l243,174r-2,2l240,178r-1,2l238,183r-1,2l235,188r-1,2l233,192r-3,2l228,196r-1,2l225,200r-1,2l222,204r-2,2l219,208r-3,3l214,213r-3,2l209,217r-3,2l203,221r-3,3l198,226r-4,2l191,229r-3,2l185,232r-3,2l179,235r-3,1l173,237r-3,1l166,239r-3,1l159,240r-4,1l152,242r-3,l145,243r-3,l138,243r-4,l131,243r-4,l122,243r-4,l114,242r-3,l107,241r-3,l100,240r-4,-1l93,239r-5,-1l85,237r-4,-1l78,235r-3,-1l72,233r-3,-1l65,230r-2,-2l59,227r-2,-2l53,224r-3,-3l48,219r-3,-2l42,215r-2,-2l38,211r-3,-3l33,206r-2,-2l29,201r-3,-2l24,196r-2,-3l20,191r-1,-2l17,185r-2,-2l14,181r-1,-2l12,176r-2,-2l9,172,8,169r,-2l7,165,6,162,5,160,4,157,3,154r,-3l3,149,2,146r,-2l1,141r,-3l,136r,-3l,130r,-5l,120r,-7l1,108r,-3l1,102,2,99,3,95r,-3l4,90r,-3l5,84,6,80,7,77,8,75,9,72r1,-3l12,67r1,-3l14,61r2,-2l17,56r2,-2l21,52r2,-3l24,47r2,-3l28,42r2,-2l32,37r2,-2l36,33r3,-2l41,29r2,-2l45,25r3,-1l50,22r3,-2l56,18r3,-1l61,15r3,-1l67,13r2,-3l72,9,74,8,77,7,80,6,83,5r2,l88,4,92,3,95,2r3,l101,1r3,l107,1r2,l113,r2,l118,r3,l124,r4,1l131,1r3,l138,1xm139,14r-4,-1l131,13r-2,l127,13r-3,1l123,14r-2,l119,14r-2,1l115,16r-1,l113,17r-2,l109,18r-1,1l106,20r-2,1l103,22r-1,1l100,25r-1,1l97,27r-1,2l94,30r-1,2l92,33r-3,2l88,36r-1,2l85,40r-2,3l82,48r-2,3l78,55r-2,4l75,63r-1,4l72,72r-1,4l69,82r,6l67,92r-1,6l65,103r,7l64,115r,5l64,123r-1,4l63,130r,4l63,137r,3l63,143r,4l63,150r,4l63,157r,3l64,162r,3l64,168r,3l65,173r,3l66,179r1,2l67,184r1,2l69,189r1,5l72,198r2,4l76,206r2,2l79,211r2,2l83,215r2,2l87,219r2,1l93,223r2,1l98,226r3,1l104,228r2,l109,229r4,1l115,230r3,l119,231r3,l123,231r4,l129,230r2,l133,230r1,-1l136,229r2,-1l140,228r2,-1l143,226r2,l147,225r2,-1l150,221r3,-1l154,219r2,-2l158,215r2,-2l162,211r2,-2l166,207r1,-2l169,203r1,-3l172,197r1,-2l174,192r2,-3l177,185r2,-3l179,179r1,-3l182,172r1,-3l184,165r,-4l185,157r1,-4l187,148r1,-5l188,139r,-5l189,130r1,-6l190,119r1,-6l191,108r,-5l191,98r,-4l191,90r,-5l191,80r-1,-4l190,73r-1,-4l189,66r-1,-3l188,60r-1,-3l186,54r-1,-2l184,49r-1,-2l182,44r-1,-3l180,39r-1,-2l178,35r-2,-2l175,32r-1,-2l172,28r-1,-1l169,25r-1,-1l166,23r-2,-1l163,21r-3,-1l158,19r-1,-1l155,17r-2,l151,16r-2,-1l147,15r-2,-1l143,14r-2,l139,14xe" fillcolor="black">
                  <v:path arrowok="t" o:connecttype="custom" o:connectlocs="114,3;130,7;143,14;156,23;166,35;174,47;179,61;183,75;183,91;179,115;171,131;164,142;154,153;140,163;125,170;107,173;88,174;69,171;52,167;36,158;24,148;14,135;6,123;2,110;0,97;1,75;4,60;9,46;17,34;28,22;40,13;53,6;68,1;83,0;99,1;89,10;81,12;73,16;66,24;58,37;50,59;46,86;45,102;46,118;48,132;56,149;67,160;81,165;93,165;102,163;111,157;120,147;128,132;133,115;136,93;138,67;136,47;132,34;126,23;118,16;109,11;100,10" o:connectangles="0,0,0,0,0,0,0,0,0,0,0,0,0,0,0,0,0,0,0,0,0,0,0,0,0,0,0,0,0,0,0,0,0,0,0,0,0,0,0,0,0,0,0,0,0,0,0,0,0,0,0,0,0,0,0,0,0,0,0,0,0,0"/>
                  <o:lock v:ext="edit" verticies="t"/>
                </v:shape>
                <v:shape id="Freeform 49" o:spid="_x0000_s1065" style="position:absolute;left:6605;top:3447;width:283;height:233;visibility:visible;mso-wrap-style:square;v-text-anchor:top" coordsize="384,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DUh8QA&#10;AADbAAAADwAAAGRycy9kb3ducmV2LnhtbESPT4vCMBTE74LfITzB25q6oKvVKK4i7EXFv+Dt0Tzb&#10;avNSmqzWb28WFjwOM/MbZjytTSHuVLncsoJuJwJBnFidc6rgsF9+DEA4j6yxsEwKnuRgOmk2xhhr&#10;++At3Xc+FQHCLkYFmfdlLKVLMjLoOrYkDt7FVgZ9kFUqdYWPADeF/IyivjSYc1jIsKR5Rslt92sU&#10;fC1uq8V5czxFQ3c1a7O+fA9zqVS7Vc9GIDzV/h3+b/9oBb0u/H0JP0BO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w1IfEAAAA2wAAAA8AAAAAAAAAAAAAAAAAmAIAAGRycy9k&#10;b3ducmV2LnhtbFBLBQYAAAAABAAEAPUAAACJAwAAAAA=&#10;" path="m181,194l291,66r93,29l382,101r-7,-3l372,98r-2,-1l368,97r-3,l364,96r-4,1l359,97r-2,l355,97r,1l353,98r-1,1l351,100r-1,1l349,101r-1,1l347,103r-1,2l345,107r,2l343,112r-1,3l341,118r-1,4l293,270r-1,3l291,277r-2,3l288,283r,2l287,288r,1l287,291r1,1l288,293r,1l289,295r,1l291,298r1,1l293,300r2,1l296,304r1,l299,305r2,1l303,307r2,1l307,309r8,2l313,317,194,280r1,-5l203,277r2,l207,278r3,1l212,279r2,l216,279r2,l220,278r1,l223,277r1,l225,277r1,-1l227,275r1,-1l230,273r,-1l231,270r1,-1l233,266r1,-3l235,260r1,-3l238,253,291,87,138,264r-4,-1l109,34,60,190r-2,4l57,199r-1,3l55,205r,4l54,212r,2l54,216r1,2l55,220r1,2l57,224r1,1l59,227r1,2l61,230r1,1l64,232r1,2l66,234r1,1l68,236r1,l71,237r2,1l74,238r3,1l79,240r2,l79,246,,222r2,-6l5,217r2,1l9,218r1,l12,218r2,1l16,219r2,l20,219r1,-1l23,218r2,l26,218r1,-1l29,216r1,l31,215r1,-1l34,213r,-1l36,211r1,-1l38,208r1,-1l41,205r1,-2l43,200r2,-6l47,188,91,46r2,-3l94,39r1,-3l95,33r1,-2l96,28r,-1l96,26r,-2l96,23,95,22r,-2l94,19,93,18,92,16,91,15,90,14,89,13,87,12,85,11,84,10,81,9,80,8r-3,l69,5,71,r94,28l181,194xe" fillcolor="black">
                  <v:path arrowok="t" o:connecttype="custom" o:connectlocs="283,70;274,72;269,71;265,71;262,72;259,74;256,75;254,79;252,85;216,198;213,206;212,212;212,215;213,217;215,220;218,223;222,225;226,227;143,206;151,204;156,205;161,205;164,204;167,203;170,201;171,198;173,191;214,64;80,25;42,146;41,154;40,159;41,163;43,167;46,170;49,172;51,173;55,175;60,176;1,159;7,160;10,161;15,161;18,160;21,159;24,157;27,155;29,152;32,147;67,34;70,26;71,21;71,18;70,15;68,12;66,10;62,7;57,6;122,21" o:connectangles="0,0,0,0,0,0,0,0,0,0,0,0,0,0,0,0,0,0,0,0,0,0,0,0,0,0,0,0,0,0,0,0,0,0,0,0,0,0,0,0,0,0,0,0,0,0,0,0,0,0,0,0,0,0,0,0,0,0,0"/>
                </v:shape>
                <v:shape id="Freeform 50" o:spid="_x0000_s1066" style="position:absolute;left:6838;top:3561;width:172;height:195;visibility:visible;mso-wrap-style:square;v-text-anchor:top" coordsize="235,2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vB48UA&#10;AADbAAAADwAAAGRycy9kb3ducmV2LnhtbESPQUvDQBSE74L/YXmCN7sxqEjabSmKtCe1bXro7ZF9&#10;TUKzb8Pua5v217uC4HGYmW+YyWxwnTpRiK1nA4+jDBRx5W3LtYFy8/HwCioKssXOMxm4UITZ9PZm&#10;goX1Z17RaS21ShCOBRpoRPpC61g15DCOfE+cvL0PDiXJUGsb8JzgrtN5lr1ohy2nhQZ7emuoOqyP&#10;zsD79muxCk/59RNLz+V1J9/5Toy5vxvmY1BCg/yH/9pLa+A5h98v6Qfo6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i8HjxQAAANsAAAAPAAAAAAAAAAAAAAAAAJgCAABkcnMv&#10;ZG93bnJldi54bWxQSwUGAAAAAAQABAD1AAAAigMAAAAA&#10;" path="m163,165l86,131,67,148r-3,3l63,153r-2,2l59,157r-1,1l57,160r-2,2l54,164r,1l54,166r,1l53,168r,1l53,170r,1l53,172r,1l53,174r1,1l54,176r,1l55,178r,1l56,180r1,l59,182r1,1l62,186r3,2l68,189r3,2l75,193r-2,6l,167r3,-6l4,162r2,l8,162r1,1l11,163r1,l14,163r1,l17,163r1,l19,162r2,l22,162r2,-1l25,161r2,l29,159r4,-1l36,155r5,-2l45,148r5,-3l52,143r3,-2l57,138r3,-2l215,r3,1l217,210r,4l218,217r,4l218,224r,3l218,230r2,5l220,239r,4l221,247r2,2l223,250r1,2l226,254r1,3l229,258r2,1l233,261r2,1l233,268,126,222r3,-6l133,217r3,2l139,219r3,2l144,222r3,l149,223r2,l153,223r1,-1l155,222r1,-1l157,219r1,l159,218r,-1l160,216r,-1l161,213r,-1l162,210r,-4l162,202r,-5l163,165xm162,151r1,-87l97,123r65,28xe" fillcolor="black">
                  <v:path arrowok="t" o:connecttype="custom" o:connectlocs="63,95;47,110;45,113;42,115;40,118;40,120;40,122;39,123;39,124;39,126;40,127;40,129;40,130;42,131;44,133;48,137;52,139;53,145;2,117;4,118;7,119;9,119;11,119;13,119;15,118;18,117;20,117;24,115;30,111;37,106;40,103;44,99;160,1;159,156;160,161;160,165;161,171;161,177;163,181;164,183;166,187;169,188;172,191;92,162;97,158;102,159;105,162;109,162;112,162;113,162;115,159;116,159;117,157;118,155;119,153;119,147;119,120;119,47;119,110" o:connectangles="0,0,0,0,0,0,0,0,0,0,0,0,0,0,0,0,0,0,0,0,0,0,0,0,0,0,0,0,0,0,0,0,0,0,0,0,0,0,0,0,0,0,0,0,0,0,0,0,0,0,0,0,0,0,0,0,0,0,0"/>
                  <o:lock v:ext="edit" verticies="t"/>
                </v:shape>
                <v:shape id="Freeform 51" o:spid="_x0000_s1067" style="position:absolute;left:7073;top:3655;width:214;height:207;visibility:visible;mso-wrap-style:square;v-text-anchor:top" coordsize="290,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fob8MA&#10;AADbAAAADwAAAGRycy9kb3ducmV2LnhtbESPQWuDQBSE74H+h+UVcktWUxqLdZUSUijkkmig14f7&#10;qlL3rbgbY/rrs4VCj8PMfMNkxWx6MdHoOssK4nUEgri2uuNGwbl6X72AcB5ZY2+ZFNzIQZE/LDJM&#10;tb3yiabSNyJA2KWooPV+SKV0dUsG3doOxMH7sqNBH+TYSD3iNcBNLzdRtJUGOw4LLQ60a6n+Li9G&#10;QbJPjsep4oalP9QVxdGP/TwrtXyc315BeJr9f/iv/aEVPD/B75fwA2R+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4fob8MAAADbAAAADwAAAAAAAAAAAAAAAACYAgAAZHJzL2Rv&#10;d25yZXYueG1sUEsFBgAAAAAEAAQA9QAAAIgDAAAAAA==&#10;" path="m,191r4,-5l11,191r2,1l15,193r2,1l19,194r2,1l22,197r2,l26,198r1,l29,198r1,-1l31,197r2,l34,195r2,-1l37,194r1,-1l39,192r2,-1l42,189r3,-2l47,184r2,-3l52,178,97,115,69,96,76,85r28,20l141,51r3,-3l146,45r2,-3l149,39r3,-2l152,35r1,-1l153,32r1,-1l154,30r,-1l153,28r,-2l153,25r-1,-1l152,22r-2,-2l149,18r-1,-1l146,15r-1,-1l144,12r-2,-1l140,10,133,5,137,r89,61l230,63r4,4l238,69r3,3l245,75r4,3l252,81r3,3l259,87r3,2l264,94r3,3l269,99r2,3l273,105r2,3l277,112r2,3l281,119r2,4l284,127r2,4l286,135r2,3l288,142r1,4l290,150r,3l290,157r,5l290,166r,4l289,174r,4l288,182r-1,4l286,189r-1,4l284,198r-2,4l281,205r-2,4l277,213r-2,3l273,220r-2,4l269,227r-3,5l264,234r-2,3l261,239r-2,2l256,243r-2,3l252,247r-2,2l248,252r-2,1l244,255r-3,2l240,259r-3,2l235,261r-2,2l231,264r-3,3l226,268r-2,1l221,271r-3,1l216,273r-2,1l211,275r-2,1l207,277r-2,l202,278r-2,1l198,280r-2,l191,281r-5,l181,282r-5,l172,282r-5,l163,281r-5,l154,280r-6,-1l143,278r-5,-1l133,275r-5,-2l122,271r-5,-2l114,267r-3,-2l108,264r-4,-3l101,260r-4,-3l93,254r-4,-2l,191xm205,63r-53,74l195,167r-9,10l143,147,98,211r-2,3l94,217r-2,2l91,221r-1,2l90,224r-1,2l88,227r,1l88,229r1,1l89,232r,1l90,234r,1l91,236r1,2l93,238r1,2l96,241r1,1l99,243r3,3l104,247r3,2l110,250r3,1l117,252r3,1l123,254r3,l129,254r3,l135,254r3,l141,254r3,-1l147,253r5,-2l156,249r4,-2l164,246r4,-3l172,240r4,-3l178,236r2,-2l181,232r3,-3l186,228r3,-2l191,224r1,-2l195,219r2,-2l199,215r2,-2l202,210r3,-2l206,205r3,-2l211,200r1,-3l216,192r3,-5l221,183r4,-4l227,175r3,-5l232,166r2,-4l236,157r1,-4l239,149r1,-4l241,141r1,-3l242,134r1,-4l243,127r1,-3l244,121r,-3l244,116r,-3l243,110r,-2l242,105r,-2l241,101r-1,-2l239,97r-1,-3l237,93r-1,-4l235,88r-1,-1l233,85r-1,-1l230,82r-2,-1l227,79r-2,-2l222,75r-2,-1l217,72r-2,-2l213,68r-3,-1l207,64r-2,-1xe" fillcolor="black">
                  <v:path arrowok="t" o:connecttype="custom" o:connectlocs="11,142;18,145;23,145;28,142;35,135;56,62;109,31;113,23;113,19;110,13;105,8;170,46;184,57;195,69;203,79;210,93;213,107;214,122;212,137;207,150;200,164;193,175;184,183;177,190;168,196;159,200;151,203;141,206;123,207;106,204;86,197;75,191;151,46;72,155;66,164;65,167;66,171;69,175;75,181;86,185;97,186;108,186;124,178;134,170;142,163;149,154;156,145;168,128;175,112;179,98;180,87;179,77;176,69;172,62;166,57;157,50" o:connectangles="0,0,0,0,0,0,0,0,0,0,0,0,0,0,0,0,0,0,0,0,0,0,0,0,0,0,0,0,0,0,0,0,0,0,0,0,0,0,0,0,0,0,0,0,0,0,0,0,0,0,0,0,0,0,0,0"/>
                  <o:lock v:ext="edit" verticies="t"/>
                </v:shape>
                <v:shape id="Freeform 52" o:spid="_x0000_s1068" style="position:absolute;left:7280;top:3826;width:251;height:233;visibility:visible;mso-wrap-style:square;v-text-anchor:top" coordsize="344,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0lVMMA&#10;AADbAAAADwAAAGRycy9kb3ducmV2LnhtbESPT4vCMBTE7wt+h/AEb2uq7C5SjSKCsjf/4vnRvDbV&#10;5qU2UauffiMIexxm5jfMZNbaStyo8aVjBYN+AoI4c7rkQsFhv/wcgfABWWPlmBQ8yMNs2vmYYKrd&#10;nbd024VCRAj7FBWYEOpUSp8Zsuj7riaOXu4aiyHKppC6wXuE20oOk+RHWiw5LhisaWEoO++uVsFq&#10;O8ivcn2am01+Pj2TzWp4WR6V6nXb+RhEoDb8h9/tX63g+wteX+IPkN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0lVMMAAADbAAAADwAAAAAAAAAAAAAAAACYAgAAZHJzL2Rv&#10;d25yZXYueG1sUEsFBgAAAAAEAAQA9QAAAIgDAAAAAA==&#10;" path="m231,59l206,243r74,-70l282,172r2,-3l285,167r2,-2l288,164r1,-2l291,161r1,-1l292,158r1,-1l294,155r1,-1l296,153r,-2l296,150r1,-1l297,147r,-1l297,144r-1,-1l296,141r-1,-2l295,138r-1,-3l293,134r-1,-2l291,130r-1,-1l289,127r-2,-1l286,124r-2,-2l288,118r56,55l340,178r-3,-2l333,174r-2,-2l328,170r-1,-1l324,168r-1,-1l321,166r-1,l318,166r-1,l315,166r-1,l312,166r-2,1l309,168r-2,1l305,169r-2,3l300,173r-3,2l295,177r-3,3l289,182,146,317r-4,-3l172,64,63,168r-1,1l60,172r-2,2l57,175r-1,2l55,179r-1,1l53,182r-1,1l52,185r-2,1l50,188r-1,1l49,191r,1l49,194r1,1l50,196r,2l52,199r,1l53,201r,2l53,204r1,1l55,206r1,2l56,210r2,2l60,214r4,4l59,222,,162r4,-4l6,160r1,1l9,163r2,1l12,165r2,1l17,167r1,1l20,169r1,l23,170r1,2l26,172r1,l28,173r2,l31,173r1,-1l34,172r1,l37,170r1,l40,169r1,l42,168r2,-1l46,165r1,l49,163r3,-1l53,161r2,-2l175,45r1,-8l177,34r,-3l177,28r,-2l177,24r,-3l176,20r,-2l175,17r,-2l174,13r-1,-1l172,10,170,8,168,6,167,5,171,r60,59xe" fillcolor="black">
                  <v:path arrowok="t" o:connecttype="custom" o:connectlocs="204,127;208,123;211,119;213,116;215,113;216,110;217,107;216,104;215,99;212,96;209,93;210,87;246,129;239,125;236,123;232,122;229,122;225,123;221,126;215,130;107,233;46,123;42,128;40,132;38,135;36,138;36,141;36,144;38,147;39,150;41,153;44,157;0,119;5,118;9,121;13,123;17,125;20,126;23,127;26,126;29,124;32,123;36,120;40,117;129,25;129,19;128,15;128,11;126,7;122,4" o:connectangles="0,0,0,0,0,0,0,0,0,0,0,0,0,0,0,0,0,0,0,0,0,0,0,0,0,0,0,0,0,0,0,0,0,0,0,0,0,0,0,0,0,0,0,0,0,0,0,0,0,0"/>
                </v:shape>
                <v:shape id="Freeform 53" o:spid="_x0000_s1069" style="position:absolute;left:7456;top:3979;width:208;height:178;visibility:visible;mso-wrap-style:square;v-text-anchor:top" coordsize="277,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Et+cQA&#10;AADbAAAADwAAAGRycy9kb3ducmV2LnhtbESPT2sCMRTE74V+h/AKXkrNatHq1igi6Hr1H15fN6+b&#10;rZuXZRN1/famIHgcZuY3zGTW2kpcqPGlYwW9bgKCOHe65ELBfrf8GIHwAVlj5ZgU3MjDbPr6MsFU&#10;uytv6LINhYgQ9ikqMCHUqZQ+N2TRd11NHL1f11gMUTaF1A1eI9xWsp8kQ2mx5LhgsKaFofy0PVsF&#10;x8Px5z2sv7LV+HNhzV+ms5scK9V5a+ffIAK14Rl+tNdawWAA/1/iD5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hLfnEAAAA2wAAAA8AAAAAAAAAAAAAAAAAmAIAAGRycy9k&#10;b3ducmV2LnhtbFBLBQYAAAAABAAEAPUAAACJAwAAAAA=&#10;" path="m277,201r-5,4l270,203r-1,-1l268,201r-2,l265,200r-2,-1l262,198r-1,-1l259,197r-1,-1l256,196r-2,-1l252,195r-2,l249,194r-2,l244,194r-4,l234,195r-5,l223,196r-7,1l209,199r-4,1l199,201,4,240,,236,106,61r3,-3l110,54r4,-6l118,42r3,-5l123,31r2,-3l126,25r1,-2l127,21r,-2l127,17r-1,-2l126,13r,-1l125,11r-1,-1l124,8,123,7r,-2l122,4,127,r67,90l189,94r-2,-3l186,89r-1,-1l184,87r-1,-1l181,84r-2,-3l177,80r-2,-1l174,77r-2,l171,77r-1,-1l169,76r-1,1l167,77r-2,l163,77r,1l161,79r-1,2l158,82r,2l156,86r-3,4l149,96r-5,9l78,213,191,190r5,-2l202,187r7,-1l215,184r4,-1l220,182r2,l223,181r1,l227,179r1,-1l229,178r1,-1l231,176r1,-1l233,173r,-1l234,171r,-1l236,169r,-1l236,166r,-1l236,164r,-1l236,162r-2,-2l234,158r-1,-2l232,154r-1,-2l230,150r-2,-2l227,145r-2,-2l230,140r47,61xe" fillcolor="black">
                  <v:path arrowok="t" o:connecttype="custom" o:connectlocs="204,152;202,150;200,149;197,148;196,146;194,145;191,145;188,145;185,144;180,144;172,145;162,146;154,148;3,178;80,45;83,40;89,31;92,23;95,19;95,16;95,13;95,10;94,8;93,6;92,4;95,0;142,70;140,66;138,65;136,62;133,59;131,57;128,57;127,56;125,57;122,57;121,59;119,61;117,64;112,71;59,158;147,139;157,138;164,136;167,135;168,134;171,132;173,131;174,130;175,128;176,126;177,125;177,122;177,121;176,119;175,116;173,113;171,110;169,106;208,149" o:connectangles="0,0,0,0,0,0,0,0,0,0,0,0,0,0,0,0,0,0,0,0,0,0,0,0,0,0,0,0,0,0,0,0,0,0,0,0,0,0,0,0,0,0,0,0,0,0,0,0,0,0,0,0,0,0,0,0,0,0,0,0"/>
                </v:shape>
                <v:shape id="Freeform 54" o:spid="_x0000_s1070" style="position:absolute;left:7523;top:4157;width:225;height:210;visibility:visible;mso-wrap-style:square;v-text-anchor:top" coordsize="305,2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SbV8MA&#10;AADbAAAADwAAAGRycy9kb3ducmV2LnhtbESP0YrCMBRE3xf8h3CFfVtTxRWpRhFRLAqLVj/g0lzb&#10;YnNTmrTWv98sCPs4zMwZZrnuTSU6alxpWcF4FIEgzqwuOVdwu+6/5iCcR9ZYWSYFL3KwXg0+lhhr&#10;++QLdanPRYCwi1FB4X0dS+myggy6ka2Jg3e3jUEfZJNL3eAzwE0lJ1E0kwZLDgsF1rQtKHukrVFw&#10;2CWnYz3+OaZtluhXm5+raXdW6nPYbxYgPPX+P/xuJ1rB9wz+vo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SbV8MAAADbAAAADwAAAAAAAAAAAAAAAACYAgAAZHJzL2Rv&#10;d25yZXYueG1sUEsFBgAAAAAEAAQA9QAAAIgDAAAAAA==&#10;" path="m242,86r-86,44l158,134r2,2l161,138r1,2l164,142r1,2l167,146r2,1l170,150r2,1l174,152r2,1l177,154r2,1l181,155r2,1l187,156r2,1l191,157r2,l196,157r2,l201,156r2,l206,155r2,l211,155r3,-1l216,153r5,-1l223,151r4,-1l230,149r3,6l122,210r-3,-5l123,202r4,-2l130,197r3,-3l136,191r3,-3l141,186r3,-4l145,180r1,-1l146,177r1,-1l150,173r1,-2l152,168r,-2l152,163r,-2l152,158r,-3l152,153r-1,-3l149,146r-2,-4l146,139r-2,-3l85,166r-4,3l76,170r-3,2l70,174r-2,1l66,177r-1,l63,179r-1,1l62,181r-1,1l61,184r,2l60,187r,1l60,190r,1l61,192r,2l62,196r,1l63,200r1,2l71,213r2,3l75,221r3,3l80,227r2,3l84,233r3,3l89,238r2,2l94,243r2,1l99,246r2,2l104,250r3,1l110,252r2,3l117,256r2,1l122,257r4,1l129,259r3,l135,260r4,l142,260r4,l150,259r4,l158,258r4,l166,257r2,6l96,287,,109r7,-3l10,114r1,2l12,118r2,1l15,121r2,2l18,124r1,1l21,126r1,1l23,127r1,l26,128r1,l28,128r2,l31,128r2,l34,127r2,l39,126r3,-1l45,123r4,-1l52,120,192,49r3,-2l198,46r3,-2l203,43r4,-3l208,38r1,-1l211,36r,-1l212,33r1,-2l213,30r1,-1l214,26r,-2l214,22r-1,-2l213,18r-1,-2l211,13r-1,-2l206,3,211,r94,173l242,206r-3,-6l242,198r2,-2l246,194r2,-1l251,190r1,-1l254,187r3,-2l258,182r2,-1l261,179r1,-2l263,175r1,-1l265,172r1,-2l267,169r,-2l267,166r1,-2l268,162r1,-1l269,158r,-1l269,155r,-2l269,151r,-2l269,146r,-2l269,142r-1,-2l268,138r-1,-3l266,131r-2,-4l262,123r-2,-5l257,112r-1,-2l253,107,242,86xe" fillcolor="black">
                  <v:path arrowok="t" o:connecttype="custom" o:connectlocs="118,100;122,105;127,110;132,113;139,115;146,115;153,113;163,111;172,113;94,146;103,138;108,131;111,125;112,118;111,110;106,100;54,126;48,130;46,132;44,137;45,140;46,146;55,162;62,170;69,178;77,183;86,187;95,190;105,190;117,189;71,210;8,85;13,90;16,93;20,94;24,94;31,91;142,36;150,31;156,26;157,23;158,18;156,12;156,0;179,145;185,139;190,133;194,128;197,124;198,119;198,113;198,107;198,101;193,90;187,78" o:connectangles="0,0,0,0,0,0,0,0,0,0,0,0,0,0,0,0,0,0,0,0,0,0,0,0,0,0,0,0,0,0,0,0,0,0,0,0,0,0,0,0,0,0,0,0,0,0,0,0,0,0,0,0,0,0,0"/>
                </v:shape>
                <v:shape id="Freeform 55" o:spid="_x0000_s1071" style="position:absolute;left:7634;top:4329;width:203;height:172;visibility:visible;mso-wrap-style:square;v-text-anchor:top" coordsize="276,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elQcMA&#10;AADbAAAADwAAAGRycy9kb3ducmV2LnhtbESPQWsCMRSE74L/IbxCL6JZLXZlNYoIQi8etO39sXnu&#10;Lt28hCTubv31TUHwOMzMN8xmN5hWdORDY1nBfJaBIC6tbrhS8PV5nK5AhIissbVMCn4pwG47Hm2w&#10;0LbnM3WXWIkE4VCggjpGV0gZypoMhpl1xMm7Wm8wJukrqT32CW5auciyd2mw4bRQo6NDTeXP5WYU&#10;vN0P+9s9706n78nENUvpHfW5Uq8vw34NItIQn+FH+0MrWObw/yX9AL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elQcMAAADbAAAADwAAAAAAAAAAAAAAAACYAgAAZHJzL2Rv&#10;d25yZXYueG1sUEsFBgAAAAAEAAQA9QAAAIgDAAAAAA==&#10;" path="m276,233r-6,3l270,234r-1,-1l268,232r-1,-3l265,228r,-1l263,226r-1,-1l261,224r-1,-1l258,222r-2,-1l255,220r-2,l250,219r-1,-1l246,217r-4,-1l237,216r-5,-1l226,214r-7,-1l211,213r-4,-1l202,212,3,199,,193,150,54r4,-3l157,48r5,-5l167,38r4,-4l175,30r3,-3l179,25r3,-2l183,21r,-3l184,16r,-2l184,13r,-2l184,10r,-1l183,7r,-1l183,4,182,2,188,r40,105l222,107r-1,-3l220,102r,-1l219,99r-1,-1l217,95r-3,-2l213,91r-1,-3l210,87r-1,-1l208,85r-1,-1l206,84r-1,l204,84r-1,l202,84r-1,l199,85r-1,1l196,87r-2,1l192,91r-4,4l183,99r-8,6l82,192r116,8l203,200r4,l214,200r7,1l225,201r2,-1l229,200r1,l232,200r2,-1l236,198r2,l239,198r1,-1l241,197r1,-2l243,194r,-1l244,192r,-1l245,190r1,-1l246,188r,-1l247,185r,-1l247,183r,-2l247,179r-1,-2l246,174r-1,-2l244,169r,-3l243,164r6,-2l276,233xe" fillcolor="black">
                  <v:path arrowok="t" o:connecttype="custom" o:connectlocs="199,172;198,170;196,167;195,165;193,164;191,163;188,161;186,160;183,159;178,157;171,157;161,155;152,155;2,145;110,39;115,35;123,28;129,22;132,18;135,15;135,12;135,9;135,7;135,5;135,3;138,0;163,78;162,74;161,72;160,69;157,66;154,63;153,62;152,61;150,61;149,61;146,62;144,63;141,66;135,72;60,140;149,146;157,146;165,146;168,146;171,146;174,144;176,144;177,144;179,141;179,140;180,138;181,137;182,135;182,133;182,130;181,127;179,123;179,120;203,170" o:connectangles="0,0,0,0,0,0,0,0,0,0,0,0,0,0,0,0,0,0,0,0,0,0,0,0,0,0,0,0,0,0,0,0,0,0,0,0,0,0,0,0,0,0,0,0,0,0,0,0,0,0,0,0,0,0,0,0,0,0,0,0"/>
                </v:shape>
                <v:shape id="Freeform 56" o:spid="_x0000_s1072" style="position:absolute;left:7680;top:4545;width:187;height:182;visibility:visible;mso-wrap-style:square;v-text-anchor:top" coordsize="251,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rP8EA&#10;AADbAAAADwAAAGRycy9kb3ducmV2LnhtbERPy4rCMBTdC/5DuIK7MdFhZKhGkRlHFBeOr4W7S3Nt&#10;i81NaaLt/L1ZDLg8nPd03tpSPKj2hWMNw4ECQZw6U3Cm4XT8efsE4QOywdIxafgjD/NZtzPFxLiG&#10;9/Q4hEzEEPYJashDqBIpfZqTRT9wFXHkrq62GCKsM2lqbGK4LeVIqbG0WHBsyLGir5zS2+FuNXzL&#10;dvV+2W4a/t2lQ1kodVb7pdb9XruYgAjUhpf43702Gj7i2Pgl/gA5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qz/BAAAA2wAAAA8AAAAAAAAAAAAAAAAAmAIAAGRycy9kb3du&#10;cmV2LnhtbFBLBQYAAAAABAAEAPUAAACGAwAAAAA=&#10;" path="m246,96r1,3l248,102r1,3l249,109r,3l250,116r,3l251,122r,3l251,128r,3l251,134r,3l251,140r,3l251,146r-1,4l250,152r-1,3l249,158r-1,3l247,164r-1,2l245,169r,3l243,175r-1,2l241,180r-1,2l238,186r-1,2l235,191r-2,3l232,196r-2,3l228,201r-2,2l225,205r-2,2l220,210r-1,2l215,214r-1,2l211,217r-2,2l207,222r-2,2l202,226r-2,1l197,229r-2,1l192,232r-2,1l187,234r-3,1l180,237r-2,1l175,239r-3,1l169,241r-3,1l163,243r-3,1l157,244r-6,1l145,246r-5,1l135,248r-6,l124,248r-5,l114,247r-3,l108,247r-3,-1l103,246r-3,-1l98,245r-3,l93,244r-3,-1l88,242r-3,l83,241r-3,-1l78,239r-3,-1l72,237r-3,-2l66,234r-3,-1l60,231r-3,-2l54,227r-3,-2l49,223r-3,-2l44,218r-3,-2l39,214r-4,-3l33,209r-2,-3l29,204r-2,-2l25,199r-2,-3l21,193r-1,-3l18,187r-2,-4l15,180r-2,-3l12,174r-1,-3l10,167,9,164,8,160,7,156,6,153,5,148,4,145r,-4l2,138r,-4l1,131r,-4l,124r,-4l,117r1,-5l1,109r,-3l1,102,2,99,4,96r,-3l5,90r,-4l7,84,8,81,9,77r1,-3l11,71r1,-3l14,65r1,-3l17,59r2,-2l20,54r3,-3l25,49r1,-2l28,44r2,-2l32,40r2,-2l35,36r2,-2l40,32r2,-1l44,29r2,-2l48,26r2,-2l52,23r3,-1l57,20r2,-1l61,17r3,-1l66,15r3,-1l71,13r4,-1l77,11,82,9,87,6,93,4,98,3r3,l104,2r4,-1l112,1,115,r3,l121,r3,l127,r3,l133,r3,l139,r3,l145,r4,1l151,1r3,1l157,3r3,l163,4r2,1l169,6r2,1l174,9r3,1l179,11r4,1l185,14r3,2l191,17r3,2l196,20r3,2l201,23r3,2l206,27r2,2l210,31r2,2l214,35r4,2l220,39r1,2l223,44r2,3l227,49r1,2l230,54r1,2l233,58r1,3l235,63r2,3l238,69r1,2l240,74r1,3l242,81r1,2l244,86r1,4l245,93r1,3xm236,100r-1,-4l234,93r-1,-2l232,90r-1,-2l230,86r,-1l229,83r-2,-1l226,80r-1,-2l224,77r-1,-2l221,74r-1,-1l219,72r-3,-1l214,70r-1,-1l211,67r-1,-1l208,66r-2,-1l205,64r-3,-1l200,62r-2,l196,61r-2,l192,60r-4,-1l184,58r-5,l175,58r-4,l166,58r-4,l157,58r-5,l147,58r-7,1l135,60r-5,1l124,62r-6,1l112,64r-5,1l104,66r-4,1l97,68r-3,1l90,70r-3,1l84,72r-3,1l78,74r-3,1l71,76r-2,1l66,78r-3,3l60,82r-2,1l56,84r-3,2l51,87r-2,1l47,90r-2,1l43,93r-4,2l34,98r-3,3l28,105r-2,2l24,109r-1,3l21,115r-1,3l19,121r-1,2l17,126r,2l16,131r,3l16,137r,3l17,143r,3l18,150r,2l19,153r1,3l20,157r1,2l22,161r1,2l24,164r1,2l25,167r2,2l28,171r1,1l30,173r1,2l33,176r1,1l37,179r3,1l42,181r2,1l46,183r3,2l51,186r2,1l56,188r3,1l61,189r3,1l67,190r3,1l75,191r3,l81,191r4,1l88,192r4,-1l95,191r4,l103,191r4,l112,190r4,-1l120,189r5,-1l130,187r4,-1l139,185r5,-2l150,182r6,-2l161,179r4,-1l170,176r4,-1l179,173r5,-2l187,170r4,-1l195,167r3,-2l200,164r4,-2l206,161r3,-2l211,157r2,-1l215,154r3,-2l220,151r2,-3l224,147r1,-2l227,143r1,-2l230,140r1,-2l232,136r1,-2l234,132r1,-2l235,128r,-1l236,125r,-2l237,121r,-2l237,117r,-2l237,112r,-2l237,108r,-2l237,104r-1,-2l236,100xe" fillcolor="black">
                  <v:path arrowok="t" o:connecttype="custom" o:connectlocs="186,85;187,101;186,116;180,130;173,144;163,156;150,166;137,172;121,178;96,182;77,181;63,178;49,172;34,162;22,150;12,134;6,117;1,98;1,80;4,63;10,48;19,34;30,23;41,16;53,10;75,2;92,0;108,0;123,4;138,10;152,18;164,29;172,41;179,54;183,70;172,65;167,57;159,51;149,46;133,43;110,43;80,48;63,53;47,59;35,66;19,79;13,92;13,107;16,118;22,126;31,133;44,139;60,140;80,140;104,136;130,128;149,120;162,112;171,103;175,93;177,82;176,73" o:connectangles="0,0,0,0,0,0,0,0,0,0,0,0,0,0,0,0,0,0,0,0,0,0,0,0,0,0,0,0,0,0,0,0,0,0,0,0,0,0,0,0,0,0,0,0,0,0,0,0,0,0,0,0,0,0,0,0,0,0,0,0,0,0"/>
                  <o:lock v:ext="edit" verticies="t"/>
                </v:shape>
                <v:shape id="Freeform 57" o:spid="_x0000_s1073" style="position:absolute;left:7718;top:4822;width:177;height:160;visibility:visible;mso-wrap-style:square;v-text-anchor:top" coordsize="238,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n3FcQA&#10;AADbAAAADwAAAGRycy9kb3ducmV2LnhtbESPQWvCQBCF7wX/wzKCl9JslBpq6iqmUOiposb7kB2T&#10;1OxsyG5N6q93C4LHx5v3vXnL9WAacaHO1ZYVTKMYBHFhdc2lgvzw+fIGwnlkjY1lUvBHDtar0dMS&#10;U2173tFl70sRIOxSVFB536ZSuqIigy6yLXHwTrYz6IPsSqk77APcNHIWx4k0WHNoqLClj4qK8/7X&#10;hDe231nDr9sfe82L5zLLjqckmyo1GQ+bdxCeBv84vqe/tIL5Av63BADI1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p9xXEAAAA2wAAAA8AAAAAAAAAAAAAAAAAmAIAAGRycy9k&#10;b3ducmV2LnhtbFBLBQYAAAAABAAEAPUAAACJAwAAAAA=&#10;" path="m83,216l,207,,,6,r,8l6,10r,3l6,15r1,3l7,20r1,2l9,23r,2l10,26r1,1l12,28r1,1l14,30r1,l16,31r2,l19,32r1,l23,33r3,l29,33r3,l36,33r4,l197,33r5,l206,33r4,l213,33r2,l218,32r2,l221,31r1,l223,30r1,l225,29r1,-1l227,26r1,-1l229,24r1,-2l230,21r,-2l231,16r,-2l232,12r,-2l232,8r,-8l238,r,125l232,125r,-11l232,111r,-1l231,108r,-3l230,104r,-2l229,100r-1,-1l228,97r-1,-1l226,96r-1,-1l224,94r-1,-1l221,92r-1,l219,91r-2,l215,91r-2,-1l210,90r-4,l202,90r-5,l45,90r-4,l37,90r-3,l30,90r-2,1l25,91r-2,l21,92r-1,l19,93r-1,1l17,95r-1,1l15,97r-1,1l14,100r,1l13,103r,1l13,107r,3l13,112r-1,3l12,119r,20l12,142r1,2l13,146r,2l13,150r,2l14,154r,2l14,159r1,2l15,162r1,2l17,166r,1l18,169r1,1l21,174r2,2l26,179r2,3l30,183r1,1l33,185r1,2l35,188r2,1l39,190r1,1l45,193r4,4l53,199r5,2l65,203r5,2l76,207r4,1l83,209r,7xe" fillcolor="black">
                  <v:path arrowok="t" o:connecttype="custom" o:connectlocs="0,0;4,7;5,13;7,17;8,20;10,22;13,23;17,24;24,24;147,24;156,24;162,24;165,23;167,21;170,19;171,16;172,10;173,6;177,93;173,82;172,78;170,74;169,71;167,70;164,68;160,67;153,67;33,67;25,67;19,67;15,68;13,70;10,73;10,76;10,81;9,88;10,107;10,111;10,116;11,120;13,124;16,129;21,135;25,137;28,140;33,143;43,149;57,153;62,160" o:connectangles="0,0,0,0,0,0,0,0,0,0,0,0,0,0,0,0,0,0,0,0,0,0,0,0,0,0,0,0,0,0,0,0,0,0,0,0,0,0,0,0,0,0,0,0,0,0,0,0,0"/>
                </v:shape>
                <v:shape id="Freeform 58" o:spid="_x0000_s1074" style="position:absolute;left:7702;top:4995;width:193;height:163;visibility:visible;mso-wrap-style:square;v-text-anchor:top" coordsize="259,2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0X/cAA&#10;AADbAAAADwAAAGRycy9kb3ducmV2LnhtbERPS2vCQBC+C/0PyxR6M5uKqERXkYIgFIT6uA/ZaTaY&#10;nU2zo0n7691DwePH915tBt+oO3WxDmzgPctBEZfB1lwZOJ924wWoKMgWm8Bk4JcibNYvoxUWNvT8&#10;RfejVCqFcCzQgBNpC61j6chjzEJLnLjv0HmUBLtK2w77FO4bPcnzmfZYc2pw2NKHo/J6vHkD+c+c&#10;/8rL9DY99PXVTT5lq+dizNvrsF2CEhrkKf53762BWVqfvqQfoN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u0X/cAAAADbAAAADwAAAAAAAAAAAAAAAACYAgAAZHJzL2Rvd25y&#10;ZXYueG1sUEsFBgAAAAAEAAQA9QAAAIUDAAAAAA==&#10;" path="m236,111r-97,-9l139,106r,3l138,111r,2l139,116r,2l139,121r1,1l140,124r1,3l142,128r1,2l144,132r1,3l146,136r2,2l149,139r2,2l154,142r2,1l157,144r3,1l162,147r2,1l166,149r3,1l172,151r3,1l177,152r4,1l183,154r3,1l191,156r-1,6l65,150r1,-6l71,144r4,-1l80,143r5,-1l89,141r4,l96,140r4,-2l101,138r2,-1l105,137r1,-1l109,133r2,-1l113,130r2,-2l118,126r1,-2l121,122r1,-2l123,117r1,-3l125,111r,-3l126,104r,-4l59,93r-4,l51,92r-4,l43,92r-3,l38,92r-2,l35,92r-2,1l32,93r-1,l31,94r-1,1l29,96r-1,1l27,97r-1,1l26,101r-1,1l24,104r,1l23,108r,2l23,112r-2,13l21,129r,4l21,137r,4l21,145r,3l21,152r1,3l23,158r1,3l25,164r1,3l27,171r1,3l30,177r1,2l33,182r2,2l36,187r3,2l41,191r2,2l46,195r3,3l52,199r3,3l58,203r3,3l64,207r4,2l71,211r4,1l74,218,,200,21,r6,1l26,8r,3l26,13r,2l26,17r1,2l27,21r1,2l29,25r,1l30,27r1,2l31,30r1,1l34,32r1,l36,33r1,1l39,34r2,1l43,35r4,l51,36r3,l58,37,215,52r4,l222,53r4,l229,53r4,l235,53r2,l238,52r2,l241,51r1,l243,50r1,-1l245,48r1,-1l248,45r1,-2l250,41r1,-2l251,36r,-2l252,31r,-8l259,23,239,218r-70,-7l169,204r3,-1l176,203r2,-1l181,202r3,l186,201r4,l192,200r3,-1l197,198r2,l201,197r2,-1l205,195r1,-1l208,194r1,-1l211,191r1,l213,189r2,-1l216,187r1,-1l218,184r2,-1l220,181r1,-2l223,178r2,-2l226,174r,-2l227,171r1,-4l229,164r1,-4l231,156r1,-4l233,147r,-6l234,138r,-3l236,111xe" fillcolor="black">
                  <v:path arrowok="t" o:connecttype="custom" o:connectlocs="104,82;104,88;105,95;108,101;113,105;119,108;126,112;135,114;142,121;56,107;69,105;77,102;83,99;89,93;92,85;94,75;35,69;27,69;23,70;21,73;19,76;17,82;16,99;16,111;18,120;21,130;26,138;32,144;41,151;51,156;0,150;19,8;20,14;22,19;24,23;28,25;35,26;160,39;171,40;177,39;181,37;185,34;187,27;193,17;128,152;137,151;145,149;151,147;156,144;160,141;164,137;168,132;170,125;173,114;174,101" o:connectangles="0,0,0,0,0,0,0,0,0,0,0,0,0,0,0,0,0,0,0,0,0,0,0,0,0,0,0,0,0,0,0,0,0,0,0,0,0,0,0,0,0,0,0,0,0,0,0,0,0,0,0,0,0,0,0"/>
                </v:shape>
                <v:shape id="Freeform 59" o:spid="_x0000_s1075" style="position:absolute;left:7669;top:5194;width:185;height:179;visibility:visible;mso-wrap-style:square;v-text-anchor:top" coordsize="252,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QtasUA&#10;AADbAAAADwAAAGRycy9kb3ducmV2LnhtbESPT2vCQBTE74V+h+UVequbSAmSuoqUCoUqaOyhx0f2&#10;mcRm36bZzb9v7wpCj8PM/IZZrkdTi55aV1lWEM8iEMS51RUXCr5P25cFCOeRNdaWScFEDtarx4cl&#10;ptoOfKQ+84UIEHYpKii9b1IpXV6SQTezDXHwzrY16INsC6lbHALc1HIeRYk0WHFYKLGh95Ly36wz&#10;CjaH0+X1b+ewT/YfP8dun01fUaXU89O4eQPhafT/4Xv7UytIYrh9CT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JC1qxQAAANsAAAAPAAAAAAAAAAAAAAAAAJgCAABkcnMv&#10;ZG93bnJldi54bWxQSwUGAAAAAAQABAD1AAAAigMAAAAA&#10;" path="m246,150r,5l245,158r-1,3l243,164r-1,3l241,170r-1,3l239,176r-1,3l236,182r-2,2l232,187r-1,4l230,193r-2,3l226,199r-1,2l223,203r-2,3l219,208r-1,2l215,212r-2,2l211,216r-2,2l207,220r-3,2l202,225r-2,2l196,228r-2,2l191,231r-3,2l186,235r-3,1l181,237r-3,1l175,239r-2,2l170,242r-3,l163,243r-3,1l157,245r-2,1l152,246r-3,1l146,247r-3,l140,248r-2,l134,248r-2,l127,248r-2,l122,248r-4,l116,247r-3,l109,247r-3,-1l103,246r-3,-1l97,244r-6,-1l86,242r-6,-2l76,238r-5,-2l66,234r-4,-3l57,228r-3,-1l52,226r-2,-2l47,222r-1,-2l43,219r-1,-2l40,215r-2,-1l36,212r-2,-1l32,208r-1,-1l29,205r-2,-2l25,201r-2,-3l20,195r-2,-3l17,190r-2,-4l13,183r-1,-3l10,177,9,174,8,171,7,168,6,165,4,162r,-3l3,156,2,153r,-5l1,145r,-3l,139r,-4l,132r,-3l,125r,-3l1,118r,-4l2,110r,-4l3,103,4,99r,-3l6,92,7,89,8,85,9,81r1,-4l11,74r1,-3l14,67r1,-3l17,61r1,-2l20,56r3,-3l25,50r2,-3l28,44r3,-3l33,39r2,-3l38,34r2,-2l42,30r2,-2l47,25r3,-1l52,22r3,-2l59,18r3,-1l64,15r4,-2l71,12r2,-2l76,9,78,8,81,7,83,6,86,5,88,4r3,l94,3r3,l99,2r3,-1l104,1r3,l110,1,112,r3,l118,r2,l123,r3,l129,r3,l135,r5,1l146,1r5,1l157,4r3,l163,5r4,1l170,7r3,1l176,9r2,1l181,13r3,1l187,15r2,2l192,18r2,1l197,21r3,1l203,24r2,2l208,28r2,1l212,31r2,2l216,35r2,2l220,39r2,2l224,43r2,4l228,49r1,3l231,54r1,2l234,59r3,3l238,64r2,3l241,70r1,2l243,75r1,3l245,80r1,4l247,87r1,2l249,92r,3l250,97r,3l251,103r,3l251,109r,2l251,114r1,4l251,121r,3l251,127r,2l250,133r,3l249,138r-1,3l248,145r-1,2l246,150xm234,150r2,-4l237,142r,-1l237,139r,-2l237,135r,-2l236,132r,-2l236,128r-2,-2l234,125r-1,-2l233,121r-1,-1l232,118r-1,-3l230,114r-1,-2l228,110r-1,-1l226,107r-2,-1l223,104r-1,-1l220,101r-1,-1l218,98r-2,-1l214,96r-3,-3l208,91r-4,-2l201,87r-5,-3l192,83r-4,-4l183,78r-4,-2l174,74r-5,-2l163,70r-5,-1l152,67r-6,-1l140,64r-3,-1l133,62r-3,l125,61r-3,-1l118,60r-3,-1l112,59r-3,l106,58r-3,l99,57r-2,l93,57r-3,l87,57r-3,l81,57r-3,l76,57r-3,1l71,58r-3,l66,59r-5,l55,60r-4,2l47,63r-3,2l42,66r-3,1l37,69r-3,2l32,72r-2,2l28,77r-2,2l25,81r-2,3l22,87r-2,3l18,93r-1,2l17,98r-1,2l16,102r,2l15,106r,2l15,110r,2l15,114r,2l15,118r1,2l16,122r1,2l17,126r,1l18,129r1,2l20,133r2,2l23,137r2,2l26,141r2,2l30,145r2,2l33,149r3,2l38,153r2,2l43,157r2,2l47,161r3,1l53,164r4,1l60,167r3,1l67,170r3,1l74,173r4,1l82,176r4,1l90,178r5,2l99,181r5,1l109,183r5,1l120,185r5,2l131,187r5,2l141,190r4,1l149,191r5,1l158,192r4,l167,192r3,l173,192r4,l180,192r3,l186,191r2,l191,190r3,-1l197,189r3,-2l202,186r2,-1l207,184r2,-1l211,183r2,-2l214,180r2,-1l218,178r1,-2l221,175r1,-2l223,172r2,-1l226,169r1,-1l228,166r1,-2l230,162r1,-1l232,159r,-2l233,155r,-2l234,150xe" fillcolor="black">
                  <v:path arrowok="t" o:connecttype="custom" o:connectlocs="177,123;170,138;161,150;150,160;137,170;123,175;107,178;92,179;76,178;52,170;35,160;25,152;15,141;7,126;1,110;0,93;2,74;7,56;15,40;26,26;38,16;54,7;67,3;81,1;95,0;117,3;133,9;147,16;159,25;168,38;177,51;182,64;184,79;184,93;181,108;174,99;172,90;168,81;162,73;150,64;128,53;101,45;82,43;66,41;52,42;32,47;21,56;12,69;11,79;12,90;17,99;26,109;39,118;57,126;80,132;106,138;127,139;142,136;155,132;163,125;169,117;172,108" o:connectangles="0,0,0,0,0,0,0,0,0,0,0,0,0,0,0,0,0,0,0,0,0,0,0,0,0,0,0,0,0,0,0,0,0,0,0,0,0,0,0,0,0,0,0,0,0,0,0,0,0,0,0,0,0,0,0,0,0,0,0,0,0,0"/>
                  <o:lock v:ext="edit" verticies="t"/>
                </v:shape>
                <v:shape id="Freeform 60" o:spid="_x0000_s1076" style="position:absolute;left:7585;top:5361;width:223;height:230;visibility:visible;mso-wrap-style:square;v-text-anchor:top" coordsize="307,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k9jsYA&#10;AADbAAAADwAAAGRycy9kb3ducmV2LnhtbESPW2vCQBSE3wv+h+UIfSm6UTCV1I2IKAjFgvb2esie&#10;XDB7NmQ3Mfrru4VCH4eZ+YZZrQdTi55aV1lWMJtGIIgzqysuFHy87ydLEM4ja6wtk4IbOVino4cV&#10;Jtpe+UT92RciQNglqKD0vkmkdFlJBt3UNsTBy21r0AfZFlK3eA1wU8t5FMXSYMVhocSGtiVll3Nn&#10;FGSLV3nv8q9D1H9/LnbP5ukeH9+UehwPmxcQngb/H/5rH7SCeA6/X8IPkO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k9jsYAAADbAAAADwAAAAAAAAAAAAAAAACYAgAAZHJz&#10;L2Rvd25yZXYueG1sUEsFBgAAAAAEAAQA9QAAAIsDAAAAAA==&#10;" path="m276,163l94,216r96,38l192,254r2,1l197,256r2,1l201,257r2,1l205,258r3,l209,258r2,1l213,259r1,l216,259r1,l218,258r1,l221,258r2,-1l224,256r1,-1l227,254r1,l229,252r1,-1l232,250r1,-2l234,247r1,-2l236,243r1,-2l238,239r,-3l245,239r-29,72l210,308r1,-4l212,301r,-3l213,295r,-2l213,291r,-2l213,288r,-2l212,285r,-2l211,282r-1,-1l209,279r-1,-1l206,277r-2,-1l202,274r-2,-1l198,271r-3,-2l192,268r-3,-2l185,265,,193r3,-5l248,113,106,58r-2,-1l102,56r-4,l97,55r-3,l92,55,91,54r-2,l87,54r-2,l84,54r-2,1l81,55r-2,l78,56r-1,l75,57r-1,1l73,59r-1,2l71,61r-1,2l69,64r-1,l67,66r-1,1l66,68r-1,1l62,72r-1,2l59,79,53,77,85,r6,2l90,5,89,6r,3l88,10r,3l88,14r-1,2l87,18r,2l87,21r,2l87,24r,2l88,28r,1l88,30r1,2l90,33r1,1l91,35r1,1l93,37r2,1l96,39r1,1l99,41r3,1l103,43r2,1l107,45r2,1l111,47r157,61l275,106r3,-1l282,104r2,-1l286,103r2,-1l289,100r2,-1l292,99r1,-2l295,95r1,-1l297,92r1,-2l299,88r1,-2l302,84r5,2l276,163xe" fillcolor="black">
                  <v:path arrowok="t" o:connecttype="custom" o:connectlocs="138,188;143,189;147,191;152,191;155,192;158,191;162,190;165,188;167,186;170,183;172,178;178,177;153,225;155,218;155,214;154,211;153,208;150,205;145,202;139,198;0,143;77,43;71,41;67,41;63,40;60,41;57,41;54,43;52,45;49,47;48,50;44,55;62,0;65,4;64,10;63,13;63,17;64,21;65,24;66,26;69,28;72,30;76,33;81,35;202,78;208,76;211,73;214,70;216,67;219,62" o:connectangles="0,0,0,0,0,0,0,0,0,0,0,0,0,0,0,0,0,0,0,0,0,0,0,0,0,0,0,0,0,0,0,0,0,0,0,0,0,0,0,0,0,0,0,0,0,0,0,0,0,0"/>
                </v:shape>
                <v:oval id="Oval 61" o:spid="_x0000_s1077" style="position:absolute;left:5073;top:3677;width:2569;height:2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m3NMYA&#10;AADbAAAADwAAAGRycy9kb3ducmV2LnhtbESPQWvCQBSE70L/w/KEXkLdaEVCdJVSsJRSGrVevD2y&#10;zyQ2+zZkNzH9992C4HGYmW+Y1WYwteipdZVlBdNJDII4t7riQsHxe/uUgHAeWWNtmRT8koPN+mG0&#10;wlTbK++pP/hCBAi7FBWU3jeplC4vyaCb2IY4eGfbGvRBtoXULV4D3NRyFscLabDisFBiQ68l5T+H&#10;zijIauw+ktPXxUWZM7v58e38Gc2UehwPL0sQngZ/D9/a71rB4hn+v4Qf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m3NMYAAADbAAAADwAAAAAAAAAAAAAAAACYAgAAZHJz&#10;L2Rvd25yZXYueG1sUEsFBgAAAAAEAAQA9QAAAIsDAAAAAA==&#10;" strokeweight=".04411mm"/>
                <v:group id="Group 62" o:spid="_x0000_s1078" style="position:absolute;left:5148;top:3680;width:2402;height:2541" coordorigin="545,562" coordsize="544,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line id="Line 63" o:spid="_x0000_s1079" style="position:absolute;visibility:visible;mso-wrap-style:square" from="545,754" to="546,9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xGcUAAADcAAAADwAAAGRycy9kb3ducmV2LnhtbERPS2vCQBC+F/oflil4KbrRgo/UVUSI&#10;bTWXaBB6G7LTJDQ7G7Krpv++KxR6m4/vOct1bxpxpc7VlhWMRxEI4sLqmksF+SkZzkE4j6yxsUwK&#10;fsjBevX4sMRY2xtndD36UoQQdjEqqLxvYyldUZFBN7ItceC+bGfQB9iVUnd4C+GmkZMomkqDNYeG&#10;ClvaVlR8Hy9GQTJ5y7Mz7j/zPs127iOfPSfpQanBU795BeGp9//iP/e7DvMXL3B/Jlw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xGcUAAADcAAAADwAAAAAAAAAA&#10;AAAAAAChAgAAZHJzL2Rvd25yZXYueG1sUEsFBgAAAAAEAAQA+QAAAJMDAAAAAA==&#10;" strokeweight=".04411mm"/>
                  <v:line id="Line 64" o:spid="_x0000_s1080" style="position:absolute;visibility:visible;mso-wrap-style:square" from="561,717" to="562,9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YpbcUAAADcAAAADwAAAGRycy9kb3ducmV2LnhtbERPS2vCQBC+F/oflil4KbpRio/UVUSI&#10;bTWXaBB6G7LTJDQ7G7Krpv++KxR6m4/vOct1bxpxpc7VlhWMRxEI4sLqmksF+SkZzkE4j6yxsUwK&#10;fsjBevX4sMRY2xtndD36UoQQdjEqqLxvYyldUZFBN7ItceC+bGfQB9iVUnd4C+GmkZMomkqDNYeG&#10;ClvaVlR8Hy9GQTJ5y7Mz7j/zPs127iOfPSfpQanBU795BeGp9//iP/e7DvMXL3B/Jlw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mYpbcUAAADcAAAADwAAAAAAAAAA&#10;AAAAAAChAgAAZHJzL2Rvd25yZXYueG1sUEsFBgAAAAAEAAQA+QAAAJMDAAAAAA==&#10;" strokeweight=".04411mm"/>
                  <v:line id="Line 65" o:spid="_x0000_s1081" style="position:absolute;visibility:visible;mso-wrap-style:square" from="578,689" to="579,1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qM9sUAAADcAAAADwAAAGRycy9kb3ducmV2LnhtbERPS2vCQBC+F/oflil4KbpRqI/UVUSI&#10;bTWXaBB6G7LTJDQ7G7Krpv++KxR6m4/vOct1bxpxpc7VlhWMRxEI4sLqmksF+SkZzkE4j6yxsUwK&#10;fsjBevX4sMRY2xtndD36UoQQdjEqqLxvYyldUZFBN7ItceC+bGfQB9iVUnd4C+GmkZMomkqDNYeG&#10;ClvaVlR8Hy9GQTJ5y7Mz7j/zPs127iOfPSfpQanBU795BeGp9//iP/e7DvMXL3B/Jlw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SqM9sUAAADcAAAADwAAAAAAAAAA&#10;AAAAAAChAgAAZHJzL2Rvd25yZXYueG1sUEsFBgAAAAAEAAQA+QAAAJMDAAAAAA==&#10;" strokeweight=".04411mm"/>
                  <v:line id="Line 66" o:spid="_x0000_s1082" style="position:absolute;visibility:visible;mso-wrap-style:square" from="594,667" to="595,1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gSgcUAAADcAAAADwAAAGRycy9kb3ducmV2LnhtbERPTWvCQBC9F/oflil4KXVTD1ZjNiKF&#10;WGu9xAbB25Adk2B2NmS3Gv99Vyj0No/3OclyMK24UO8aywpexxEI4tLqhisFxXf2MgPhPLLG1jIp&#10;uJGDZfr4kGCs7ZVzuux9JUIIuxgV1N53sZSurMmgG9uOOHAn2xv0AfaV1D1eQ7hp5SSKptJgw6Gh&#10;xo7eayrP+x+jIJt8FPkBt8di2OVr91m8PWe7L6VGT8NqAcLT4P/Ff+6NDvPnU7g/Ey6Q6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fgSgcUAAADcAAAADwAAAAAAAAAA&#10;AAAAAAChAgAAZHJzL2Rvd25yZXYueG1sUEsFBgAAAAAEAAQA+QAAAJMDAAAAAA==&#10;" strokeweight=".04411mm"/>
                  <v:line id="Line 67" o:spid="_x0000_s1083" style="position:absolute;visibility:visible;mso-wrap-style:square" from="610,649" to="611,1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S3GsUAAADcAAAADwAAAGRycy9kb3ducmV2LnhtbERPS2vCQBC+F/wPywi9FN3Ug7ZpNlIK&#10;aX1dokHwNmSnSWh2NmS3Gv99tyB4m4/vOclyMK04U+8aywqepxEI4tLqhisFxSGbvIBwHllja5kU&#10;XMnBMh09JBhre+GczntfiRDCLkYFtfddLKUrazLoprYjDty37Q36APtK6h4vIdy0chZFc2mw4dBQ&#10;Y0cfNZU/+1+jIJt9FfkRN6di2OWfbl0snrLdVqnH8fD+BsLT4O/im3ulw/zXBfw/Ey6Q6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rS3GsUAAADcAAAADwAAAAAAAAAA&#10;AAAAAAChAgAAZHJzL2Rvd25yZXYueG1sUEsFBgAAAAAEAAQA+QAAAJMDAAAAAA==&#10;" strokeweight=".04411mm"/>
                  <v:line id="Line 68" o:spid="_x0000_s1084" style="position:absolute;visibility:visible;mso-wrap-style:square" from="627,634" to="628,1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sjaMcAAADcAAAADwAAAGRycy9kb3ducmV2LnhtbESPT2vCQBDF7wW/wzIFL6Vu9NA/0VVK&#10;IWpbL9EgeBuy0ySYnQ3ZVdNv3zkUepvhvXnvN4vV4Fp1pT40ng1MJwko4tLbhisDxSF7fAEVIrLF&#10;1jMZ+KEAq+XoboGp9TfO6bqPlZIQDikaqGPsUq1DWZPDMPEdsWjfvncYZe0rbXu8Sbhr9SxJnrTD&#10;hqWhxo7eayrP+4szkM02RX7Ez1Mx7PJ1+CieH7LdlzHj++FtDirSEP/Nf9dbK/ivQivPyAR6+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KyNoxwAAANwAAAAPAAAAAAAA&#10;AAAAAAAAAKECAABkcnMvZG93bnJldi54bWxQSwUGAAAAAAQABAD5AAAAlQMAAAAA&#10;" strokeweight=".04411mm"/>
                  <v:line id="Line 69" o:spid="_x0000_s1085" style="position:absolute;visibility:visible;mso-wrap-style:square" from="643,621" to="644,1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eG88UAAADcAAAADwAAAGRycy9kb3ducmV2LnhtbERPTWvCQBC9C/0PyxR6kbqpB63RTSiF&#10;VKteYkPB25CdJqHZ2ZDdavz3XUHwNo/3Oat0MK04Ue8aywpeJhEI4tLqhisFxVf2/ArCeWSNrWVS&#10;cCEHafIwWmGs7ZlzOh18JUIIuxgV1N53sZSurMmgm9iOOHA/tjfoA+wrqXs8h3DTymkUzaTBhkND&#10;jR2911T+Hv6Mgmy6LvJv3B6LYZ9/uM9iPs72O6WeHoe3JQhPg7+Lb+6NDvMXC7g+Ey6Qy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GeG88UAAADcAAAADwAAAAAAAAAA&#10;AAAAAAChAgAAZHJzL2Rvd25yZXYueG1sUEsFBgAAAAAEAAQA+QAAAJMDAAAAAA==&#10;" strokeweight=".04411mm"/>
                  <v:line id="Line 70" o:spid="_x0000_s1086" style="position:absolute;visibility:visible;mso-wrap-style:square" from="660,609" to="661,10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LblcUAAADcAAAADwAAAGRycy9kb3ducmV2LnhtbESPT2vCQBTE74LfYXlCL1I3elBJ3YQi&#10;pP/0kjQUentkX5PQ7NuQ3Wr89l1B8DjMzG+YXTqaTpxocK1lBctFBIK4srrlWkH5mT1uQTiPrLGz&#10;TAou5CBNppMdxtqeOadT4WsRIOxiVNB438dSuqohg25he+Lg/djBoA9yqKUe8BzgppOrKFpLgy2H&#10;hQZ72jdU/RZ/RkG2ei3zL/z4Lsdj/uLey808Ox6UepiNz08gPI3+Hr6137SCQITrmXAEZ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nLblcUAAADcAAAADwAAAAAAAAAA&#10;AAAAAAChAgAAZHJzL2Rvd25yZXYueG1sUEsFBgAAAAAEAAQA+QAAAJMDAAAAAA==&#10;" strokeweight=".04411mm"/>
                  <v:line id="Line 71" o:spid="_x0000_s1087" style="position:absolute;visibility:visible;mso-wrap-style:square" from="676,599" to="677,1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5+DsYAAADcAAAADwAAAGRycy9kb3ducmV2LnhtbESPT2vCQBTE74V+h+UJXorZmEMt0Y1I&#10;If2nl9ggeHtkX5PQ7NuQXTX99l1B8DjMzG+Y1Xo0nTjT4FrLCuZRDIK4srrlWkH5nc9eQDiPrLGz&#10;TAr+yME6e3xYYarthQs6730tAoRdigoa7/tUSlc1ZNBFticO3o8dDPogh1rqAS8BbjqZxPGzNNhy&#10;WGiwp9eGqt/9ySjIk/eyOODXsRx3xZv7LBdP+W6r1HQybpYgPI3+Hr61P7SCJJ7D9Uw4AjL7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E+fg7GAAAA3AAAAA8AAAAAAAAA&#10;AAAAAAAAoQIAAGRycy9kb3ducmV2LnhtbFBLBQYAAAAABAAEAPkAAACUAwAAAAA=&#10;" strokeweight=".04411mm"/>
                  <v:line id="Line 72" o:spid="_x0000_s1088" style="position:absolute;visibility:visible;mso-wrap-style:square" from="693,590" to="694,1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zgecYAAADcAAAADwAAAGRycy9kb3ducmV2LnhtbESPT2vCQBTE74LfYXmCFzEbc2glupEi&#10;pH+9RIPQ2yP7moRm34bsqum37xYKHoeZ+Q2z3Y2mE1caXGtZwSqKQRBXVrdcKyhP+XINwnlkjZ1l&#10;UvBDDnbZdLLFVNsbF3Q9+loECLsUFTTe96mUrmrIoItsTxy8LzsY9EEOtdQD3gLcdDKJ4wdpsOWw&#10;0GBP+4aq7+PFKMiTl7I44/tnOR6KZ/dWPi7yw4dS89n4tAHhafT38H/7VStI4gT+zoQjIL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Hs4HnGAAAA3AAAAA8AAAAAAAAA&#10;AAAAAAAAoQIAAGRycy9kb3ducmV2LnhtbFBLBQYAAAAABAAEAPkAAACUAwAAAAA=&#10;" strokeweight=".04411mm"/>
                  <v:line id="Line 73" o:spid="_x0000_s1089" style="position:absolute;visibility:visible;mso-wrap-style:square" from="709,583" to="710,11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BF4sYAAADcAAAADwAAAGRycy9kb3ducmV2LnhtbESPQWvCQBSE7wX/w/KEXopuGqFKdJVS&#10;SLXVSzQI3h7ZZxLMvg3ZrcZ/3y0UPA4z8w2zWPWmEVfqXG1Zwes4AkFcWF1zqSA/pKMZCOeRNTaW&#10;ScGdHKyWg6cFJtreOKPr3pciQNglqKDyvk2kdEVFBt3YtsTBO9vOoA+yK6Xu8BbgppFxFL1JgzWH&#10;hQpb+qiouOx/jII0XufZEb9Peb/LPt1XPn1Jd1ulnof9+xyEp94/wv/tjVYQRxP4OxOO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6gReLGAAAA3AAAAA8AAAAAAAAA&#10;AAAAAAAAoQIAAGRycy9kb3ducmV2LnhtbFBLBQYAAAAABAAEAPkAAACUAwAAAAA=&#10;" strokeweight=".04411mm"/>
                  <v:line id="Line 74" o:spid="_x0000_s1090" style="position:absolute;visibility:visible;mso-wrap-style:square" from="726,577" to="727,1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ndlsYAAADcAAAADwAAAGRycy9kb3ducmV2LnhtbESPQWvCQBSE7wX/w/KEXopuGqRKdJVS&#10;SLXVSzQI3h7ZZxLMvg3ZrcZ/3y0UPA4z8w2zWPWmEVfqXG1Zwes4AkFcWF1zqSA/pKMZCOeRNTaW&#10;ScGdHKyWg6cFJtreOKPr3pciQNglqKDyvk2kdEVFBt3YtsTBO9vOoA+yK6Xu8BbgppFxFL1JgzWH&#10;hQpb+qiouOx/jII0XufZEb9Peb/LPt1XPn1Jd1ulnof9+xyEp94/wv/tjVYQRxP4OxOO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FJ3ZbGAAAA3AAAAA8AAAAAAAAA&#10;AAAAAAAAoQIAAGRycy9kb3ducmV2LnhtbFBLBQYAAAAABAAEAPkAAACUAwAAAAA=&#10;" strokeweight=".04411mm"/>
                  <v:line id="Line 75" o:spid="_x0000_s1091" style="position:absolute;visibility:visible;mso-wrap-style:square" from="742,573" to="743,1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V4DcYAAADcAAAADwAAAGRycy9kb3ducmV2LnhtbESPQWvCQBSE7wX/w/KEXopuGrBKdJVS&#10;SLXVSzQI3h7ZZxLMvg3ZrcZ/3y0UPA4z8w2zWPWmEVfqXG1Zwes4AkFcWF1zqSA/pKMZCOeRNTaW&#10;ScGdHKyWg6cFJtreOKPr3pciQNglqKDyvk2kdEVFBt3YtsTBO9vOoA+yK6Xu8BbgppFxFL1JgzWH&#10;hQpb+qiouOx/jII0XufZEb9Peb/LPt1XPn1Jd1ulnof9+xyEp94/wv/tjVYQRxP4OxOO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4FeA3GAAAA3AAAAA8AAAAAAAAA&#10;AAAAAAAAoQIAAGRycy9kb3ducmV2LnhtbFBLBQYAAAAABAAEAPkAAACUAwAAAAA=&#10;" strokeweight=".04411mm"/>
                  <v:line id="Line 76" o:spid="_x0000_s1092" style="position:absolute;visibility:visible;mso-wrap-style:square" from="759,568" to="760,1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fmesYAAADcAAAADwAAAGRycy9kb3ducmV2LnhtbESPQWvCQBSE70L/w/IEL6Ibc9ASXUUK&#10;Udt6iQ2Ct0f2NQnNvg3ZVdN/3y0IHoeZ+YZZbXrTiBt1rrasYDaNQBAXVtdcKsi/0skrCOeRNTaW&#10;ScEvOdisXwYrTLS9c0a3ky9FgLBLUEHlfZtI6YqKDLqpbYmD9207gz7IrpS6w3uAm0bGUTSXBmsO&#10;CxW29FZR8XO6GgVpvM+zM35c8v6Y7dx7vhinx0+lRsN+uwThqffP8KN90AriaA7/Z8IRkO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7X5nrGAAAA3AAAAA8AAAAAAAAA&#10;AAAAAAAAoQIAAGRycy9kb3ducmV2LnhtbFBLBQYAAAAABAAEAPkAAACUAwAAAAA=&#10;" strokeweight=".04411mm"/>
                  <v:line id="Line 77" o:spid="_x0000_s1093" style="position:absolute;visibility:visible;mso-wrap-style:square" from="775,565" to="776,11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tD4cYAAADcAAAADwAAAGRycy9kb3ducmV2LnhtbESPQWvCQBSE7wX/w/IKvZRmYw4qqRsp&#10;QmxtvURDobdH9pkEs29Ddqvx37uFgsdhZr5hlqvRdOJMg2stK5hGMQjiyuqWawXlIX9ZgHAeWWNn&#10;mRRcycEqmzwsMdX2wgWd974WAcIuRQWN930qpasaMugi2xMH72gHgz7IoZZ6wEuAm04mcTyTBlsO&#10;Cw32tG6oOu1/jYI8eS+Lb/z8KcddsXHbcv6c776Uenoc315BeBr9Pfzf/tAKkngOf2fCEZDZ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GbQ+HGAAAA3AAAAA8AAAAAAAAA&#10;AAAAAAAAoQIAAGRycy9kb3ducmV2LnhtbFBLBQYAAAAABAAEAPkAAACUAwAAAAA=&#10;" strokeweight=".04411mm"/>
                  <v:line id="Line 78" o:spid="_x0000_s1094" style="position:absolute;visibility:visible;mso-wrap-style:square" from="792,563" to="793,1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TXk8QAAADcAAAADwAAAGRycy9kb3ducmV2LnhtbERPy2qDQBTdF/IPwy10U5qxLpJgMkoJ&#10;2DaPjUYK2V2cW5U6d8SZJvbvO4tAlofz3mST6cWFRtdZVvA6j0AQ11Z33CioTvnLCoTzyBp7y6Tg&#10;jxxk6exhg4m2Vy7oUvpGhBB2CSpovR8SKV3dkkE3twNx4L7taNAHODZSj3gN4aaXcRQtpMGOQ0OL&#10;A21bqn/KX6Mgjz+q4gv352o6Fu9uVy2f8+NBqafH6W0NwtPk7+Kb+1MriKOwNpwJR0Cm/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BNeTxAAAANwAAAAPAAAAAAAAAAAA&#10;AAAAAKECAABkcnMvZG93bnJldi54bWxQSwUGAAAAAAQABAD5AAAAkgMAAAAA&#10;" strokeweight=".04411mm"/>
                  <v:line id="Line 79" o:spid="_x0000_s1095" style="position:absolute;visibility:visible;mso-wrap-style:square" from="808,562" to="809,1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hyCMYAAADcAAAADwAAAGRycy9kb3ducmV2LnhtbESPQWvCQBSE7wX/w/KEXopumoPV6Cql&#10;kGqrl2gQvD2yzySYfRuyW43/vlsoeBxm5htmsepNI67UudqygtdxBIK4sLrmUkF+SEdTEM4ja2ws&#10;k4I7OVgtB08LTLS9cUbXvS9FgLBLUEHlfZtI6YqKDLqxbYmDd7adQR9kV0rd4S3ATSPjKJpIgzWH&#10;hQpb+qiouOx/jII0XufZEb9Peb/LPt1X/vaS7rZKPQ/79zkIT71/hP/bG60gjmbwdyYc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9IcgjGAAAA3AAAAA8AAAAAAAAA&#10;AAAAAAAAoQIAAGRycy9kb3ducmV2LnhtbFBLBQYAAAAABAAEAPkAAACUAwAAAAA=&#10;" strokeweight=".04411mm"/>
                  <v:line id="Line 80" o:spid="_x0000_s1096" style="position:absolute;visibility:visible;mso-wrap-style:square" from="824,563" to="825,11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tNSMMAAADcAAAADwAAAGRycy9kb3ducmV2LnhtbERPTWvCQBC9C/0PyxS8SN2YQ1uiq4gQ&#10;tdZLbBC8DdkxCWZnQ3bV+O/dg9Dj433PFr1pxI06V1tWMBlHIIgLq2suFeR/6cc3COeRNTaWScGD&#10;HCzmb4MZJtreOaPbwZcihLBLUEHlfZtI6YqKDLqxbYkDd7adQR9gV0rd4T2Em0bGUfQpDdYcGips&#10;aVVRcTlcjYI03uTZEXenvN9na/eTf43S/a9Sw/d+OQXhqff/4pd7qxXEkzA/nAlHQM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urTUjDAAAA3AAAAA8AAAAAAAAAAAAA&#10;AAAAoQIAAGRycy9kb3ducmV2LnhtbFBLBQYAAAAABAAEAPkAAACRAwAAAAA=&#10;" strokeweight=".04411mm"/>
                  <v:line id="Line 81" o:spid="_x0000_s1097" style="position:absolute;visibility:visible;mso-wrap-style:square" from="841,563" to="842,11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fo08cAAADcAAAADwAAAGRycy9kb3ducmV2LnhtbESPT2vCQBTE70K/w/IKvUjdJIcq0VVK&#10;If2jXhJDwdsj+5qEZt+G7FbTb+8KgsdhZn7DrDaj6cSJBtdaVhDPIhDEldUt1wrKQ/a8AOE8ssbO&#10;Min4Jweb9cNkham2Z87pVPhaBAi7FBU03veplK5qyKCb2Z44eD92MOiDHGqpBzwHuOlkEkUv0mDL&#10;YaHBnt4aqn6LP6MgSz7K/Bu3x3Lc5+/uq5xPs/1OqafH8XUJwtPo7+Fb+1MrSOIYrmfCEZDr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5+jTxwAAANwAAAAPAAAAAAAA&#10;AAAAAAAAAKECAABkcnMvZG93bnJldi54bWxQSwUGAAAAAAQABAD5AAAAlQMAAAAA&#10;" strokeweight=".04411mm"/>
                  <v:line id="Line 82" o:spid="_x0000_s1098" style="position:absolute;visibility:visible;mso-wrap-style:square" from="857,569" to="858,11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V2pMcAAADcAAAADwAAAGRycy9kb3ducmV2LnhtbESPzWrDMBCE74W+g9hALqWW40NT3Mgh&#10;FJyfJhenptDbYm1tU2tlLCVx374KBHIcZuYbZrEcTSfONLjWsoJZFIMgrqxuuVZQfubPryCcR9bY&#10;WSYFf+RgmT0+LDDV9sIFnY++FgHCLkUFjfd9KqWrGjLoItsTB+/HDgZ9kEMt9YCXADedTOL4RRps&#10;OSw02NN7Q9Xv8WQU5MmmLL7w47scD8Xa7cr5U37YKzWdjKs3EJ5Gfw/f2lutIJklcD0TjoDM/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NXakxwAAANwAAAAPAAAAAAAA&#10;AAAAAAAAAKECAABkcnMvZG93bnJldi54bWxQSwUGAAAAAAQABAD5AAAAlQMAAAAA&#10;" strokeweight=".04411mm"/>
                  <v:line id="Line 83" o:spid="_x0000_s1099" style="position:absolute;visibility:visible;mso-wrap-style:square" from="874,567" to="875,11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nTP8cAAADcAAAADwAAAGRycy9kb3ducmV2LnhtbESPT2vCQBTE74LfYXlCL1I3pqASXUUK&#10;6R/rJWko9PbIPpNg9m3IbjX99l1B6HGYmd8wm91gWnGh3jWWFcxnEQji0uqGKwXFZ/q4AuE8ssbW&#10;Min4JQe77Xi0wUTbK2d0yX0lAoRdggpq77tESlfWZNDNbEccvJPtDfog+0rqHq8BbloZR9FCGmw4&#10;LNTY0XNN5Tn/MQrS+LXIvvDwXQzH7MW9F8tpevxQ6mEy7NcgPA3+P3xvv2kF8fwJbmfCEZDb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7edM/xwAAANwAAAAPAAAAAAAA&#10;AAAAAAAAAKECAABkcnMvZG93bnJldi54bWxQSwUGAAAAAAQABAD5AAAAlQMAAAAA&#10;" strokeweight=".04411mm"/>
                  <v:line id="Line 84" o:spid="_x0000_s1100" style="position:absolute;visibility:visible;mso-wrap-style:square" from="890,570" to="891,1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BLS8cAAADcAAAADwAAAGRycy9kb3ducmV2LnhtbESPT2vCQBTE74LfYXlCL1I3hqISXUUK&#10;6R/rJWko9PbIPpNg9m3IbjX99l1B6HGYmd8wm91gWnGh3jWWFcxnEQji0uqGKwXFZ/q4AuE8ssbW&#10;Min4JQe77Xi0wUTbK2d0yX0lAoRdggpq77tESlfWZNDNbEccvJPtDfog+0rqHq8BbloZR9FCGmw4&#10;LNTY0XNN5Tn/MQrS+LXIvvDwXQzH7MW9F8tpevxQ6mEy7NcgPA3+P3xvv2kF8fwJbmfCEZDb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0kEtLxwAAANwAAAAPAAAAAAAA&#10;AAAAAAAAAKECAABkcnMvZG93bnJldi54bWxQSwUGAAAAAAQABAD5AAAAlQMAAAAA&#10;" strokeweight=".04411mm"/>
                  <v:line id="Line 85" o:spid="_x0000_s1101" style="position:absolute;visibility:visible;mso-wrap-style:square" from="907,575" to="908,11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zu0McAAADcAAAADwAAAGRycy9kb3ducmV2LnhtbESPT2vCQBTE74LfYXlCL1I3BqoSXUUK&#10;6R/rJWko9PbIPpNg9m3IbjX99l1B6HGYmd8wm91gWnGh3jWWFcxnEQji0uqGKwXFZ/q4AuE8ssbW&#10;Min4JQe77Xi0wUTbK2d0yX0lAoRdggpq77tESlfWZNDNbEccvJPtDfog+0rqHq8BbloZR9FCGmw4&#10;LNTY0XNN5Tn/MQrS+LXIvvDwXQzH7MW9F8tpevxQ6mEy7NcgPA3+P3xvv2kF8fwJbmfCEZDb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3O7QxwAAANwAAAAPAAAAAAAA&#10;AAAAAAAAAKECAABkcnMvZG93bnJldi54bWxQSwUGAAAAAAQABAD5AAAAlQMAAAAA&#10;" strokeweight=".04411mm"/>
                  <v:line id="Line 86" o:spid="_x0000_s1102" style="position:absolute;visibility:visible;mso-wrap-style:square" from="923,581" to="924,1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5wp8cAAADcAAAADwAAAGRycy9kb3ducmV2LnhtbESPzWrDMBCE74W8g9hALyWW40Na3Mgh&#10;FNw2PxcnptDbYm1tE2tlLDVx3j4KFHocZuYbZrkaTSfONLjWsoJ5FIMgrqxuuVZQHvPZCwjnkTV2&#10;lknBlRysssnDElNtL1zQ+eBrESDsUlTQeN+nUrqqIYMusj1x8H7sYNAHOdRSD3gJcNPJJI4X0mDL&#10;YaHBnt4aqk6HX6MgTz7K4gu33+W4L97dpnx+yvc7pR6n4/oVhKfR/4f/2p9aQTJfwP1MOAIyu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DnCnxwAAANwAAAAPAAAAAAAA&#10;AAAAAAAAAKECAABkcnMvZG93bnJldi54bWxQSwUGAAAAAAQABAD5AAAAlQMAAAAA&#10;" strokeweight=".04411mm"/>
                  <v:line id="Line 87" o:spid="_x0000_s1103" style="position:absolute;visibility:visible;mso-wrap-style:square" from="940,589" to="941,11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1BTsMAAADcAAAADwAAAGRycy9kb3ducmV2LnhtbERPTWvCQBC9C/0PyxS8SN2YQ1uiq4gQ&#10;tdZLbBC8DdkxCWZnQ3bV+O/dg9Dj433PFr1pxI06V1tWMBlHIIgLq2suFeR/6cc3COeRNTaWScGD&#10;HCzmb4MZJtreOaPbwZcihLBLUEHlfZtI6YqKDLqxbYkDd7adQR9gV0rd4T2Em0bGUfQpDdYcGips&#10;aVVRcTlcjYI03uTZEXenvN9na/eTf43S/a9Sw/d+OQXhqff/4pd7qxXEk7A2nAlHQM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XdQU7DAAAA3AAAAA8AAAAAAAAAAAAA&#10;AAAAoQIAAGRycy9kb3ducmV2LnhtbFBLBQYAAAAABAAEAPkAAACRAwAAAAA=&#10;" strokeweight=".04411mm"/>
                  <v:line id="Line 88" o:spid="_x0000_s1104" style="position:absolute;visibility:visible;mso-wrap-style:square" from="956,597" to="957,11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Hk1ccAAADcAAAADwAAAGRycy9kb3ducmV2LnhtbESPT2vCQBTE74LfYXlCL1I35lA1uooU&#10;0j/WS9JQ6O2RfSbB7NuQ3Wr67buC0OMwM79hNrvBtOJCvWssK5jPIhDEpdUNVwqKz/RxCcJ5ZI2t&#10;ZVLwSw522/Fog4m2V87okvtKBAi7BBXU3neJlK6syaCb2Y44eCfbG/RB9pXUPV4D3LQyjqInabDh&#10;sFBjR881lef8xyhI49ci+8LDdzEcsxf3Xiym6fFDqYfJsF+D8DT4//C9/aYVxPMV3M6EIyC3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keTVxwAAANwAAAAPAAAAAAAA&#10;AAAAAAAAAKECAABkcnMvZG93bnJldi54bWxQSwUGAAAAAAQABAD5AAAAlQMAAAAA&#10;" strokeweight=".04411mm"/>
                  <v:line id="Line 89" o:spid="_x0000_s1105" style="position:absolute;visibility:visible;mso-wrap-style:square" from="973,605" to="974,10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eH9cMAAADcAAAADwAAAGRycy9kb3ducmV2LnhtbERPTWvCQBC9C/6HZQQvopvm0Ep0FRFS&#10;beslGgRvQ3ZMgtnZkF01/ffdQ8Hj430v171pxIM6V1tW8DaLQBAXVtdcKshP6XQOwnlkjY1lUvBL&#10;Dtar4WCJibZPzuhx9KUIIewSVFB53yZSuqIig25mW+LAXW1n0AfYlVJ3+AzhppFxFL1LgzWHhgpb&#10;2lZU3I53oyCNd3l2xu9L3h+yT/eVf0zSw49S41G/WYDw1PuX+N+91wriOMwPZ8IRk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XHh/XDAAAA3AAAAA8AAAAAAAAAAAAA&#10;AAAAoQIAAGRycy9kb3ducmV2LnhtbFBLBQYAAAAABAAEAPkAAACRAwAAAAA=&#10;" strokeweight=".04411mm"/>
                  <v:line id="Line 90" o:spid="_x0000_s1106" style="position:absolute;visibility:visible;mso-wrap-style:square" from="989,617" to="990,1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sibscAAADcAAAADwAAAGRycy9kb3ducmV2LnhtbESPzWrDMBCE74W+g9hALqWW40NT3Mgh&#10;FJyfJhenptDbYm1tU2tlLCVx374KBHIcZuYbZrEcTSfONLjWsoJZFIMgrqxuuVZQfubPryCcR9bY&#10;WSYFf+RgmT0+LDDV9sIFnY++FgHCLkUFjfd9KqWrGjLoItsTB+/HDgZ9kEMt9YCXADedTOL4RRps&#10;OSw02NN7Q9Xv8WQU5MmmLL7w47scD8Xa7cr5U37YKzWdjKs3EJ5Gfw/f2lutIElmcD0TjoDM/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iyJuxwAAANwAAAAPAAAAAAAA&#10;AAAAAAAAAKECAABkcnMvZG93bnJldi54bWxQSwUGAAAAAAQABAD5AAAAlQMAAAAA&#10;" strokeweight=".04411mm"/>
                  <v:line id="Line 91" o:spid="_x0000_s1107" style="position:absolute;visibility:visible;mso-wrap-style:square" from="1007,630" to="1008,10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m8GcYAAADcAAAADwAAAGRycy9kb3ducmV2LnhtbESPzWrDMBCE74W+g9hCLqWRo0NanCih&#10;BJy/5uLUBHpbrK1taq2MpSTO20eFQo/DzHzDzJeDbcWFet841jAZJyCIS2carjQUn9nLGwgfkA22&#10;jknDjTwsF48Pc0yNu3JOl2OoRISwT1FDHUKXSunLmiz6seuIo/fteoshyr6SpsdrhNtWqiSZSosN&#10;x4UaO1rVVP4cz1ZDpjZFfsL9VzEc8rXfFa/P2eFD69HT8D4DEWgI/+G/9tZoUErB75l4BOTi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pZvBnGAAAA3AAAAA8AAAAAAAAA&#10;AAAAAAAAoQIAAGRycy9kb3ducmV2LnhtbFBLBQYAAAAABAAEAPkAAACUAwAAAAA=&#10;" strokeweight=".04411mm"/>
                  <v:line id="Line 92" o:spid="_x0000_s1108" style="position:absolute;visibility:visible;mso-wrap-style:square" from="1022,644" to="1023,1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UZgsYAAADcAAAADwAAAGRycy9kb3ducmV2LnhtbESPQWvCQBSE7wX/w/IEL0U3plAldRUR&#10;Ymv1EhsKvT2yzySYfRuyq6b/3i0UPA4z8w2zWPWmEVfqXG1ZwXQSgSAurK65VJB/peM5COeRNTaW&#10;ScEvOVgtB08LTLS9cUbXoy9FgLBLUEHlfZtI6YqKDLqJbYmDd7KdQR9kV0rd4S3ATSPjKHqVBmsO&#10;CxW2tKmoOB8vRkEav+fZN37+5P0h27pdPntOD3ulRsN+/QbCU+8f4f/2h1YQxy/wdyYcAbm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UVGYLGAAAA3AAAAA8AAAAAAAAA&#10;AAAAAAAAoQIAAGRycy9kb3ducmV2LnhtbFBLBQYAAAAABAAEAPkAAACUAwAAAAA=&#10;" strokeweight=".04411mm"/>
                  <v:line id="Line 93" o:spid="_x0000_s1109" style="position:absolute;visibility:visible;mso-wrap-style:square" from="1039,661" to="1040,1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B9sYAAADcAAAADwAAAGRycy9kb3ducmV2LnhtbESPQWvCQBSE7wX/w/IEL0U3hlIldRUR&#10;Ymv1EhsKvT2yzySYfRuyq6b/3i0UPA4z8w2zWPWmEVfqXG1ZwXQSgSAurK65VJB/peM5COeRNTaW&#10;ScEvOVgtB08LTLS9cUbXoy9FgLBLUEHlfZtI6YqKDLqJbYmDd7KdQR9kV0rd4S3ATSPjKHqVBmsO&#10;CxW2tKmoOB8vRkEav+fZN37+5P0h27pdPntOD3ulRsN+/QbCU+8f4f/2h1YQxy/wdyYcAbm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r8gfbGAAAA3AAAAA8AAAAAAAAA&#10;AAAAAAAAoQIAAGRycy9kb3ducmV2LnhtbFBLBQYAAAAABAAEAPkAAACUAwAAAAA=&#10;" strokeweight=".04411mm"/>
                  <v:line id="Line 94" o:spid="_x0000_s1110" style="position:absolute;visibility:visible;mso-wrap-style:square" from="1055,682" to="1056,1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AkbcYAAADcAAAADwAAAGRycy9kb3ducmV2LnhtbESPQWvCQBSE7wX/w/IEL0U3BloldRUR&#10;Ymv1EhsKvT2yzySYfRuyq6b/3i0UPA4z8w2zWPWmEVfqXG1ZwXQSgSAurK65VJB/peM5COeRNTaW&#10;ScEvOVgtB08LTLS9cUbXoy9FgLBLUEHlfZtI6YqKDLqJbYmDd7KdQR9kV0rd4S3ATSPjKHqVBmsO&#10;CxW2tKmoOB8vRkEav+fZN37+5P0h27pdPntOD3ulRsN+/QbCU+8f4f/2h1YQxy/wdyYcAbm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wJG3GAAAA3AAAAA8AAAAAAAAA&#10;AAAAAAAAoQIAAGRycy9kb3ducmV2LnhtbFBLBQYAAAAABAAEAPkAAACUAwAAAAA=&#10;" strokeweight=".04411mm"/>
                  <v:line id="Line 95" o:spid="_x0000_s1111" style="position:absolute;visibility:visible;mso-wrap-style:square" from="1072,708" to="1073,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K6GsYAAADcAAAADwAAAGRycy9kb3ducmV2LnhtbESPQWvCQBSE7wX/w/IKvZRm0xxUUjdS&#10;hLTWeomGQm+P7DMJZt+G7Krpv3cLgsdhZr5hFsvRdOJMg2stK3iNYhDEldUt1wrKff4yB+E8ssbO&#10;Min4IwfLbPKwwFTbCxd03vlaBAi7FBU03veplK5qyKCLbE8cvIMdDPogh1rqAS8BbjqZxPFUGmw5&#10;LDTY06qh6rg7GQV58lkWP7j5Lcdt8eG+ytlzvv1W6ulxfH8D4Wn09/CtvdYKkmQK/2fCEZD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ViuhrGAAAA3AAAAA8AAAAAAAAA&#10;AAAAAAAAoQIAAGRycy9kb3ducmV2LnhtbFBLBQYAAAAABAAEAPkAAACUAwAAAAA=&#10;" strokeweight=".04411mm"/>
                  <v:line id="Line 96" o:spid="_x0000_s1112" style="position:absolute;visibility:visible;mso-wrap-style:square" from="1088,741" to="1089,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4fgcYAAADcAAAADwAAAGRycy9kb3ducmV2LnhtbESPQWvCQBSE7wX/w/IKvRTdmINKdJUi&#10;xNbWSzQI3h7ZZxLMvg3ZrcZ/7xYKHoeZ+YZZrHrTiCt1rrasYDyKQBAXVtdcKsgP6XAGwnlkjY1l&#10;UnAnB6vl4GWBibY3zui696UIEHYJKqi8bxMpXVGRQTeyLXHwzrYz6IPsSqk7vAW4aWQcRRNpsOaw&#10;UGFL64qKy/7XKEjjzzw74vcp73fZxm3z6Xu6+1Hq7bX/mIPw1Ptn+L/9pRXE8RT+zoQjIJ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ouH4HGAAAA3AAAAA8AAAAAAAAA&#10;AAAAAAAAoQIAAGRycy9kb3ducmV2LnhtbFBLBQYAAAAABAAEAPkAAACUAwAAAAA=&#10;" strokeweight=".04411mm"/>
                </v:group>
                <v:shape id="Freeform 97" o:spid="_x0000_s1113" style="position:absolute;left:5712;top:3753;width:1298;height:176;visibility:visible;mso-wrap-style:square;v-text-anchor:top" coordsize="1762,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H8LcIA&#10;AADcAAAADwAAAGRycy9kb3ducmV2LnhtbERP3WrCMBS+H+wdwhl4M2ZqB+KqaRmCsBvH/HmAQ3Ns&#10;qs1J12Q2vr25GHj58f2vqmg7caXBt44VzKYZCOLa6ZYbBcfD5m0BwgdkjZ1jUnAjD1X5/LTCQruR&#10;d3Tdh0akEPYFKjAh9IWUvjZk0U9dT5y4kxsshgSHRuoBxxRuO5ln2VxabDk1GOxpbai+7P+sgu/3&#10;+CHP/pjJ8fd1+2O63aLeRKUmL/FzCSJQDA/xv/tLK8jztDadSUdAl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MfwtwgAAANwAAAAPAAAAAAAAAAAAAAAAAJgCAABkcnMvZG93&#10;bnJldi54bWxQSwUGAAAAAAQABAD1AAAAhwMAAAAA&#10;" path="m,243l880,r882,244l,243xe" strokeweight=".04411mm">
                  <v:path arrowok="t" o:connecttype="custom" o:connectlocs="0,175;648,0;1298,176;0,175" o:connectangles="0,0,0,0"/>
                </v:shape>
                <v:shape id="Freeform 98" o:spid="_x0000_s1114" style="position:absolute;left:5606;top:3964;width:1506;height:2222;visibility:visible;mso-wrap-style:square;v-text-anchor:top" coordsize="2050,3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MupsYA&#10;AADcAAAADwAAAGRycy9kb3ducmV2LnhtbESPT2vCQBTE74LfYXlCb7ppSkWjq4SAVKUX/4HeHtnX&#10;JJp9G7JbTb99t1DwOMzMb5j5sjO1uFPrKssKXkcRCOLc6ooLBcfDajgB4TyyxtoyKfghB8tFvzfH&#10;RNsH7+i+94UIEHYJKii9bxIpXV6SQTeyDXHwvmxr0AfZFlK3+AhwU8s4isbSYMVhocSGspLy2/7b&#10;KLjiZ7raptn4A+vb9pSd3zfXt4tSL4MunYHw1Pln+L+91grieAp/Z8IR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IMupsYAAADcAAAADwAAAAAAAAAAAAAAAACYAgAAZHJz&#10;L2Rvd25yZXYueG1sUEsFBgAAAAAEAAQA9QAAAIsDAAAAAA==&#10;" path="m,l2050,r,2290l1984,2424r-62,65l1815,2556r-90,50l1585,2685r-543,337l494,2701,132,2494,62,2410,,2294,,xe" strokeweight=".04411mm">
                  <v:path arrowok="t" o:connecttype="custom" o:connectlocs="0,0;1506,0;1506,1684;1458,1782;1412,1830;1333,1879;1267,1916;1164,1974;765,2222;363,1986;97,1834;46,1772;0,1687;0,0" o:connectangles="0,0,0,0,0,0,0,0,0,0,0,0,0,0"/>
                </v:shape>
                <v:shape id="Freeform 99" o:spid="_x0000_s1115" style="position:absolute;left:5828;top:4220;width:1064;height:1714;visibility:visible;mso-wrap-style:square;v-text-anchor:top" coordsize="1444,23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gM2cEA&#10;AADcAAAADwAAAGRycy9kb3ducmV2LnhtbERPy4rCMBTdC/5DuIIbGVM7oNIxigiC4MoH6vLS3Gk6&#10;NjeliVr9+slCcHk479mitZW4U+NLxwpGwwQEce50yYWC42H9NQXhA7LGyjEpeJKHxbzbmWGm3YN3&#10;dN+HQsQQ9hkqMCHUmZQ+N2TRD11NHLlf11gMETaF1A0+YritZJokY2mx5NhgsKaVofy6v1kFm+Tv&#10;NvDuxafL9lxM7DndmedJqX6vXf6ACNSGj/jt3mgF6XecH8/EIyD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oDNnBAAAA3AAAAA8AAAAAAAAAAAAAAAAAmAIAAGRycy9kb3du&#10;cmV2LnhtbFBLBQYAAAAABAAEAPUAAACGAwAAAAA=&#10;" path="m,l,1849r37,67l108,1976r620,355l1315,1976r108,-86l1444,1831,1442,17,8,21,,xe">
                  <v:path arrowok="t" o:connecttype="custom" o:connectlocs="0,0;0,1360;27,1409;80,1453;536,1714;969,1453;1049,1390;1064,1346;1063,13;6,15;0,0" o:connectangles="0,0,0,0,0,0,0,0,0,0,0"/>
                </v:shape>
                <v:shape id="Freeform 100" o:spid="_x0000_s1116" style="position:absolute;left:5828;top:4220;width:1064;height:1714;visibility:visible;mso-wrap-style:square;v-text-anchor:top" coordsize="1444,23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zgtMMA&#10;AADcAAAADwAAAGRycy9kb3ducmV2LnhtbESPwWrDMBBE74H8g9hCLyGWnUCaulFCMJQGeoqbD9hY&#10;G8vUWhlJddy/rwqFHoeZecPsDpPtxUg+dI4VFFkOgrhxuuNWweXjdbkFESKyxt4xKfimAIf9fLbD&#10;Urs7n2msYysShEOJCkyMQyllaAxZDJkbiJN3c95iTNK3Unu8J7jt5SrPN9Jix2nB4ECVoeaz/rIK&#10;XP50u7qKxtZPtamKt2devEelHh+m4wuISFP8D/+1T1rBal3A75l0BO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zgtMMAAADcAAAADwAAAAAAAAAAAAAAAACYAgAAZHJzL2Rv&#10;d25yZXYueG1sUEsFBgAAAAAEAAQA9QAAAIgDAAAAAA==&#10;" path="m,l,1849r37,67l108,1976r620,355l1315,1976r108,-86l1444,1831,1442,17,8,21e" filled="f" strokeweight=".04411mm">
                  <v:path arrowok="t" o:connecttype="custom" o:connectlocs="0,0;0,1360;27,1409;80,1453;536,1714;969,1453;1049,1390;1064,1346;1063,13;6,15" o:connectangles="0,0,0,0,0,0,0,0,0,0"/>
                </v:shape>
                <v:shape id="Freeform 101" o:spid="_x0000_s1117" style="position:absolute;left:6246;top:4778;width:212;height:456;visibility:visible;mso-wrap-style:square;v-text-anchor:top" coordsize="288,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gK58UA&#10;AADcAAAADwAAAGRycy9kb3ducmV2LnhtbESP3WrCQBSE7wu+w3KE3tWNKS0SXUUUSyhY/MkDHLLH&#10;JLh7NmS3Jr69KxR6OczMN8xiNVgjbtT5xrGC6SQBQVw63XCloDjv3mYgfEDWaByTgjt5WC1HLwvM&#10;tOv5SLdTqESEsM9QQR1Cm0npy5os+olriaN3cZ3FEGVXSd1hH+HWyDRJPqXFhuNCjS1taiqvp1+r&#10;YG+K4uOr/96Ya39ufy7bfEgOuVKv42E9BxFoCP/hv3auFaTvKTzPxCM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WArnxQAAANwAAAAPAAAAAAAAAAAAAAAAAJgCAABkcnMv&#10;ZG93bnJldi54bWxQSwUGAAAAAAQABAD1AAAAigMAAAAA&#10;" path="m103,l56,25,29,47,16,62,14,84,,98r1,24l1,153,,172r16,27l81,283r68,68l248,436r28,49l288,554r-19,31l248,597r-34,19l211,622e" filled="f" strokeweight=".04411mm">
                  <v:path arrowok="t" o:connecttype="custom" o:connectlocs="76,0;41,18;21,34;12,45;10,62;0,72;1,89;1,112;0,126;12,146;60,207;110,257;183,320;203,356;212,406;198,429;183,438;158,452;155,456" o:connectangles="0,0,0,0,0,0,0,0,0,0,0,0,0,0,0,0,0,0,0"/>
                </v:shape>
                <v:group id="Group 102" o:spid="_x0000_s1118" style="position:absolute;left:6005;top:4387;width:754;height:1394" coordorigin="739,722" coordsize="171,3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v6sQAAADcAAAADwAAAGRycy9kb3ducmV2LnhtbESPQYvCMBSE7wv+h/AE&#10;b2tayy5SjSKi4kEWVgXx9miebbF5KU1s67/fLAgeh5n5hpkve1OJlhpXWlYQjyMQxJnVJecKzqft&#10;5xSE88gaK8uk4EkOlovBxxxTbTv+pfbocxEg7FJUUHhfp1K6rCCDbmxr4uDdbGPQB9nkUjfYBbip&#10;5CSKvqXBksNCgTWtC8rux4dRsOuwWyXxpj3cb+vn9fT1cznEpNRo2K9mIDz1/h1+tfdawSR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v6sQAAADcAAAA&#10;DwAAAAAAAAAAAAAAAACqAgAAZHJzL2Rvd25yZXYueG1sUEsFBgAAAAAEAAQA+gAAAJsDAAAAAA==&#10;">
                  <v:shape id="Freeform 103" o:spid="_x0000_s1119" style="position:absolute;left:739;top:722;width:171;height:316;visibility:visible;mso-wrap-style:square;v-text-anchor:top" coordsize="1027,18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GggsUA&#10;AADcAAAADwAAAGRycy9kb3ducmV2LnhtbESPQWvCQBSE7wX/w/KE3upGbUWiq0StpUIv2tbzI/tM&#10;gtm3Mbua+O9dQfA4zMw3zHTemlJcqHaFZQX9XgSCOLW64EzB3+/6bQzCeWSNpWVScCUH81nnZYqx&#10;tg1v6bLzmQgQdjEqyL2vYildmpNB17MVcfAOtjbog6wzqWtsAtyUchBFI2mw4LCQY0XLnNLj7mwU&#10;JONPua+uP18Jjk7rZvW/2Jw/tkq9dttkAsJT65/hR/tbKxgM3+F+JhwB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aCCxQAAANwAAAAPAAAAAAAAAAAAAAAAAJgCAABkcnMv&#10;ZG93bnJldi54bWxQSwUGAAAAAAQABAD1AAAAigMAAAAA&#10;" path="m315,1892r37,4l361,1863r90,l488,1834r-20,-26l435,1812r12,-45l529,1759r9,-54l550,1697r-12,-17l538,1614r12,-17l550,1539r41,12l616,1555r66,-45l703,1453r16,-68l653,1311r12,-54l624,1240r,-33l698,1158r21,-46l764,1103r140,-74l1011,950r16,-37l1003,897r,-191l929,694r-17,19l891,713r-4,-49l842,664r,-21l785,643,712,483,583,196r,-28l564,134,521,122,577,65,546,16,478,65,422,,361,3,327,37r-10,97l287,152r-41,16l216,186r-28,13l185,237r-16,34l151,280r-22,12l120,317r9,3l129,346r25,3l169,333r65,-4l231,352r22,16l246,504r-30,16l182,532,169,514r-34,l83,566,18,620,,635r,19l21,666r16,12l37,731r30,l67,750r37,7l101,781r50,59l169,846r28,25l240,865r-6,38l253,912r77,9l354,930r4,41l290,980r-16,15l222,995r-37,16l172,1036r-21,13l145,1092r9,53l268,1527r3,122l268,1742r15,l287,1833r6,46l315,1892xe" strokeweight=".04411mm">
                    <v:path arrowok="t" o:connecttype="custom" o:connectlocs="59,316;75,311;78,301;74,295;90,284;90,280;92,266;98,259;114,252;120,231;111,210;104,201;120,185;151,172;171,152;167,118;152,119;148,111;140,107;119,81;97,28;87,20;91,3;70,0;54,6;48,25;36,31;31,40;25,47;20,53;21,58;28,56;38,59;41,84;30,89;22,86;3,103;0,109;6,113;11,122;17,126;25,140;33,145;39,151;55,154;60,162;46,166;31,169;25,175;26,191;45,275;47,290;49,313" o:connectangles="0,0,0,0,0,0,0,0,0,0,0,0,0,0,0,0,0,0,0,0,0,0,0,0,0,0,0,0,0,0,0,0,0,0,0,0,0,0,0,0,0,0,0,0,0,0,0,0,0,0,0,0,0"/>
                  </v:shape>
                  <v:group id="Group 104" o:spid="_x0000_s1120" style="position:absolute;left:764;top:734;width:113;height:261" coordorigin="764,734" coordsize="113,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shape id="Freeform 105" o:spid="_x0000_s1121" style="position:absolute;left:764;top:734;width:113;height:261;visibility:visible;mso-wrap-style:square;v-text-anchor:top" coordsize="679,1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RbUMEA&#10;AADcAAAADwAAAGRycy9kb3ducmV2LnhtbESPQavCMBCE7w/8D2EFb8/UCiLVKCIIevBg1fvSrG21&#10;2dQm2vrvjSB4HGbmG2a+7EwlntS40rKC0TACQZxZXXKu4HTc/E9BOI+ssbJMCl7kYLno/c0x0bbl&#10;Az1Tn4sAYZeggsL7OpHSZQUZdENbEwfvYhuDPsgml7rBNsBNJeMomkiDJYeFAmtaF5Td0odRsG9f&#10;t/QS38vjdTflx/5qVnyOlRr0u9UMhKfO/8Lf9lYriMcT+JwJR0A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UW1DBAAAA3AAAAA8AAAAAAAAAAAAAAAAAmAIAAGRycy9kb3du&#10;cmV2LnhtbFBLBQYAAAAABAAEAPUAAACGAwAAAAA=&#10;" path="m461,36r-2,99l448,141r-4,53l432,208r,39l428,296r-13,39l395,310r-2,-50l366,258r-14,16l348,413,315,535,210,860,162,960r-16,65l105,1130r-21,84l41,1365r-12,53l,1463r,61l14,1565r35,-14l74,1529r90,-191l189,1283r23,-43l247,1152,331,999r19,-39l368,932,461,778r16,-33l514,674,469,641r14,-85l514,472r19,-65l562,359r41,-65l619,258r19,-15l669,204r10,-73l652,100r-37,6l582,153r-20,51l508,266,518,123,533,67,535,5,475,,461,36xe" strokeweight=".04411mm">
                      <v:path arrowok="t" o:connecttype="custom" o:connectlocs="77,6;76,23;75,24;74,32;72,35;72,41;71,49;69,56;66,52;65,43;61,43;59,46;58,69;52,89;35,143;27,160;24,171;17,188;14,202;7,228;5,236;0,244;0,254;2,261;8,259;12,255;27,223;31,214;35,207;41,192;55,167;58,160;61,155;77,130;79,124;86,112;78,107;80,93;86,79;89,68;94,60;100,49;103,43;106,41;111,34;113,22;109,17;102,18;97,26;94,34;85,44;86,21;89,11;89,1;79,0;77,6" o:connectangles="0,0,0,0,0,0,0,0,0,0,0,0,0,0,0,0,0,0,0,0,0,0,0,0,0,0,0,0,0,0,0,0,0,0,0,0,0,0,0,0,0,0,0,0,0,0,0,0,0,0,0,0,0,0,0,0"/>
                    </v:shape>
                    <v:shape id="Freeform 106" o:spid="_x0000_s1122" style="position:absolute;left:833;top:795;width:17;height:19;visibility:visible;mso-wrap-style:square;v-text-anchor:top" coordsize="102,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KAisYA&#10;AADcAAAADwAAAGRycy9kb3ducmV2LnhtbESPQWvCQBSE74L/YXlCb7rRFi2pq2ihNBQvakV6e2Sf&#10;STD7Nt3dmrS/visIHoeZ+YaZLztTiws5X1lWMB4lIIhzqysuFHzu34bPIHxA1lhbJgW/5GG56Pfm&#10;mGrb8pYuu1CICGGfooIyhCaV0uclGfQj2xBH72SdwRClK6R22Ea4qeUkSabSYMVxocSGXkvKz7sf&#10;o+Dj6XiS+zrbZH/t13dS+M69H9ZKPQy61QuIQF24h2/tTCuYPM7geiYeAbn4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KKAisYAAADcAAAADwAAAAAAAAAAAAAAAACYAgAAZHJz&#10;L2Rvd25yZXYueG1sUEsFBgAAAAAEAAQA9QAAAIsDAAAAAA==&#10;" path="m,115l49,,41,58,34,77,50,93r18,l102,55,,115xe">
                      <v:path arrowok="t" o:connecttype="custom" o:connectlocs="0,19;8,0;7,10;6,13;8,15;11,15;17,9;0,19" o:connectangles="0,0,0,0,0,0,0,0"/>
                    </v:shape>
                    <v:shape id="Freeform 107" o:spid="_x0000_s1123" style="position:absolute;left:833;top:795;width:17;height:19;visibility:visible;mso-wrap-style:square;v-text-anchor:top" coordsize="102,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jzLMAA&#10;AADcAAAADwAAAGRycy9kb3ducmV2LnhtbERP24rCMBB9X/Afwgi+ramKS6lGEUFR2F3w8gFDM7bF&#10;ZlI6Uatfv3kQ9vFw7vNl52p1p1YqzwZGwwQUce5txYWB82nzmYKSgGyx9kwGniSwXPQ+5phZ/+AD&#10;3Y+hUDGEJUMDZQhNprXkJTmUoW+II3fxrcMQYVto2+Ijhrtaj5PkSzusODaU2NC6pPx6vDkD259R&#10;mr5yme4uv26vaZOKyLcxg363moEK1IV/8du9swbGk7g2nolHQ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vjzLMAAAADcAAAADwAAAAAAAAAAAAAAAACYAgAAZHJzL2Rvd25y&#10;ZXYueG1sUEsFBgAAAAAEAAQA9QAAAIUDAAAAAA==&#10;" path="m,115l49,,41,58,34,77,50,93r18,l102,55e" filled="f" strokeweight=".04411mm">
                      <v:path arrowok="t" o:connecttype="custom" o:connectlocs="0,19;8,0;7,10;6,13;8,15;11,15;17,9" o:connectangles="0,0,0,0,0,0,0"/>
                    </v:shape>
                    <v:line id="Line 108" o:spid="_x0000_s1124" style="position:absolute;flip:x;visibility:visible;mso-wrap-style:square" from="824,818" to="826,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jF9ccAAADcAAAADwAAAGRycy9kb3ducmV2LnhtbESPQWvCQBSE74X+h+UVehHdGEFqdJUS&#10;LNheatWLt2f2JRubfRuyq6b99d1CocdhZr5hFqveNuJKna8dKxiPEhDEhdM1VwoO+5fhEwgfkDU2&#10;jknBF3lYLe/vFphpd+MPuu5CJSKEfYYKTAhtJqUvDFn0I9cSR690ncUQZVdJ3eEtwm0j0ySZSos1&#10;xwWDLeWGis/dxSo4l9t08l1OT4ODWb/i+z4fvB1zpR4f+uc5iEB9+A//tTdaQTqZwe+ZeATk8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6MX1xwAAANwAAAAPAAAAAAAA&#10;AAAAAAAAAKECAABkcnMvZG93bnJldi54bWxQSwUGAAAAAAQABAD5AAAAlQMAAAAA&#10;" strokeweight=".04411mm"/>
                    <v:shape id="Freeform 109" o:spid="_x0000_s1125" style="position:absolute;left:834;top:814;width:6;height:30;visibility:visible;mso-wrap-style:square;v-text-anchor:top" coordsize="37,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LAwMEA&#10;AADcAAAADwAAAGRycy9kb3ducmV2LnhtbERPz2vCMBS+C/4P4Qm7iKZz6qQaZUwGu2pFdnw0z6bY&#10;vNQmrfW/Xw6Cx4/v92bX20p01PjSsYL3aQKCOHe65ELBKfuZrED4gKyxckwKHuRhtx0ONphqd+cD&#10;dcdQiBjCPkUFJoQ6ldLnhiz6qauJI3dxjcUQYVNI3eA9httKzpJkKS2WHBsM1vRtKL8eW6ugna+y&#10;w+Lz+mFuj3O7v2Xj7m9PSr2N+q81iEB9eImf7l+tYDaP8+OZeAT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CwMDBAAAA3AAAAA8AAAAAAAAAAAAAAAAAmAIAAGRycy9kb3du&#10;cmV2LnhtbFBLBQYAAAAABAAEAPUAAACGAwAAAAA=&#10;" path="m,179l19,120,33,79,37,,,179xe">
                      <v:path arrowok="t" o:connecttype="custom" o:connectlocs="0,30;3,20;5,13;6,0;0,30" o:connectangles="0,0,0,0,0"/>
                    </v:shape>
                    <v:shape id="Freeform 110" o:spid="_x0000_s1126" style="position:absolute;left:834;top:814;width:6;height:30;visibility:visible;mso-wrap-style:square;v-text-anchor:top" coordsize="37,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IK8MUA&#10;AADcAAAADwAAAGRycy9kb3ducmV2LnhtbESPS2vDMBCE74X8B7GB3hopaQjFiWxKSEt7zIv0uFgb&#10;29RaGUv1o78+KhRyHGbmG2aTDbYWHbW+cqxhPlMgiHNnKi40nI5vTy8gfEA2WDsmDSN5yNLJwwYT&#10;43reU3cIhYgQ9glqKENoEil9XpJFP3MNcfSurrUYomwLaVrsI9zWcqHUSlqsOC6U2NC2pPz78GM1&#10;fPa73313UePXc1GNq3dU5/PlpPXjdHhdgwg0hHv4v/1hNCyWc/g7E4+AT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MgrwxQAAANwAAAAPAAAAAAAAAAAAAAAAAJgCAABkcnMv&#10;ZG93bnJldi54bWxQSwUGAAAAAAQABAD1AAAAigMAAAAA&#10;" path="m,179l19,120,33,79,37,e" filled="f" strokeweight=".04411mm">
                      <v:path arrowok="t" o:connecttype="custom" o:connectlocs="0,30;3,20;5,13;6,0" o:connectangles="0,0,0,0"/>
                    </v:shape>
                    <v:shape id="Freeform 111" o:spid="_x0000_s1127" style="position:absolute;left:784;top:929;width:5;height:19;visibility:visible;mso-wrap-style:square;v-text-anchor:top" coordsize="33,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8A9cUA&#10;AADcAAAADwAAAGRycy9kb3ducmV2LnhtbESPQWvCQBSE7wX/w/IKvYhuDKVIdJUiKPWgtFHx+sw+&#10;s8Hs25BdNf77rlDocZiZb5jpvLO1uFHrK8cKRsMEBHHhdMWlgv1uORiD8AFZY+2YFDzIw3zWe5li&#10;pt2df+iWh1JECPsMFZgQmkxKXxiy6IeuIY7e2bUWQ5RtKXWL9wi3tUyT5ENarDguGGxoYai45Fer&#10;4NQ3bvS9fRw2FfbzNY+PbrU5KvX22n1OQATqwn/4r/2lFaTvKTzPx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vwD1xQAAANwAAAAPAAAAAAAAAAAAAAAAAJgCAABkcnMv&#10;ZG93bnJldi54bWxQSwUGAAAAAAQABAD1AAAAigMAAAAA&#10;" path="m,118l2,82,19,51,33,,,118xe">
                      <v:path arrowok="t" o:connecttype="custom" o:connectlocs="0,19;0,13;3,8;5,0;0,19" o:connectangles="0,0,0,0,0"/>
                    </v:shape>
                    <v:shape id="Freeform 112" o:spid="_x0000_s1128" style="position:absolute;left:784;top:929;width:5;height:19;visibility:visible;mso-wrap-style:square;v-text-anchor:top" coordsize="33,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K6LsUA&#10;AADcAAAADwAAAGRycy9kb3ducmV2LnhtbESPQYvCMBSE7wv+h/AEb2talUWqUUQR1oOHqge9PZtn&#10;W2xeapPV+u+NIOxxmJlvmOm8NZW4U+NKywrifgSCOLO65FzBYb/+HoNwHlljZZkUPMnBfNb5mmKi&#10;7YNTuu98LgKEXYIKCu/rREqXFWTQ9W1NHLyLbQz6IJtc6gYfAW4qOYiiH2mw5LBQYE3LgrLr7s8o&#10;uG6H5vTcbtJjujqcl8csXuW3WKlet11MQHhq/X/40/7VCgajIbzPhCMgZ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orouxQAAANwAAAAPAAAAAAAAAAAAAAAAAJgCAABkcnMv&#10;ZG93bnJldi54bWxQSwUGAAAAAAQABAD1AAAAigMAAAAA&#10;" path="m,118l2,82,19,51,33,e" filled="f" strokeweight=".04411mm">
                      <v:path arrowok="t" o:connecttype="custom" o:connectlocs="0,19;0,13;3,8;5,0" o:connectangles="0,0,0,0"/>
                    </v:shape>
                    <v:shape id="Freeform 113" o:spid="_x0000_s1129" style="position:absolute;left:792;top:891;width:16;height:44;visibility:visible;mso-wrap-style:square;v-text-anchor:top" coordsize="97,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gWrsQA&#10;AADcAAAADwAAAGRycy9kb3ducmV2LnhtbESPS2vDMBCE74X8B7GB3ho5wYTiRgkhfWDoKa9Db4u1&#10;tUStlZGU2P33VSDQ4zAz3zCrzeg6caUQrWcF81kBgrjx2nKr4HR8f3oGEROyxs4zKfilCJv15GGF&#10;lfYD7+l6SK3IEI4VKjAp9ZWUsTHkMM58T5y9bx8cpixDK3XAIcNdJxdFsZQOLecFgz3tDDU/h4tT&#10;YI+7tw+D7Tmci9fPy2D9V13WSj1Ox+0LiERj+g/f27VWsChLuJ3JR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YFq7EAAAA3AAAAA8AAAAAAAAAAAAAAAAAmAIAAGRycy9k&#10;b3ducmV2LnhtbFBLBQYAAAAABAAEAPUAAACJAwAAAAA=&#10;" path="m,262l,235,31,189,50,156,72,72,81,31,97,,,262xe">
                      <v:path arrowok="t" o:connecttype="custom" o:connectlocs="0,44;0,39;5,32;8,26;12,12;13,5;16,0;0,44" o:connectangles="0,0,0,0,0,0,0,0"/>
                    </v:shape>
                    <v:shape id="Freeform 114" o:spid="_x0000_s1130" style="position:absolute;left:792;top:891;width:16;height:44;visibility:visible;mso-wrap-style:square;v-text-anchor:top" coordsize="97,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1evsIA&#10;AADcAAAADwAAAGRycy9kb3ducmV2LnhtbESPQYvCMBSE7wv+h/AEb2vaomWpRhFBEb24XfH8aJ5t&#10;sXkpTdT6740g7HGYmW+Y+bI3jbhT52rLCuJxBIK4sLrmUsHpb/P9A8J5ZI2NZVLwJAfLxeBrjpm2&#10;D/6le+5LESDsMlRQed9mUrqiIoNubFvi4F1sZ9AH2ZVSd/gIcNPIJIpSabDmsFBhS+uKimt+Mwou&#10;dXrYmn1cJtOJOSdp/Nzmx1yp0bBfzUB46v1/+NPeaQXJZArvM+EIyM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HV6+wgAAANwAAAAPAAAAAAAAAAAAAAAAAJgCAABkcnMvZG93&#10;bnJldi54bWxQSwUGAAAAAAQABAD1AAAAhwMAAAAA&#10;" path="m,262l,235,31,189,50,156,72,72,81,31,97,e" filled="f" strokeweight=".04411mm">
                      <v:path arrowok="t" o:connecttype="custom" o:connectlocs="0,44;0,39;5,32;8,26;12,12;13,5;16,0" o:connectangles="0,0,0,0,0,0,0"/>
                    </v:shape>
                    <v:shape id="Freeform 115" o:spid="_x0000_s1131" style="position:absolute;left:771;top:974;width:4;height:5;visibility:visible;mso-wrap-style:square;v-text-anchor:top" coordsize="2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eOQcIA&#10;AADcAAAADwAAAGRycy9kb3ducmV2LnhtbESPQWsCMRSE7wX/Q3hCL0WTisiyGkUsBaEnraDHx+a5&#10;Wdy8LJuo8d+bgtDjMDPfMItVcq24UR8azxo+xwoEceVNw7WGw+/3qAARIrLB1jNpeFCA1XLwtsDS&#10;+Dvv6LaPtcgQDiVqsDF2pZShsuQwjH1HnL2z7x3GLPtamh7vGe5aOVFqJh02nBcsdrSxVF32V6fh&#10;64jH9HHqdnzdqroofqxSlLR+H6b1HESkFP/Dr/bWaJhMZ/B3Jh8B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t45BwgAAANwAAAAPAAAAAAAAAAAAAAAAAJgCAABkcnMvZG93&#10;bnJldi54bWxQSwUGAAAAAAQABAD1AAAAhwMAAAAA&#10;" path="m,35l23,,21,2,,35xe">
                      <v:path arrowok="t" o:connecttype="custom" o:connectlocs="0,5;4,0;4,0;0,5" o:connectangles="0,0,0,0"/>
                    </v:shape>
                    <v:shape id="Freeform 116" o:spid="_x0000_s1132" style="position:absolute;left:771;top:974;width:4;height:5;visibility:visible;mso-wrap-style:square;v-text-anchor:top" coordsize="2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ljZ8EA&#10;AADcAAAADwAAAGRycy9kb3ducmV2LnhtbERPXWvCMBR9F/wP4Qp701SRWTvToo6B7Gm6gXu8NNem&#10;tLkpTab13y+DgY+H870pBtuKK/W+dqxgPktAEJdO11wp+Pp8m6YgfEDW2DomBXfyUOTj0QYz7W58&#10;pOspVCKGsM9QgQmhy6T0pSGLfuY64shdXG8xRNhXUvd4i+G2lYskeZYWa44NBjvaGyqb049V0Ly3&#10;r+lyneKHCc15V9Xb1Xfco54mw/YFRKAhPMT/7oNWsFiu4O9MPAI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pY2fBAAAA3AAAAA8AAAAAAAAAAAAAAAAAmAIAAGRycy9kb3du&#10;cmV2LnhtbFBLBQYAAAAABAAEAPUAAACGAwAAAAA=&#10;" path="m,35l23,,21,2e" filled="f" strokeweight=".04411mm">
                      <v:path arrowok="t" o:connecttype="custom" o:connectlocs="0,5;4,0;4,0" o:connectangles="0,0,0"/>
                    </v:shape>
                    <v:shape id="Freeform 117" o:spid="_x0000_s1133" style="position:absolute;left:840;top:847;width:3;height:9;visibility:visible;mso-wrap-style:square;v-text-anchor:top" coordsize="18,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rKdsMA&#10;AADcAAAADwAAAGRycy9kb3ducmV2LnhtbERPz2vCMBS+C/sfwhN2s6lVZHZGkYE48DDt3GG3R/NM&#10;y5qX2kSt/705DDx+fL8Xq9424kqdrx0rGCcpCOLS6ZqNguP3ZvQGwgdkjY1jUnAnD6vly2CBuXY3&#10;PtC1CEbEEPY5KqhCaHMpfVmRRZ+4ljhyJ9dZDBF2RuoObzHcNjJL05m0WHNsqLClj4rKv+JiFeyK&#10;7d6Y5vw7n62/JmV22pzp8qPU67Bfv4MI1Ien+N/9qRVk07g2nolH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rKdsMAAADcAAAADwAAAAAAAAAAAAAAAACYAgAAZHJzL2Rv&#10;d25yZXYueG1sUEsFBgAAAAAEAAQA9QAAAIgDAAAAAA==&#10;" path="m18,l6,41,,52e" filled="f" strokeweight=".04411mm">
                      <v:path arrowok="t" o:connecttype="custom" o:connectlocs="3,0;1,7;0,9" o:connectangles="0,0,0"/>
                    </v:shape>
                    <v:shape id="Freeform 118" o:spid="_x0000_s1134" style="position:absolute;left:843;top:791;width:7;height:12;visibility:visible;mso-wrap-style:square;v-text-anchor:top" coordsize="4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3E68QA&#10;AADcAAAADwAAAGRycy9kb3ducmV2LnhtbESPQWsCMRSE7wX/Q3hCbzXRFtHVKLYolCJCVTw/Ns/d&#10;xc3LksR17a9vCkKPw8x8w8yXna1FSz5UjjUMBwoEce5MxYWG42HzMgERIrLB2jFpuFOA5aL3NMfM&#10;uBt/U7uPhUgQDhlqKGNsMilDXpLFMHANcfLOzluMSfpCGo+3BLe1HCk1lhYrTgslNvRRUn7ZX62G&#10;r61X5v18+sH2Nd9sLzt139Fa6+d+t5qBiNTF//Cj/Wk0jN6m8HcmH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9xOvEAAAA3AAAAA8AAAAAAAAAAAAAAAAAmAIAAGRycy9k&#10;b3ducmV2LnhtbFBLBQYAAAAABAAEAPUAAACJAwAAAAA=&#10;" path="m42,l24,27,2,42,,59,11,71r11,2l34,67,37,42,42,xe" strokeweight=".04411mm">
                      <v:path arrowok="t" o:connecttype="custom" o:connectlocs="7,0;4,4;0,7;0,10;2,12;4,12;6,11;6,7;7,0" o:connectangles="0,0,0,0,0,0,0,0,0"/>
                    </v:shape>
                  </v:group>
                  <v:group id="Group 119" o:spid="_x0000_s1135" style="position:absolute;left:747;top:741;width:154;height:264" coordorigin="747,741" coordsize="154,2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UPcMAAADcAAAADwAAAGRycy9kb3ducmV2LnhtbERPTWvCQBC9F/oflhF6&#10;q5tYUiS6BpFaeghCVSi9DdkxCcnOhuyaxH/vHgSPj/e9zibTioF6V1tWEM8jEMSF1TWXCs6n/fsS&#10;hPPIGlvLpOBGDrLN68saU21H/qXh6EsRQtilqKDyvkuldEVFBt3cdsSBu9jeoA+wL6XucQzhppWL&#10;KPqUBmsODRV2tKuoaI5Xo+B7xHH7EX8NeXPZ3f5PyeEvj0mpt9m0XYHwNPmn+OH+0QoWS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UtQ9wwAAANwAAAAP&#10;AAAAAAAAAAAAAAAAAKoCAABkcnMvZG93bnJldi54bWxQSwUGAAAAAAQABAD6AAAAmgMAAAAA&#10;">
                    <v:shape id="Freeform 120" o:spid="_x0000_s1136" style="position:absolute;left:788;top:804;width:70;height:120;visibility:visible;mso-wrap-style:square;v-text-anchor:top" coordsize="423,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2uxMQA&#10;AADcAAAADwAAAGRycy9kb3ducmV2LnhtbESPS4vCQBCE7wv+h6EFb+vEgEGio/iEvSisj3uTaZNo&#10;pidkxpjdX78jLHgsquorarboTCVaalxpWcFoGIEgzqwuOVdwPu0+JyCcR9ZYWSYFP+RgMe99zDDV&#10;9snf1B59LgKEXYoKCu/rVEqXFWTQDW1NHLyrbQz6IJtc6gafAW4qGUdRIg2WHBYKrGldUHY/PoyC&#10;20be9TZL4v0+uax+ozY+jCdGqUG/W05BeOr8O/zf/tIK4vEIXmfCEZ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drsTEAAAA3AAAAA8AAAAAAAAAAAAAAAAAmAIAAGRycy9k&#10;b3ducmV2LnhtbFBLBQYAAAAABAAEAPUAAACJAwAAAAA=&#10;" path="m210,r6,34l194,37r-7,80l156,140r-14,16l140,188r12,35l191,256r23,21l240,295r31,28l304,364r37,33l361,417r30,37l413,489r10,57l409,593r-18,37l341,674r-42,21l265,707r-45,10l125,717,177,609r67,-2l278,593r12,-44l278,520,255,507,189,452,68,344,37,307,6,238,,177,6,122,22,89,37,72,84,28,129,7,210,xe" strokeweight=".04411mm">
                      <v:path arrowok="t" o:connecttype="custom" o:connectlocs="35,0;36,6;32,6;31,20;26,23;23,26;23,31;25,37;32,43;35,46;40,49;45,54;50,61;56,66;60,70;65,76;68,82;70,91;68,99;65,105;56,113;49,116;44,118;36,120;21,120;29,102;40,102;46,99;48,92;46,87;42,85;31,76;11,58;6,51;1,40;0,30;1,20;4,15;6,12;14,5;21,1;35,0" o:connectangles="0,0,0,0,0,0,0,0,0,0,0,0,0,0,0,0,0,0,0,0,0,0,0,0,0,0,0,0,0,0,0,0,0,0,0,0,0,0,0,0,0,0"/>
                    </v:shape>
                    <v:shape id="Freeform 121" o:spid="_x0000_s1137" style="position:absolute;left:747;top:904;width:56;height:101;visibility:visible;mso-wrap-style:square;v-text-anchor:top" coordsize="330,6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Ekp8MA&#10;AADcAAAADwAAAGRycy9kb3ducmV2LnhtbESPQWvCQBSE7wX/w/IEb3XT2IqkriKCwVPBKHh9ZF+z&#10;odm3YXeN8d+7hUKPw8x8w6y3o+3EQD60jhW8zTMQxLXTLTcKLufD6wpEiMgaO8ek4EEBtpvJyxoL&#10;7e58oqGKjUgQDgUqMDH2hZShNmQxzF1PnLxv5y3GJH0jtcd7gttO5lm2lBZbTgsGe9obqn+qm1XQ&#10;fVXl+7UsMy9xsbzeTuVgnFVqNh13nyAijfE//Nc+agX5Rw6/Z9IRk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SEkp8MAAADcAAAADwAAAAAAAAAAAAAAAACYAgAAZHJzL2Rv&#10;d25yZXYueG1sUEsFBgAAAAAEAAQA9QAAAIgDAAAAAA==&#10;" path="m249,7l204,,170,7,136,20,105,42,68,94r-9,47l66,202r35,63l204,379r49,68l267,503r-18,31l228,549r-37,6l158,536,115,514,66,471,35,426,23,393,,379r12,72l51,522r33,31l134,584r53,19l239,603r33,-17l305,553r16,-19l330,474,317,428,296,379,263,318,204,260,169,216,150,187r4,-45l176,115r34,-3l210,108,249,7xe">
                      <v:path arrowok="t" o:connecttype="custom" o:connectlocs="42,1;35,0;29,1;23,3;18,7;12,16;10,24;11,34;17,44;35,63;43,75;45,84;42,89;39,92;32,93;27,90;20,86;11,79;6,71;4,66;0,63;2,76;9,87;14,93;23,98;32,101;41,101;46,98;52,93;54,89;56,79;54,72;50,63;45,53;35,44;29,36;25,31;26,24;30,19;36,19;36,18;42,1" o:connectangles="0,0,0,0,0,0,0,0,0,0,0,0,0,0,0,0,0,0,0,0,0,0,0,0,0,0,0,0,0,0,0,0,0,0,0,0,0,0,0,0,0,0"/>
                    </v:shape>
                    <v:shape id="Freeform 122" o:spid="_x0000_s1138" style="position:absolute;left:747;top:904;width:56;height:101;visibility:visible;mso-wrap-style:square;v-text-anchor:top" coordsize="330,6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6mc8QA&#10;AADcAAAADwAAAGRycy9kb3ducmV2LnhtbESPzYvCMBTE7wv7P4S34E1Tu/hVjSLCyope/Dh4fDTP&#10;tti8lCTW7n9vFhb2OMzMb5jFqjO1aMn5yrKC4SABQZxbXXGh4HL+6k9B+ICssbZMCn7Iw2r5/rbA&#10;TNsnH6k9hUJECPsMFZQhNJmUPi/JoB/Yhjh6N+sMhihdIbXDZ4SbWqZJMpYGK44LJTa0KSm/nx5G&#10;QbK1cpL6S9NWh91mPJq5/dU5pXof3XoOIlAX/sN/7W+tIB19wu+ZeATk8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OpnPEAAAA3AAAAA8AAAAAAAAAAAAAAAAAmAIAAGRycy9k&#10;b3ducmV2LnhtbFBLBQYAAAAABAAEAPUAAACJAwAAAAA=&#10;" path="m249,7l204,,170,7,136,20,105,42,68,94r-9,47l66,202r35,63l204,379r49,68l267,503r-18,31l228,549r-37,6l158,536,115,514,66,471,35,426,23,393,,379r12,72l51,522r33,31l134,584r53,19l239,603r33,-17l305,553r16,-19l330,474,317,428,296,379,263,318,204,260,169,216,150,187r4,-45l176,115r34,-3l210,108e" filled="f" strokeweight=".04411mm">
                      <v:path arrowok="t" o:connecttype="custom" o:connectlocs="42,1;35,0;29,1;23,3;18,7;12,16;10,24;11,34;17,44;35,63;43,75;45,84;42,89;39,92;32,93;27,90;20,86;11,79;6,71;4,66;0,63;2,76;9,87;14,93;23,98;32,101;41,101;46,98;52,93;54,89;56,79;54,72;50,63;45,53;35,44;29,36;25,31;26,24;30,19;36,19;36,18" o:connectangles="0,0,0,0,0,0,0,0,0,0,0,0,0,0,0,0,0,0,0,0,0,0,0,0,0,0,0,0,0,0,0,0,0,0,0,0,0,0,0,0,0"/>
                    </v:shape>
                    <v:shape id="Freeform 123" o:spid="_x0000_s1139" style="position:absolute;left:847;top:741;width:54;height:82;visibility:visible;mso-wrap-style:square;v-text-anchor:top" coordsize="324,4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f28UA&#10;AADcAAAADwAAAGRycy9kb3ducmV2LnhtbESPT2vCQBTE70K/w/IKvekmoZYSXaUtCK2e6t/rI/ua&#10;Dcm+jdmtpn56VxB6HGbmN8x03ttGnKjzlWMF6SgBQVw4XXGpYLtZDF9B+ICssXFMCv7Iw3z2MJhi&#10;rt2Zv+m0DqWIEPY5KjAhtLmUvjBk0Y9cSxy9H9dZDFF2pdQdniPcNjJLkhdpseK4YLClD0NFvf61&#10;Ci671H3tTJHt3w9uWW/GS9+vjko9PfZvExCB+vAfvrc/tYJs/Ay3M/EIy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R/bxQAAANwAAAAPAAAAAAAAAAAAAAAAAJgCAABkcnMv&#10;ZG93bnJldi54bWxQSwUGAAAAAAQABAD1AAAAigMAAAAA&#10;" path="m28,399r86,4l139,392r31,-10l191,367r16,-16l228,335r16,-15l253,288r-8,-51l232,206r-19,6l166,188,123,140r13,-23l160,122r84,46l136,53,250,156,222,80,201,55,183,32,182,7,200,r32,22l265,65r21,21l305,115r19,35l323,195r-15,26l299,324r-12,35l268,389r-15,27l225,445r-28,15l160,476r-52,12l,492,28,399xe">
                      <v:path arrowok="t" o:connecttype="custom" o:connectlocs="5,67;19,67;23,65;28,64;32,61;35,59;38,56;41,53;42,48;41,40;39,34;36,35;28,31;21,23;23,20;27,20;41,28;23,9;42,26;37,13;34,9;31,5;30,1;33,0;39,4;44,11;48,14;51,19;54,25;54,33;51,37;50,54;48,60;45,65;42,69;38,74;33,77;27,79;18,81;0,82;5,67" o:connectangles="0,0,0,0,0,0,0,0,0,0,0,0,0,0,0,0,0,0,0,0,0,0,0,0,0,0,0,0,0,0,0,0,0,0,0,0,0,0,0,0,0"/>
                    </v:shape>
                    <v:shape id="Freeform 124" o:spid="_x0000_s1140" style="position:absolute;left:847;top:741;width:54;height:82;visibility:visible;mso-wrap-style:square;v-text-anchor:top" coordsize="324,4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krgsQA&#10;AADcAAAADwAAAGRycy9kb3ducmV2LnhtbESPUWsCMRCE3wv+h7CCL6I5D6zlNIoILT5IqVd/wHpZ&#10;7w6TzZFEvf77Rij0cZidb3ZWm94acScfWscKZtMMBHHldMu1gtP3++QNRIjIGo1jUvBDATbrwcsK&#10;C+0efKR7GWuRIBwKVNDE2BVShqohi2HqOuLkXZy3GJP0tdQeHwlujcyz7FVabDk1NNjRrqHqWt5s&#10;emOxGFfHU/uV48f582bH5lB6o9Ro2G+XICL18f/4L73XCvL5HJ5jEgH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5K4LEAAAA3AAAAA8AAAAAAAAAAAAAAAAAmAIAAGRycy9k&#10;b3ducmV2LnhtbFBLBQYAAAAABAAEAPUAAACJAwAAAAA=&#10;" path="m28,399r86,4l139,392r31,-10l191,367r16,-16l228,335r16,-15l253,288r-8,-51l232,206r-19,6l166,188,123,140r13,-23l160,122r84,46l136,53,250,156,222,80,201,55,183,32,182,7,200,r32,22l265,65r21,21l305,115r19,35l323,195r-15,26l299,324r-12,35l268,389r-15,27l225,445r-28,15l160,476r-52,12l,492e" filled="f" strokeweight=".04411mm">
                      <v:path arrowok="t" o:connecttype="custom" o:connectlocs="5,67;19,67;23,65;28,64;32,61;35,59;38,56;41,53;42,48;41,40;39,34;36,35;28,31;21,23;23,20;27,20;41,28;23,9;42,26;37,13;34,9;31,5;30,1;33,0;39,4;44,11;48,14;51,19;54,25;54,33;51,37;50,54;48,60;45,65;42,69;38,74;33,77;27,79;18,81;0,82" o:connectangles="0,0,0,0,0,0,0,0,0,0,0,0,0,0,0,0,0,0,0,0,0,0,0,0,0,0,0,0,0,0,0,0,0,0,0,0,0,0,0,0"/>
                    </v:shape>
                    <v:shape id="Freeform 125" o:spid="_x0000_s1141" style="position:absolute;left:764;top:912;width:15;height:23;visibility:visible;mso-wrap-style:square;v-text-anchor:top" coordsize="90,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IdX8EA&#10;AADcAAAADwAAAGRycy9kb3ducmV2LnhtbESPT4vCMBTE7wt+h/AEb2uqoCvVVEQUvLlWvT+aZ//Y&#10;vJQm2vrtzYKwx2FmfsOs1r2pxZNaV1pWMBlHIIgzq0vOFVzO++8FCOeRNdaWScGLHKyTwdcKY207&#10;PtEz9bkIEHYxKii8b2IpXVaQQTe2DXHwbrY16INsc6lb7ALc1HIaRXNpsOSwUGBD24Kye/owCrrq&#10;li5SPl4zPO/cxPxs+9/qpdRo2G+WIDz1/j/8aR+0gulsDn9nwhGQy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qyHV/BAAAA3AAAAA8AAAAAAAAAAAAAAAAAmAIAAGRycy9kb3du&#10;cmV2LnhtbFBLBQYAAAAABAAEAPUAAACGAwAAAAA=&#10;" path="m90,l59,7,32,36,19,53,10,90,,136,90,xe">
                      <v:path arrowok="t" o:connecttype="custom" o:connectlocs="15,0;10,1;5,6;3,9;2,15;0,23;15,0" o:connectangles="0,0,0,0,0,0,0"/>
                    </v:shape>
                    <v:shape id="Freeform 126" o:spid="_x0000_s1142" style="position:absolute;left:764;top:912;width:15;height:23;visibility:visible;mso-wrap-style:square;v-text-anchor:top" coordsize="90,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QNMUA&#10;AADcAAAADwAAAGRycy9kb3ducmV2LnhtbESPQWsCMRSE70L/Q3gFb5qtWFu2RlFBqehF68HeHpvX&#10;zdLNy5Kk7vrvG0HwOMzMN8x03tlaXMiHyrGCl2EGgrhwuuJSwelrPXgHESKyxtoxKbhSgPnsqTfF&#10;XLuWD3Q5xlIkCIccFZgYm1zKUBiyGIauIU7ej/MWY5K+lNpjm+C2lqMsm0iLFacFgw2tDBW/xz+r&#10;oDDL62lz2G7q89mPq/G+3a2+W6X6z93iA0SkLj7C9/anVjB6fYPbmXQE5O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LRA0xQAAANwAAAAPAAAAAAAAAAAAAAAAAJgCAABkcnMv&#10;ZG93bnJldi54bWxQSwUGAAAAAAQABAD1AAAAigMAAAAA&#10;" path="m90,l59,7,32,36,19,53,10,90,,136e" filled="f" strokeweight=".04411mm">
                      <v:path arrowok="t" o:connecttype="custom" o:connectlocs="15,0;10,1;5,6;3,9;2,15;0,23" o:connectangles="0,0,0,0,0,0"/>
                    </v:shape>
                    <v:shape id="Freeform 127" o:spid="_x0000_s1143" style="position:absolute;left:892;top:759;width:4;height:4;visibility:visible;mso-wrap-style:square;v-text-anchor:top" coordsize="20,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6FncMA&#10;AADcAAAADwAAAGRycy9kb3ducmV2LnhtbERPz2vCMBS+C/sfwht4m+lExXVNxYmCl4l2G7u+Na9N&#10;WfNSmqj1v18OA48f3+9sNdhWXKj3jWMFz5MEBHHpdMO1gs+P3dMShA/IGlvHpOBGHlb5wyjDVLsr&#10;n+hShFrEEPYpKjAhdKmUvjRk0U9cRxy5yvUWQ4R9LXWP1xhuWzlNkoW02HBsMNjRxlD5W5ytgu/j&#10;y8zsmp/3Q/c1K+rt+W1dVSelxo/D+hVEoCHcxf/uvVYwnce18Uw8A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W6FncMAAADcAAAADwAAAAAAAAAAAAAAAACYAgAAZHJzL2Rv&#10;d25yZXYueG1sUEsFBgAAAAAEAAQA9QAAAIgDAAAAAA==&#10;" path="m5,4l,13r12,8l20,11,15,,5,4xe" strokeweight=".04411mm">
                      <v:path arrowok="t" o:connecttype="custom" o:connectlocs="1,1;0,2;2,4;4,2;3,0;1,1" o:connectangles="0,0,0,0,0,0"/>
                    </v:shape>
                    <v:line id="Line 128" o:spid="_x0000_s1144" style="position:absolute;visibility:visible;mso-wrap-style:square" from="770,947" to="774,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tdFccAAADcAAAADwAAAGRycy9kb3ducmV2LnhtbESPT2vCQBTE7wW/w/IEL1I3DWjb1FWK&#10;kFr/XGJDobdH9pkEs29Ddqvpt3cFocdhZn7DzJe9acSZOldbVvA0iUAQF1bXXCrIv9LHFxDOI2ts&#10;LJOCP3KwXAwe5phoe+GMzgdfigBhl6CCyvs2kdIVFRl0E9sSB+9oO4M+yK6UusNLgJtGxlE0kwZr&#10;DgsVtrSqqDgdfo2CNF7n2Tduf/J+n324Tf48Tvc7pUbD/v0NhKfe/4fv7U+tIJ6+wu1MOAJyc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10VxwAAANwAAAAPAAAAAAAA&#10;AAAAAAAAAKECAABkcnMvZG93bnJldi54bWxQSwUGAAAAAAQABAD5AAAAlQMAAAAA&#10;" strokeweight=".04411mm"/>
                    <v:line id="Line 129" o:spid="_x0000_s1145" style="position:absolute;visibility:visible;mso-wrap-style:square" from="776,955" to="778,9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0+NcMAAADcAAAADwAAAGRycy9kb3ducmV2LnhtbERPy2rCQBTdC/7DcIVuRCfNwkp0FCnE&#10;R+smGgR3l8w1CWbuhMxU07/vLAouD+e9XPemEQ/qXG1Zwfs0AkFcWF1zqSA/p5M5COeRNTaWScEv&#10;OVivhoMlJto+OaPHyZcihLBLUEHlfZtI6YqKDLqpbYkDd7OdQR9gV0rd4TOEm0bGUTSTBmsODRW2&#10;9FlRcT/9GAVpvMuzC35d8/6Ybd0h/xinx2+l3kb9ZgHCU+9f4n/3XiuIZ2F+OBOOgF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tPjXDAAAA3AAAAA8AAAAAAAAAAAAA&#10;AAAAoQIAAGRycy9kb3ducmV2LnhtbFBLBQYAAAAABAAEAPkAAACRAwAAAAA=&#10;" strokeweight=".04411mm"/>
                    <v:shape id="Freeform 130" o:spid="_x0000_s1146" style="position:absolute;left:813;top:911;width:15;height:3;visibility:visible;mso-wrap-style:square;v-text-anchor:top" coordsize="86,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8irMMA&#10;AADcAAAADwAAAGRycy9kb3ducmV2LnhtbESPX2vCMBTF3wd+h3AF32baIjKqUURxiC9jVtTHS3NN&#10;i81NabLafftlMNjj4fz5cZbrwTaip87XjhWk0wQEcel0zUbBudi/voHwAVlj45gUfJOH9Wr0ssRc&#10;uyd/Un8KRsQR9jkqqEJocyl9WZFFP3UtcfTurrMYouyM1B0+47htZJYkc2mx5kiosKVtReXj9GUj&#10;xFxsezM0uz4+3ouspyI9H3dKTcbDZgEi0BD+w3/tg1aQzVP4PROPgF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68irMMAAADcAAAADwAAAAAAAAAAAAAAAACYAgAAZHJzL2Rv&#10;d25yZXYueG1sUEsFBgAAAAAEAAQA9QAAAIgDAAAAAA==&#10;" path="m,17l53,13,86,e" filled="f" strokeweight=".04411mm">
                      <v:path arrowok="t" o:connecttype="custom" o:connectlocs="0,3;9,2;15,0" o:connectangles="0,0,0"/>
                    </v:shape>
                    <v:shape id="Freeform 131" o:spid="_x0000_s1147" style="position:absolute;left:821;top:870;width:21;height:39;visibility:visible;mso-wrap-style:square;v-text-anchor:top" coordsize="130,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51u8QA&#10;AADcAAAADwAAAGRycy9kb3ducmV2LnhtbESPQWsCMRSE74L/IbyCt5rtCmq3RikV0VNt1dIeH5vX&#10;zeLmZUmibv+9EQoeh5n5hpktOtuIM/lQO1bwNMxAEJdO11wpOOxXj1MQISJrbByTgj8KsJj3ezMs&#10;tLvwJ513sRIJwqFABSbGtpAylIYshqFriZP367zFmKSvpPZ4SXDbyDzLxtJizWnBYEtvhsrj7mQV&#10;bJ7XPnz9vNejbekmS//d8eHDKDV46F5fQETq4j38395oBfk4h9uZdATk/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udbvEAAAA3AAAAA8AAAAAAAAAAAAAAAAAmAIAAGRycy9k&#10;b3ducmV2LnhtbFBLBQYAAAAABAAEAPUAAACJAwAAAAA=&#10;" path="m,l65,51r40,52l127,140r3,34l114,214,93,231e" filled="f" strokeweight=".04411mm">
                      <v:path arrowok="t" o:connecttype="custom" o:connectlocs="0,0;11,9;17,17;21,24;21,29;18,36;15,39" o:connectangles="0,0,0,0,0,0,0"/>
                    </v:shape>
                    <v:line id="Line 132" o:spid="_x0000_s1148" style="position:absolute;flip:x y;visibility:visible;mso-wrap-style:square" from="808,859" to="816,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sCe8EAAADcAAAADwAAAGRycy9kb3ducmV2LnhtbESPzarCMBSE94LvEI7gTlN7QaQaRQTh&#10;urv+bNwdm2Nb2pzUJretb28EweUwM98wq01vKtFS4wrLCmbTCARxanXBmYLLeT9ZgHAeWWNlmRQ8&#10;ycFmPRysMNG24yO1J5+JAGGXoILc+zqR0qU5GXRTWxMH724bgz7IJpO6wS7ATSXjKJpLgwWHhRxr&#10;2uWUlqd/o6Av/Z89SHS37fUgj+0jLrtzrNR41G+XIDz1/hv+tH+1gnj+A+8z4QjI9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ewJ7wQAAANwAAAAPAAAAAAAAAAAAAAAA&#10;AKECAABkcnMvZG93bnJldi54bWxQSwUGAAAAAAQABAD5AAAAjwMAAAAA&#10;" strokeweight=".04411mm"/>
                    <v:line id="Line 133" o:spid="_x0000_s1149" style="position:absolute;flip:x y;visibility:visible;mso-wrap-style:square" from="797,844" to="805,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KaD8EAAADcAAAADwAAAGRycy9kb3ducmV2LnhtbESPzarCMBSE94LvEI7gTlPLRaQaRQTh&#10;urv+bNwdm2Nb2pzUJretb28EweUwM98wq01vKtFS4wrLCmbTCARxanXBmYLLeT9ZgHAeWWNlmRQ8&#10;ycFmPRysMNG24yO1J5+JAGGXoILc+zqR0qU5GXRTWxMH724bgz7IJpO6wS7ATSXjKJpLgwWHhRxr&#10;2uWUlqd/o6Av/Z89SHS37fUgj+0jLrtzrNR41G+XIDz1/hv+tH+1gnj+A+8z4QjI9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kpoPwQAAANwAAAAPAAAAAAAAAAAAAAAA&#10;AKECAABkcnMvZG93bnJldi54bWxQSwUGAAAAAAQABAD5AAAAjwMAAAAA&#10;" strokeweight=".04411mm"/>
                    <v:line id="Line 134" o:spid="_x0000_s1150" style="position:absolute;flip:x y;visibility:visible;mso-wrap-style:square" from="794,828" to="795,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4/lMEAAADcAAAADwAAAGRycy9kb3ducmV2LnhtbESPzarCMBSE94LvEI7gTlMLV6QaRQTh&#10;urv+bNwdm2Nb2pzUJretb28EweUwM98wq01vKtFS4wrLCmbTCARxanXBmYLLeT9ZgHAeWWNlmRQ8&#10;ycFmPRysMNG24yO1J5+JAGGXoILc+zqR0qU5GXRTWxMH724bgz7IJpO6wS7ATSXjKJpLgwWHhRxr&#10;2uWUlqd/o6Av/Z89SHS37fUgj+0jLrtzrNR41G+XIDz1/hv+tH+1gnj+A+8z4QjI9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j+UwQAAANwAAAAPAAAAAAAAAAAAAAAA&#10;AKECAABkcnMvZG93bnJldi54bWxQSwUGAAAAAAQABAD5AAAAjwMAAAAA&#10;" strokeweight=".04411mm"/>
                    <v:line id="Line 135" o:spid="_x0000_s1151" style="position:absolute;flip:x;visibility:visible;mso-wrap-style:square" from="811,807" to="820,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R+msgAAADcAAAADwAAAGRycy9kb3ducmV2LnhtbESPzWrDMBCE74W8g9hAL6GR64IJTpQQ&#10;TAptL21+Lr1trLXl1loZS02cPH1VKOQ4zMw3zGI12FacqPeNYwWP0wQEcel0w7WCw/75YQbCB2SN&#10;rWNScCEPq+XoboG5dmfe0mkXahEh7HNUYELocil9aciin7qOOHqV6y2GKPta6h7PEW5bmSZJJi02&#10;HBcMdlQYKr93P1bBV/WRPl2r7Dg5mM0rvu+LydtnodT9eFjPQQQawi38337RCtIsg78z8QjI5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8R+msgAAADcAAAADwAAAAAA&#10;AAAAAAAAAAChAgAAZHJzL2Rvd25yZXYueG1sUEsFBgAAAAAEAAQA+QAAAJYDAAAAAA==&#10;" strokeweight=".04411mm"/>
                    <v:line id="Line 136" o:spid="_x0000_s1152" style="position:absolute;flip:x;visibility:visible;mso-wrap-style:square" from="796,812" to="807,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jbAcgAAADcAAAADwAAAGRycy9kb3ducmV2LnhtbESPQUvDQBSE7wX/w/IEL6XdGCEtabdF&#10;goL2ora99PaafclGs29Ddm1jf70rCD0OM/MNs1wPthUn6n3jWMH9NAFBXDrdcK1gv3uezEH4gKyx&#10;dUwKfsjDenUzWmKu3Zk/6LQNtYgQ9jkqMCF0uZS+NGTRT11HHL3K9RZDlH0tdY/nCLetTJMkkxYb&#10;jgsGOyoMlV/bb6vgs3pPHy5VdhzvzdMrvu2K8eZQKHV3OzwuQAQawjX8337RCtJsBn9n4hGQq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IjbAcgAAADcAAAADwAAAAAA&#10;AAAAAAAAAAChAgAAZHJzL2Rvd25yZXYueG1sUEsFBgAAAAAEAAQA+QAAAJYDAAAAAA==&#10;" strokeweight=".04411mm"/>
                  </v:group>
                </v:group>
                <v:line id="Line 137" o:spid="_x0000_s1153" style="position:absolute;visibility:visible;mso-wrap-style:square" from="6398,4775" to="6403,47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syM8MAAADcAAAADwAAAGRycy9kb3ducmV2LnhtbERPy2rCQBTdC/7DcIVuRCfNwkp0FCnE&#10;R+smGgR3l8w1CWbuhMxU07/vLAouD+e9XPemEQ/qXG1Zwfs0AkFcWF1zqSA/p5M5COeRNTaWScEv&#10;OVivhoMlJto+OaPHyZcihLBLUEHlfZtI6YqKDLqpbYkDd7OdQR9gV0rd4TOEm0bGUTSTBmsODRW2&#10;9FlRcT/9GAVpvMuzC35d8/6Ybd0h/xinx2+l3kb9ZgHCU+9f4n/3XiuIZ2FtOBOOgF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bMjPDAAAA3AAAAA8AAAAAAAAAAAAA&#10;AAAAoQIAAGRycy9kb3ducmV2LnhtbFBLBQYAAAAABAAEAPkAAACRAwAAAAA=&#10;" strokeweight=".04411mm"/>
                <v:line id="Line 138" o:spid="_x0000_s1154" style="position:absolute;flip:y;visibility:visible;mso-wrap-style:square" from="6482,4718" to="6485,4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vq6MgAAADcAAAADwAAAGRycy9kb3ducmV2LnhtbESPQUvDQBSE7wX/w/IEL6XdGCG0abdF&#10;goL2ora99PaafclGs29Ddm1jf70rCD0OM/MNs1wPthUn6n3jWMH9NAFBXDrdcK1gv3uezED4gKyx&#10;dUwKfsjDenUzWmKu3Zk/6LQNtYgQ9jkqMCF0uZS+NGTRT11HHL3K9RZDlH0tdY/nCLetTJMkkxYb&#10;jgsGOyoMlV/bb6vgs3pPHy5VdhzvzdMrvu2K8eZQKHV3OzwuQAQawjX8337RCtJsDn9n4hGQq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Ilvq6MgAAADcAAAADwAAAAAA&#10;AAAAAAAAAAChAgAAZHJzL2Rvd25yZXYueG1sUEsFBgAAAAAEAAQA+QAAAJYDAAAAAA==&#10;" strokeweight=".04411mm"/>
                <v:shape id="Freeform 139" o:spid="_x0000_s1155" style="position:absolute;left:6433;top:4911;width:25;height:59;visibility:visible;mso-wrap-style:square;v-text-anchor:top" coordsize="37,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D6n8EA&#10;AADcAAAADwAAAGRycy9kb3ducmV2LnhtbERPTWuDQBC9F/Iflin0Vtd6aBKbjZRQaa/REMhtcKdq&#10;dWfF3artr88eAjk+3vcuW0wvJhpda1nBSxSDIK6sbrlWcCrz5w0I55E19pZJwR85yParhx2m2s58&#10;pKnwtQgh7FJU0Hg/pFK6qiGDLrIDceC+7WjQBzjWUo84h3DTyySOX6XBlkNDgwMdGqq64tco2Fa5&#10;425dfP588HQpk39THums1NPj8v4GwtPi7+Kb+0srSNZhfjgTjoDcX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A+p/BAAAA3AAAAA8AAAAAAAAAAAAAAAAAmAIAAGRycy9kb3du&#10;cmV2LnhtbFBLBQYAAAAABAAEAPUAAACGAwAAAAA=&#10;" path="m,76l8,66r2,-7l13,47,18,37r5,-7l27,23r5,-7l34,9,37,,,76xe">
                  <v:path arrowok="t" o:connecttype="custom" o:connectlocs="0,59;5,51;7,46;9,36;12,29;16,23;18,18;22,12;23,7;25,0;0,59" o:connectangles="0,0,0,0,0,0,0,0,0,0,0"/>
                </v:shape>
                <v:shape id="Freeform 140" o:spid="_x0000_s1156" style="position:absolute;left:6433;top:4911;width:25;height:59;visibility:visible;mso-wrap-style:square;v-text-anchor:top" coordsize="37,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2iGsYA&#10;AADcAAAADwAAAGRycy9kb3ducmV2LnhtbESPQWvCQBSE70L/w/IKvUjdRMGU1FVEkPZSxCh4fc2+&#10;JqHZtzG7xuivdwXB4zAz3zCzRW9q0VHrKssK4lEEgji3uuJCwX63fv8A4TyyxtoyKbiQg8X8ZTDD&#10;VNszb6nLfCEChF2KCkrvm1RKl5dk0I1sQxy8P9sa9EG2hdQtngPc1HIcRVNpsOKwUGJDq5Ly/+xk&#10;FBxWP2t5TCZdnAx/95djdh1+bXZKvb32y08Qnnr/DD/a31rBOI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2iGsYAAADcAAAADwAAAAAAAAAAAAAAAACYAgAAZHJz&#10;L2Rvd25yZXYueG1sUEsFBgAAAAAEAAQA9QAAAIsDAAAAAA==&#10;" path="m,76l8,66r2,-7l13,47,18,37r5,-7l27,23r5,-7l34,9,37,e" filled="f" strokeweight=".04411mm">
                  <v:path arrowok="t" o:connecttype="custom" o:connectlocs="0,59;5,51;7,46;9,36;12,29;16,23;18,18;22,12;23,7;25,0" o:connectangles="0,0,0,0,0,0,0,0,0,0"/>
                </v:shape>
                <v:line id="Line 141" o:spid="_x0000_s1157" style="position:absolute;flip:y;visibility:visible;mso-wrap-style:square" from="5828,3964" to="5831,42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buRMgAAADcAAAADwAAAGRycy9kb3ducmV2LnhtbESPT2vCQBTE74LfYXmFXqRuGsGW1FVK&#10;aEG91H+X3l6zL9nU7NuQ3Wr003cLBY/DzPyGmS1624gTdb52rOBxnIAgLpyuuVJw2L8/PIPwAVlj&#10;45gUXMjDYj4czDDT7sxbOu1CJSKEfYYKTAhtJqUvDFn0Y9cSR690ncUQZVdJ3eE5wm0j0ySZSos1&#10;xwWDLeWGiuPuxyr4Ljfp5FpOv0YH87bCj30+Wn/mSt3f9a8vIAL14Rb+by+1gvQphb8z8QjI+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SbuRMgAAADcAAAADwAAAAAA&#10;AAAAAAAAAAChAgAAZHJzL2Rvd25yZXYueG1sUEsFBgAAAAAEAAQA+QAAAJYDAAAAAA==&#10;" strokeweight=".04411mm"/>
                <v:line id="Line 142" o:spid="_x0000_s1158" style="position:absolute;visibility:visible;mso-wrap-style:square" from="5886,3967" to="5893,42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Y2n8cAAADcAAAADwAAAGRycy9kb3ducmV2LnhtbESPT2vCQBTE74V+h+UVeil1Y4RaoquI&#10;EP9UL9EgeHtkX5PQ7NuQ3Wr89m6h4HGYmd8w03lvGnGhztWWFQwHEQjiwuqaSwX5MX3/BOE8ssbG&#10;Mim4kYP57Plpiom2V87ocvClCBB2CSqovG8TKV1RkUE3sC1x8L5tZ9AH2ZVSd3gNcNPIOIo+pMGa&#10;w0KFLS0rKn4Ov0ZBGq/z7IRf57zfZyu3zcdv6X6n1OtLv5iA8NT7R/i/vdEK4vEI/s6EIyB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pjafxwAAANwAAAAPAAAAAAAA&#10;AAAAAAAAAKECAABkcnMvZG93bnJldi54bWxQSwUGAAAAAAQABAD5AAAAlQMAAAAA&#10;" strokeweight=".04411mm"/>
                <v:line id="Line 143" o:spid="_x0000_s1159" style="position:absolute;flip:x;visibility:visible;mso-wrap-style:square" from="6813,3967" to="6826,42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PTq8gAAADcAAAADwAAAGRycy9kb3ducmV2LnhtbESPT0vDQBTE74LfYXlCL6XdNEpbYrdF&#10;QgvqpfbPpbfX7Es2mn0bsmsb/fSuIHgcZuY3zGLV20ZcqPO1YwWTcQKCuHC65krB8bAZzUH4gKyx&#10;cUwKvsjDanl7s8BMuyvv6LIPlYgQ9hkqMCG0mZS+MGTRj11LHL3SdRZDlF0ldYfXCLeNTJNkKi3W&#10;HBcMtpQbKj72n1bBe/mW3n+X0/PwaNYvuD3kw9dTrtTgrn96BBGoD//hv/azVpDOHuD3TDwCcvk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YPTq8gAAADcAAAADwAAAAAA&#10;AAAAAAAAAAChAgAAZHJzL2Rvd25yZXYueG1sUEsFBgAAAAAEAAQA+QAAAJYDAAAAAA==&#10;" strokeweight=".04411mm"/>
                <v:shape id="Freeform 144" o:spid="_x0000_s1160" style="position:absolute;left:5961;top:4024;width:66;height:76;visibility:visible;mso-wrap-style:square;v-text-anchor:top" coordsize="9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8uXsUA&#10;AADcAAAADwAAAGRycy9kb3ducmV2LnhtbESP3YrCMBSE7xd8h3AE7zRVcJWuUUTxZ0UEXXFvD83Z&#10;ttqclCZqfXsjCHs5zMw3zGhSm0LcqHK5ZQXdTgSCOLE651TB8WfRHoJwHlljYZkUPMjBZNz4GGGs&#10;7Z33dDv4VAQIuxgVZN6XsZQuycig69iSOHh/tjLog6xSqSu8B7gpZC+KPqXBnMNChiXNMkouh6tR&#10;UP5eN6fVaTdfLc5TvGyPxm+/l0q1mvX0C4Sn2v+H3+21VtAb9OF1JhwBOX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zy5exQAAANwAAAAPAAAAAAAAAAAAAAAAAJgCAABkcnMv&#10;ZG93bnJldi54bWxQSwUGAAAAAAQABAD1AAAAigMAAAAA&#10;" path="m90,104r-20,l63,80r-36,l19,104,,104,35,,54,,90,104xm56,63l44,25,32,63r24,xe" fillcolor="black">
                  <v:path arrowok="t" o:connecttype="custom" o:connectlocs="66,76;51,76;46,58;20,58;14,76;0,76;26,0;40,0;66,76;41,46;32,18;23,46;41,46" o:connectangles="0,0,0,0,0,0,0,0,0,0,0,0,0"/>
                  <o:lock v:ext="edit" verticies="t"/>
                </v:shape>
                <v:shape id="Freeform 145" o:spid="_x0000_s1161" style="position:absolute;left:6035;top:4024;width:44;height:76;visibility:visible;mso-wrap-style:square;v-text-anchor:top" coordsize="62,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Pma8QA&#10;AADcAAAADwAAAGRycy9kb3ducmV2LnhtbESPT4vCMBTE74LfITzBm03bg7t0jSKCIOIe/HPY46N5&#10;tqXNS2miRj/9RljY4zAzv2EWq2A6cafBNZYVZEkKgri0uuFKweW8nX2CcB5ZY2eZFDzJwWo5Hi2w&#10;0PbBR7qffCUihF2BCmrv+0JKV9Zk0CW2J47e1Q4GfZRDJfWAjwg3nczTdC4NNhwXauxpU1PZnm5G&#10;AVkbvnOXtdk6tK/057y/HTao1HQS1l8gPAX/H/5r77SC/GMO7zPxCM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T5mvEAAAA3AAAAA8AAAAAAAAAAAAAAAAAmAIAAGRycy9k&#10;b3ducmV2LnhtbFBLBQYAAAAABAAEAPUAAACJAwAAAAA=&#10;" path="m,103l,,18,r,86l62,86r,17l,103xe" fillcolor="black">
                  <v:path arrowok="t" o:connecttype="custom" o:connectlocs="0,76;0,0;13,0;13,63;44,63;44,76;0,76" o:connectangles="0,0,0,0,0,0,0"/>
                </v:shape>
                <v:shape id="Freeform 146" o:spid="_x0000_s1162" style="position:absolute;left:6089;top:4024;width:52;height:76;visibility:visible;mso-wrap-style:square;v-text-anchor:top" coordsize="68,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Kf7cUA&#10;AADcAAAADwAAAGRycy9kb3ducmV2LnhtbESPT2vCQBTE74LfYXmFXqRuTKhK6iqmUPAmVQ/19si+&#10;JqHZtyG7+dNv7wqCx2FmfsNsdqOpRU+tqywrWMwjEMS51RUXCi7nr7c1COeRNdaWScE/Odhtp5MN&#10;ptoO/E39yRciQNilqKD0vkmldHlJBt3cNsTB+7WtQR9kW0jd4hDgppZxFC2lwYrDQokNfZaU/506&#10;o2CfOJm8/3TZRebHKuv77DqLMqVeX8b9BwhPo3+GH+2DVhCvVnA/E46A3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Ip/txQAAANwAAAAPAAAAAAAAAAAAAAAAAJgCAABkcnMv&#10;ZG93bnJldi54bWxQSwUGAAAAAAQABAD1AAAAigMAAAAA&#10;" path="m,104l,,67,r,18l17,18r,22l63,40r,18l17,58r,29l68,87r,17l,104xe" fillcolor="black">
                  <v:path arrowok="t" o:connecttype="custom" o:connectlocs="0,76;0,0;51,0;51,13;13,13;13,29;48,29;48,42;13,42;13,64;52,64;52,76;0,76" o:connectangles="0,0,0,0,0,0,0,0,0,0,0,0,0"/>
                </v:shape>
                <v:shape id="Freeform 147" o:spid="_x0000_s1163" style="position:absolute;left:6149;top:4024;width:64;height:76;visibility:visible;mso-wrap-style:square;v-text-anchor:top" coordsize="8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Oh8MEA&#10;AADcAAAADwAAAGRycy9kb3ducmV2LnhtbERPPWvDMBDdC/0P4gLdGjmhpMW1HEKhpWRz6iHjYV0k&#10;t9bJSGrs/PtoCGR8vO9qO7tBnCnE3rOC1bIAQdx53bNR0P58Pr+BiAlZ4+CZFFwowrZ+fKiw1H7i&#10;hs6HZEQO4ViiApvSWEoZO0sO49KPxJk7+eAwZRiM1AGnHO4GuS6KjXTYc26wONKHpe7v8O8UBIsb&#10;Z/bN9GKa0+7r99L6Y18o9bSYd+8gEs3pLr65v7WC9Wtem8/kIyDrK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iDofDBAAAA3AAAAA8AAAAAAAAAAAAAAAAAmAIAAGRycy9kb3du&#10;cmV2LnhtbFBLBQYAAAAABAAEAPUAAACGAwAAAAA=&#10;" path="m,104l,,38,,51,1r8,2l65,7r4,6l72,21r1,8l73,35r-1,5l70,44r-2,5l64,52r-4,3l56,57r-6,1l55,62r5,5l64,73r6,11l80,104r-21,l46,81,36,66,34,64,31,62,27,61r-5,l19,61r,43l,104xm19,44r13,l42,43r5,-1l51,41r2,-3l55,35r,-4l54,26,53,22,50,20,45,18r-13,l19,18r,26xe" fillcolor="black">
                  <v:path arrowok="t" o:connecttype="custom" o:connectlocs="0,76;0,0;30,0;41,1;47,2;52,5;55,10;58,15;58,21;58,26;58,29;56,32;54,36;51,38;48,40;45,42;40,42;44,45;48,49;51,53;56,61;64,76;47,76;37,59;29,48;27,47;25,45;22,45;18,45;15,45;15,76;0,76;15,32;26,32;34,31;38,31;41,30;42,28;44,26;44,23;43,19;42,16;40,15;36,13;26,13;15,13;15,32" o:connectangles="0,0,0,0,0,0,0,0,0,0,0,0,0,0,0,0,0,0,0,0,0,0,0,0,0,0,0,0,0,0,0,0,0,0,0,0,0,0,0,0,0,0,0,0,0,0,0"/>
                  <o:lock v:ext="edit" verticies="t"/>
                </v:shape>
                <v:shape id="Freeform 148" o:spid="_x0000_s1164" style="position:absolute;left:6217;top:4024;width:53;height:76;visibility:visible;mso-wrap-style:square;v-text-anchor:top" coordsize="68,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uBMUA&#10;AADcAAAADwAAAGRycy9kb3ducmV2LnhtbESPT4vCMBTE7wt+h/AEL4umKuufahQrLHhbrB709mie&#10;bbF5KU2s9dtvhIU9DjPzG2a97UwlWmpcaVnBeBSBIM6sLjlXcD59DxcgnEfWWFkmBS9ysN30PtYY&#10;a/vkI7Wpz0WAsItRQeF9HUvpsoIMupGtiYN3s41BH2STS93gM8BNJSdRNJMGSw4LBda0Lyi7pw+j&#10;YDd1cvp1eSRnmf2USdsm188oUWrQ73YrEJ46/x/+ax+0gsl8Ce8z4Qj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a4ExQAAANwAAAAPAAAAAAAAAAAAAAAAAJgCAABkcnMv&#10;ZG93bnJldi54bWxQSwUGAAAAAAQABAD1AAAAigMAAAAA&#10;" path="m,104l,,66,r,18l17,18r,22l62,40r,18l17,58r,29l68,87r,17l,104xe" fillcolor="black">
                  <v:path arrowok="t" o:connecttype="custom" o:connectlocs="0,76;0,0;51,0;51,13;13,13;13,29;48,29;48,42;13,42;13,64;53,64;53,76;0,76" o:connectangles="0,0,0,0,0,0,0,0,0,0,0,0,0"/>
                </v:shape>
                <v:shape id="Freeform 149" o:spid="_x0000_s1165" style="position:absolute;left:6304;top:4024;width:45;height:76;visibility:visible;mso-wrap-style:square;v-text-anchor:top" coordsize="61,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bYPsMA&#10;AADcAAAADwAAAGRycy9kb3ducmV2LnhtbERPW2vCMBR+H+w/hDPY20wvoKUayxgKQ0SZk4Fvh+bY&#10;dmtOShK1/vvlYbDHj+++qEbTiys531lWkE4SEMS11R03Co6f65cChA/IGnvLpOBOHqrl48MCS21v&#10;/EHXQ2hEDGFfooI2hKGU0tctGfQTOxBH7mydwRCha6R2eIvhppdZkkylwY5jQ4sDvbVU/xwuRsF3&#10;WtylP272q9M5//L5ztntbqbU89P4OgcRaAz/4j/3u1aQFXF+PBOP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bYPsMAAADcAAAADwAAAAAAAAAAAAAAAACYAgAAZHJzL2Rv&#10;d25yZXYueG1sUEsFBgAAAAAEAAQA9QAAAIgDAAAAAA==&#10;" path="m,104l,,61,r,18l17,18r,24l56,42r,18l17,60r,44l,104xe" fillcolor="black">
                  <v:path arrowok="t" o:connecttype="custom" o:connectlocs="0,76;0,0;45,0;45,13;13,13;13,31;41,31;41,44;13,44;13,76;0,76" o:connectangles="0,0,0,0,0,0,0,0,0,0,0"/>
                </v:shape>
                <v:shape id="Freeform 150" o:spid="_x0000_s1166" style="position:absolute;left:6361;top:4024;width:43;height:76;visibility:visible;mso-wrap-style:square;v-text-anchor:top" coordsize="64,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l3zMQA&#10;AADcAAAADwAAAGRycy9kb3ducmV2LnhtbESPQYvCMBSE78L+h/AEb5oqrGjXKK644MGDVi97ezTP&#10;pti81CbW+u/NwoLHYWa+YRarzlaipcaXjhWMRwkI4tzpkgsF59PPcAbCB2SNlWNS8CQPq+VHb4Gp&#10;dg8+UpuFQkQI+xQVmBDqVEqfG7LoR64mjt7FNRZDlE0hdYOPCLeVnCTJVFosOS4YrGljKL9md6vg&#10;lnUXvf80eP9ez38PbbE57LdPpQb9bv0FIlAX3uH/9k4rmMzG8HcmHgG5f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5d8zEAAAA3AAAAA8AAAAAAAAAAAAAAAAAmAIAAGRycy9k&#10;b3ducmV2LnhtbFBLBQYAAAAABAAEAPUAAACJAwAAAAA=&#10;" path="m,103l,,19,r,86l64,86r,17l,103xe" fillcolor="black">
                  <v:path arrowok="t" o:connecttype="custom" o:connectlocs="0,76;0,0;13,0;13,63;43,63;43,76;0,76" o:connectangles="0,0,0,0,0,0,0"/>
                </v:shape>
                <v:shape id="Freeform 151" o:spid="_x0000_s1167" style="position:absolute;left:6411;top:4024;width:66;height:76;visibility:visible;mso-wrap-style:square;v-text-anchor:top" coordsize="91,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0q9MMA&#10;AADcAAAADwAAAGRycy9kb3ducmV2LnhtbESPT4vCMBTE74LfITxhb5puFZGuURZBWDz5p1C9PZq3&#10;abF5KU1Wu9/eCILHYWZ+wyzXvW3EjTpfO1bwOUlAEJdO12wU5KfteAHCB2SNjWNS8E8e1qvhYImZ&#10;dnc+0O0YjIgQ9hkqqEJoMyl9WZFFP3EtcfR+XWcxRNkZqTu8R7htZJokc2mx5rhQYUubisrr8c8q&#10;KIpk2sjdfnbh/GrYGXvOZ6lSH6P++wtEoD68w6/2j1aQLlJ4nolH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80q9MMAAADcAAAADwAAAAAAAAAAAAAAAACYAgAAZHJzL2Rv&#10;d25yZXYueG1sUEsFBgAAAAAEAAQA9QAAAIgDAAAAAA==&#10;" path="m91,104r-21,l63,80r-36,l20,104,,104,35,,55,,91,104xm57,63l44,25,32,63r25,xe" fillcolor="black">
                  <v:path arrowok="t" o:connecttype="custom" o:connectlocs="66,76;51,76;46,58;20,58;15,76;0,76;25,0;40,0;66,76;41,46;32,18;23,46;41,46" o:connectangles="0,0,0,0,0,0,0,0,0,0,0,0,0"/>
                  <o:lock v:ext="edit" verticies="t"/>
                </v:shape>
                <v:shape id="Freeform 152" o:spid="_x0000_s1168" style="position:absolute;left:6482;top:4024;width:65;height:76;visibility:visible;mso-wrap-style:square;v-text-anchor:top" coordsize="86,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pJCcUA&#10;AADcAAAADwAAAGRycy9kb3ducmV2LnhtbESPQWvCQBSE7wX/w/IEb3VjxKLRVYIQKIUe1BY8PrPP&#10;bDD7NmS3Jv33XUHocZiZb5jNbrCNuFPna8cKZtMEBHHpdM2Vgq9T8boE4QOyxsYxKfglD7vt6GWD&#10;mXY9H+h+DJWIEPYZKjAhtJmUvjRk0U9dSxy9q+sshii7SuoO+wi3jUyT5E1arDkuGGxpb6i8HX+s&#10;grxwH6vLt6k//fWc9v2pWOSzRqnJeMjXIAIN4T/8bL9rBelyDo8z8QjI7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GkkJxQAAANwAAAAPAAAAAAAAAAAAAAAAAJgCAABkcnMv&#10;ZG93bnJldi54bWxQSwUGAAAAAAQABAD1AAAAigMAAAAA&#10;" path="m,104l,,27,,43,71,58,,86,r,104l69,104r,-81l51,104r-17,l16,23r,81l,104xe" fillcolor="black">
                  <v:path arrowok="t" o:connecttype="custom" o:connectlocs="0,76;0,0;20,0;33,52;44,0;65,0;65,76;52,76;52,17;39,76;26,76;12,17;12,76;0,76" o:connectangles="0,0,0,0,0,0,0,0,0,0,0,0,0,0"/>
                </v:shape>
                <v:shape id="Freeform 153" o:spid="_x0000_s1169" style="position:absolute;left:6561;top:4024;width:62;height:76;visibility:visible;mso-wrap-style:square;v-text-anchor:top" coordsize="86,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RfcUA&#10;AADcAAAADwAAAGRycy9kb3ducmV2LnhtbESPQWvCQBSE7wX/w/IEb3Vj0KLRVYIQKIUe1BY8PrPP&#10;bDD7NmS3Jv33XUHocZiZb5jNbrCNuFPna8cKZtMEBHHpdM2Vgq9T8boE4QOyxsYxKfglD7vt6GWD&#10;mXY9H+h+DJWIEPYZKjAhtJmUvjRk0U9dSxy9q+sshii7SuoO+wi3jUyT5E1arDkuGGxpb6i8HX+s&#10;grxwH6vLt6k//fWc9v2pWOSzRqnJeMjXIAIN4T/8bL9rBelyDo8z8QjI7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89F9xQAAANwAAAAPAAAAAAAAAAAAAAAAAJgCAABkcnMv&#10;ZG93bnJldi54bWxQSwUGAAAAAAQABAD1AAAAigMAAAAA&#10;" path="m,104l,,26,,43,71,58,,86,r,104l70,104r,-81l51,104r-17,l16,23r,81l,104xe" fillcolor="black">
                  <v:path arrowok="t" o:connecttype="custom" o:connectlocs="0,76;0,0;19,0;31,52;42,0;62,0;62,76;50,76;50,17;37,76;25,76;12,17;12,76;0,76" o:connectangles="0,0,0,0,0,0,0,0,0,0,0,0,0,0"/>
                </v:shape>
                <v:shape id="Freeform 154" o:spid="_x0000_s1170" style="position:absolute;left:6631;top:4024;width:66;height:76;visibility:visible;mso-wrap-style:square;v-text-anchor:top" coordsize="91,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SygMQA&#10;AADcAAAADwAAAGRycy9kb3ducmV2LnhtbESPzWrDMBCE74G+g9hCb4kc1ynGjRJKoVB6yo/B7W2x&#10;NrKJtTKWGrtvXwUCOQ4z8w2z3k62ExcafOtYwXKRgCCunW7ZKCiPH/MchA/IGjvHpOCPPGw3D7M1&#10;FtqNvKfLIRgRIewLVNCE0BdS+rohi37heuLondxgMUQ5GKkHHCPcdjJNkhdpseW40GBP7w3V58Ov&#10;VVBVyXMnv3bZD5dnw87Y7zJLlXp6nN5eQQSawj18a39qBWm+guuZeATk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ksoDEAAAA3AAAAA8AAAAAAAAAAAAAAAAAmAIAAGRycy9k&#10;b3ducmV2LnhtbFBLBQYAAAAABAAEAPUAAACJAwAAAAA=&#10;" path="m91,104r-20,l63,80r-36,l20,104,,104,35,,55,,91,104xm57,63l45,25,33,63r24,xe" fillcolor="black">
                  <v:path arrowok="t" o:connecttype="custom" o:connectlocs="66,76;51,76;46,58;20,58;15,76;0,76;25,0;40,0;66,76;41,46;33,18;24,46;41,46" o:connectangles="0,0,0,0,0,0,0,0,0,0,0,0,0"/>
                  <o:lock v:ext="edit" verticies="t"/>
                </v:shape>
                <v:shape id="Freeform 155" o:spid="_x0000_s1171" style="position:absolute;left:6702;top:4024;width:67;height:76;visibility:visible;mso-wrap-style:square;v-text-anchor:top" coordsize="87,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21pcQA&#10;AADcAAAADwAAAGRycy9kb3ducmV2LnhtbESPQYvCMBSE74L/ITxhb5rquirVKCIsLHparaC3R/Ns&#10;i81LSaLWf28WFjwOM/MNs1i1phZ3cr6yrGA4SEAQ51ZXXCjIDt/9GQgfkDXWlknBkzyslt3OAlNt&#10;H/xL930oRISwT1FBGUKTSunzkgz6gW2Io3exzmCI0hVSO3xEuKnlKEkm0mDFcaHEhjYl5df9zSj4&#10;/Dqvk12+rbI2u+1OtnBHM54q9dFr13MQgdrwDv+3f7SC0WwCf2fiEZ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NtaXEAAAA3AAAAA8AAAAAAAAAAAAAAAAAmAIAAGRycy9k&#10;b3ducmV2LnhtbFBLBQYAAAAABAAEAPUAAACJAwAAAAA=&#10;" path="m,104l,,27,,43,71,60,,87,r,104l70,104r,-81l52,104r-18,l17,23r,81l,104xe" fillcolor="black">
                  <v:path arrowok="t" o:connecttype="custom" o:connectlocs="0,76;0,0;21,0;33,52;46,0;67,0;67,76;54,76;54,17;40,76;26,76;13,17;13,76;0,76" o:connectangles="0,0,0,0,0,0,0,0,0,0,0,0,0,0"/>
                </v:shape>
                <v:shape id="Freeform 156" o:spid="_x0000_s1172" style="position:absolute;left:6133;top:4131;width:62;height:75;visibility:visible;mso-wrap-style:square;v-text-anchor:top" coordsize="84,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p7/8cA&#10;AADcAAAADwAAAGRycy9kb3ducmV2LnhtbESPQUvDQBSE70L/w/KE3uyuFWyI2RS1VnrpIWkVvT2y&#10;zyQ0+zbNrm38911B8DjMzDdMthxtJ040+NaxhtuZAkFcOdNyrWG/W98kIHxANtg5Jg0/5GGZT64y&#10;TI07c0GnMtQiQtinqKEJoU+l9FVDFv3M9cTR+3KDxRDlUEsz4DnCbSfnSt1Liy3HhQZ7em6oOpTf&#10;VoMqPl+PH29P22JTvu+SO79/2a6U1tPr8fEBRKAx/If/2hujYZ4s4PdMPAIy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z6e//HAAAA3AAAAA8AAAAAAAAAAAAAAAAAmAIAAGRy&#10;cy9kb3ducmV2LnhtbFBLBQYAAAAABAAEAPUAAACMAwAAAAA=&#10;" path="m32,103l,,20,,43,76,65,,84,,52,103r-20,xe" fillcolor="black">
                  <v:path arrowok="t" o:connecttype="custom" o:connectlocs="24,75;0,0;15,0;32,55;48,0;62,0;38,75;24,75" o:connectangles="0,0,0,0,0,0,0,0"/>
                </v:shape>
                <v:shape id="Freeform 157" o:spid="_x0000_s1173" style="position:absolute;left:6201;top:4131;width:51;height:75;visibility:visible;mso-wrap-style:square;v-text-anchor:top" coordsize="68,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0UfMEA&#10;AADcAAAADwAAAGRycy9kb3ducmV2LnhtbERPy2oCMRTdC/2HcAV3mlFKGUajaGmtmy58MOtLcp0J&#10;Tm6GJNXx75tFocvDea82g+vEnUK0nhXMZwUIYu2N5UbB5fw5LUHEhGyw80wKnhRhs34ZrbAy/sFH&#10;up9SI3IIxwoVtCn1lZRRt+QwznxPnLmrDw5ThqGRJuAjh7tOLoriTTq0nBta7Om9JX07/TgF9rU7&#10;ur3+0qYOu49DXdZ2971XajIetksQiYb0L/5zH4yCRZnX5jP5CMj1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tFHzBAAAA3AAAAA8AAAAAAAAAAAAAAAAAmAIAAGRycy9kb3du&#10;cmV2LnhtbFBLBQYAAAAABAAEAPUAAACGAwAAAAA=&#10;" path="m,103l,,67,r,18l19,18r,22l64,40r,18l19,58r,28l68,86r,17l,103xe" fillcolor="black">
                  <v:path arrowok="t" o:connecttype="custom" o:connectlocs="0,75;0,0;50,0;50,13;14,13;14,29;48,29;48,42;14,42;14,63;51,63;51,75;0,75" o:connectangles="0,0,0,0,0,0,0,0,0,0,0,0,0"/>
                </v:shape>
                <v:shape id="Freeform 158" o:spid="_x0000_s1174" style="position:absolute;left:6260;top:4131;width:62;height:75;visibility:visible;mso-wrap-style:square;v-text-anchor:top" coordsize="82,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I7RcMA&#10;AADcAAAADwAAAGRycy9kb3ducmV2LnhtbESPQWvCQBSE7wX/w/KE3pqNOYjGrCKC2JutiudH9pnE&#10;ZN/G7DZJ++u7hYLHYWa+YbLNaBrRU+cqywpmUQyCOLe64kLB5bx/W4BwHlljY5kUfJODzXrykmGq&#10;7cCf1J98IQKEXYoKSu/bVEqXl2TQRbYlDt7NdgZ9kF0hdYdDgJtGJnE8lwYrDgsltrQrKa9PX0bB&#10;/rA7juf65+Pq6OGYfH3v+1qp1+m4XYHwNPpn+L/9rhUkiyX8nQlH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tI7RcMAAADcAAAADwAAAAAAAAAAAAAAAACYAgAAZHJzL2Rv&#10;d25yZXYueG1sUEsFBgAAAAAEAAQA9QAAAIgDAAAAAA==&#10;" path="m,103l,,38,,51,r9,2l65,6r5,7l73,20r1,9l73,34r-1,5l70,44r-2,5l65,52r-4,2l56,56r-5,2l56,62r4,4l64,73r6,11l82,103r-22,l47,81,37,65,34,63,31,61,28,60r-5,l19,60r,43l,103xm19,44r13,l43,44r6,-2l52,40r2,-2l55,34r1,-4l55,25,53,22,50,19,47,18r-14,l19,18r,26xe" fillcolor="black">
                  <v:path arrowok="t" o:connecttype="custom" o:connectlocs="0,75;0,0;29,0;39,0;45,1;49,4;53,9;55,15;56,21;55,25;54,28;53,32;51,36;49,38;46,39;42,41;39,42;42,45;45,48;48,53;53,61;62,75;45,75;36,59;28,47;26,46;23,44;21,44;17,44;14,44;14,75;0,75;14,32;24,32;33,32;37,31;39,29;41,28;42,25;42,22;42,18;40,16;38,14;36,13;25,13;14,13;14,32" o:connectangles="0,0,0,0,0,0,0,0,0,0,0,0,0,0,0,0,0,0,0,0,0,0,0,0,0,0,0,0,0,0,0,0,0,0,0,0,0,0,0,0,0,0,0,0,0,0,0"/>
                  <o:lock v:ext="edit" verticies="t"/>
                </v:shape>
                <v:rect id="Rectangle 159" o:spid="_x0000_s1175" style="position:absolute;left:6327;top:4131;width:12;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F7jL0A&#10;AADcAAAADwAAAGRycy9kb3ducmV2LnhtbERPSwrCMBDdC94hjOBGNLUL0WoUFQRxI1YPMDRjW2wm&#10;pYm2enqzEFw+3n+16UwlXtS40rKC6SQCQZxZXXKu4HY9jOcgnEfWWFkmBW9ysFn3eytMtG35Qq/U&#10;5yKEsEtQQeF9nUjpsoIMuomtiQN3t41BH2CTS91gG8JNJeMomkmDJYeGAmvaF5Q90qdRsGvb8n7+&#10;pDw65bvuFOPhir5SajjotksQnjr/F//cR60gXoT54Uw4AnL9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2FF7jL0AAADcAAAADwAAAAAAAAAAAAAAAACYAgAAZHJzL2Rvd25yZXYu&#10;eG1sUEsFBgAAAAAEAAQA9QAAAIIDAAAAAA==&#10;" fillcolor="black"/>
                <v:shape id="Freeform 160" o:spid="_x0000_s1176" style="position:absolute;left:6349;top:4131;width:54;height:75;visibility:visible;mso-wrap-style:square;v-text-anchor:top" coordsize="71,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Lb98UA&#10;AADcAAAADwAAAGRycy9kb3ducmV2LnhtbESPQWvCQBSE74X+h+UJvdVNhJYaXcVGBOmtxkK9PbPP&#10;JJh9G3ZXjf56t1DwOMzMN8x03ptWnMn5xrKCdJiAIC6tbrhSsC1Wrx8gfEDW2FomBVfyMJ89P00x&#10;0/bC33TehEpECPsMFdQhdJmUvqzJoB/ajjh6B+sMhihdJbXDS4SbVo6S5F0abDgu1NhRXlN53JyM&#10;grflosh/vmRe9Lv08Fnu3e9tuVfqZdAvJiAC9eER/m+vtYLROIW/M/EI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ktv3xQAAANwAAAAPAAAAAAAAAAAAAAAAAJgCAABkcnMv&#10;ZG93bnJldi54bWxQSwUGAAAAAAQABAD1AAAAigMAAAAA&#10;" path="m25,103r,-85l,18,,,71,r,18l44,18r,85l25,103xe" fillcolor="black">
                  <v:path arrowok="t" o:connecttype="custom" o:connectlocs="19,75;19,13;0,13;0,0;54,0;54,13;33,13;33,75;19,75" o:connectangles="0,0,0,0,0,0,0,0,0"/>
                </v:shape>
                <v:shape id="Freeform 161" o:spid="_x0000_s1177" style="position:absolute;left:6398;top:4131;width:66;height:75;visibility:visible;mso-wrap-style:square;v-text-anchor:top" coordsize="90,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JsosQA&#10;AADcAAAADwAAAGRycy9kb3ducmV2LnhtbESPQWvCQBSE74L/YXmCN90kFqupG2kLFnts9NLbI/ua&#10;Dc2+DdltEv99tyD0OMzMN8zhONlWDNT7xrGCdJ2AIK6cbrhWcL2cVjsQPiBrbB2Tght5OBbz2QFz&#10;7Ub+oKEMtYgQ9jkqMCF0uZS+MmTRr11HHL0v11sMUfa11D2OEW5bmSXJVlpsOC4Y7OjVUPVd/thI&#10;eSvH7nFfppdNM2Xbh5d3O5hPpZaL6fkJRKAp/Ifv7bNWkO0z+DsTj4A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ibKLEAAAA3AAAAA8AAAAAAAAAAAAAAAAAmAIAAGRycy9k&#10;b3ducmV2LnhtbFBLBQYAAAAABAAEAPUAAACJAwAAAAA=&#10;" path="m90,103r-21,l62,80r-36,l19,103,,103,34,,54,,90,103xm56,62l44,24,31,62r25,xe" fillcolor="black">
                  <v:path arrowok="t" o:connecttype="custom" o:connectlocs="66,75;51,75;45,58;19,58;14,75;0,75;25,0;40,0;66,75;41,45;32,17;23,45;41,45" o:connectangles="0,0,0,0,0,0,0,0,0,0,0,0,0"/>
                  <o:lock v:ext="edit" verticies="t"/>
                </v:shape>
                <v:shape id="Freeform 162" o:spid="_x0000_s1178" style="position:absolute;left:6458;top:4131;width:52;height:75;visibility:visible;mso-wrap-style:square;v-text-anchor:top" coordsize="71,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zgG8YA&#10;AADcAAAADwAAAGRycy9kb3ducmV2LnhtbESPQWvCQBSE70L/w/IKvZmNitKmrqKRQvGmaUFvz+wz&#10;Cc2+Dbtbjf76bqHQ4zAz3zDzZW9acSHnG8sKRkkKgri0uuFKwUfxNnwG4QOyxtYyKbiRh+XiYTDH&#10;TNsr7+iyD5WIEPYZKqhD6DIpfVmTQZ/Yjjh6Z+sMhihdJbXDa4SbVo7TdCYNNhwXauwor6n82n8b&#10;BdPNqsg/tzIv+uPovC5P7nDfnJR6euxXryAC9eE//Nd+1wrGLxP4PROP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zgG8YAAADcAAAADwAAAAAAAAAAAAAAAACYAgAAZHJz&#10;L2Rvd25yZXYueG1sUEsFBgAAAAAEAAQA9QAAAIsDAAAAAA==&#10;" path="m26,103r,-85l,18,,,71,r,18l44,18r,85l26,103xe" fillcolor="black">
                  <v:path arrowok="t" o:connecttype="custom" o:connectlocs="19,75;19,13;0,13;0,0;52,0;52,13;32,13;32,75;19,75" o:connectangles="0,0,0,0,0,0,0,0,0"/>
                </v:shape>
                <v:rect id="Rectangle 163" o:spid="_x0000_s1179" style="position:absolute;left:6520;top:4131;width:13;height: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p9j8MA&#10;AADcAAAADwAAAGRycy9kb3ducmV2LnhtbESP0YrCMBRE3wX/IVzBF7GpZZG1NooKgviyWPcDLs21&#10;LTY3pYm2+vWbhYV9HGbmDJNtB9OIJ3WutqxgEcUgiAuray4VfF+P808QziNrbCyTghc52G7GowxT&#10;bXu+0DP3pQgQdikqqLxvUyldUZFBF9mWOHg32xn0QXal1B32AW4amcTxUhqsOSxU2NKhouKeP4yC&#10;fd/Xt693zrNzuR/OCR6v6BulppNhtwbhafD/4b/2SStIVh/weyYcAb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2p9j8MAAADcAAAADwAAAAAAAAAAAAAAAACYAgAAZHJzL2Rv&#10;d25yZXYueG1sUEsFBgAAAAAEAAQA9QAAAIgDAAAAAA==&#10;" fillcolor="black"/>
                <v:shape id="Freeform 164" o:spid="_x0000_s1180" style="position:absolute;left:6542;top:4131;width:52;height:80;visibility:visible;mso-wrap-style:square;v-text-anchor:top" coordsize="73,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lgpMUA&#10;AADcAAAADwAAAGRycy9kb3ducmV2LnhtbESPQWvCQBSE7wX/w/IEL6VuDNRqdA0qCJ5aGnPo8ZF9&#10;JsHs25BdTeyv7wpCj8PMfMOs08E04kadqy0rmE0jEMSF1TWXCvLT4W0BwnlkjY1lUnAnB+lm9LLG&#10;RNuev+mW+VIECLsEFVTet4mUrqjIoJvaljh4Z9sZ9EF2pdQd9gFuGhlH0VwarDksVNjSvqLikl2N&#10;Av87fEX9kdyVfsr9IZ9/XnYfr0pNxsN2BcLT4P/Dz/ZRK4iX7/A4E46A3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qWCkxQAAANwAAAAPAAAAAAAAAAAAAAAAAJgCAABkcnMv&#10;ZG93bnJldi54bWxQSwUGAAAAAAQABAD1AAAAigMAAAAA&#10;" path="m,72l17,69r4,9l25,85r5,4l37,90r8,-1l50,86r4,-5l56,75,55,72,54,69,50,67,46,65,32,60,26,58,20,56,11,50,8,46,5,40,4,35r,-6l4,21,7,15,12,8,19,3,27,1,36,r8,l51,2r6,3l62,8r4,6l68,19r2,6l71,31,52,32,50,25,47,21,43,18r-7,l29,19r-5,2l22,24r-1,4l22,31r2,3l30,37r10,3l51,44r9,5l65,53r5,6l72,66r1,9l72,84r-3,8l64,99r-7,4l48,106r-11,1l30,106r-7,-1l16,102,11,98,7,93,4,87,2,79,,72xe" fillcolor="black">
                  <v:path arrowok="t" o:connecttype="custom" o:connectlocs="12,52;18,64;26,67;36,64;40,56;38,52;33,49;19,43;8,37;4,30;3,22;5,11;14,2;26,0;36,1;44,6;48,14;51,23;36,19;31,13;21,14;16,18;16,23;21,28;36,33;46,40;51,49;51,63;46,74;34,79;21,79;11,76;5,70;1,59;0,54" o:connectangles="0,0,0,0,0,0,0,0,0,0,0,0,0,0,0,0,0,0,0,0,0,0,0,0,0,0,0,0,0,0,0,0,0,0,0"/>
                </v:shape>
                <v:group id="Group 165" o:spid="_x0000_s1181" style="position:absolute;left:5847;top:3775;width:1014;height:139" coordorigin="703,583" coordsize="23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shape id="Freeform 166" o:spid="_x0000_s1182" style="position:absolute;left:703;top:583;width:230;height:32;visibility:visible;mso-wrap-style:square;v-text-anchor:top" coordsize="1376,1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MiL8YA&#10;AADcAAAADwAAAGRycy9kb3ducmV2LnhtbESPT2vCQBTE7wW/w/IEb3WjQjWpq0ihtBER//TS2yP7&#10;mgSzb9PsGuO3dwXB4zAzv2Hmy85UoqXGlZYVjIYRCOLM6pJzBT/Hz9cZCOeRNVaWScGVHCwXvZc5&#10;JtpeeE/tweciQNglqKDwvk6kdFlBBt3Q1sTB+7ONQR9kk0vd4CXATSXHUfQmDZYcFgqs6aOg7HQ4&#10;GwXpb7mNj3E7/Z/M5Pq8+UpX0S5VatDvVu8gPHX+GX60v7WCcTyF+5lwBO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PMiL8YAAADcAAAADwAAAAAAAAAAAAAAAACYAgAAZHJz&#10;L2Rvd25yZXYueG1sUEsFBgAAAAAEAAQA9QAAAIsDAAAAAA==&#10;" path="m,188l705,r671,190l,188xe" fillcolor="black">
                    <v:path arrowok="t" o:connecttype="custom" o:connectlocs="0,32;118,0;230,32;0,32" o:connectangles="0,0,0,0"/>
                  </v:shape>
                  <v:shape id="Freeform 167" o:spid="_x0000_s1183" style="position:absolute;left:703;top:583;width:230;height:32;visibility:visible;mso-wrap-style:square;v-text-anchor:top" coordsize="1376,1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KPVMQA&#10;AADcAAAADwAAAGRycy9kb3ducmV2LnhtbERPy2rCQBTdF/yH4Rbc1YmRio2OIrYVF0KpBtLlNXOb&#10;BDN3Qmby6N93FoUuD+e92Y2mFj21rrKsYD6LQBDnVldcKEiv708rEM4ja6wtk4IfcrDbTh42mGg7&#10;8Cf1F1+IEMIuQQWl900ipctLMuhmtiEO3LdtDfoA20LqFocQbmoZR9FSGqw4NJTY0KGk/H7pjAL/&#10;tjjfuo847p+Pr+n8a5+d7sdMqenjuF+D8DT6f/Gf+6QVxC9hbTgTjo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Sj1TEAAAA3AAAAA8AAAAAAAAAAAAAAAAAmAIAAGRycy9k&#10;b3ducmV2LnhtbFBLBQYAAAAABAAEAPUAAACJAwAAAAA=&#10;" path="m,188l705,r671,190e" filled="f" strokeweight=".04411mm">
                    <v:path arrowok="t" o:connecttype="custom" o:connectlocs="0,32;118,0;230,32" o:connectangles="0,0,0"/>
                  </v:shape>
                  <v:shape id="Freeform 168" o:spid="_x0000_s1184" style="position:absolute;left:713;top:586;width:196;height:28;visibility:visible;mso-wrap-style:square;v-text-anchor:top" coordsize="1179,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i5isEA&#10;AADcAAAADwAAAGRycy9kb3ducmV2LnhtbESPT4vCMBTE78J+h/AW9qaJLvinGmURFvaotXh+NM82&#10;2LzUJqv12xtB8DjMzG+Y1aZ3jbhSF6xnDeORAkFcemO50lAcfodzECEiG2w8k4Y7BdisPwYrzIy/&#10;8Z6ueaxEgnDIUEMdY5tJGcqaHIaRb4mTd/Kdw5hkV0nT4S3BXSMnSk2lQ8tpocaWtjWV5/zfadip&#10;/GJmbb+130fnZrKw6rLPtf767H+WICL18R1+tf+MhsliAc8z6QjI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YuYrBAAAA3AAAAA8AAAAAAAAAAAAAAAAAmAIAAGRycy9kb3du&#10;cmV2LnhtbFBLBQYAAAAABAAEAPUAAACGAwAAAAA=&#10;" path="m100,162r49,-29l253,118,270,94r93,-6l387,116r,-45l418,73,455,57r67,-9l550,20r58,11l644,r30,34l710,14r70,65l790,39r63,34l907,82r47,24l996,106r18,27l1103,134r76,28l,167r100,-5xe">
                    <v:path arrowok="t" o:connecttype="custom" o:connectlocs="17,27;25,22;42,20;45,16;60,15;64,19;64,12;69,12;76,10;87,8;91,3;101,5;107,0;112,6;118,2;130,13;131,7;142,12;151,14;159,18;166,18;169,22;183,22;196,27;0,28;17,27" o:connectangles="0,0,0,0,0,0,0,0,0,0,0,0,0,0,0,0,0,0,0,0,0,0,0,0,0,0"/>
                  </v:shape>
                  <v:shape id="Freeform 169" o:spid="_x0000_s1185" style="position:absolute;left:713;top:586;width:196;height:28;visibility:visible;mso-wrap-style:square;v-text-anchor:top" coordsize="1179,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xYhsAA&#10;AADcAAAADwAAAGRycy9kb3ducmV2LnhtbERPy4rCMBTdC/5DuII7TXUGkWqUQRAHdaGd0fWluX0w&#10;zU1Jota/nywEl4fzXq4704g7OV9bVjAZJyCIc6trLhX8/mxHcxA+IGtsLJOCJ3lYr/q9JabaPvhM&#10;9yyUIoawT1FBFUKbSunzigz6sW2JI1dYZzBE6EqpHT5iuGnkNElm0mDNsaHCljYV5X/ZzSi4+GuX&#10;yePliBl+Fu60O+zbwik1HHRfCxCBuvAWv9zfWsFHEufHM/EIyN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kxYhsAAAADcAAAADwAAAAAAAAAAAAAAAACYAgAAZHJzL2Rvd25y&#10;ZXYueG1sUEsFBgAAAAAEAAQA9QAAAIUDAAAAAA==&#10;" path="m100,162r49,-29l253,118,270,94r93,-6l387,116r,-45l418,73,455,57r67,-9l550,20r58,11l644,r30,34l710,14r70,65l790,39r63,34l907,82r47,24l996,106r18,27l1103,134r76,28l,167e" filled="f" strokeweight=".04411mm">
                    <v:path arrowok="t" o:connecttype="custom" o:connectlocs="17,27;25,22;42,20;45,16;60,15;64,19;64,12;69,12;76,10;87,8;91,3;101,5;107,0;112,6;118,2;130,13;131,7;142,12;151,14;159,18;166,18;169,22;183,22;196,27;0,28" o:connectangles="0,0,0,0,0,0,0,0,0,0,0,0,0,0,0,0,0,0,0,0,0,0,0,0,0"/>
                  </v:shape>
                </v:group>
                <v:line id="Line 170" o:spid="_x0000_s1186" style="position:absolute;visibility:visible;mso-wrap-style:square" from="6124,5339" to="6137,5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99xk8cAAADcAAAADwAAAGRycy9kb3ducmV2LnhtbESPQWvCQBSE7wX/w/KEXopuVLAlzUZK&#10;IW2tXqJB8PbIviah2bchu9X4792C4HGYmW+YZDWYVpyod41lBbNpBIK4tLrhSkGxzyYvIJxH1tha&#10;JgUXcrBKRw8JxtqeOafTzlciQNjFqKD2vouldGVNBt3UdsTB+7G9QR9kX0nd4znATSvnUbSUBhsO&#10;CzV29F5T+bv7Mwqy+WeRH/D7WAzb/MOti+enbLtR6nE8vL2C8DT4e/jW/tIKFtEM/s+EIyDT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X33GTxwAAANwAAAAPAAAAAAAA&#10;AAAAAAAAAKECAABkcnMvZG93bnJldi54bWxQSwUGAAAAAAQABAD5AAAAlQMAAAAA&#10;" strokeweight=".04411mm"/>
                <v:line id="Line 171" o:spid="_x0000_s1187" style="position:absolute;flip:y;visibility:visible;mso-wrap-style:square" from="6892,3967" to="6894,4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GSpMcAAADcAAAADwAAAGRycy9kb3ducmV2LnhtbESPT2vCQBTE7wW/w/KEXkQ3jSCSuoqE&#10;FtperH8uvb1mX7Kp2bchu9W0n94VBI/DzPyGWax624gTdb52rOBpkoAgLpyuuVJw2L+O5yB8QNbY&#10;OCYFf+RhtRw8LDDT7sxbOu1CJSKEfYYKTAhtJqUvDFn0E9cSR690ncUQZVdJ3eE5wm0j0ySZSYs1&#10;xwWDLeWGiuPu1yr4KT/T6X85+x4dzMs7bvb56OMrV+px2K+fQQTqwz18a79pBdMkheuZeATk8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wZKkxwAAANwAAAAPAAAAAAAA&#10;AAAAAAAAAKECAABkcnMvZG93bnJldi54bWxQSwUGAAAAAAQABAD5AAAAlQMAAAAA&#10;" strokeweight=".04411mm"/>
                <w10:wrap type="square" anchory="line"/>
              </v:group>
            </w:pict>
          </mc:Fallback>
        </mc:AlternateContent>
      </w:r>
    </w:p>
    <w:p w14:paraId="4575EBB8" w14:textId="77777777" w:rsidR="00BF3AD0" w:rsidRPr="00CC2B3D" w:rsidRDefault="00BF3AD0" w:rsidP="00BF3AD0">
      <w:pPr>
        <w:pStyle w:val="Ttulo"/>
        <w:spacing w:line="480" w:lineRule="auto"/>
        <w:rPr>
          <w:rFonts w:ascii="Times New Roman" w:hAnsi="Times New Roman"/>
          <w:sz w:val="28"/>
          <w:szCs w:val="22"/>
        </w:rPr>
      </w:pPr>
    </w:p>
    <w:p w14:paraId="57E0CCA8" w14:textId="77777777" w:rsidR="00BF3AD0" w:rsidRPr="00CC2B3D" w:rsidRDefault="00BF3AD0" w:rsidP="00BF3AD0">
      <w:pPr>
        <w:pStyle w:val="Ttulo"/>
        <w:spacing w:line="480" w:lineRule="auto"/>
        <w:rPr>
          <w:rFonts w:ascii="Times New Roman" w:hAnsi="Times New Roman"/>
          <w:sz w:val="28"/>
          <w:szCs w:val="22"/>
        </w:rPr>
      </w:pPr>
    </w:p>
    <w:p w14:paraId="66182890" w14:textId="77777777" w:rsidR="00BF3AD0" w:rsidRPr="00CC2B3D" w:rsidRDefault="00BF3AD0" w:rsidP="00BF3AD0">
      <w:pPr>
        <w:pStyle w:val="Ttulo"/>
        <w:tabs>
          <w:tab w:val="center" w:pos="4252"/>
          <w:tab w:val="left" w:pos="5920"/>
        </w:tabs>
        <w:spacing w:line="480" w:lineRule="auto"/>
        <w:jc w:val="left"/>
        <w:rPr>
          <w:rFonts w:ascii="Times New Roman" w:hAnsi="Times New Roman"/>
          <w:sz w:val="22"/>
          <w:szCs w:val="22"/>
        </w:rPr>
      </w:pPr>
      <w:r w:rsidRPr="00CC2B3D">
        <w:rPr>
          <w:rFonts w:ascii="Times New Roman" w:hAnsi="Times New Roman"/>
          <w:sz w:val="28"/>
          <w:szCs w:val="22"/>
        </w:rPr>
        <w:tab/>
      </w:r>
      <w:r w:rsidRPr="00CC2B3D">
        <w:rPr>
          <w:rFonts w:ascii="Times New Roman" w:hAnsi="Times New Roman"/>
          <w:sz w:val="28"/>
          <w:szCs w:val="22"/>
        </w:rPr>
        <w:tab/>
      </w:r>
    </w:p>
    <w:p w14:paraId="08A3790B" w14:textId="5B9F0963" w:rsidR="00815C09" w:rsidRPr="00CC2B3D" w:rsidRDefault="00815C09" w:rsidP="00815C09">
      <w:pPr>
        <w:pStyle w:val="Ttulo"/>
        <w:jc w:val="left"/>
        <w:rPr>
          <w:rFonts w:ascii="Times New Roman" w:hAnsi="Times New Roman"/>
          <w:sz w:val="28"/>
          <w:szCs w:val="22"/>
        </w:rPr>
      </w:pPr>
    </w:p>
    <w:p w14:paraId="260AA51E" w14:textId="29528A8B" w:rsidR="00815C09" w:rsidRDefault="00815C09" w:rsidP="00815C09">
      <w:pPr>
        <w:pStyle w:val="Ttulo"/>
        <w:jc w:val="left"/>
        <w:rPr>
          <w:rFonts w:ascii="Times New Roman" w:hAnsi="Times New Roman"/>
          <w:sz w:val="22"/>
          <w:szCs w:val="18"/>
        </w:rPr>
      </w:pPr>
    </w:p>
    <w:p w14:paraId="5E99ACAB" w14:textId="48820279" w:rsidR="00CC2B3D" w:rsidRDefault="00CC2B3D" w:rsidP="00815C09">
      <w:pPr>
        <w:pStyle w:val="Ttulo"/>
        <w:jc w:val="left"/>
        <w:rPr>
          <w:rFonts w:ascii="Times New Roman" w:hAnsi="Times New Roman"/>
          <w:sz w:val="22"/>
          <w:szCs w:val="18"/>
        </w:rPr>
      </w:pPr>
    </w:p>
    <w:p w14:paraId="3EA5BA71" w14:textId="3B6AD3B8" w:rsidR="00CC2B3D" w:rsidRDefault="00CC2B3D" w:rsidP="00815C09">
      <w:pPr>
        <w:pStyle w:val="Ttulo"/>
        <w:jc w:val="left"/>
        <w:rPr>
          <w:rFonts w:ascii="Times New Roman" w:hAnsi="Times New Roman"/>
          <w:sz w:val="22"/>
          <w:szCs w:val="18"/>
        </w:rPr>
      </w:pPr>
    </w:p>
    <w:p w14:paraId="0C48FF29" w14:textId="77777777" w:rsidR="0069165C" w:rsidRDefault="0069165C" w:rsidP="00815C09">
      <w:pPr>
        <w:pStyle w:val="Ttulo"/>
        <w:jc w:val="left"/>
        <w:rPr>
          <w:rFonts w:ascii="Times New Roman" w:hAnsi="Times New Roman"/>
          <w:sz w:val="22"/>
          <w:szCs w:val="18"/>
        </w:rPr>
      </w:pPr>
    </w:p>
    <w:p w14:paraId="31698B45" w14:textId="77777777" w:rsidR="00CC2B3D" w:rsidRPr="00CC2B3D" w:rsidRDefault="00CC2B3D" w:rsidP="00E02913">
      <w:pPr>
        <w:pStyle w:val="Ttulo"/>
        <w:rPr>
          <w:rFonts w:ascii="Times New Roman" w:hAnsi="Times New Roman"/>
          <w:sz w:val="20"/>
          <w:szCs w:val="20"/>
        </w:rPr>
      </w:pPr>
    </w:p>
    <w:p w14:paraId="6FBBFE48" w14:textId="574564DC" w:rsidR="00C64444" w:rsidRPr="00CC2B3D" w:rsidRDefault="00E02913" w:rsidP="00E02913">
      <w:pPr>
        <w:jc w:val="center"/>
        <w:rPr>
          <w:b/>
          <w:sz w:val="20"/>
          <w:szCs w:val="20"/>
          <w:lang w:val="es-ES"/>
        </w:rPr>
      </w:pPr>
      <w:r>
        <w:rPr>
          <w:b/>
          <w:bCs/>
          <w:color w:val="000000"/>
          <w:szCs w:val="18"/>
          <w:lang w:val="es-ES"/>
        </w:rPr>
        <w:t>“COMPARACION ENTRE DOS TECNICAS DE CIERRE CUTANEO POSTERIOR A</w:t>
      </w:r>
      <w:r w:rsidR="00916B35">
        <w:rPr>
          <w:b/>
          <w:bCs/>
          <w:color w:val="000000"/>
          <w:szCs w:val="18"/>
          <w:lang w:val="es-ES"/>
        </w:rPr>
        <w:t xml:space="preserve"> LA REVERSION</w:t>
      </w:r>
      <w:r>
        <w:rPr>
          <w:b/>
          <w:bCs/>
          <w:color w:val="000000"/>
          <w:szCs w:val="18"/>
          <w:lang w:val="es-ES"/>
        </w:rPr>
        <w:t xml:space="preserve"> DE UN ESTOMA INTESTINAL”</w:t>
      </w:r>
    </w:p>
    <w:p w14:paraId="6C3DDE57" w14:textId="5FBB60C9" w:rsidR="00BF3AD0" w:rsidRPr="00CC2B3D" w:rsidRDefault="00BF3AD0" w:rsidP="00E02913">
      <w:pPr>
        <w:jc w:val="center"/>
        <w:rPr>
          <w:b/>
          <w:sz w:val="22"/>
          <w:szCs w:val="22"/>
          <w:lang w:val="es-ES"/>
        </w:rPr>
      </w:pPr>
    </w:p>
    <w:p w14:paraId="327CE1ED" w14:textId="50FFDA21" w:rsidR="00CC2B3D" w:rsidRDefault="00CC2B3D" w:rsidP="00E02913">
      <w:pPr>
        <w:jc w:val="center"/>
        <w:rPr>
          <w:b/>
          <w:sz w:val="22"/>
          <w:szCs w:val="22"/>
          <w:lang w:val="es-ES"/>
        </w:rPr>
      </w:pPr>
    </w:p>
    <w:p w14:paraId="0260174F" w14:textId="77777777" w:rsidR="0069165C" w:rsidRPr="00CC2B3D" w:rsidRDefault="0069165C" w:rsidP="00E02913">
      <w:pPr>
        <w:jc w:val="center"/>
        <w:rPr>
          <w:b/>
          <w:sz w:val="22"/>
          <w:szCs w:val="22"/>
          <w:lang w:val="es-ES"/>
        </w:rPr>
      </w:pPr>
    </w:p>
    <w:p w14:paraId="1C87ABC4" w14:textId="77777777" w:rsidR="00BF3AD0" w:rsidRPr="00CC2B3D" w:rsidRDefault="00BF3AD0" w:rsidP="00BF3AD0">
      <w:pPr>
        <w:jc w:val="center"/>
        <w:rPr>
          <w:b/>
          <w:lang w:val="es-ES"/>
        </w:rPr>
      </w:pPr>
      <w:r w:rsidRPr="00CC2B3D">
        <w:rPr>
          <w:b/>
          <w:lang w:val="es-ES"/>
        </w:rPr>
        <w:t>POR</w:t>
      </w:r>
    </w:p>
    <w:p w14:paraId="1BD530EF" w14:textId="77777777" w:rsidR="00BF3AD0" w:rsidRPr="00CC2B3D" w:rsidRDefault="00BF3AD0" w:rsidP="00BF3AD0">
      <w:pPr>
        <w:jc w:val="center"/>
        <w:rPr>
          <w:b/>
          <w:lang w:val="es-ES"/>
        </w:rPr>
      </w:pPr>
    </w:p>
    <w:p w14:paraId="5CC2F32D" w14:textId="0CF01C3B" w:rsidR="00BF3AD0" w:rsidRPr="00CC2B3D" w:rsidRDefault="00BF3AD0" w:rsidP="00BF3AD0">
      <w:pPr>
        <w:jc w:val="center"/>
        <w:rPr>
          <w:b/>
        </w:rPr>
      </w:pPr>
      <w:r w:rsidRPr="00CC2B3D">
        <w:rPr>
          <w:b/>
        </w:rPr>
        <w:t>DR</w:t>
      </w:r>
      <w:r w:rsidR="0069165C">
        <w:rPr>
          <w:b/>
        </w:rPr>
        <w:t>A. LILIA ANDREA MATA DE ANDA</w:t>
      </w:r>
    </w:p>
    <w:p w14:paraId="39471ECF" w14:textId="3040FC43" w:rsidR="00797A70" w:rsidRPr="00CC2B3D" w:rsidRDefault="00797A70" w:rsidP="00BF3AD0">
      <w:pPr>
        <w:jc w:val="center"/>
        <w:rPr>
          <w:b/>
          <w:u w:val="single"/>
        </w:rPr>
      </w:pPr>
    </w:p>
    <w:p w14:paraId="481A69E3" w14:textId="385CFCC0" w:rsidR="00211D5F" w:rsidRPr="00CC2B3D" w:rsidRDefault="00211D5F" w:rsidP="00BF3AD0">
      <w:pPr>
        <w:jc w:val="center"/>
        <w:rPr>
          <w:b/>
          <w:u w:val="single"/>
        </w:rPr>
      </w:pPr>
    </w:p>
    <w:p w14:paraId="62591449" w14:textId="77777777" w:rsidR="00211D5F" w:rsidRPr="00CC2B3D" w:rsidRDefault="00211D5F" w:rsidP="00BF3AD0">
      <w:pPr>
        <w:jc w:val="center"/>
        <w:rPr>
          <w:b/>
          <w:u w:val="single"/>
        </w:rPr>
      </w:pPr>
    </w:p>
    <w:p w14:paraId="3DF7E196" w14:textId="77777777" w:rsidR="00BF3AD0" w:rsidRPr="00CC2B3D" w:rsidRDefault="00BF3AD0" w:rsidP="00CC2B3D">
      <w:pPr>
        <w:rPr>
          <w:b/>
        </w:rPr>
      </w:pPr>
    </w:p>
    <w:p w14:paraId="699601F8" w14:textId="77777777" w:rsidR="00BF3AD0" w:rsidRPr="00CC2B3D" w:rsidRDefault="00BF3AD0" w:rsidP="00CC2B3D">
      <w:pPr>
        <w:jc w:val="center"/>
        <w:rPr>
          <w:b/>
          <w:lang w:val="es-ES"/>
        </w:rPr>
      </w:pPr>
      <w:r w:rsidRPr="00CC2B3D">
        <w:rPr>
          <w:b/>
          <w:lang w:val="es-ES"/>
        </w:rPr>
        <w:t>COMO REQUISITO PARA OBTENER EL GRADO DE</w:t>
      </w:r>
    </w:p>
    <w:p w14:paraId="507C1E07" w14:textId="432BC627" w:rsidR="00BF3AD0" w:rsidRPr="00CC2B3D" w:rsidRDefault="00BF3AD0" w:rsidP="00CC2B3D">
      <w:pPr>
        <w:jc w:val="center"/>
        <w:rPr>
          <w:b/>
          <w:lang w:val="es-ES"/>
        </w:rPr>
      </w:pPr>
      <w:r w:rsidRPr="00CC2B3D">
        <w:rPr>
          <w:b/>
          <w:lang w:val="es-ES"/>
        </w:rPr>
        <w:t xml:space="preserve">ESPECIALISTA EN </w:t>
      </w:r>
      <w:r w:rsidR="005B7531">
        <w:rPr>
          <w:b/>
          <w:lang w:val="es-ES"/>
        </w:rPr>
        <w:t xml:space="preserve">CIRUGÍA </w:t>
      </w:r>
      <w:r w:rsidR="0069165C">
        <w:rPr>
          <w:b/>
          <w:lang w:val="es-ES"/>
        </w:rPr>
        <w:t>GENERAL</w:t>
      </w:r>
    </w:p>
    <w:p w14:paraId="4498C0B1" w14:textId="77777777" w:rsidR="00BF3AD0" w:rsidRPr="00BF3AD0" w:rsidRDefault="00BF3AD0" w:rsidP="00BF3AD0">
      <w:pPr>
        <w:jc w:val="center"/>
        <w:rPr>
          <w:b/>
          <w:sz w:val="26"/>
          <w:szCs w:val="26"/>
          <w:lang w:val="es-ES"/>
        </w:rPr>
      </w:pPr>
    </w:p>
    <w:p w14:paraId="33253173" w14:textId="77777777" w:rsidR="00BF3AD0" w:rsidRPr="00BF3AD0" w:rsidRDefault="00BF3AD0" w:rsidP="00BF3AD0">
      <w:pPr>
        <w:jc w:val="center"/>
        <w:rPr>
          <w:b/>
          <w:sz w:val="26"/>
          <w:szCs w:val="26"/>
          <w:lang w:val="es-ES"/>
        </w:rPr>
      </w:pPr>
    </w:p>
    <w:p w14:paraId="2A189409" w14:textId="77777777" w:rsidR="00C64444" w:rsidRDefault="00C64444" w:rsidP="00C64444">
      <w:pPr>
        <w:rPr>
          <w:b/>
          <w:sz w:val="26"/>
          <w:szCs w:val="26"/>
          <w:lang w:val="es-ES" w:eastAsia="es-ES"/>
        </w:rPr>
      </w:pPr>
    </w:p>
    <w:p w14:paraId="326195D6" w14:textId="77777777" w:rsidR="00E02913" w:rsidRDefault="00E02913" w:rsidP="00C64444">
      <w:pPr>
        <w:rPr>
          <w:b/>
          <w:sz w:val="26"/>
          <w:szCs w:val="26"/>
          <w:lang w:val="es-ES" w:eastAsia="es-ES"/>
        </w:rPr>
      </w:pPr>
    </w:p>
    <w:p w14:paraId="64BDF5CD" w14:textId="77777777" w:rsidR="00E02913" w:rsidRPr="00C64444" w:rsidRDefault="00E02913" w:rsidP="00C64444">
      <w:pPr>
        <w:rPr>
          <w:lang w:val="es-ES" w:eastAsia="es-ES"/>
        </w:rPr>
      </w:pPr>
    </w:p>
    <w:p w14:paraId="43345E54" w14:textId="179D7807" w:rsidR="00E977F9" w:rsidRPr="00211D5F" w:rsidRDefault="0069165C" w:rsidP="00211D5F">
      <w:pPr>
        <w:pStyle w:val="Ttulo"/>
        <w:spacing w:line="480" w:lineRule="auto"/>
        <w:rPr>
          <w:rFonts w:ascii="Times New Roman" w:hAnsi="Times New Roman"/>
          <w:sz w:val="26"/>
          <w:szCs w:val="26"/>
        </w:rPr>
      </w:pPr>
      <w:r>
        <w:rPr>
          <w:rFonts w:ascii="Times New Roman" w:hAnsi="Times New Roman"/>
          <w:sz w:val="26"/>
          <w:szCs w:val="26"/>
        </w:rPr>
        <w:t>DICIEMBRE</w:t>
      </w:r>
      <w:r w:rsidR="00BF3AD0" w:rsidRPr="007B3603">
        <w:rPr>
          <w:rFonts w:ascii="Times New Roman" w:hAnsi="Times New Roman"/>
          <w:sz w:val="26"/>
          <w:szCs w:val="26"/>
        </w:rPr>
        <w:t xml:space="preserve"> 20</w:t>
      </w:r>
      <w:r w:rsidR="00AE151C">
        <w:rPr>
          <w:rFonts w:ascii="Times New Roman" w:hAnsi="Times New Roman"/>
          <w:sz w:val="26"/>
          <w:szCs w:val="26"/>
        </w:rPr>
        <w:t>2</w:t>
      </w:r>
      <w:r w:rsidR="005B7531">
        <w:rPr>
          <w:rFonts w:ascii="Times New Roman" w:hAnsi="Times New Roman"/>
          <w:sz w:val="26"/>
          <w:szCs w:val="26"/>
        </w:rPr>
        <w:t>1</w:t>
      </w:r>
    </w:p>
    <w:p w14:paraId="3307F759" w14:textId="77777777" w:rsidR="006D3B05" w:rsidRDefault="006D3B05" w:rsidP="00242DAA">
      <w:pPr>
        <w:jc w:val="center"/>
        <w:rPr>
          <w:b/>
          <w:bCs/>
          <w:color w:val="000000"/>
          <w:sz w:val="28"/>
          <w:szCs w:val="20"/>
          <w:lang w:val="es-ES"/>
        </w:rPr>
      </w:pPr>
    </w:p>
    <w:p w14:paraId="124D08EB" w14:textId="77777777" w:rsidR="006D3B05" w:rsidRDefault="006D3B05" w:rsidP="00242DAA">
      <w:pPr>
        <w:jc w:val="center"/>
        <w:rPr>
          <w:b/>
          <w:bCs/>
          <w:color w:val="000000"/>
          <w:sz w:val="28"/>
          <w:szCs w:val="20"/>
          <w:lang w:val="es-ES"/>
        </w:rPr>
      </w:pPr>
    </w:p>
    <w:p w14:paraId="4EDF930E" w14:textId="77777777" w:rsidR="006D3B05" w:rsidRDefault="006D3B05" w:rsidP="00242DAA">
      <w:pPr>
        <w:jc w:val="center"/>
        <w:rPr>
          <w:b/>
          <w:bCs/>
          <w:color w:val="000000"/>
          <w:sz w:val="28"/>
          <w:szCs w:val="20"/>
          <w:lang w:val="es-ES"/>
        </w:rPr>
      </w:pPr>
    </w:p>
    <w:p w14:paraId="633EB22B" w14:textId="77777777" w:rsidR="006D3B05" w:rsidRDefault="006D3B05" w:rsidP="005B7531">
      <w:pPr>
        <w:rPr>
          <w:b/>
          <w:bCs/>
          <w:color w:val="000000"/>
          <w:sz w:val="28"/>
          <w:szCs w:val="20"/>
          <w:lang w:val="es-ES"/>
        </w:rPr>
      </w:pPr>
    </w:p>
    <w:p w14:paraId="20217880" w14:textId="488720E8" w:rsidR="00242DAA" w:rsidRDefault="00E02913" w:rsidP="00242DAA">
      <w:pPr>
        <w:jc w:val="center"/>
        <w:rPr>
          <w:b/>
          <w:bCs/>
          <w:color w:val="000000"/>
          <w:sz w:val="28"/>
          <w:szCs w:val="20"/>
          <w:lang w:val="es-ES"/>
        </w:rPr>
      </w:pPr>
      <w:r>
        <w:rPr>
          <w:b/>
          <w:bCs/>
          <w:color w:val="000000"/>
          <w:sz w:val="28"/>
          <w:szCs w:val="20"/>
          <w:lang w:val="es-ES"/>
        </w:rPr>
        <w:lastRenderedPageBreak/>
        <w:t>COMPARACION ENTRE DOS TECNICAS DE CIERRE CUTANEO POSTERIOR AL CIERRE DE ESTOMA INTESTINAL</w:t>
      </w:r>
    </w:p>
    <w:p w14:paraId="2E2DE264" w14:textId="77777777" w:rsidR="00242DAA" w:rsidRPr="00BF3AD0" w:rsidRDefault="00242DAA" w:rsidP="00242DAA">
      <w:pPr>
        <w:jc w:val="center"/>
        <w:rPr>
          <w:b/>
          <w:sz w:val="36"/>
          <w:lang w:val="es-ES"/>
        </w:rPr>
      </w:pPr>
    </w:p>
    <w:p w14:paraId="0FCCD866" w14:textId="77777777" w:rsidR="000408D5" w:rsidRDefault="000408D5" w:rsidP="000408D5">
      <w:pPr>
        <w:jc w:val="center"/>
        <w:rPr>
          <w:b/>
          <w:sz w:val="28"/>
          <w:lang w:val="es-ES"/>
        </w:rPr>
      </w:pPr>
    </w:p>
    <w:p w14:paraId="69DB763A" w14:textId="77777777" w:rsidR="000408D5" w:rsidRDefault="000408D5" w:rsidP="000408D5">
      <w:pPr>
        <w:jc w:val="center"/>
        <w:rPr>
          <w:b/>
          <w:sz w:val="28"/>
          <w:lang w:val="es-ES"/>
        </w:rPr>
      </w:pPr>
    </w:p>
    <w:p w14:paraId="0E047DDD" w14:textId="40968790" w:rsidR="00BF3AD0" w:rsidRPr="005913E0" w:rsidRDefault="00BF3AD0" w:rsidP="000408D5">
      <w:pPr>
        <w:jc w:val="center"/>
        <w:rPr>
          <w:b/>
          <w:sz w:val="28"/>
          <w:lang w:val="es-ES"/>
        </w:rPr>
      </w:pPr>
      <w:r w:rsidRPr="005913E0">
        <w:rPr>
          <w:b/>
          <w:sz w:val="28"/>
          <w:lang w:val="es-ES"/>
        </w:rPr>
        <w:t>Aprobación de la Tesis:</w:t>
      </w:r>
    </w:p>
    <w:p w14:paraId="5D5D318B" w14:textId="77777777" w:rsidR="00BF3AD0" w:rsidRPr="00D56A0B" w:rsidRDefault="00BF3AD0" w:rsidP="00BF3AD0">
      <w:pPr>
        <w:jc w:val="center"/>
        <w:rPr>
          <w:sz w:val="28"/>
          <w:lang w:val="es-ES"/>
        </w:rPr>
      </w:pPr>
    </w:p>
    <w:p w14:paraId="5B428C6B" w14:textId="1B2D7015" w:rsidR="00BF3AD0" w:rsidRDefault="00BF3AD0" w:rsidP="00BF3AD0">
      <w:pPr>
        <w:jc w:val="center"/>
        <w:rPr>
          <w:sz w:val="28"/>
          <w:lang w:val="es-ES"/>
        </w:rPr>
      </w:pPr>
    </w:p>
    <w:p w14:paraId="2311C66E" w14:textId="77777777" w:rsidR="00BF3AD0" w:rsidRDefault="00BF3AD0" w:rsidP="006D3B05">
      <w:pPr>
        <w:pBdr>
          <w:bottom w:val="single" w:sz="12" w:space="0" w:color="auto"/>
        </w:pBdr>
        <w:rPr>
          <w:sz w:val="28"/>
          <w:lang w:val="es-ES"/>
        </w:rPr>
      </w:pPr>
    </w:p>
    <w:p w14:paraId="1E6669DB" w14:textId="14D40186" w:rsidR="005913E0" w:rsidRDefault="005913E0" w:rsidP="006D3B05">
      <w:pPr>
        <w:pBdr>
          <w:bottom w:val="single" w:sz="12" w:space="0" w:color="auto"/>
        </w:pBdr>
        <w:rPr>
          <w:sz w:val="28"/>
          <w:lang w:val="es-ES"/>
        </w:rPr>
      </w:pPr>
    </w:p>
    <w:p w14:paraId="244B1D11" w14:textId="77777777" w:rsidR="00797A70" w:rsidRPr="00D56A0B" w:rsidRDefault="00797A70" w:rsidP="006D3B05">
      <w:pPr>
        <w:pBdr>
          <w:bottom w:val="single" w:sz="12" w:space="0" w:color="auto"/>
        </w:pBdr>
        <w:rPr>
          <w:sz w:val="28"/>
          <w:lang w:val="es-ES"/>
        </w:rPr>
      </w:pPr>
    </w:p>
    <w:p w14:paraId="1078ED09" w14:textId="38216BD3" w:rsidR="005B7531" w:rsidRDefault="00BF3AD0" w:rsidP="005B7531">
      <w:pPr>
        <w:jc w:val="center"/>
        <w:rPr>
          <w:sz w:val="28"/>
          <w:lang w:val="es-ES"/>
        </w:rPr>
      </w:pPr>
      <w:r w:rsidRPr="00C1581E">
        <w:rPr>
          <w:sz w:val="28"/>
          <w:lang w:val="es-ES"/>
        </w:rPr>
        <w:t>Dr.</w:t>
      </w:r>
      <w:r w:rsidR="005B7531">
        <w:rPr>
          <w:sz w:val="28"/>
          <w:lang w:val="es-ES"/>
        </w:rPr>
        <w:t xml:space="preserve"> </w:t>
      </w:r>
      <w:r w:rsidR="0069165C">
        <w:rPr>
          <w:sz w:val="28"/>
          <w:lang w:val="es-ES"/>
        </w:rPr>
        <w:t>José Ángel Rodríguez Briseño</w:t>
      </w:r>
    </w:p>
    <w:p w14:paraId="7BF63077" w14:textId="113A9BD5" w:rsidR="00BF3AD0" w:rsidRPr="00C1581E" w:rsidRDefault="00BF3AD0" w:rsidP="005B7531">
      <w:pPr>
        <w:jc w:val="center"/>
        <w:rPr>
          <w:sz w:val="28"/>
          <w:lang w:val="es-ES"/>
        </w:rPr>
      </w:pPr>
      <w:r w:rsidRPr="00C1581E">
        <w:rPr>
          <w:sz w:val="28"/>
          <w:lang w:val="es-ES"/>
        </w:rPr>
        <w:t xml:space="preserve">Director de Tesis                                                                                                             </w:t>
      </w:r>
    </w:p>
    <w:p w14:paraId="0F175F6A" w14:textId="77777777" w:rsidR="00D56A0B" w:rsidRPr="00C1581E" w:rsidRDefault="00D56A0B" w:rsidP="00BF3AD0">
      <w:pPr>
        <w:pBdr>
          <w:bottom w:val="single" w:sz="12" w:space="1" w:color="auto"/>
        </w:pBdr>
        <w:rPr>
          <w:sz w:val="28"/>
          <w:lang w:val="es-ES"/>
        </w:rPr>
      </w:pPr>
    </w:p>
    <w:p w14:paraId="037E3114" w14:textId="77777777" w:rsidR="00797A70" w:rsidRPr="00C1581E" w:rsidRDefault="00797A70" w:rsidP="00EF6E47">
      <w:pPr>
        <w:pBdr>
          <w:bottom w:val="single" w:sz="12" w:space="1" w:color="auto"/>
        </w:pBdr>
        <w:rPr>
          <w:sz w:val="28"/>
          <w:lang w:val="es-ES"/>
        </w:rPr>
      </w:pPr>
    </w:p>
    <w:p w14:paraId="59F7A90F" w14:textId="77777777" w:rsidR="005913E0" w:rsidRPr="00C1581E" w:rsidRDefault="005913E0" w:rsidP="006A559E">
      <w:pPr>
        <w:pBdr>
          <w:bottom w:val="single" w:sz="12" w:space="1" w:color="auto"/>
        </w:pBdr>
        <w:rPr>
          <w:sz w:val="28"/>
          <w:lang w:val="es-ES"/>
        </w:rPr>
      </w:pPr>
    </w:p>
    <w:p w14:paraId="4D9686A6" w14:textId="6B2CA0CE" w:rsidR="005B7531" w:rsidRDefault="00D56A0B" w:rsidP="00D56A0B">
      <w:pPr>
        <w:jc w:val="center"/>
        <w:rPr>
          <w:sz w:val="28"/>
          <w:lang w:val="es-ES"/>
        </w:rPr>
      </w:pPr>
      <w:r w:rsidRPr="00C1581E">
        <w:rPr>
          <w:sz w:val="28"/>
          <w:lang w:val="es-ES"/>
        </w:rPr>
        <w:t xml:space="preserve">Dr. </w:t>
      </w:r>
      <w:r w:rsidR="00EF6E47">
        <w:rPr>
          <w:sz w:val="28"/>
          <w:lang w:val="es-ES"/>
        </w:rPr>
        <w:t>Francisco Vásquez Fernández</w:t>
      </w:r>
    </w:p>
    <w:p w14:paraId="5131A53E" w14:textId="1BB18702" w:rsidR="00D56A0B" w:rsidRPr="00C1581E" w:rsidRDefault="00EF6E47" w:rsidP="00D56A0B">
      <w:pPr>
        <w:jc w:val="center"/>
        <w:rPr>
          <w:sz w:val="28"/>
          <w:lang w:val="es-ES"/>
        </w:rPr>
      </w:pPr>
      <w:r>
        <w:rPr>
          <w:sz w:val="28"/>
          <w:lang w:val="es-ES"/>
        </w:rPr>
        <w:t>Jefe de Enseñanza del Servicio de Cirugía General</w:t>
      </w:r>
    </w:p>
    <w:p w14:paraId="277DF28B" w14:textId="77777777" w:rsidR="00242DAA" w:rsidRPr="00C1581E" w:rsidRDefault="00242DAA" w:rsidP="00242DAA">
      <w:pPr>
        <w:rPr>
          <w:sz w:val="28"/>
          <w:lang w:val="es-ES"/>
        </w:rPr>
      </w:pPr>
    </w:p>
    <w:p w14:paraId="7E3BE081" w14:textId="77777777" w:rsidR="00242DAA" w:rsidRPr="00C1581E" w:rsidRDefault="00242DAA" w:rsidP="00242DAA">
      <w:pPr>
        <w:pBdr>
          <w:bottom w:val="single" w:sz="12" w:space="1" w:color="auto"/>
        </w:pBdr>
        <w:rPr>
          <w:sz w:val="28"/>
          <w:lang w:val="es-ES"/>
        </w:rPr>
      </w:pPr>
    </w:p>
    <w:p w14:paraId="5A20A870" w14:textId="77777777" w:rsidR="00242DAA" w:rsidRPr="00C1581E" w:rsidRDefault="00242DAA" w:rsidP="00242DAA">
      <w:pPr>
        <w:pBdr>
          <w:bottom w:val="single" w:sz="12" w:space="1" w:color="auto"/>
        </w:pBdr>
        <w:rPr>
          <w:sz w:val="28"/>
          <w:lang w:val="es-ES"/>
        </w:rPr>
      </w:pPr>
    </w:p>
    <w:p w14:paraId="71895571" w14:textId="4390718A" w:rsidR="005B7531" w:rsidRDefault="00EF6E47" w:rsidP="00EF6E47">
      <w:pPr>
        <w:jc w:val="center"/>
        <w:rPr>
          <w:sz w:val="28"/>
          <w:lang w:val="es-ES"/>
        </w:rPr>
      </w:pPr>
      <w:r w:rsidRPr="00C1581E">
        <w:rPr>
          <w:sz w:val="28"/>
          <w:lang w:val="es-ES"/>
        </w:rPr>
        <w:t>Dr.</w:t>
      </w:r>
      <w:r>
        <w:rPr>
          <w:sz w:val="28"/>
          <w:lang w:val="es-ES"/>
        </w:rPr>
        <w:t xml:space="preserve"> José Ángel Rodríguez Briseño</w:t>
      </w:r>
    </w:p>
    <w:p w14:paraId="168AE174" w14:textId="7E432903" w:rsidR="00242DAA" w:rsidRPr="00C1581E" w:rsidRDefault="00242DAA" w:rsidP="00242DAA">
      <w:pPr>
        <w:jc w:val="center"/>
        <w:rPr>
          <w:sz w:val="28"/>
          <w:lang w:val="es-ES"/>
        </w:rPr>
      </w:pPr>
      <w:r>
        <w:rPr>
          <w:sz w:val="28"/>
          <w:lang w:val="es-ES"/>
        </w:rPr>
        <w:t>Coordinador de Investigación</w:t>
      </w:r>
    </w:p>
    <w:p w14:paraId="4D044DD9" w14:textId="23255219" w:rsidR="00EF6E47" w:rsidRDefault="00EF6E47" w:rsidP="00EF6E47">
      <w:pPr>
        <w:pBdr>
          <w:bottom w:val="single" w:sz="12" w:space="1" w:color="auto"/>
        </w:pBdr>
        <w:rPr>
          <w:sz w:val="28"/>
          <w:lang w:val="es-ES"/>
        </w:rPr>
      </w:pPr>
    </w:p>
    <w:p w14:paraId="69CB5608" w14:textId="38B05FA7" w:rsidR="00EF6E47" w:rsidRDefault="00EF6E47" w:rsidP="00EF6E47">
      <w:pPr>
        <w:pBdr>
          <w:bottom w:val="single" w:sz="12" w:space="1" w:color="auto"/>
        </w:pBdr>
        <w:rPr>
          <w:sz w:val="28"/>
          <w:lang w:val="es-ES"/>
        </w:rPr>
      </w:pPr>
    </w:p>
    <w:p w14:paraId="03BA56BB" w14:textId="77777777" w:rsidR="00EF6E47" w:rsidRPr="00C1581E" w:rsidRDefault="00EF6E47" w:rsidP="00EF6E47">
      <w:pPr>
        <w:pBdr>
          <w:bottom w:val="single" w:sz="12" w:space="1" w:color="auto"/>
        </w:pBdr>
        <w:rPr>
          <w:sz w:val="28"/>
          <w:lang w:val="es-ES"/>
        </w:rPr>
      </w:pPr>
    </w:p>
    <w:p w14:paraId="392B5F17" w14:textId="77777777" w:rsidR="00EF6E47" w:rsidRDefault="00EF6E47" w:rsidP="00EF6E47">
      <w:pPr>
        <w:jc w:val="center"/>
        <w:rPr>
          <w:sz w:val="28"/>
          <w:lang w:val="es-ES"/>
        </w:rPr>
      </w:pPr>
      <w:r w:rsidRPr="00C1581E">
        <w:rPr>
          <w:sz w:val="28"/>
          <w:lang w:val="es-ES"/>
        </w:rPr>
        <w:t xml:space="preserve">Dr. </w:t>
      </w:r>
      <w:r>
        <w:rPr>
          <w:sz w:val="28"/>
          <w:lang w:val="es-ES"/>
        </w:rPr>
        <w:t>med. Gerardo Enrique Muñoz Maldonado</w:t>
      </w:r>
    </w:p>
    <w:p w14:paraId="4FEBC65A" w14:textId="77777777" w:rsidR="00EF6E47" w:rsidRPr="00C1581E" w:rsidRDefault="00EF6E47" w:rsidP="00EF6E47">
      <w:pPr>
        <w:jc w:val="center"/>
        <w:rPr>
          <w:sz w:val="28"/>
          <w:lang w:val="es-ES"/>
        </w:rPr>
      </w:pPr>
      <w:r w:rsidRPr="00C1581E">
        <w:rPr>
          <w:sz w:val="28"/>
          <w:lang w:val="es-ES"/>
        </w:rPr>
        <w:t xml:space="preserve">Jefe del </w:t>
      </w:r>
      <w:r>
        <w:rPr>
          <w:sz w:val="28"/>
          <w:lang w:val="es-ES"/>
        </w:rPr>
        <w:t>Servicio de Cirugía General</w:t>
      </w:r>
    </w:p>
    <w:p w14:paraId="53B01702" w14:textId="57DF6205" w:rsidR="00BF3AD0" w:rsidRPr="00C1581E" w:rsidRDefault="00BF3AD0" w:rsidP="00BF3AD0">
      <w:pPr>
        <w:rPr>
          <w:sz w:val="28"/>
          <w:lang w:val="es-ES"/>
        </w:rPr>
      </w:pPr>
    </w:p>
    <w:p w14:paraId="46FF342B" w14:textId="77777777" w:rsidR="003145A4" w:rsidRPr="00C1581E" w:rsidRDefault="003145A4" w:rsidP="006A559E">
      <w:pPr>
        <w:pBdr>
          <w:bottom w:val="single" w:sz="12" w:space="1" w:color="auto"/>
        </w:pBdr>
        <w:rPr>
          <w:sz w:val="28"/>
          <w:lang w:val="es-ES"/>
        </w:rPr>
      </w:pPr>
    </w:p>
    <w:p w14:paraId="6A29AFEE" w14:textId="0C25E2F0" w:rsidR="00797A70" w:rsidRDefault="006D3B05" w:rsidP="003145A4">
      <w:pPr>
        <w:pBdr>
          <w:bottom w:val="single" w:sz="12" w:space="1" w:color="auto"/>
        </w:pBdr>
        <w:rPr>
          <w:sz w:val="28"/>
          <w:lang w:val="es-ES"/>
        </w:rPr>
      </w:pPr>
      <w:r>
        <w:rPr>
          <w:sz w:val="28"/>
          <w:lang w:val="es-ES"/>
        </w:rPr>
        <w:t xml:space="preserve"> </w:t>
      </w:r>
    </w:p>
    <w:p w14:paraId="205C5A78" w14:textId="77777777" w:rsidR="00BF3AD0" w:rsidRPr="00C1581E" w:rsidRDefault="00BF3AD0" w:rsidP="00BF3AD0">
      <w:pPr>
        <w:jc w:val="center"/>
        <w:rPr>
          <w:sz w:val="28"/>
          <w:lang w:val="es-ES"/>
        </w:rPr>
      </w:pPr>
      <w:r w:rsidRPr="00C1581E">
        <w:rPr>
          <w:sz w:val="28"/>
          <w:lang w:val="es-ES"/>
        </w:rPr>
        <w:t>Dr. med. Felipe Arturo Morales Martínez</w:t>
      </w:r>
    </w:p>
    <w:p w14:paraId="12077740" w14:textId="77777777" w:rsidR="00BF3AD0" w:rsidRPr="00C1581E" w:rsidRDefault="00BF3AD0" w:rsidP="00BF3AD0">
      <w:pPr>
        <w:jc w:val="center"/>
        <w:rPr>
          <w:sz w:val="28"/>
          <w:lang w:val="es-ES"/>
        </w:rPr>
      </w:pPr>
      <w:r w:rsidRPr="00C1581E">
        <w:rPr>
          <w:sz w:val="28"/>
          <w:lang w:val="es-ES"/>
        </w:rPr>
        <w:t>Subdirector de Estudios de Posgrado</w:t>
      </w:r>
    </w:p>
    <w:p w14:paraId="43769AEE" w14:textId="77777777" w:rsidR="00BF3AD0" w:rsidRPr="00C1581E" w:rsidRDefault="00BF3AD0" w:rsidP="00BF3AD0">
      <w:pPr>
        <w:jc w:val="center"/>
        <w:rPr>
          <w:sz w:val="28"/>
          <w:lang w:val="es-ES"/>
        </w:rPr>
      </w:pPr>
    </w:p>
    <w:p w14:paraId="7768EE4F" w14:textId="77777777" w:rsidR="000A1BCB" w:rsidRPr="00C1581E" w:rsidRDefault="000A1BCB" w:rsidP="00D56A0B">
      <w:pPr>
        <w:rPr>
          <w:sz w:val="28"/>
          <w:lang w:val="es-ES"/>
        </w:rPr>
      </w:pPr>
    </w:p>
    <w:p w14:paraId="60735C3E" w14:textId="77777777" w:rsidR="00797A70" w:rsidRPr="00C1581E" w:rsidRDefault="00797A70">
      <w:pPr>
        <w:spacing w:after="160" w:line="259" w:lineRule="auto"/>
        <w:rPr>
          <w:b/>
          <w:sz w:val="28"/>
          <w:lang w:val="es-ES"/>
        </w:rPr>
      </w:pPr>
      <w:r w:rsidRPr="00C1581E">
        <w:rPr>
          <w:b/>
          <w:sz w:val="28"/>
          <w:lang w:val="es-ES"/>
        </w:rPr>
        <w:br w:type="page"/>
      </w:r>
    </w:p>
    <w:p w14:paraId="012EAAB3" w14:textId="77777777" w:rsidR="008D128B" w:rsidRDefault="008D128B" w:rsidP="00E977F9">
      <w:pPr>
        <w:jc w:val="center"/>
        <w:rPr>
          <w:b/>
          <w:sz w:val="28"/>
          <w:lang w:val="es-ES"/>
        </w:rPr>
        <w:sectPr w:rsidR="008D128B" w:rsidSect="00815C09">
          <w:footerReference w:type="even" r:id="rId8"/>
          <w:footerReference w:type="default" r:id="rId9"/>
          <w:pgSz w:w="12240" w:h="15840"/>
          <w:pgMar w:top="1418" w:right="1418" w:bottom="1418" w:left="2268" w:header="709" w:footer="709" w:gutter="0"/>
          <w:cols w:space="708"/>
          <w:titlePg/>
          <w:docGrid w:linePitch="360"/>
        </w:sectPr>
      </w:pPr>
    </w:p>
    <w:p w14:paraId="024D21A5" w14:textId="7A46977E" w:rsidR="006A559E" w:rsidRDefault="00AD3EF1" w:rsidP="00E977F9">
      <w:pPr>
        <w:jc w:val="center"/>
        <w:rPr>
          <w:b/>
          <w:sz w:val="28"/>
          <w:lang w:val="es-ES"/>
        </w:rPr>
      </w:pPr>
      <w:r w:rsidRPr="009A3064">
        <w:rPr>
          <w:b/>
          <w:sz w:val="28"/>
          <w:lang w:val="es-ES"/>
        </w:rPr>
        <w:lastRenderedPageBreak/>
        <w:t>AGRADECIMIENTOS</w:t>
      </w:r>
      <w:r w:rsidR="006A559E" w:rsidRPr="009A3064">
        <w:rPr>
          <w:b/>
          <w:sz w:val="28"/>
          <w:lang w:val="es-ES"/>
        </w:rPr>
        <w:t xml:space="preserve"> </w:t>
      </w:r>
      <w:r w:rsidR="00242DAA" w:rsidRPr="009A3064">
        <w:rPr>
          <w:b/>
          <w:sz w:val="28"/>
          <w:lang w:val="es-ES"/>
        </w:rPr>
        <w:t>Y DEDICATORIA</w:t>
      </w:r>
    </w:p>
    <w:p w14:paraId="6E8D736E" w14:textId="439237ED" w:rsidR="00242DAA" w:rsidRDefault="00242DAA" w:rsidP="00E977F9">
      <w:pPr>
        <w:jc w:val="center"/>
        <w:rPr>
          <w:b/>
          <w:sz w:val="28"/>
          <w:lang w:val="es-ES"/>
        </w:rPr>
      </w:pPr>
    </w:p>
    <w:p w14:paraId="1992363A" w14:textId="77777777" w:rsidR="00E02913" w:rsidRDefault="00E02913" w:rsidP="00E977F9">
      <w:pPr>
        <w:jc w:val="center"/>
        <w:rPr>
          <w:b/>
          <w:sz w:val="28"/>
          <w:lang w:val="es-ES"/>
        </w:rPr>
      </w:pPr>
    </w:p>
    <w:p w14:paraId="342F0089" w14:textId="347DDC41" w:rsidR="00242DAA" w:rsidRDefault="00E02913" w:rsidP="00242DAA">
      <w:pPr>
        <w:pStyle w:val="Ttulo"/>
        <w:spacing w:line="480" w:lineRule="auto"/>
        <w:jc w:val="both"/>
        <w:rPr>
          <w:rFonts w:ascii="Arial" w:hAnsi="Arial" w:cs="Arial"/>
          <w:b w:val="0"/>
          <w:sz w:val="24"/>
        </w:rPr>
      </w:pPr>
      <w:r>
        <w:rPr>
          <w:rFonts w:ascii="Arial" w:hAnsi="Arial" w:cs="Arial"/>
          <w:b w:val="0"/>
          <w:sz w:val="24"/>
        </w:rPr>
        <w:t xml:space="preserve">Para mi familia, quienes me han apoyado incondicionalmente, para mis maestros que me transmitieron conocimiento invaluable y me dieron la oportunidad de formarme en esta hermosa y gratificante profesión, para mis compañeros residentes quienes sin ellos el camino no hubiera sido el mismo, el trabajo es mucho más fácil y se aligera cuando tienes buena compañía. </w:t>
      </w:r>
    </w:p>
    <w:p w14:paraId="5B784767" w14:textId="77777777" w:rsidR="00242DAA" w:rsidRDefault="00242DAA" w:rsidP="00E977F9">
      <w:pPr>
        <w:jc w:val="center"/>
        <w:rPr>
          <w:b/>
          <w:sz w:val="28"/>
          <w:lang w:val="es-ES"/>
        </w:rPr>
      </w:pPr>
    </w:p>
    <w:p w14:paraId="6DD6A43C" w14:textId="11754138" w:rsidR="00C64444" w:rsidRDefault="006A559E">
      <w:pPr>
        <w:spacing w:after="160" w:line="259" w:lineRule="auto"/>
        <w:rPr>
          <w:b/>
          <w:sz w:val="28"/>
          <w:lang w:val="es-ES"/>
        </w:rPr>
      </w:pPr>
      <w:r>
        <w:rPr>
          <w:b/>
          <w:sz w:val="28"/>
          <w:lang w:val="es-ES"/>
        </w:rPr>
        <w:br w:type="page"/>
      </w:r>
    </w:p>
    <w:tbl>
      <w:tblPr>
        <w:tblStyle w:val="Tablaconcuadrcula"/>
        <w:tblW w:w="11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2943"/>
      </w:tblGrid>
      <w:tr w:rsidR="00DE627A" w:rsidRPr="004649D2" w14:paraId="295911F8" w14:textId="77777777" w:rsidTr="007B193C">
        <w:trPr>
          <w:trHeight w:val="421"/>
        </w:trPr>
        <w:tc>
          <w:tcPr>
            <w:tcW w:w="8647" w:type="dxa"/>
          </w:tcPr>
          <w:p w14:paraId="5A62713D" w14:textId="5552B317" w:rsidR="00DE627A" w:rsidRPr="00B41514" w:rsidRDefault="00DE627A" w:rsidP="00B873B7">
            <w:pPr>
              <w:jc w:val="center"/>
              <w:rPr>
                <w:rFonts w:ascii="Arial" w:hAnsi="Arial" w:cs="Arial"/>
                <w:szCs w:val="22"/>
              </w:rPr>
            </w:pPr>
            <w:r w:rsidRPr="00B41514">
              <w:rPr>
                <w:rFonts w:ascii="Arial" w:hAnsi="Arial" w:cs="Arial"/>
                <w:b/>
                <w:szCs w:val="22"/>
              </w:rPr>
              <w:lastRenderedPageBreak/>
              <w:t>TABLA DE CONTENIDO</w:t>
            </w:r>
          </w:p>
        </w:tc>
        <w:tc>
          <w:tcPr>
            <w:tcW w:w="2943" w:type="dxa"/>
          </w:tcPr>
          <w:p w14:paraId="0D9F0A41" w14:textId="77777777" w:rsidR="00DE627A" w:rsidRPr="004649D2" w:rsidRDefault="00DE627A" w:rsidP="007B6C5B">
            <w:pPr>
              <w:jc w:val="right"/>
              <w:rPr>
                <w:sz w:val="28"/>
              </w:rPr>
            </w:pPr>
          </w:p>
        </w:tc>
      </w:tr>
    </w:tbl>
    <w:sdt>
      <w:sdtPr>
        <w:rPr>
          <w:rFonts w:ascii="Arial" w:eastAsia="Times New Roman" w:hAnsi="Arial" w:cs="Arial"/>
          <w:color w:val="auto"/>
          <w:sz w:val="24"/>
          <w:szCs w:val="24"/>
          <w:lang w:val="es-ES" w:eastAsia="en-US"/>
        </w:rPr>
        <w:id w:val="-1030717468"/>
        <w:docPartObj>
          <w:docPartGallery w:val="Table of Contents"/>
          <w:docPartUnique/>
        </w:docPartObj>
      </w:sdtPr>
      <w:sdtEndPr>
        <w:rPr>
          <w:b/>
          <w:bCs/>
          <w:lang w:eastAsia="es-MX"/>
        </w:rPr>
      </w:sdtEndPr>
      <w:sdtContent>
        <w:p w14:paraId="06BCD1F4" w14:textId="5852BACA" w:rsidR="00AE151C" w:rsidRPr="00B148F4" w:rsidRDefault="00AE151C" w:rsidP="007B193C">
          <w:pPr>
            <w:pStyle w:val="TtuloTDC"/>
            <w:spacing w:line="360" w:lineRule="auto"/>
            <w:rPr>
              <w:rFonts w:ascii="Arial" w:hAnsi="Arial" w:cs="Arial"/>
              <w:b/>
              <w:bCs/>
            </w:rPr>
          </w:pPr>
        </w:p>
        <w:p w14:paraId="6A46B94F" w14:textId="2E5336E3" w:rsidR="00B41514" w:rsidRPr="00B148F4" w:rsidRDefault="00AE151C" w:rsidP="00057683">
          <w:pPr>
            <w:pStyle w:val="TDC1"/>
            <w:rPr>
              <w:rFonts w:eastAsiaTheme="minorEastAsia"/>
              <w:noProof/>
              <w:sz w:val="22"/>
              <w:szCs w:val="22"/>
            </w:rPr>
          </w:pPr>
          <w:r w:rsidRPr="00B148F4">
            <w:rPr>
              <w:lang w:val="en-US"/>
            </w:rPr>
            <w:fldChar w:fldCharType="begin"/>
          </w:r>
          <w:r w:rsidRPr="00B148F4">
            <w:instrText xml:space="preserve"> TOC \o "1-3" \h \z \u </w:instrText>
          </w:r>
          <w:r w:rsidRPr="00B148F4">
            <w:rPr>
              <w:lang w:val="en-US"/>
            </w:rPr>
            <w:fldChar w:fldCharType="separate"/>
          </w:r>
          <w:hyperlink w:anchor="_Toc59016123" w:history="1">
            <w:r w:rsidR="00B41514" w:rsidRPr="00B148F4">
              <w:rPr>
                <w:rStyle w:val="Hipervnculo"/>
                <w:rFonts w:ascii="Arial" w:hAnsi="Arial" w:cs="Arial"/>
                <w:noProof/>
              </w:rPr>
              <w:t>CAPÍTULO I. RESUMEN</w:t>
            </w:r>
            <w:r w:rsidR="00B41514" w:rsidRPr="00B148F4">
              <w:rPr>
                <w:noProof/>
                <w:webHidden/>
              </w:rPr>
              <w:tab/>
            </w:r>
            <w:r w:rsidR="00B41514" w:rsidRPr="00B148F4">
              <w:rPr>
                <w:noProof/>
                <w:webHidden/>
              </w:rPr>
              <w:fldChar w:fldCharType="begin"/>
            </w:r>
            <w:r w:rsidR="00B41514" w:rsidRPr="00B148F4">
              <w:rPr>
                <w:noProof/>
                <w:webHidden/>
              </w:rPr>
              <w:instrText xml:space="preserve"> PAGEREF _Toc59016123 \h </w:instrText>
            </w:r>
            <w:r w:rsidR="00B41514" w:rsidRPr="00B148F4">
              <w:rPr>
                <w:noProof/>
                <w:webHidden/>
              </w:rPr>
            </w:r>
            <w:r w:rsidR="00B41514" w:rsidRPr="00B148F4">
              <w:rPr>
                <w:noProof/>
                <w:webHidden/>
              </w:rPr>
              <w:fldChar w:fldCharType="separate"/>
            </w:r>
            <w:r w:rsidR="00C455F8">
              <w:rPr>
                <w:noProof/>
                <w:webHidden/>
              </w:rPr>
              <w:t>1</w:t>
            </w:r>
            <w:r w:rsidR="00B41514" w:rsidRPr="00B148F4">
              <w:rPr>
                <w:noProof/>
                <w:webHidden/>
              </w:rPr>
              <w:fldChar w:fldCharType="end"/>
            </w:r>
          </w:hyperlink>
        </w:p>
        <w:p w14:paraId="4FBCA99E" w14:textId="4B2DB8A8" w:rsidR="00B41514" w:rsidRPr="00B148F4" w:rsidRDefault="00E671A3" w:rsidP="00057683">
          <w:pPr>
            <w:pStyle w:val="TDC1"/>
            <w:rPr>
              <w:rFonts w:eastAsiaTheme="minorEastAsia"/>
              <w:noProof/>
              <w:sz w:val="22"/>
              <w:szCs w:val="22"/>
            </w:rPr>
          </w:pPr>
          <w:hyperlink w:anchor="_Toc59016125" w:history="1">
            <w:r w:rsidR="00B41514" w:rsidRPr="00B148F4">
              <w:rPr>
                <w:rStyle w:val="Hipervnculo"/>
                <w:rFonts w:ascii="Arial" w:hAnsi="Arial" w:cs="Arial"/>
                <w:noProof/>
              </w:rPr>
              <w:t>CAPÍTULO II. MARCO TEÓRICO</w:t>
            </w:r>
            <w:r w:rsidR="00B41514" w:rsidRPr="00B148F4">
              <w:rPr>
                <w:noProof/>
                <w:webHidden/>
              </w:rPr>
              <w:tab/>
            </w:r>
            <w:r w:rsidR="00B41514" w:rsidRPr="00B148F4">
              <w:rPr>
                <w:noProof/>
                <w:webHidden/>
              </w:rPr>
              <w:fldChar w:fldCharType="begin"/>
            </w:r>
            <w:r w:rsidR="00B41514" w:rsidRPr="00B148F4">
              <w:rPr>
                <w:noProof/>
                <w:webHidden/>
              </w:rPr>
              <w:instrText xml:space="preserve"> PAGEREF _Toc59016125 \h </w:instrText>
            </w:r>
            <w:r w:rsidR="00B41514" w:rsidRPr="00B148F4">
              <w:rPr>
                <w:noProof/>
                <w:webHidden/>
              </w:rPr>
            </w:r>
            <w:r w:rsidR="00B41514" w:rsidRPr="00B148F4">
              <w:rPr>
                <w:noProof/>
                <w:webHidden/>
              </w:rPr>
              <w:fldChar w:fldCharType="separate"/>
            </w:r>
            <w:r w:rsidR="00C455F8">
              <w:rPr>
                <w:noProof/>
                <w:webHidden/>
              </w:rPr>
              <w:t>3</w:t>
            </w:r>
            <w:r w:rsidR="00B41514" w:rsidRPr="00B148F4">
              <w:rPr>
                <w:noProof/>
                <w:webHidden/>
              </w:rPr>
              <w:fldChar w:fldCharType="end"/>
            </w:r>
          </w:hyperlink>
        </w:p>
        <w:p w14:paraId="48D20186" w14:textId="2347E082" w:rsidR="00B41514" w:rsidRPr="00B148F4" w:rsidRDefault="00E671A3" w:rsidP="00057683">
          <w:pPr>
            <w:pStyle w:val="TDC1"/>
            <w:rPr>
              <w:rFonts w:eastAsiaTheme="minorEastAsia"/>
              <w:noProof/>
              <w:sz w:val="22"/>
              <w:szCs w:val="22"/>
            </w:rPr>
          </w:pPr>
          <w:hyperlink w:anchor="_Toc59016130" w:history="1">
            <w:r w:rsidR="00B41514" w:rsidRPr="00B148F4">
              <w:rPr>
                <w:rStyle w:val="Hipervnculo"/>
                <w:rFonts w:ascii="Arial" w:hAnsi="Arial" w:cs="Arial"/>
                <w:noProof/>
              </w:rPr>
              <w:t>CAPÍTULO III. HIPÓTESIS</w:t>
            </w:r>
            <w:r w:rsidR="00B41514" w:rsidRPr="00B148F4">
              <w:rPr>
                <w:noProof/>
                <w:webHidden/>
              </w:rPr>
              <w:tab/>
            </w:r>
            <w:r w:rsidR="00760FFB">
              <w:rPr>
                <w:noProof/>
                <w:webHidden/>
              </w:rPr>
              <w:t>1</w:t>
            </w:r>
            <w:r w:rsidR="00B41514" w:rsidRPr="00B148F4">
              <w:rPr>
                <w:noProof/>
                <w:webHidden/>
              </w:rPr>
              <w:fldChar w:fldCharType="begin"/>
            </w:r>
            <w:r w:rsidR="00B41514" w:rsidRPr="00B148F4">
              <w:rPr>
                <w:noProof/>
                <w:webHidden/>
              </w:rPr>
              <w:instrText xml:space="preserve"> PAGEREF _Toc59016130 \h </w:instrText>
            </w:r>
            <w:r w:rsidR="00B41514" w:rsidRPr="00B148F4">
              <w:rPr>
                <w:noProof/>
                <w:webHidden/>
              </w:rPr>
            </w:r>
            <w:r w:rsidR="00B41514" w:rsidRPr="00B148F4">
              <w:rPr>
                <w:noProof/>
                <w:webHidden/>
              </w:rPr>
              <w:fldChar w:fldCharType="separate"/>
            </w:r>
            <w:r w:rsidR="00C455F8">
              <w:rPr>
                <w:noProof/>
                <w:webHidden/>
              </w:rPr>
              <w:t>3</w:t>
            </w:r>
            <w:r w:rsidR="00B41514" w:rsidRPr="00B148F4">
              <w:rPr>
                <w:noProof/>
                <w:webHidden/>
              </w:rPr>
              <w:fldChar w:fldCharType="end"/>
            </w:r>
          </w:hyperlink>
        </w:p>
        <w:p w14:paraId="4ED48CF4" w14:textId="7DA25E5D" w:rsidR="00B41514" w:rsidRPr="00B148F4" w:rsidRDefault="00E671A3" w:rsidP="00057683">
          <w:pPr>
            <w:pStyle w:val="TDC1"/>
            <w:rPr>
              <w:rFonts w:eastAsiaTheme="minorEastAsia"/>
              <w:noProof/>
              <w:sz w:val="22"/>
              <w:szCs w:val="22"/>
            </w:rPr>
          </w:pPr>
          <w:hyperlink w:anchor="_Toc59016132" w:history="1">
            <w:r w:rsidR="00B41514" w:rsidRPr="00B148F4">
              <w:rPr>
                <w:rStyle w:val="Hipervnculo"/>
                <w:rFonts w:ascii="Arial" w:hAnsi="Arial" w:cs="Arial"/>
                <w:noProof/>
              </w:rPr>
              <w:t>CAPÍTULO IV. OBJETIVOS</w:t>
            </w:r>
            <w:r w:rsidR="00B41514" w:rsidRPr="00B148F4">
              <w:rPr>
                <w:noProof/>
                <w:webHidden/>
              </w:rPr>
              <w:tab/>
            </w:r>
            <w:r w:rsidR="00B41514" w:rsidRPr="00B148F4">
              <w:rPr>
                <w:noProof/>
                <w:webHidden/>
              </w:rPr>
              <w:fldChar w:fldCharType="begin"/>
            </w:r>
            <w:r w:rsidR="00B41514" w:rsidRPr="00B148F4">
              <w:rPr>
                <w:noProof/>
                <w:webHidden/>
              </w:rPr>
              <w:instrText xml:space="preserve"> PAGEREF _Toc59016132 \h </w:instrText>
            </w:r>
            <w:r w:rsidR="00B41514" w:rsidRPr="00B148F4">
              <w:rPr>
                <w:noProof/>
                <w:webHidden/>
              </w:rPr>
            </w:r>
            <w:r w:rsidR="00B41514" w:rsidRPr="00B148F4">
              <w:rPr>
                <w:noProof/>
                <w:webHidden/>
              </w:rPr>
              <w:fldChar w:fldCharType="separate"/>
            </w:r>
            <w:r w:rsidR="00C455F8">
              <w:rPr>
                <w:noProof/>
                <w:webHidden/>
              </w:rPr>
              <w:t>14</w:t>
            </w:r>
            <w:r w:rsidR="00B41514" w:rsidRPr="00B148F4">
              <w:rPr>
                <w:noProof/>
                <w:webHidden/>
              </w:rPr>
              <w:fldChar w:fldCharType="end"/>
            </w:r>
          </w:hyperlink>
        </w:p>
        <w:p w14:paraId="1970C74D" w14:textId="27E5154D" w:rsidR="00B41514" w:rsidRPr="00B148F4" w:rsidRDefault="00E671A3" w:rsidP="00057683">
          <w:pPr>
            <w:pStyle w:val="TDC1"/>
            <w:rPr>
              <w:rFonts w:eastAsiaTheme="minorEastAsia"/>
              <w:noProof/>
              <w:sz w:val="22"/>
              <w:szCs w:val="22"/>
            </w:rPr>
          </w:pPr>
          <w:hyperlink w:anchor="_Toc59016134" w:history="1">
            <w:r w:rsidR="00B41514" w:rsidRPr="00B148F4">
              <w:rPr>
                <w:rStyle w:val="Hipervnculo"/>
                <w:rFonts w:ascii="Arial" w:hAnsi="Arial" w:cs="Arial"/>
                <w:noProof/>
              </w:rPr>
              <w:t>CAPÍTULO V. MATERIAL Y MÉTODOS</w:t>
            </w:r>
            <w:r w:rsidR="00B41514" w:rsidRPr="00B148F4">
              <w:rPr>
                <w:noProof/>
                <w:webHidden/>
              </w:rPr>
              <w:tab/>
            </w:r>
            <w:r w:rsidR="00B41514" w:rsidRPr="00B148F4">
              <w:rPr>
                <w:noProof/>
                <w:webHidden/>
              </w:rPr>
              <w:fldChar w:fldCharType="begin"/>
            </w:r>
            <w:r w:rsidR="00B41514" w:rsidRPr="00B148F4">
              <w:rPr>
                <w:noProof/>
                <w:webHidden/>
              </w:rPr>
              <w:instrText xml:space="preserve"> PAGEREF _Toc59016134 \h </w:instrText>
            </w:r>
            <w:r w:rsidR="00B41514" w:rsidRPr="00B148F4">
              <w:rPr>
                <w:noProof/>
                <w:webHidden/>
              </w:rPr>
            </w:r>
            <w:r w:rsidR="00B41514" w:rsidRPr="00B148F4">
              <w:rPr>
                <w:noProof/>
                <w:webHidden/>
              </w:rPr>
              <w:fldChar w:fldCharType="separate"/>
            </w:r>
            <w:r w:rsidR="00C455F8">
              <w:rPr>
                <w:noProof/>
                <w:webHidden/>
              </w:rPr>
              <w:t>15</w:t>
            </w:r>
            <w:r w:rsidR="00B41514" w:rsidRPr="00B148F4">
              <w:rPr>
                <w:noProof/>
                <w:webHidden/>
              </w:rPr>
              <w:fldChar w:fldCharType="end"/>
            </w:r>
          </w:hyperlink>
        </w:p>
        <w:p w14:paraId="67A3E959" w14:textId="0D926D89" w:rsidR="00B41514" w:rsidRPr="00B148F4" w:rsidRDefault="00E671A3" w:rsidP="00057683">
          <w:pPr>
            <w:pStyle w:val="TDC1"/>
            <w:rPr>
              <w:rFonts w:eastAsiaTheme="minorEastAsia"/>
              <w:noProof/>
              <w:sz w:val="22"/>
              <w:szCs w:val="22"/>
            </w:rPr>
          </w:pPr>
          <w:hyperlink w:anchor="_Toc59016140" w:history="1">
            <w:r w:rsidR="00B41514" w:rsidRPr="00B148F4">
              <w:rPr>
                <w:rStyle w:val="Hipervnculo"/>
                <w:rFonts w:ascii="Arial" w:hAnsi="Arial" w:cs="Arial"/>
                <w:noProof/>
              </w:rPr>
              <w:t>CAPÍTULO VI. RESULTADOS</w:t>
            </w:r>
            <w:r w:rsidR="00B41514" w:rsidRPr="00B148F4">
              <w:rPr>
                <w:noProof/>
                <w:webHidden/>
              </w:rPr>
              <w:tab/>
            </w:r>
            <w:r w:rsidR="00B41514" w:rsidRPr="00B148F4">
              <w:rPr>
                <w:noProof/>
                <w:webHidden/>
              </w:rPr>
              <w:fldChar w:fldCharType="begin"/>
            </w:r>
            <w:r w:rsidR="00B41514" w:rsidRPr="00B148F4">
              <w:rPr>
                <w:noProof/>
                <w:webHidden/>
              </w:rPr>
              <w:instrText xml:space="preserve"> PAGEREF _Toc59016140 \h </w:instrText>
            </w:r>
            <w:r w:rsidR="00B41514" w:rsidRPr="00B148F4">
              <w:rPr>
                <w:noProof/>
                <w:webHidden/>
              </w:rPr>
            </w:r>
            <w:r w:rsidR="00B41514" w:rsidRPr="00B148F4">
              <w:rPr>
                <w:noProof/>
                <w:webHidden/>
              </w:rPr>
              <w:fldChar w:fldCharType="separate"/>
            </w:r>
            <w:r w:rsidR="00916B35">
              <w:rPr>
                <w:noProof/>
                <w:webHidden/>
              </w:rPr>
              <w:t>261ºº</w:t>
            </w:r>
            <w:r w:rsidR="00B41514" w:rsidRPr="00B148F4">
              <w:rPr>
                <w:noProof/>
                <w:webHidden/>
              </w:rPr>
              <w:fldChar w:fldCharType="end"/>
            </w:r>
          </w:hyperlink>
        </w:p>
        <w:p w14:paraId="3612E5A7" w14:textId="66702A7F" w:rsidR="00B41514" w:rsidRPr="00B148F4" w:rsidRDefault="00E671A3" w:rsidP="00057683">
          <w:pPr>
            <w:pStyle w:val="TDC1"/>
            <w:rPr>
              <w:rFonts w:eastAsiaTheme="minorEastAsia"/>
              <w:noProof/>
              <w:sz w:val="22"/>
              <w:szCs w:val="22"/>
            </w:rPr>
          </w:pPr>
          <w:hyperlink w:anchor="_Toc59016156" w:history="1">
            <w:r w:rsidR="00B41514" w:rsidRPr="00B148F4">
              <w:rPr>
                <w:rStyle w:val="Hipervnculo"/>
                <w:rFonts w:ascii="Arial" w:hAnsi="Arial" w:cs="Arial"/>
                <w:bCs/>
                <w:noProof/>
              </w:rPr>
              <w:t>CAPÍTULO VIII. CONCLUSIÓN</w:t>
            </w:r>
            <w:r w:rsidR="00B41514" w:rsidRPr="00B148F4">
              <w:rPr>
                <w:noProof/>
                <w:webHidden/>
              </w:rPr>
              <w:tab/>
            </w:r>
            <w:r w:rsidR="00B41514" w:rsidRPr="00B148F4">
              <w:rPr>
                <w:noProof/>
                <w:webHidden/>
              </w:rPr>
              <w:fldChar w:fldCharType="begin"/>
            </w:r>
            <w:r w:rsidR="00B41514" w:rsidRPr="00B148F4">
              <w:rPr>
                <w:noProof/>
                <w:webHidden/>
              </w:rPr>
              <w:instrText xml:space="preserve"> PAGEREF _Toc59016156 \h </w:instrText>
            </w:r>
            <w:r w:rsidR="00B41514" w:rsidRPr="00B148F4">
              <w:rPr>
                <w:noProof/>
                <w:webHidden/>
              </w:rPr>
            </w:r>
            <w:r w:rsidR="00B41514" w:rsidRPr="00B148F4">
              <w:rPr>
                <w:noProof/>
                <w:webHidden/>
              </w:rPr>
              <w:fldChar w:fldCharType="separate"/>
            </w:r>
            <w:r w:rsidR="00C455F8">
              <w:rPr>
                <w:noProof/>
                <w:webHidden/>
              </w:rPr>
              <w:t>36</w:t>
            </w:r>
            <w:r w:rsidR="00B41514" w:rsidRPr="00B148F4">
              <w:rPr>
                <w:noProof/>
                <w:webHidden/>
              </w:rPr>
              <w:fldChar w:fldCharType="end"/>
            </w:r>
          </w:hyperlink>
        </w:p>
        <w:p w14:paraId="0E011901" w14:textId="2E36DEC3" w:rsidR="00B41514" w:rsidRPr="00B148F4" w:rsidRDefault="00E671A3" w:rsidP="00057683">
          <w:pPr>
            <w:pStyle w:val="TDC1"/>
            <w:rPr>
              <w:rFonts w:eastAsiaTheme="minorEastAsia"/>
              <w:noProof/>
              <w:sz w:val="22"/>
              <w:szCs w:val="22"/>
            </w:rPr>
          </w:pPr>
          <w:hyperlink w:anchor="_Toc59016157" w:history="1">
            <w:r w:rsidR="00B41514" w:rsidRPr="00B148F4">
              <w:rPr>
                <w:rStyle w:val="Hipervnculo"/>
                <w:rFonts w:ascii="Arial" w:hAnsi="Arial" w:cs="Arial"/>
                <w:noProof/>
              </w:rPr>
              <w:t>CAPÍTULO IX. REFERENCIAS</w:t>
            </w:r>
            <w:r w:rsidR="00B41514" w:rsidRPr="00B148F4">
              <w:rPr>
                <w:noProof/>
                <w:webHidden/>
              </w:rPr>
              <w:tab/>
            </w:r>
            <w:r w:rsidR="00B41514" w:rsidRPr="00B148F4">
              <w:rPr>
                <w:noProof/>
                <w:webHidden/>
              </w:rPr>
              <w:fldChar w:fldCharType="begin"/>
            </w:r>
            <w:r w:rsidR="00B41514" w:rsidRPr="00B148F4">
              <w:rPr>
                <w:noProof/>
                <w:webHidden/>
              </w:rPr>
              <w:instrText xml:space="preserve"> PAGEREF _Toc59016157 \h </w:instrText>
            </w:r>
            <w:r w:rsidR="00B41514" w:rsidRPr="00B148F4">
              <w:rPr>
                <w:noProof/>
                <w:webHidden/>
              </w:rPr>
            </w:r>
            <w:r w:rsidR="00B41514" w:rsidRPr="00B148F4">
              <w:rPr>
                <w:noProof/>
                <w:webHidden/>
              </w:rPr>
              <w:fldChar w:fldCharType="separate"/>
            </w:r>
            <w:r w:rsidR="00C455F8">
              <w:rPr>
                <w:noProof/>
                <w:webHidden/>
              </w:rPr>
              <w:t>3</w:t>
            </w:r>
            <w:r w:rsidR="00916B35">
              <w:rPr>
                <w:noProof/>
                <w:webHidden/>
              </w:rPr>
              <w:t>7</w:t>
            </w:r>
            <w:r w:rsidR="00B41514" w:rsidRPr="00B148F4">
              <w:rPr>
                <w:noProof/>
                <w:webHidden/>
              </w:rPr>
              <w:fldChar w:fldCharType="end"/>
            </w:r>
          </w:hyperlink>
        </w:p>
        <w:p w14:paraId="7BF83AF6" w14:textId="53593370" w:rsidR="00B41514" w:rsidRPr="00B148F4" w:rsidRDefault="00E671A3" w:rsidP="00057683">
          <w:pPr>
            <w:pStyle w:val="TDC1"/>
            <w:rPr>
              <w:rFonts w:eastAsiaTheme="minorEastAsia"/>
              <w:noProof/>
              <w:sz w:val="22"/>
              <w:szCs w:val="22"/>
            </w:rPr>
          </w:pPr>
          <w:hyperlink w:anchor="_Toc59016164" w:history="1">
            <w:r w:rsidR="001F5639">
              <w:rPr>
                <w:rStyle w:val="Hipervnculo"/>
                <w:rFonts w:ascii="Arial" w:hAnsi="Arial" w:cs="Arial"/>
                <w:noProof/>
              </w:rPr>
              <w:t>CAPÍTULO X</w:t>
            </w:r>
            <w:r w:rsidR="00B41514" w:rsidRPr="00B148F4">
              <w:rPr>
                <w:rStyle w:val="Hipervnculo"/>
                <w:rFonts w:ascii="Arial" w:hAnsi="Arial" w:cs="Arial"/>
                <w:noProof/>
              </w:rPr>
              <w:t>. RESUMEN AUTOBIOGRÁFICO</w:t>
            </w:r>
            <w:r w:rsidR="00B41514" w:rsidRPr="00B148F4">
              <w:rPr>
                <w:noProof/>
                <w:webHidden/>
              </w:rPr>
              <w:tab/>
            </w:r>
            <w:r w:rsidR="00B41514" w:rsidRPr="00B148F4">
              <w:rPr>
                <w:noProof/>
                <w:webHidden/>
              </w:rPr>
              <w:fldChar w:fldCharType="begin"/>
            </w:r>
            <w:r w:rsidR="00B41514" w:rsidRPr="00B148F4">
              <w:rPr>
                <w:noProof/>
                <w:webHidden/>
              </w:rPr>
              <w:instrText xml:space="preserve"> PAGEREF _Toc59016164 \h </w:instrText>
            </w:r>
            <w:r w:rsidR="00B41514" w:rsidRPr="00B148F4">
              <w:rPr>
                <w:noProof/>
                <w:webHidden/>
              </w:rPr>
            </w:r>
            <w:r w:rsidR="00B41514" w:rsidRPr="00B148F4">
              <w:rPr>
                <w:noProof/>
                <w:webHidden/>
              </w:rPr>
              <w:fldChar w:fldCharType="separate"/>
            </w:r>
            <w:r w:rsidR="00C455F8">
              <w:rPr>
                <w:noProof/>
                <w:webHidden/>
              </w:rPr>
              <w:t>42</w:t>
            </w:r>
            <w:r w:rsidR="00B41514" w:rsidRPr="00B148F4">
              <w:rPr>
                <w:noProof/>
                <w:webHidden/>
              </w:rPr>
              <w:fldChar w:fldCharType="end"/>
            </w:r>
          </w:hyperlink>
          <w:hyperlink w:anchor="_Toc59016165" w:history="1"/>
        </w:p>
        <w:p w14:paraId="75B64984" w14:textId="7CFAF0B1" w:rsidR="00B873B7" w:rsidRPr="00B148F4" w:rsidRDefault="00AE151C" w:rsidP="007B193C">
          <w:pPr>
            <w:spacing w:line="360" w:lineRule="auto"/>
            <w:rPr>
              <w:rFonts w:ascii="Arial" w:hAnsi="Arial" w:cs="Arial"/>
            </w:rPr>
          </w:pPr>
          <w:r w:rsidRPr="00B148F4">
            <w:rPr>
              <w:rFonts w:ascii="Arial" w:hAnsi="Arial" w:cs="Arial"/>
              <w:lang w:val="es-ES"/>
            </w:rPr>
            <w:fldChar w:fldCharType="end"/>
          </w:r>
        </w:p>
      </w:sdtContent>
    </w:sdt>
    <w:p w14:paraId="7DA0311A" w14:textId="77777777" w:rsidR="007B193C" w:rsidRPr="00B148F4" w:rsidRDefault="007B193C">
      <w:pPr>
        <w:spacing w:after="160" w:line="259" w:lineRule="auto"/>
        <w:rPr>
          <w:rFonts w:ascii="Arial" w:hAnsi="Arial" w:cs="Arial"/>
          <w:b/>
        </w:rPr>
      </w:pPr>
      <w:r w:rsidRPr="00B148F4">
        <w:rPr>
          <w:rFonts w:ascii="Arial" w:hAnsi="Arial" w:cs="Arial"/>
          <w:b/>
        </w:rPr>
        <w:br w:type="page"/>
      </w:r>
    </w:p>
    <w:p w14:paraId="0A7771B7" w14:textId="77777777" w:rsidR="008D128B" w:rsidRDefault="008D128B" w:rsidP="0046374A">
      <w:pPr>
        <w:pStyle w:val="Ttulo1"/>
        <w:spacing w:line="480" w:lineRule="auto"/>
        <w:rPr>
          <w:sz w:val="24"/>
          <w:szCs w:val="24"/>
        </w:rPr>
        <w:sectPr w:rsidR="008D128B" w:rsidSect="00B41514">
          <w:pgSz w:w="12240" w:h="15840"/>
          <w:pgMar w:top="1418" w:right="1418" w:bottom="1418" w:left="2268" w:header="709" w:footer="709" w:gutter="0"/>
          <w:pgNumType w:fmt="lowerRoman" w:start="1"/>
          <w:cols w:space="708"/>
          <w:titlePg/>
          <w:docGrid w:linePitch="360"/>
        </w:sectPr>
      </w:pPr>
      <w:bookmarkStart w:id="1" w:name="_Toc57116913"/>
      <w:bookmarkStart w:id="2" w:name="_Toc57937622"/>
      <w:bookmarkStart w:id="3" w:name="_Toc58019738"/>
      <w:bookmarkStart w:id="4" w:name="_Toc58091091"/>
      <w:bookmarkStart w:id="5" w:name="_Toc58169102"/>
      <w:bookmarkStart w:id="6" w:name="_Toc58241378"/>
      <w:bookmarkStart w:id="7" w:name="_Toc58282720"/>
      <w:bookmarkStart w:id="8" w:name="_Toc58867143"/>
    </w:p>
    <w:p w14:paraId="257EE30E" w14:textId="7EA2AFEB" w:rsidR="008D128B" w:rsidRDefault="008D128B" w:rsidP="0046374A">
      <w:pPr>
        <w:pStyle w:val="Ttulo1"/>
        <w:spacing w:line="480" w:lineRule="auto"/>
        <w:rPr>
          <w:sz w:val="24"/>
          <w:szCs w:val="24"/>
        </w:rPr>
      </w:pPr>
      <w:bookmarkStart w:id="9" w:name="_Toc59016123"/>
      <w:r>
        <w:rPr>
          <w:sz w:val="24"/>
          <w:szCs w:val="24"/>
        </w:rPr>
        <w:lastRenderedPageBreak/>
        <w:t>CAPÍTULO</w:t>
      </w:r>
      <w:r w:rsidR="00DB1D9C" w:rsidRPr="007B193C">
        <w:rPr>
          <w:sz w:val="24"/>
          <w:szCs w:val="24"/>
        </w:rPr>
        <w:t xml:space="preserve"> I.</w:t>
      </w:r>
      <w:bookmarkEnd w:id="9"/>
      <w:r w:rsidR="00AE151C" w:rsidRPr="007B193C">
        <w:rPr>
          <w:sz w:val="24"/>
          <w:szCs w:val="24"/>
        </w:rPr>
        <w:t xml:space="preserve"> </w:t>
      </w:r>
    </w:p>
    <w:p w14:paraId="1DE0C1F3" w14:textId="5515F10F" w:rsidR="00E60440" w:rsidRPr="007B193C" w:rsidRDefault="00DB1D9C" w:rsidP="0046374A">
      <w:pPr>
        <w:pStyle w:val="Ttulo1"/>
        <w:spacing w:line="480" w:lineRule="auto"/>
        <w:rPr>
          <w:sz w:val="24"/>
          <w:szCs w:val="24"/>
        </w:rPr>
      </w:pPr>
      <w:bookmarkStart w:id="10" w:name="_Toc59013917"/>
      <w:bookmarkStart w:id="11" w:name="_Toc59016124"/>
      <w:r w:rsidRPr="007B193C">
        <w:rPr>
          <w:sz w:val="24"/>
          <w:szCs w:val="24"/>
        </w:rPr>
        <w:t>R</w:t>
      </w:r>
      <w:bookmarkEnd w:id="1"/>
      <w:bookmarkEnd w:id="2"/>
      <w:bookmarkEnd w:id="3"/>
      <w:bookmarkEnd w:id="4"/>
      <w:bookmarkEnd w:id="5"/>
      <w:bookmarkEnd w:id="6"/>
      <w:bookmarkEnd w:id="7"/>
      <w:bookmarkEnd w:id="8"/>
      <w:r w:rsidR="008D128B">
        <w:rPr>
          <w:sz w:val="24"/>
          <w:szCs w:val="24"/>
        </w:rPr>
        <w:t>ESUMEN</w:t>
      </w:r>
      <w:bookmarkEnd w:id="10"/>
      <w:bookmarkEnd w:id="11"/>
    </w:p>
    <w:p w14:paraId="527D391B" w14:textId="77777777" w:rsidR="00DB1D9C" w:rsidRPr="00B148F4" w:rsidRDefault="00DB1D9C" w:rsidP="0046374A">
      <w:pPr>
        <w:shd w:val="clear" w:color="auto" w:fill="FFFFFF"/>
        <w:spacing w:line="480" w:lineRule="auto"/>
        <w:jc w:val="center"/>
        <w:rPr>
          <w:rFonts w:ascii="Arial" w:hAnsi="Arial" w:cs="Arial"/>
          <w:b/>
          <w:bCs/>
          <w:color w:val="222222"/>
          <w:lang w:val="es-ES"/>
        </w:rPr>
      </w:pPr>
      <w:r w:rsidRPr="00B148F4">
        <w:rPr>
          <w:rFonts w:ascii="Arial" w:hAnsi="Arial" w:cs="Arial"/>
          <w:b/>
          <w:bCs/>
          <w:color w:val="222222"/>
          <w:lang w:val="es-ES"/>
        </w:rPr>
        <w:t xml:space="preserve"> </w:t>
      </w:r>
    </w:p>
    <w:p w14:paraId="7DDAAB77" w14:textId="6DD083E2" w:rsidR="00057683" w:rsidRPr="00057683" w:rsidRDefault="0060573A" w:rsidP="00057683">
      <w:pPr>
        <w:spacing w:line="480" w:lineRule="auto"/>
        <w:jc w:val="both"/>
        <w:rPr>
          <w:rFonts w:ascii="Arial" w:hAnsi="Arial" w:cs="Arial"/>
          <w:b/>
          <w:bCs/>
        </w:rPr>
      </w:pPr>
      <w:bookmarkStart w:id="12" w:name="_Hlk57115002"/>
      <w:r w:rsidRPr="00057683">
        <w:rPr>
          <w:rStyle w:val="Ninguno"/>
          <w:rFonts w:ascii="Arial" w:hAnsi="Arial" w:cs="Arial"/>
          <w:b/>
          <w:bCs/>
        </w:rPr>
        <w:t>Introducción</w:t>
      </w:r>
      <w:r w:rsidR="00057683" w:rsidRPr="00057683">
        <w:rPr>
          <w:rStyle w:val="Ninguno"/>
          <w:rFonts w:ascii="Arial" w:hAnsi="Arial" w:cs="Arial"/>
          <w:b/>
          <w:bCs/>
        </w:rPr>
        <w:t xml:space="preserve">: </w:t>
      </w:r>
      <w:r w:rsidR="00057683" w:rsidRPr="00057683">
        <w:rPr>
          <w:rFonts w:ascii="Arial" w:hAnsi="Arial" w:cs="Arial"/>
        </w:rPr>
        <w:t xml:space="preserve">No hay consenso sobre la técnica de cierre ideal de la herida de la estoma para minimizar la infección de sitio quirúrgico postoperatoria y se han propuesto múltiples técnicas. Sin embargo en la literatura se ha descrito el cierre en bolsa de tabaco como una técnica de cierre parcial que ha tenido muy bajas tasas de infección así mismo ofreciéndole al paciente un mejor resultado estético y un tiempo de recuperación menor, así como un cuidado de la herida más sencillo para el manejo ambulatorio. Esto se puede reflejar en un menor tiempo de hospitalización y una baja en los costos relacionados a los cuidados de este grupo de pacientes en específico. </w:t>
      </w:r>
    </w:p>
    <w:p w14:paraId="4B15B481" w14:textId="67BEAB86" w:rsidR="00B148F4" w:rsidRPr="00057683" w:rsidRDefault="0060573A" w:rsidP="00057683">
      <w:pPr>
        <w:spacing w:line="480" w:lineRule="auto"/>
        <w:jc w:val="both"/>
        <w:rPr>
          <w:rFonts w:ascii="Arial" w:hAnsi="Arial" w:cs="Arial"/>
          <w:b/>
          <w:bCs/>
        </w:rPr>
      </w:pPr>
      <w:r w:rsidRPr="00057683">
        <w:rPr>
          <w:rStyle w:val="Ninguno"/>
          <w:rFonts w:ascii="Arial" w:hAnsi="Arial" w:cs="Arial"/>
          <w:b/>
          <w:bCs/>
        </w:rPr>
        <w:t>Objetivo</w:t>
      </w:r>
      <w:r w:rsidR="00057683" w:rsidRPr="00057683">
        <w:rPr>
          <w:rStyle w:val="Ninguno"/>
          <w:rFonts w:ascii="Arial" w:hAnsi="Arial" w:cs="Arial"/>
          <w:b/>
          <w:bCs/>
        </w:rPr>
        <w:t xml:space="preserve">: </w:t>
      </w:r>
      <w:r w:rsidR="00057683" w:rsidRPr="00057683">
        <w:rPr>
          <w:rFonts w:ascii="Arial" w:hAnsi="Arial" w:cs="Arial"/>
        </w:rPr>
        <w:t xml:space="preserve">Comparar 2 técnicas quirúrgicas del cierre de estoma entre 2 grupos de pacientes, para determinar si una de las técnicas es superior.  </w:t>
      </w:r>
    </w:p>
    <w:p w14:paraId="3B05A4F8" w14:textId="7B1ECD80" w:rsidR="00057683" w:rsidRPr="00057683" w:rsidRDefault="0060573A" w:rsidP="00057683">
      <w:pPr>
        <w:spacing w:line="480" w:lineRule="auto"/>
        <w:jc w:val="both"/>
        <w:rPr>
          <w:rFonts w:ascii="Arial" w:hAnsi="Arial" w:cs="Arial"/>
          <w:color w:val="000000"/>
        </w:rPr>
      </w:pPr>
      <w:r w:rsidRPr="00057683">
        <w:rPr>
          <w:rStyle w:val="Ninguno"/>
          <w:rFonts w:ascii="Arial" w:hAnsi="Arial" w:cs="Arial"/>
          <w:b/>
          <w:bCs/>
        </w:rPr>
        <w:t>Material y método</w:t>
      </w:r>
      <w:r w:rsidR="00057683" w:rsidRPr="00057683">
        <w:rPr>
          <w:rStyle w:val="Ninguno"/>
          <w:rFonts w:ascii="Arial" w:hAnsi="Arial" w:cs="Arial"/>
          <w:b/>
          <w:bCs/>
        </w:rPr>
        <w:t xml:space="preserve">s: </w:t>
      </w:r>
      <w:r w:rsidR="00057683" w:rsidRPr="00057683">
        <w:rPr>
          <w:rFonts w:ascii="Arial" w:hAnsi="Arial" w:cs="Arial"/>
          <w:color w:val="000000"/>
        </w:rPr>
        <w:t xml:space="preserve">Estudio longitudinal, analítico, prospectivo, comparativo. La selección de los pacientes se realizó mediante la consulta externa se identificaran sujetos de estudio cuya edad sea entre 18 y 65 años  de edad portadores de un estoma intestinal, quienes fueron sometidos a un cierre del mismo. Se les invitó a participar en el proyecto de investigación para el manejo de cierre de estoma con bolsa de tabaco o cierre primario, de forma aleatoria. Se realizó un seguimiento para recolección de los datos al postoperatorio, a la semana 1, al mes y a los 3 meses del postoperatorio, para determinar la seguridad y eficacia en prevención de infección de sitio quirúrgico entre grupos. </w:t>
      </w:r>
    </w:p>
    <w:p w14:paraId="15FE699D" w14:textId="77777777" w:rsidR="00057683" w:rsidRPr="00057683" w:rsidRDefault="00B148F4" w:rsidP="00057683">
      <w:pPr>
        <w:spacing w:line="480" w:lineRule="auto"/>
        <w:jc w:val="both"/>
        <w:rPr>
          <w:rFonts w:ascii="Arial" w:hAnsi="Arial" w:cs="Arial"/>
        </w:rPr>
      </w:pPr>
      <w:r w:rsidRPr="00057683">
        <w:rPr>
          <w:rStyle w:val="Ninguno"/>
          <w:rFonts w:ascii="Arial" w:hAnsi="Arial" w:cs="Arial"/>
          <w:b/>
          <w:bCs/>
        </w:rPr>
        <w:lastRenderedPageBreak/>
        <w:t>Resultados</w:t>
      </w:r>
      <w:r w:rsidR="00057683" w:rsidRPr="00057683">
        <w:rPr>
          <w:rStyle w:val="Ninguno"/>
          <w:rFonts w:ascii="Arial" w:hAnsi="Arial" w:cs="Arial"/>
          <w:b/>
          <w:bCs/>
        </w:rPr>
        <w:t xml:space="preserve">: </w:t>
      </w:r>
      <w:r w:rsidR="00057683" w:rsidRPr="00057683">
        <w:rPr>
          <w:rFonts w:ascii="Arial" w:hAnsi="Arial" w:cs="Arial"/>
          <w:bCs/>
          <w:lang w:val="es-ES"/>
        </w:rPr>
        <w:t xml:space="preserve">Se incluyeron un total de 54 pacientes de 41.6 años en promedio, 70.4% eran hombres. Se aleatorizaron a 27 pacientes en el cierre de bolsa de tabaco y 27 en el cierre primario de estoma. No se encontraron diferencias en las características basales, a excepción de que en el grupo de pacientes con cierre de bolsa de tabaco se identificó una mayor proporción de pacientes con diabetes mellitus (29.6% vs. 3.7%, P=0.024) y con hipertensión arterial (18.5% vs. 0%, P=0.026). Observamos un mayor tiempo de cicatrización en pacientes que tuvieron cierre de estoma con bolsa de tabaco (21 vs. 15 días, P=0.001), sin embargo, tuvieron una menor incidencia de infección postquirúrgica (3.7% vs. 25.9%, P=0.025). No observamos diferencias en los días de estancia hospitalaria ni en la incidencia de complicaciones postoperatorias entre grupos, aunque ningún paciente que tuvo cierre con bolsa de tabaco presentó complicaciones durante el seguimiento a 3 meses del postoperatorio. </w:t>
      </w:r>
    </w:p>
    <w:p w14:paraId="435A87EE" w14:textId="77777777" w:rsidR="00057683" w:rsidRPr="00057683" w:rsidRDefault="00B148F4" w:rsidP="00057683">
      <w:pPr>
        <w:spacing w:line="480" w:lineRule="auto"/>
        <w:jc w:val="both"/>
        <w:rPr>
          <w:rStyle w:val="Ninguno"/>
          <w:rFonts w:ascii="Arial" w:hAnsi="Arial" w:cs="Arial"/>
          <w:b/>
          <w:bCs/>
          <w:lang w:val="es-ES"/>
        </w:rPr>
      </w:pPr>
      <w:r w:rsidRPr="00057683">
        <w:rPr>
          <w:rStyle w:val="Ninguno"/>
          <w:rFonts w:ascii="Arial" w:hAnsi="Arial" w:cs="Arial"/>
          <w:b/>
          <w:bCs/>
        </w:rPr>
        <w:t>Conclusión</w:t>
      </w:r>
      <w:r w:rsidR="00057683" w:rsidRPr="00057683">
        <w:rPr>
          <w:rStyle w:val="Ninguno"/>
          <w:rFonts w:ascii="Arial" w:hAnsi="Arial" w:cs="Arial"/>
          <w:b/>
          <w:bCs/>
        </w:rPr>
        <w:t xml:space="preserve">: </w:t>
      </w:r>
      <w:r w:rsidR="00057683" w:rsidRPr="00057683">
        <w:rPr>
          <w:rFonts w:ascii="Arial" w:hAnsi="Arial" w:cs="Arial"/>
          <w:bCs/>
          <w:lang w:val="es-ES"/>
        </w:rPr>
        <w:t>Se demostró en nuestro estudio que la técnica de cierre de estoma con bolsa de tabaco es segura y más efectiva que el cierre primario para prevenir y disminuir la incidencia de infecciones de sitio quirúrgico en los pacientes en los que se requiere un cierre de estoma, pero se asocia con mayor tiempo al cierre. Considerando el costo-beneficio, la técnica de cierre de estoma con bolsa de tabaco puede ser ideal como alternativa para los pacientes.</w:t>
      </w:r>
    </w:p>
    <w:p w14:paraId="36BE207E" w14:textId="716ED126" w:rsidR="0060573A" w:rsidRPr="00057683" w:rsidRDefault="0060573A" w:rsidP="00057683">
      <w:pPr>
        <w:spacing w:line="480" w:lineRule="auto"/>
        <w:jc w:val="both"/>
        <w:rPr>
          <w:rStyle w:val="Ninguno"/>
          <w:rFonts w:ascii="Arial" w:hAnsi="Arial" w:cs="Arial"/>
          <w:b/>
          <w:bCs/>
        </w:rPr>
      </w:pPr>
      <w:r w:rsidRPr="00057683">
        <w:rPr>
          <w:rStyle w:val="Ninguno"/>
          <w:rFonts w:ascii="Arial" w:hAnsi="Arial" w:cs="Arial"/>
          <w:b/>
          <w:bCs/>
        </w:rPr>
        <w:t>Palabras clave:</w:t>
      </w:r>
      <w:r w:rsidRPr="00057683">
        <w:rPr>
          <w:rStyle w:val="Ninguno"/>
          <w:rFonts w:ascii="Arial" w:hAnsi="Arial" w:cs="Arial"/>
          <w:bCs/>
        </w:rPr>
        <w:t xml:space="preserve"> </w:t>
      </w:r>
      <w:r w:rsidRPr="00057683">
        <w:rPr>
          <w:rStyle w:val="Ninguno"/>
          <w:rFonts w:ascii="Arial" w:hAnsi="Arial" w:cs="Arial"/>
          <w:bCs/>
          <w:i/>
        </w:rPr>
        <w:t xml:space="preserve"> </w:t>
      </w:r>
      <w:r w:rsidR="00057683" w:rsidRPr="00057683">
        <w:rPr>
          <w:rStyle w:val="Ninguno"/>
          <w:rFonts w:ascii="Arial" w:hAnsi="Arial" w:cs="Arial"/>
          <w:bCs/>
          <w:i/>
        </w:rPr>
        <w:t>cierre de estoma, cierre primario, cierre con bolsa de tabaco, infección de sitio quirúrgico.</w:t>
      </w:r>
    </w:p>
    <w:bookmarkEnd w:id="12"/>
    <w:p w14:paraId="2380D76C" w14:textId="77777777" w:rsidR="00BF3AD0" w:rsidRPr="0046374A" w:rsidRDefault="00BF3AD0" w:rsidP="0046374A">
      <w:pPr>
        <w:spacing w:line="480" w:lineRule="auto"/>
        <w:rPr>
          <w:rFonts w:ascii="Arial" w:hAnsi="Arial" w:cs="Arial"/>
        </w:rPr>
      </w:pPr>
    </w:p>
    <w:p w14:paraId="20D50F52" w14:textId="77777777" w:rsidR="00BF3AD0" w:rsidRPr="0046374A" w:rsidRDefault="00BF3AD0" w:rsidP="0046374A">
      <w:pPr>
        <w:spacing w:line="480" w:lineRule="auto"/>
        <w:rPr>
          <w:rFonts w:ascii="Arial" w:hAnsi="Arial" w:cs="Arial"/>
        </w:rPr>
      </w:pPr>
    </w:p>
    <w:p w14:paraId="491E6B69" w14:textId="031D894F" w:rsidR="007E79D3" w:rsidRDefault="007E79D3">
      <w:pPr>
        <w:spacing w:after="160" w:line="259" w:lineRule="auto"/>
        <w:rPr>
          <w:rFonts w:ascii="Arial" w:hAnsi="Arial" w:cs="Arial"/>
          <w:b/>
          <w:lang w:val="es-ES" w:eastAsia="es-ES"/>
        </w:rPr>
      </w:pPr>
      <w:bookmarkStart w:id="13" w:name="_Toc59016125"/>
      <w:bookmarkStart w:id="14" w:name="_Toc57116914"/>
      <w:bookmarkStart w:id="15" w:name="_Toc57937623"/>
      <w:bookmarkStart w:id="16" w:name="_Toc58019739"/>
      <w:bookmarkStart w:id="17" w:name="_Toc58091092"/>
      <w:bookmarkStart w:id="18" w:name="_Toc58169103"/>
      <w:bookmarkStart w:id="19" w:name="_Toc58241379"/>
      <w:bookmarkStart w:id="20" w:name="_Toc58282721"/>
      <w:bookmarkStart w:id="21" w:name="_Toc58867144"/>
    </w:p>
    <w:p w14:paraId="2B0CA034" w14:textId="2BCFF564" w:rsidR="00AE151C" w:rsidRPr="00FE5051" w:rsidRDefault="008D128B" w:rsidP="00FE5051">
      <w:pPr>
        <w:pStyle w:val="Ttulo1"/>
        <w:spacing w:line="480" w:lineRule="auto"/>
        <w:rPr>
          <w:sz w:val="24"/>
          <w:szCs w:val="24"/>
        </w:rPr>
      </w:pPr>
      <w:r w:rsidRPr="0046374A">
        <w:rPr>
          <w:sz w:val="24"/>
          <w:szCs w:val="24"/>
        </w:rPr>
        <w:lastRenderedPageBreak/>
        <w:t>CAPÍTULO II.</w:t>
      </w:r>
      <w:bookmarkEnd w:id="13"/>
      <w:r w:rsidRPr="0046374A">
        <w:rPr>
          <w:sz w:val="24"/>
          <w:szCs w:val="24"/>
        </w:rPr>
        <w:t xml:space="preserve"> </w:t>
      </w:r>
      <w:bookmarkEnd w:id="14"/>
      <w:bookmarkEnd w:id="15"/>
      <w:bookmarkEnd w:id="16"/>
      <w:bookmarkEnd w:id="17"/>
      <w:bookmarkEnd w:id="18"/>
      <w:bookmarkEnd w:id="19"/>
      <w:bookmarkEnd w:id="20"/>
      <w:bookmarkEnd w:id="21"/>
    </w:p>
    <w:p w14:paraId="4B9BEF2A" w14:textId="5A0DD8C3" w:rsidR="007E79D3" w:rsidRDefault="007E79D3" w:rsidP="007E79D3">
      <w:pPr>
        <w:spacing w:line="480" w:lineRule="auto"/>
        <w:jc w:val="center"/>
        <w:rPr>
          <w:rFonts w:ascii="Arial" w:hAnsi="Arial" w:cs="Arial"/>
          <w:b/>
          <w:bCs/>
        </w:rPr>
      </w:pPr>
      <w:r w:rsidRPr="007E79D3">
        <w:rPr>
          <w:rFonts w:ascii="Arial" w:hAnsi="Arial" w:cs="Arial"/>
          <w:b/>
          <w:bCs/>
        </w:rPr>
        <w:t>MARCO TEÓRICO</w:t>
      </w:r>
    </w:p>
    <w:p w14:paraId="52018F1E" w14:textId="77777777" w:rsidR="0069165C" w:rsidRDefault="0069165C" w:rsidP="0069165C">
      <w:pPr>
        <w:spacing w:line="480" w:lineRule="auto"/>
        <w:jc w:val="both"/>
        <w:rPr>
          <w:rFonts w:ascii="Arial" w:hAnsi="Arial" w:cs="Arial"/>
        </w:rPr>
      </w:pPr>
      <w:bookmarkStart w:id="22" w:name="_Toc59016130"/>
      <w:bookmarkStart w:id="23" w:name="_Toc57116919"/>
      <w:bookmarkStart w:id="24" w:name="_Toc57937628"/>
      <w:bookmarkStart w:id="25" w:name="_Toc58019744"/>
      <w:bookmarkStart w:id="26" w:name="_Toc58091096"/>
      <w:bookmarkStart w:id="27" w:name="_Toc58169107"/>
      <w:bookmarkStart w:id="28" w:name="_Toc58241384"/>
      <w:bookmarkStart w:id="29" w:name="_Toc58282725"/>
      <w:bookmarkStart w:id="30" w:name="_Toc58867148"/>
    </w:p>
    <w:p w14:paraId="3E5B02F2" w14:textId="77777777" w:rsidR="0069165C" w:rsidRDefault="0069165C" w:rsidP="0069165C">
      <w:pPr>
        <w:spacing w:line="480" w:lineRule="auto"/>
        <w:jc w:val="both"/>
        <w:rPr>
          <w:rFonts w:ascii="Arial" w:hAnsi="Arial" w:cs="Arial"/>
        </w:rPr>
      </w:pPr>
    </w:p>
    <w:p w14:paraId="52290C30" w14:textId="20DC4BF7" w:rsidR="0069165C" w:rsidRPr="00FD45E2" w:rsidRDefault="0069165C" w:rsidP="0069165C">
      <w:pPr>
        <w:spacing w:line="480" w:lineRule="auto"/>
        <w:jc w:val="both"/>
        <w:rPr>
          <w:rFonts w:ascii="Arial" w:hAnsi="Arial" w:cs="Arial"/>
        </w:rPr>
      </w:pPr>
      <w:r w:rsidRPr="00FD45E2">
        <w:rPr>
          <w:rFonts w:ascii="Arial" w:hAnsi="Arial" w:cs="Arial"/>
        </w:rPr>
        <w:t xml:space="preserve">El término "ostomía" proviene del griego "estoma" (στόμα) y significa "boca". En medicina, estoma / ostomía se refiere a una abertura creada quirúrgicamente de un órgano hueco en la superficie del cuerpo para permitir la excreción de productos de desecho. </w:t>
      </w:r>
    </w:p>
    <w:p w14:paraId="0BC580D5"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Los beneficios de los estomas para diferentes enfermedades subyacentes han sido ampliamente reportados. </w:t>
      </w:r>
      <w:r w:rsidRPr="00FD45E2">
        <w:rPr>
          <w:rFonts w:ascii="Arial" w:hAnsi="Arial" w:cs="Arial"/>
        </w:rPr>
        <w:fldChar w:fldCharType="begin" w:fldLock="1"/>
      </w:r>
      <w:r w:rsidRPr="00FD45E2">
        <w:rPr>
          <w:rFonts w:ascii="Arial" w:hAnsi="Arial" w:cs="Arial"/>
        </w:rPr>
        <w:instrText>ADDIN CSL_CITATION {"citationItems":[{"id":"ITEM-1","itemData":{"DOI":"10.1002/bjs.6594","author":[{"dropping-particle":"","family":"Tan","given":"W S","non-dropping-particle":"","parse-names":false,"suffix":""},{"dropping-particle":"","family":"Tang","given":"C L","non-dropping-particle":"","parse-names":false,"suffix":""},{"dropping-particle":"","family":"Shi","given":"L","non-dropping-particle":"","parse-names":false,"suffix":""},{"dropping-particle":"","family":"Eu","given":"K W","non-dropping-particle":"","parse-names":false,"suffix":""}],"id":"ITEM-1","issued":{"date-parts":[["2009"]]},"page":"462-472","title":"Meta-analysis of defunctioning stomas in low anterior resection for rectal cancer","type":"article-journal"},"uris":["http://www.mendeley.com/documents/?uuid=5036b980-8900-47a0-8426-5bb730f75a4a"]}],"mendeley":{"formattedCitation":"(1)","plainTextFormattedCitation":"(1)","previouslyFormattedCitation":"(1)"},"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1)</w:t>
      </w:r>
      <w:r w:rsidRPr="00FD45E2">
        <w:rPr>
          <w:rFonts w:ascii="Arial" w:hAnsi="Arial" w:cs="Arial"/>
        </w:rPr>
        <w:fldChar w:fldCharType="end"/>
      </w:r>
      <w:r w:rsidRPr="00FD45E2">
        <w:rPr>
          <w:rFonts w:ascii="Arial" w:hAnsi="Arial" w:cs="Arial"/>
        </w:rPr>
        <w:t xml:space="preserve"> </w:t>
      </w:r>
      <w:r w:rsidRPr="00FD45E2">
        <w:rPr>
          <w:rFonts w:ascii="Arial" w:hAnsi="Arial" w:cs="Arial"/>
        </w:rPr>
        <w:fldChar w:fldCharType="begin" w:fldLock="1"/>
      </w:r>
      <w:r w:rsidRPr="00FD45E2">
        <w:rPr>
          <w:rFonts w:ascii="Arial" w:hAnsi="Arial" w:cs="Arial"/>
        </w:rPr>
        <w:instrText>ADDIN CSL_CITATION {"citationItems":[{"id":"ITEM-1","itemData":{"DOI":"10.3748/wjg.v20.i47.18031","author":[{"dropping-particle":"","family":"Wu","given":"Sheng-wen","non-dropping-particle":"","parse-names":false,"suffix":""},{"dropping-particle":"","family":"Ma","given":"Cong-chao","non-dropping-particle":"","parse-names":false,"suffix":""},{"dropping-particle":"","family":"Yang","given":"Yu","non-dropping-particle":"","parse-names":false,"suffix":""}],"id":"ITEM-1","issue":"47","issued":{"date-parts":[["2014"]]},"page":"18031-18037","title":"Role of protective stoma in low anterior resection for rectal cancer : A meta-analysis","type":"article-journal","volume":"20"},"uris":["http://www.mendeley.com/documents/?uuid=1cfaf7c5-97dc-47c2-ba2d-941efdeedde6"]}],"mendeley":{"formattedCitation":"(2)","plainTextFormattedCitation":"(2)","previouslyFormattedCitation":"(2)"},"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2)</w:t>
      </w:r>
      <w:r w:rsidRPr="00FD45E2">
        <w:rPr>
          <w:rFonts w:ascii="Arial" w:hAnsi="Arial" w:cs="Arial"/>
        </w:rPr>
        <w:fldChar w:fldCharType="end"/>
      </w:r>
      <w:r w:rsidRPr="00FD45E2">
        <w:rPr>
          <w:rFonts w:ascii="Arial" w:hAnsi="Arial" w:cs="Arial"/>
        </w:rPr>
        <w:t xml:space="preserve"> Por el contrario, el procedimiento quirúrgico de cierre de estomas está menos investigado y puede verse afectado por complicaciones menores y mayores. </w:t>
      </w:r>
      <w:r w:rsidRPr="00FD45E2">
        <w:rPr>
          <w:rFonts w:ascii="Arial" w:hAnsi="Arial" w:cs="Arial"/>
        </w:rPr>
        <w:fldChar w:fldCharType="begin" w:fldLock="1"/>
      </w:r>
      <w:r w:rsidRPr="00FD45E2">
        <w:rPr>
          <w:rFonts w:ascii="Arial" w:hAnsi="Arial" w:cs="Arial"/>
        </w:rPr>
        <w:instrText>ADDIN CSL_CITATION {"citationItems":[{"id":"ITEM-1","itemData":{"ISBN":"1700020013","author":[{"dropping-particle":"","family":"Krenzien","given":"Felix","non-dropping-particle":"","parse-names":false,"suffix":""},{"dropping-particle":"","family":"Benzing","given":"Christian","non-dropping-particle":"","parse-names":false,"suffix":""},{"dropping-particle":"","family":"Harders","given":"Fabian","non-dropping-particle":"","parse-names":false,"suffix":""},{"dropping-particle":"","family":"Junghans","given":"Tido","non-dropping-particle":"","parse-names":false,"suffix":""},{"dropping-particle":"","family":"Rasim","given":"Gyurdhan","non-dropping-particle":"","parse-names":false,"suffix":""},{"dropping-particle":"","family":"Bothe","given":"Claudia","non-dropping-particle":"","parse-names":false,"suffix":""},{"dropping-particle":"","family":"Pratschke","given":"Johann","non-dropping-particle":"","parse-names":false,"suffix":""},{"dropping-particle":"","family":"Zorron","given":"Ricardo","non-dropping-particle":"","parse-names":false,"suffix":""}],"id":"ITEM-1","issue":"2","issued":{"date-parts":[["2017"]]},"page":"139-142","title":"Original Article - Technique THE VULKAN TECHNIQUE: A NOVEL OSTOMY -CLOSURE TECHNIQUE THAT REDUCES COMPLICATIONS AND OPERATIVE TIMES","type":"article-journal","volume":"30"},"uris":["http://www.mendeley.com/documents/?uuid=d734270a-660e-40af-b31b-05f7aca51df3"]}],"mendeley":{"formattedCitation":"(3)","plainTextFormattedCitation":"(3)","previouslyFormattedCitation":"(3)"},"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3)</w:t>
      </w:r>
      <w:r w:rsidRPr="00FD45E2">
        <w:rPr>
          <w:rFonts w:ascii="Arial" w:hAnsi="Arial" w:cs="Arial"/>
        </w:rPr>
        <w:fldChar w:fldCharType="end"/>
      </w:r>
    </w:p>
    <w:p w14:paraId="32EC22C1" w14:textId="77777777" w:rsidR="0069165C" w:rsidRPr="00FD45E2" w:rsidRDefault="0069165C" w:rsidP="0069165C">
      <w:pPr>
        <w:spacing w:line="480" w:lineRule="auto"/>
        <w:jc w:val="both"/>
        <w:rPr>
          <w:rFonts w:ascii="Arial" w:hAnsi="Arial" w:cs="Arial"/>
        </w:rPr>
      </w:pPr>
    </w:p>
    <w:p w14:paraId="27FE0282"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Una ostomía cambia la vida del paciente de forma significativa. Las consecuencias físicas, psicológicas y sociales en la calidad de vida se han descrito en numerosas publicaciones. Existe un vínculo claro entre complicaciones relacionadas con la estoma y deterioro de la calidad de vida del interesado. </w:t>
      </w:r>
      <w:r w:rsidRPr="00FD45E2">
        <w:rPr>
          <w:rFonts w:ascii="Arial" w:hAnsi="Arial" w:cs="Arial"/>
        </w:rPr>
        <w:fldChar w:fldCharType="begin" w:fldLock="1"/>
      </w:r>
      <w:r w:rsidRPr="00FD45E2">
        <w:rPr>
          <w:rFonts w:ascii="Arial" w:hAnsi="Arial" w:cs="Arial"/>
        </w:rPr>
        <w:instrText>ADDIN CSL_CITATION {"citationItems":[{"id":"ITEM-1","itemData":{"DOI":"10.3238/arztebl.2018.0182","author":[{"dropping-particle":"","family":"Care","given":"Ostomy","non-dropping-particle":"","parse-names":false,"suffix":""},{"dropping-particle":"","family":"Management","given":"Complication","non-dropping-particle":"","parse-names":false,"suffix":""},{"dropping-particle":"","family":"Ambe","given":"Peter C","non-dropping-particle":"","parse-names":false,"suffix":""},{"dropping-particle":"","family":"Kurz","given":"Nadja Rebecca","non-dropping-particle":"","parse-names":false,"suffix":""},{"dropping-particle":"","family":"Nitschke","given":"Claudia","non-dropping-particle":"","parse-names":false,"suffix":""},{"dropping-particle":"","family":"Odeh","given":"Siad F","non-dropping-particle":"","parse-names":false,"suffix":""},{"dropping-particle":"","family":"Möslein","given":"Gabriela","non-dropping-particle":"","parse-names":false,"suffix":""},{"dropping-particle":"","family":"Zirngibl","given":"Hubert","non-dropping-particle":"","parse-names":false,"suffix":""}],"id":"ITEM-1","issue":"Figure 3","issued":{"date-parts":[["2018"]]},"page":"182-188","title":"Intestinal Ostomy","type":"article-journal"},"uris":["http://www.mendeley.com/documents/?uuid=e5116380-537f-4acb-a106-7dfb8464c591"]}],"mendeley":{"formattedCitation":"(4)","plainTextFormattedCitation":"(4)","previouslyFormattedCitation":"(4)"},"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4)</w:t>
      </w:r>
      <w:r w:rsidRPr="00FD45E2">
        <w:rPr>
          <w:rFonts w:ascii="Arial" w:hAnsi="Arial" w:cs="Arial"/>
        </w:rPr>
        <w:fldChar w:fldCharType="end"/>
      </w:r>
    </w:p>
    <w:p w14:paraId="56B2F823" w14:textId="77777777" w:rsidR="0069165C" w:rsidRPr="00FD45E2" w:rsidRDefault="0069165C" w:rsidP="0069165C">
      <w:pPr>
        <w:spacing w:line="480" w:lineRule="auto"/>
        <w:jc w:val="both"/>
        <w:rPr>
          <w:rFonts w:ascii="Arial" w:hAnsi="Arial" w:cs="Arial"/>
        </w:rPr>
      </w:pPr>
    </w:p>
    <w:p w14:paraId="2AE6386C"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La pared abdominal se compone de la piel, aponeurosis, musculo y peritoneo. Por este motivo, al cerrar una estoma es preciso tratar una herida cutánea y una herida músculo aponeurótica. La herida musculo-aponeurótica puede presentar una hernia paraestomal concomitante o ser el origen de una hernia incisional posterior. Así, puede asociarse al cierre de la herida la colocación de un material </w:t>
      </w:r>
      <w:r w:rsidRPr="00FD45E2">
        <w:rPr>
          <w:rFonts w:ascii="Arial" w:hAnsi="Arial" w:cs="Arial"/>
        </w:rPr>
        <w:lastRenderedPageBreak/>
        <w:t>protésico (para tratar una hernia o para prevenirla). Adicionalmente, el cierre de la pared abdominal por la que emerge una ostomía temporal se asocia con una contaminación bacteriana, ya que el intestino está abierto, existiendo por esta razón un mayor riesgo de infección del sitio quirúrgico (ISQ)</w:t>
      </w:r>
      <w:r w:rsidRPr="00FD45E2">
        <w:rPr>
          <w:rFonts w:ascii="Arial" w:hAnsi="Arial" w:cs="Arial"/>
        </w:rPr>
        <w:fldChar w:fldCharType="begin" w:fldLock="1"/>
      </w:r>
      <w:r w:rsidRPr="00FD45E2">
        <w:rPr>
          <w:rFonts w:ascii="Arial" w:hAnsi="Arial" w:cs="Arial"/>
        </w:rPr>
        <w:instrText>ADDIN CSL_CITATION {"citationItems":[{"id":"ITEM-1","itemData":{"DOI":"10.1016/j.ciresp.2014.01.003","author":[{"dropping-particle":"","family":"Pereira","given":"Antonio","non-dropping-particle":"","parse-names":false,"suffix":""},{"dropping-particle":"","family":"Villanueva","given":"Borja","non-dropping-particle":"","parse-names":false,"suffix":""},{"dropping-particle":"","family":"Vallribera","given":"Francesc","non-dropping-particle":"","parse-names":false,"suffix":""},{"dropping-particle":"","family":"Lo","given":"Manuel","non-dropping-particle":"","parse-names":false,"suffix":""},{"dropping-particle":"","family":"Arbo","given":"Antonia","non-dropping-particle":"","parse-names":false,"suffix":""},{"dropping-particle":"","family":"Morales-conde","given":"Salvador","non-dropping-particle":"","parse-names":false,"suffix":""}],"id":"ITEM-1","issued":{"date-parts":[["2014"]]},"page":"1-6","title":"´ A ESPAN ˜ OLA Cierre de la pared abdominal despue un estoma temporal","type":"article-journal"},"uris":["http://www.mendeley.com/documents/?uuid=71cd6d0f-bef1-4882-938c-8992daf7440c"]}],"mendeley":{"formattedCitation":"(5)","plainTextFormattedCitation":"(5)","previouslyFormattedCitation":"(5)"},"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5)</w:t>
      </w:r>
      <w:r w:rsidRPr="00FD45E2">
        <w:rPr>
          <w:rFonts w:ascii="Arial" w:hAnsi="Arial" w:cs="Arial"/>
        </w:rPr>
        <w:fldChar w:fldCharType="end"/>
      </w:r>
      <w:r w:rsidRPr="00FD45E2">
        <w:rPr>
          <w:rFonts w:ascii="Arial" w:hAnsi="Arial" w:cs="Arial"/>
        </w:rPr>
        <w:t xml:space="preserve"> </w:t>
      </w:r>
      <w:r w:rsidRPr="00FD45E2">
        <w:rPr>
          <w:rFonts w:ascii="Arial" w:hAnsi="Arial" w:cs="Arial"/>
        </w:rPr>
        <w:fldChar w:fldCharType="begin" w:fldLock="1"/>
      </w:r>
      <w:r w:rsidRPr="00FD45E2">
        <w:rPr>
          <w:rFonts w:ascii="Arial" w:hAnsi="Arial" w:cs="Arial"/>
        </w:rPr>
        <w:instrText>ADDIN CSL_CITATION {"citationItems":[{"id":"ITEM-1","itemData":{"DOI":"10.1016/j.cps.2005.12.004","author":[{"dropping-particle":"","family":"Iii","given":"James B Lowe","non-dropping-particle":"","parse-names":false,"suffix":""}],"id":"ITEM-1","issued":{"date-parts":[["2006"]]},"page":"225-240","title":"Updated Algorithm for Abdominal Wall Reconstruction","type":"article-journal","volume":"33"},"uris":["http://www.mendeley.com/documents/?uuid=695d334f-403d-42f9-8969-998d7a52876b"]}],"mendeley":{"formattedCitation":"(6)","plainTextFormattedCitation":"(6)","previouslyFormattedCitation":"(6)"},"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6)</w:t>
      </w:r>
      <w:r w:rsidRPr="00FD45E2">
        <w:rPr>
          <w:rFonts w:ascii="Arial" w:hAnsi="Arial" w:cs="Arial"/>
        </w:rPr>
        <w:fldChar w:fldCharType="end"/>
      </w:r>
    </w:p>
    <w:p w14:paraId="5D0F5BAD" w14:textId="77777777" w:rsidR="0069165C" w:rsidRPr="00FD45E2" w:rsidRDefault="0069165C" w:rsidP="0069165C">
      <w:pPr>
        <w:spacing w:line="480" w:lineRule="auto"/>
        <w:jc w:val="both"/>
        <w:rPr>
          <w:rFonts w:ascii="Arial" w:hAnsi="Arial" w:cs="Arial"/>
        </w:rPr>
      </w:pPr>
    </w:p>
    <w:p w14:paraId="313CF0E3" w14:textId="77777777" w:rsidR="0069165C" w:rsidRPr="00FD45E2" w:rsidRDefault="0069165C" w:rsidP="0069165C">
      <w:pPr>
        <w:spacing w:line="480" w:lineRule="auto"/>
        <w:jc w:val="both"/>
        <w:rPr>
          <w:rFonts w:ascii="Arial" w:hAnsi="Arial" w:cs="Arial"/>
        </w:rPr>
      </w:pPr>
      <w:r w:rsidRPr="00FD45E2">
        <w:rPr>
          <w:rFonts w:ascii="Arial" w:hAnsi="Arial" w:cs="Arial"/>
        </w:rPr>
        <w:t>Los objetivos de la reconstrucción de la pared abdominal dependen sobre la situación clínica. Los objetivos principales son, cuando posible, para restaurar la integridad del abdomen pared, brindan soporte dinámico, protegen el contenido abdominal y maximizan el éxito mientras minimizan las complicaciones.</w:t>
      </w:r>
      <w:r w:rsidRPr="00FD45E2">
        <w:rPr>
          <w:rFonts w:ascii="Arial" w:hAnsi="Arial" w:cs="Arial"/>
        </w:rPr>
        <w:fldChar w:fldCharType="begin" w:fldLock="1"/>
      </w:r>
      <w:r w:rsidRPr="00FD45E2">
        <w:rPr>
          <w:rFonts w:ascii="Arial" w:hAnsi="Arial" w:cs="Arial"/>
        </w:rPr>
        <w:instrText>ADDIN CSL_CITATION {"citationItems":[{"id":"ITEM-1","itemData":{"DOI":"10.1016/j.cps.2005.12.004","author":[{"dropping-particle":"","family":"Iii","given":"James B Lowe","non-dropping-particle":"","parse-names":false,"suffix":""}],"id":"ITEM-1","issued":{"date-parts":[["2006"]]},"page":"225-240","title":"Updated Algorithm for Abdominal Wall Reconstruction","type":"article-journal","volume":"33"},"uris":["http://www.mendeley.com/documents/?uuid=695d334f-403d-42f9-8969-998d7a52876b"]}],"mendeley":{"formattedCitation":"(6)","plainTextFormattedCitation":"(6)","previouslyFormattedCitation":"(6)"},"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6)</w:t>
      </w:r>
      <w:r w:rsidRPr="00FD45E2">
        <w:rPr>
          <w:rFonts w:ascii="Arial" w:hAnsi="Arial" w:cs="Arial"/>
        </w:rPr>
        <w:fldChar w:fldCharType="end"/>
      </w:r>
    </w:p>
    <w:p w14:paraId="09F203AB" w14:textId="77777777" w:rsidR="0069165C" w:rsidRPr="00FD45E2" w:rsidRDefault="0069165C" w:rsidP="0069165C">
      <w:pPr>
        <w:spacing w:line="480" w:lineRule="auto"/>
        <w:jc w:val="both"/>
        <w:rPr>
          <w:rFonts w:ascii="Arial" w:hAnsi="Arial" w:cs="Arial"/>
        </w:rPr>
      </w:pPr>
    </w:p>
    <w:p w14:paraId="24836A60" w14:textId="36D2F625" w:rsidR="0069165C" w:rsidRPr="00FD45E2" w:rsidRDefault="0069165C" w:rsidP="0069165C">
      <w:pPr>
        <w:spacing w:line="480" w:lineRule="auto"/>
        <w:jc w:val="both"/>
        <w:rPr>
          <w:rFonts w:ascii="Arial" w:hAnsi="Arial" w:cs="Arial"/>
        </w:rPr>
      </w:pPr>
      <w:r w:rsidRPr="00FD45E2">
        <w:rPr>
          <w:rFonts w:ascii="Arial" w:hAnsi="Arial" w:cs="Arial"/>
        </w:rPr>
        <w:t>El cierre del estoma es considerada una cirugía mínimamente invasiva; sin embargo, la infección del sitio quirúrgico (ISQ) es una complicación frecuente. La incidencia de infección de la herida después del cierre del estoma varía entre 2 y 41% en diferentes estudios</w:t>
      </w:r>
      <w:r w:rsidR="00760FFB">
        <w:rPr>
          <w:rFonts w:ascii="Arial" w:hAnsi="Arial" w:cs="Arial"/>
        </w:rPr>
        <w:t>.</w:t>
      </w:r>
      <w:r w:rsidRPr="00FD45E2">
        <w:rPr>
          <w:rFonts w:ascii="Arial" w:hAnsi="Arial" w:cs="Arial"/>
        </w:rPr>
        <w:t xml:space="preserve"> La causa más frecuente de infección de la herida es la contaminación bacteriana de la piel que rodea la ileostomía / colostomía debido al contacto prolongado con el contenido intestinal o debido a la fuga del contenido de la ileostomía. </w:t>
      </w:r>
      <w:r w:rsidRPr="00FD45E2">
        <w:rPr>
          <w:rFonts w:ascii="Arial" w:hAnsi="Arial" w:cs="Arial"/>
        </w:rPr>
        <w:fldChar w:fldCharType="begin" w:fldLock="1"/>
      </w:r>
      <w:r w:rsidRPr="00FD45E2">
        <w:rPr>
          <w:rFonts w:ascii="Arial" w:hAnsi="Arial" w:cs="Arial"/>
        </w:rPr>
        <w:instrText xml:space="preserve">ADDIN CSL_CITATION {"citationItems":[{"id":"ITEM-1","itemData":{"DOI":"10.3892/mco.2015.505","author":[{"dropping-particle":"","family":"Wada","given":"Yuma","non-dropping-particle":"","parse-names":false,"suffix":""},{"dropping-particle":"","family":"Miyoshi","given":"Norikatsu","non-dropping-particle":"","parse-names":false,"suffix":""},{"dropping-particle":"","family":"Ohue","given":"Masayuki","non-dropping-particle":"","parse-names":false,"suffix":""},{"dropping-particle":"","family":"Noura","given":"Shingo","non-dropping-particle":"","parse-names":false,"suffix":""},{"dropping-particle":"","family":"Fujino","given":"Shiki","non-dropping-particle":"","parse-names":false,"suffix":""}],"id":"ITEM-1","issue":"mc","issued":{"date-parts":[["2015"]]},"page":"619-622","title":"Comparison of surgical techniques for stoma closure : A retrospective study of purse </w:instrText>
      </w:r>
      <w:r w:rsidRPr="00FD45E2">
        <w:rPr>
          <w:rFonts w:ascii="Cambria Math" w:hAnsi="Cambria Math" w:cs="Cambria Math"/>
        </w:rPr>
        <w:instrText>‑</w:instrText>
      </w:r>
      <w:r w:rsidRPr="00FD45E2">
        <w:rPr>
          <w:rFonts w:ascii="Arial" w:hAnsi="Arial" w:cs="Arial"/>
        </w:rPr>
        <w:instrText xml:space="preserve"> string skin closure versus conventional skin closure following ileostomy and colostomy reversal","type":"article-journal"},"uris":["http://www.mendeley.com/documents/?uuid=cf9ab80d-4b20-41c2-9962-394530f02554"]}],"mendeley":{"formattedCitation":"(7)","plainTextFormattedCitation":"(7)","previouslyFormattedCitation":"(7)"},"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7)</w:t>
      </w:r>
      <w:r w:rsidRPr="00FD45E2">
        <w:rPr>
          <w:rFonts w:ascii="Arial" w:hAnsi="Arial" w:cs="Arial"/>
        </w:rPr>
        <w:fldChar w:fldCharType="end"/>
      </w:r>
    </w:p>
    <w:p w14:paraId="6094A1A4" w14:textId="77777777" w:rsidR="0069165C" w:rsidRPr="00FD45E2" w:rsidRDefault="0069165C" w:rsidP="0069165C">
      <w:pPr>
        <w:spacing w:line="480" w:lineRule="auto"/>
        <w:jc w:val="both"/>
        <w:rPr>
          <w:rFonts w:ascii="Arial" w:hAnsi="Arial" w:cs="Arial"/>
        </w:rPr>
      </w:pPr>
    </w:p>
    <w:p w14:paraId="4109F655"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Se consideró que la alta tasa de incidencia de infección del sitio quirúrgico estaba asociada con el cierre primario de estas heridas. En general, la infección del sitio quirúrgico superficial no es una complicación fatal; Sin embargo, existe el riesgo de infección grave y hernia de cicatriz en la pared abdominal. </w:t>
      </w:r>
      <w:r w:rsidRPr="00FD45E2">
        <w:rPr>
          <w:rFonts w:ascii="Arial" w:hAnsi="Arial" w:cs="Arial"/>
        </w:rPr>
        <w:fldChar w:fldCharType="begin" w:fldLock="1"/>
      </w:r>
      <w:r w:rsidRPr="00FD45E2">
        <w:rPr>
          <w:rFonts w:ascii="Arial" w:hAnsi="Arial" w:cs="Arial"/>
        </w:rPr>
        <w:instrText>ADDIN CSL_CITATION {"citationItems":[{"id":"ITEM-1","itemData":{"DOI":"10.1016/j.ciresp.2014.01.003","author":[{"dropping-particle":"","family":"Pereira","given":"Antonio","non-dropping-particle":"","parse-names":false,"suffix":""},{"dropping-particle":"","family":"Villanueva","given":"Borja","non-dropping-particle":"","parse-names":false,"suffix":""},{"dropping-particle":"","family":"Vallribera","given":"Francesc","non-dropping-particle":"","parse-names":false,"suffix":""},{"dropping-particle":"","family":"Lo","given":"Manuel","non-dropping-particle":"","parse-names":false,"suffix":""},{"dropping-particle":"","family":"Arbo","given":"Antonia","non-dropping-particle":"","parse-names":false,"suffix":""},{"dropping-particle":"","family":"Morales-conde","given":"Salvador","non-dropping-particle":"","parse-names":false,"suffix":""}],"id":"ITEM-1","issued":{"date-parts":[["2014"]]},"page":"1-6","title":"´ A ESPAN ˜ OLA Cierre de la pared abdominal despue un estoma temporal","type":"article-journal"},"uris":["http://www.mendeley.com/documents/?uuid=71cd6d0f-bef1-4882-938c-8992daf7440c"]}],"mendeley":{"formattedCitation":"(5)","plainTextFormattedCitation":"(5)","previouslyFormattedCitation":"(5)"},"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5)</w:t>
      </w:r>
      <w:r w:rsidRPr="00FD45E2">
        <w:rPr>
          <w:rFonts w:ascii="Arial" w:hAnsi="Arial" w:cs="Arial"/>
        </w:rPr>
        <w:fldChar w:fldCharType="end"/>
      </w:r>
      <w:r w:rsidRPr="00FD45E2">
        <w:rPr>
          <w:rFonts w:ascii="Arial" w:hAnsi="Arial" w:cs="Arial"/>
        </w:rPr>
        <w:fldChar w:fldCharType="begin" w:fldLock="1"/>
      </w:r>
      <w:r w:rsidRPr="00FD45E2">
        <w:rPr>
          <w:rFonts w:ascii="Arial" w:hAnsi="Arial" w:cs="Arial"/>
        </w:rPr>
        <w:instrText>ADDIN CSL_CITATION {"citationItems":[{"id":"ITEM-1","itemData":{"DOI":"10.1159/000095399","author":[{"dropping-particle":"","family":"Paper","given":"Original","non-dropping-particle":"","parse-names":false,"suffix":""}],"id":"ITEM-1","issued":{"date-parts":[["2006"]]},"page":"255-258","title":"Primary Closure of the Skin after Stoma","type":"article-journal"},"uris":["http://www.mendeley.com/documents/?uuid=de32b109-5d95-4b46-9bb3-6b171a260241"]}],"mendeley":{"formattedCitation":"(8)","plainTextFormattedCitation":"(8)","previouslyFormattedCitation":"(8)"},"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8)</w:t>
      </w:r>
      <w:r w:rsidRPr="00FD45E2">
        <w:rPr>
          <w:rFonts w:ascii="Arial" w:hAnsi="Arial" w:cs="Arial"/>
        </w:rPr>
        <w:fldChar w:fldCharType="end"/>
      </w:r>
    </w:p>
    <w:p w14:paraId="363BE7FB" w14:textId="77777777" w:rsidR="0069165C" w:rsidRPr="00FD45E2" w:rsidRDefault="0069165C" w:rsidP="0069165C">
      <w:pPr>
        <w:spacing w:line="480" w:lineRule="auto"/>
        <w:jc w:val="both"/>
        <w:rPr>
          <w:rFonts w:ascii="Arial" w:hAnsi="Arial" w:cs="Arial"/>
        </w:rPr>
      </w:pPr>
    </w:p>
    <w:p w14:paraId="333F5E81" w14:textId="77777777" w:rsidR="0069165C" w:rsidRPr="00FD45E2" w:rsidRDefault="0069165C" w:rsidP="0069165C">
      <w:pPr>
        <w:spacing w:line="480" w:lineRule="auto"/>
        <w:jc w:val="both"/>
        <w:rPr>
          <w:rFonts w:ascii="Arial" w:hAnsi="Arial" w:cs="Arial"/>
        </w:rPr>
      </w:pPr>
      <w:r w:rsidRPr="00FD45E2">
        <w:rPr>
          <w:rFonts w:ascii="Arial" w:hAnsi="Arial" w:cs="Arial"/>
        </w:rPr>
        <w:lastRenderedPageBreak/>
        <w:t>Cierre fascial y cutáneo tras la reversión del estoma son cruciales para minimizar las complicaciones y facilitar recuperación. Tubos de drenaje para la evacuación de exudativo y líquidos supurativos, e incluso retraso en el cierre primario de la piel se han utilizado para reducir la incidencia de ISQ después del estoma reversión</w:t>
      </w:r>
      <w:r w:rsidRPr="00FD45E2">
        <w:rPr>
          <w:rFonts w:ascii="Arial" w:hAnsi="Arial" w:cs="Arial"/>
        </w:rPr>
        <w:fldChar w:fldCharType="begin" w:fldLock="1"/>
      </w:r>
      <w:r w:rsidRPr="00FD45E2">
        <w:rPr>
          <w:rFonts w:ascii="Arial" w:hAnsi="Arial" w:cs="Arial"/>
        </w:rPr>
        <w:instrText>ADDIN CSL_CITATION {"citationItems":[{"id":"ITEM-1","itemData":{"DOI":"10.1007/s10151-005-0228-z","author":[{"dropping-particle":"","family":"Tulchinsky","given":"G Lahat H","non-dropping-particle":"","parse-names":false,"suffix":""},{"dropping-particle":"","family":"Klauzner","given":"G Goldman J M","non-dropping-particle":"","parse-names":false,"suffix":""}],"id":"ITEM-1","issued":{"date-parts":[["2005"]]},"page":"206-208","title":"Wound infection after ileostomy closure : a prospective randomized study comparing primary vs . delayed primary closure techniques","type":"article-journal"},"uris":["http://www.mendeley.com/documents/?uuid=e185560e-64d3-40c5-b4c3-e5e4f4cab9eb"]}],"mendeley":{"formattedCitation":"(9)","plainTextFormattedCitation":"(9)","previouslyFormattedCitation":"(9)"},"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9)</w:t>
      </w:r>
      <w:r w:rsidRPr="00FD45E2">
        <w:rPr>
          <w:rFonts w:ascii="Arial" w:hAnsi="Arial" w:cs="Arial"/>
        </w:rPr>
        <w:fldChar w:fldCharType="end"/>
      </w:r>
    </w:p>
    <w:p w14:paraId="211937EF" w14:textId="77777777" w:rsidR="0069165C" w:rsidRPr="00FD45E2" w:rsidRDefault="0069165C" w:rsidP="0069165C">
      <w:pPr>
        <w:spacing w:line="480" w:lineRule="auto"/>
        <w:jc w:val="both"/>
        <w:rPr>
          <w:rFonts w:ascii="Arial" w:hAnsi="Arial" w:cs="Arial"/>
        </w:rPr>
      </w:pPr>
    </w:p>
    <w:p w14:paraId="5F8380B9"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Se muestra una incidencia de infección de sitio quirúrgico tras el cierre de una estoma temporal del 20-30% y destaca como factores de riesgo asociados los siguientes: </w:t>
      </w:r>
    </w:p>
    <w:p w14:paraId="52EE1C30" w14:textId="77777777" w:rsidR="0069165C" w:rsidRPr="00FD45E2" w:rsidRDefault="0069165C" w:rsidP="0069165C">
      <w:pPr>
        <w:spacing w:line="480" w:lineRule="auto"/>
        <w:jc w:val="both"/>
        <w:rPr>
          <w:rFonts w:ascii="Arial" w:hAnsi="Arial" w:cs="Arial"/>
        </w:rPr>
      </w:pPr>
    </w:p>
    <w:p w14:paraId="13BC3542" w14:textId="77777777" w:rsidR="0069165C" w:rsidRPr="00FD45E2" w:rsidRDefault="0069165C" w:rsidP="0069165C">
      <w:pPr>
        <w:pStyle w:val="Prrafodelista"/>
        <w:numPr>
          <w:ilvl w:val="0"/>
          <w:numId w:val="18"/>
        </w:numPr>
        <w:spacing w:line="480" w:lineRule="auto"/>
        <w:jc w:val="both"/>
        <w:rPr>
          <w:rFonts w:ascii="Arial" w:hAnsi="Arial" w:cs="Arial"/>
        </w:rPr>
      </w:pPr>
      <w:r w:rsidRPr="00FD45E2">
        <w:rPr>
          <w:rFonts w:ascii="Arial" w:hAnsi="Arial" w:cs="Arial"/>
        </w:rPr>
        <w:t>La obesidad mórbida (espesor de la grasa subcutánea mayor de 25 mm a nivel del ombligo);</w:t>
      </w:r>
    </w:p>
    <w:p w14:paraId="3653D3F5" w14:textId="77777777" w:rsidR="0069165C" w:rsidRPr="00FD45E2" w:rsidRDefault="0069165C" w:rsidP="0069165C">
      <w:pPr>
        <w:pStyle w:val="Prrafodelista"/>
        <w:numPr>
          <w:ilvl w:val="0"/>
          <w:numId w:val="18"/>
        </w:numPr>
        <w:spacing w:line="480" w:lineRule="auto"/>
        <w:jc w:val="both"/>
        <w:rPr>
          <w:rFonts w:ascii="Arial" w:hAnsi="Arial" w:cs="Arial"/>
        </w:rPr>
      </w:pPr>
      <w:r w:rsidRPr="00FD45E2">
        <w:rPr>
          <w:rFonts w:ascii="Arial" w:hAnsi="Arial" w:cs="Arial"/>
        </w:rPr>
        <w:t>Que el estoma temporal sea una colostomía (Infección de sitio quirúrgico 5 veces más frecuente que cuando se trata de una ileostomía)</w:t>
      </w:r>
    </w:p>
    <w:p w14:paraId="48F73392" w14:textId="77777777" w:rsidR="0069165C" w:rsidRPr="00FD45E2" w:rsidRDefault="0069165C" w:rsidP="0069165C">
      <w:pPr>
        <w:spacing w:line="480" w:lineRule="auto"/>
        <w:ind w:left="360"/>
        <w:jc w:val="both"/>
        <w:rPr>
          <w:rFonts w:ascii="Arial" w:hAnsi="Arial" w:cs="Arial"/>
        </w:rPr>
      </w:pPr>
      <w:r w:rsidRPr="00FD45E2">
        <w:rPr>
          <w:rFonts w:ascii="Arial" w:hAnsi="Arial" w:cs="Arial"/>
        </w:rPr>
        <w:t xml:space="preserve">3) Que el momento de crear la estoma temporal fuese una situación de urgencia (persistencia de bacterias «durmientes» en el sitio quirúrgico).  </w:t>
      </w:r>
    </w:p>
    <w:p w14:paraId="4E825283" w14:textId="77777777" w:rsidR="0069165C" w:rsidRPr="00FD45E2" w:rsidRDefault="0069165C" w:rsidP="0069165C">
      <w:pPr>
        <w:spacing w:line="480" w:lineRule="auto"/>
        <w:jc w:val="both"/>
        <w:rPr>
          <w:rFonts w:ascii="Arial" w:hAnsi="Arial" w:cs="Arial"/>
        </w:rPr>
      </w:pPr>
    </w:p>
    <w:p w14:paraId="78A449B2"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Los microorganismos grampositivos (fundamentalmente, entero-cocos y estafilococos aureus resistentes a la meticilina) pueden jugar un papel determinante en la Infección del sitio quirúrgico tras el cierre de un estoma temporal, representando el 70% de las bacterias aisladas en los cultivos.  </w:t>
      </w:r>
    </w:p>
    <w:p w14:paraId="51AC3743" w14:textId="77777777" w:rsidR="0069165C" w:rsidRPr="00FD45E2" w:rsidRDefault="0069165C" w:rsidP="0069165C">
      <w:pPr>
        <w:spacing w:line="480" w:lineRule="auto"/>
        <w:jc w:val="both"/>
        <w:rPr>
          <w:rFonts w:ascii="Arial" w:hAnsi="Arial" w:cs="Arial"/>
        </w:rPr>
      </w:pPr>
    </w:p>
    <w:p w14:paraId="56D0DA15"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De acuerdo con estos autores, cerrar la pared tras el cierre de una estoma temporal puede ser un procedimiento inherentemente distinto de la cirugía de </w:t>
      </w:r>
      <w:r w:rsidRPr="00FD45E2">
        <w:rPr>
          <w:rFonts w:ascii="Arial" w:hAnsi="Arial" w:cs="Arial"/>
        </w:rPr>
        <w:lastRenderedPageBreak/>
        <w:t xml:space="preserve">colon y recto ya que la colonización de la piel e intestino pueden ser totalmente diferentes. </w:t>
      </w:r>
      <w:r w:rsidRPr="00FD45E2">
        <w:rPr>
          <w:rFonts w:ascii="Arial" w:hAnsi="Arial" w:cs="Arial"/>
        </w:rPr>
        <w:fldChar w:fldCharType="begin" w:fldLock="1"/>
      </w:r>
      <w:r w:rsidRPr="00FD45E2">
        <w:rPr>
          <w:rFonts w:ascii="Arial" w:hAnsi="Arial" w:cs="Arial"/>
        </w:rPr>
        <w:instrText>ADDIN CSL_CITATION {"citationItems":[{"id":"ITEM-1","itemData":{"DOI":"10.1016/j.ciresp.2014.01.003","author":[{"dropping-particle":"","family":"Pereira","given":"Antonio","non-dropping-particle":"","parse-names":false,"suffix":""},{"dropping-particle":"","family":"Villanueva","given":"Borja","non-dropping-particle":"","parse-names":false,"suffix":""},{"dropping-particle":"","family":"Vallribera","given":"Francesc","non-dropping-particle":"","parse-names":false,"suffix":""},{"dropping-particle":"","family":"Lo","given":"Manuel","non-dropping-particle":"","parse-names":false,"suffix":""},{"dropping-particle":"","family":"Arbo","given":"Antonia","non-dropping-particle":"","parse-names":false,"suffix":""},{"dropping-particle":"","family":"Morales-conde","given":"Salvador","non-dropping-particle":"","parse-names":false,"suffix":""}],"id":"ITEM-1","issued":{"date-parts":[["2014"]]},"page":"1-6","title":"´ A ESPAN ˜ OLA Cierre de la pared abdominal despue un estoma temporal","type":"article-journal"},"uris":["http://www.mendeley.com/documents/?uuid=71cd6d0f-bef1-4882-938c-8992daf7440c"]}],"mendeley":{"formattedCitation":"(5)","plainTextFormattedCitation":"(5)","previouslyFormattedCitation":"(5)"},"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5)</w:t>
      </w:r>
      <w:r w:rsidRPr="00FD45E2">
        <w:rPr>
          <w:rFonts w:ascii="Arial" w:hAnsi="Arial" w:cs="Arial"/>
        </w:rPr>
        <w:fldChar w:fldCharType="end"/>
      </w:r>
    </w:p>
    <w:p w14:paraId="254B422E" w14:textId="77777777" w:rsidR="0069165C" w:rsidRPr="00FD45E2" w:rsidRDefault="0069165C" w:rsidP="0069165C">
      <w:pPr>
        <w:spacing w:line="480" w:lineRule="auto"/>
        <w:jc w:val="both"/>
        <w:rPr>
          <w:rFonts w:ascii="Arial" w:hAnsi="Arial" w:cs="Arial"/>
        </w:rPr>
      </w:pPr>
    </w:p>
    <w:p w14:paraId="53369D6D"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Se han descrito diversas opciones para la realización del cierre de la piel en estas circunstancias: </w:t>
      </w:r>
    </w:p>
    <w:p w14:paraId="714239B5" w14:textId="77777777" w:rsidR="0069165C" w:rsidRPr="00FD45E2" w:rsidRDefault="0069165C" w:rsidP="0069165C">
      <w:pPr>
        <w:spacing w:line="480" w:lineRule="auto"/>
        <w:jc w:val="both"/>
        <w:rPr>
          <w:rFonts w:ascii="Arial" w:hAnsi="Arial" w:cs="Arial"/>
        </w:rPr>
      </w:pPr>
    </w:p>
    <w:p w14:paraId="14ACD02A" w14:textId="77777777" w:rsidR="0069165C" w:rsidRPr="00FD45E2" w:rsidRDefault="0069165C" w:rsidP="0069165C">
      <w:pPr>
        <w:pStyle w:val="Prrafodelista"/>
        <w:numPr>
          <w:ilvl w:val="0"/>
          <w:numId w:val="19"/>
        </w:numPr>
        <w:spacing w:line="480" w:lineRule="auto"/>
        <w:jc w:val="both"/>
        <w:rPr>
          <w:rFonts w:ascii="Arial" w:hAnsi="Arial" w:cs="Arial"/>
        </w:rPr>
      </w:pPr>
      <w:r w:rsidRPr="00FD45E2">
        <w:rPr>
          <w:rFonts w:ascii="Arial" w:hAnsi="Arial" w:cs="Arial"/>
        </w:rPr>
        <w:t xml:space="preserve">Algunos autores proponen dejar abierta la misma, permitiendo que la herida cutánea granule por segunda intención y así disminuya el riesgo de infección del sitio quirúrgico </w:t>
      </w:r>
    </w:p>
    <w:p w14:paraId="44BA9507" w14:textId="77777777" w:rsidR="0069165C" w:rsidRPr="00FD45E2" w:rsidRDefault="0069165C" w:rsidP="0069165C">
      <w:pPr>
        <w:pStyle w:val="Prrafodelista"/>
        <w:numPr>
          <w:ilvl w:val="0"/>
          <w:numId w:val="19"/>
        </w:numPr>
        <w:spacing w:line="480" w:lineRule="auto"/>
        <w:jc w:val="both"/>
        <w:rPr>
          <w:rFonts w:ascii="Arial" w:hAnsi="Arial" w:cs="Arial"/>
        </w:rPr>
      </w:pPr>
      <w:r w:rsidRPr="00FD45E2">
        <w:rPr>
          <w:rFonts w:ascii="Arial" w:hAnsi="Arial" w:cs="Arial"/>
        </w:rPr>
        <w:t xml:space="preserve">Ha sido propuesto el cierre primario, describiéndose diferentes variantes (cierre primario «hermético», cierre primario «holgado» o cierre primario «retardado») lo que facilita una rápida cicatrización pero que puede asociarse a la vez a un mayor índice de Infección de sitio quirúrgico. </w:t>
      </w:r>
    </w:p>
    <w:p w14:paraId="44F4091B" w14:textId="77777777" w:rsidR="0069165C" w:rsidRPr="00FD45E2" w:rsidRDefault="0069165C" w:rsidP="0069165C">
      <w:pPr>
        <w:pStyle w:val="Prrafodelista"/>
        <w:numPr>
          <w:ilvl w:val="0"/>
          <w:numId w:val="19"/>
        </w:numPr>
        <w:spacing w:line="480" w:lineRule="auto"/>
        <w:jc w:val="both"/>
        <w:rPr>
          <w:rFonts w:ascii="Arial" w:hAnsi="Arial" w:cs="Arial"/>
        </w:rPr>
      </w:pPr>
      <w:r w:rsidRPr="00FD45E2">
        <w:rPr>
          <w:rFonts w:ascii="Arial" w:hAnsi="Arial" w:cs="Arial"/>
        </w:rPr>
        <w:t xml:space="preserve">Puede realizarse un cierre híbrido entre las 2 opciones planteadas previamente, aproximando la piel con una sutura en «bolsa de tabaco» </w:t>
      </w:r>
    </w:p>
    <w:p w14:paraId="610E294C" w14:textId="77777777" w:rsidR="0069165C" w:rsidRPr="00FD45E2" w:rsidRDefault="0069165C" w:rsidP="0069165C">
      <w:pPr>
        <w:spacing w:line="480" w:lineRule="auto"/>
        <w:jc w:val="both"/>
        <w:rPr>
          <w:rFonts w:ascii="Arial" w:hAnsi="Arial" w:cs="Arial"/>
        </w:rPr>
      </w:pPr>
    </w:p>
    <w:p w14:paraId="7753364D" w14:textId="77777777" w:rsidR="0069165C" w:rsidRPr="00FD45E2" w:rsidRDefault="0069165C" w:rsidP="0069165C">
      <w:pPr>
        <w:spacing w:line="480" w:lineRule="auto"/>
        <w:jc w:val="both"/>
        <w:rPr>
          <w:rFonts w:ascii="Arial" w:hAnsi="Arial" w:cs="Arial"/>
        </w:rPr>
      </w:pPr>
    </w:p>
    <w:p w14:paraId="4E57252D"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Se han realizado comparaciones entre las diferentes opciones (sobre todo las 2 últimas) mostrándose la sutura en «bolsa de tabaco» como una buena alternativa al cierre primario en términos de disminución del índice de ISQ. </w:t>
      </w:r>
    </w:p>
    <w:p w14:paraId="003A1D46" w14:textId="77777777" w:rsidR="0069165C" w:rsidRPr="00FD45E2" w:rsidRDefault="0069165C" w:rsidP="0069165C">
      <w:pPr>
        <w:spacing w:line="480" w:lineRule="auto"/>
        <w:jc w:val="both"/>
        <w:rPr>
          <w:rFonts w:ascii="Arial" w:hAnsi="Arial" w:cs="Arial"/>
        </w:rPr>
      </w:pPr>
    </w:p>
    <w:p w14:paraId="5081A573"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En una reciente revisión sistemática y metaanalisis los autores concluyen que la técnica de aproximación con una sutura en «bolsa de tabaco» se asocia con una </w:t>
      </w:r>
      <w:r w:rsidRPr="00FD45E2">
        <w:rPr>
          <w:rFonts w:ascii="Arial" w:hAnsi="Arial" w:cs="Arial"/>
        </w:rPr>
        <w:lastRenderedPageBreak/>
        <w:t>reducción del 80% de ISQ sin impacto negativo en la estancia hospitalaria o en los resultados cosméticos a largo plazo.</w:t>
      </w:r>
      <w:r w:rsidRPr="00FD45E2">
        <w:rPr>
          <w:rFonts w:ascii="Arial" w:hAnsi="Arial" w:cs="Arial"/>
        </w:rPr>
        <w:fldChar w:fldCharType="begin" w:fldLock="1"/>
      </w:r>
      <w:r w:rsidRPr="00FD45E2">
        <w:rPr>
          <w:rFonts w:ascii="Arial" w:hAnsi="Arial" w:cs="Arial"/>
        </w:rPr>
        <w:instrText>ADDIN CSL_CITATION {"citationItems":[{"id":"ITEM-1","itemData":{"DOI":"10.1016/j.ciresp.2014.01.003","author":[{"dropping-particle":"","family":"Pereira","given":"Antonio","non-dropping-particle":"","parse-names":false,"suffix":""},{"dropping-particle":"","family":"Villanueva","given":"Borja","non-dropping-particle":"","parse-names":false,"suffix":""},{"dropping-particle":"","family":"Vallribera","given":"Francesc","non-dropping-particle":"","parse-names":false,"suffix":""},{"dropping-particle":"","family":"Lo","given":"Manuel","non-dropping-particle":"","parse-names":false,"suffix":""},{"dropping-particle":"","family":"Arbo","given":"Antonia","non-dropping-particle":"","parse-names":false,"suffix":""},{"dropping-particle":"","family":"Morales-conde","given":"Salvador","non-dropping-particle":"","parse-names":false,"suffix":""}],"id":"ITEM-1","issued":{"date-parts":[["2014"]]},"page":"1-6","title":"´ A ESPAN ˜ OLA Cierre de la pared abdominal despue un estoma temporal","type":"article-journal"},"uris":["http://www.mendeley.com/documents/?uuid=71cd6d0f-bef1-4882-938c-8992daf7440c"]}],"mendeley":{"formattedCitation":"(5)","plainTextFormattedCitation":"(5)","previouslyFormattedCitation":"(5)"},"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5)</w:t>
      </w:r>
      <w:r w:rsidRPr="00FD45E2">
        <w:rPr>
          <w:rFonts w:ascii="Arial" w:hAnsi="Arial" w:cs="Arial"/>
        </w:rPr>
        <w:fldChar w:fldCharType="end"/>
      </w:r>
    </w:p>
    <w:p w14:paraId="18B50E43" w14:textId="77777777" w:rsidR="0069165C" w:rsidRPr="00FD45E2" w:rsidRDefault="0069165C" w:rsidP="0069165C">
      <w:pPr>
        <w:spacing w:line="480" w:lineRule="auto"/>
        <w:jc w:val="both"/>
        <w:rPr>
          <w:rFonts w:ascii="Arial" w:hAnsi="Arial" w:cs="Arial"/>
        </w:rPr>
      </w:pPr>
    </w:p>
    <w:p w14:paraId="74F0EE43"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Las revisiones sistemáticas han demostrado que este procedimiento reduce las tasas de ISQ, pero su impacto en la duración de la estancia hospitalaria es cuestionable. </w:t>
      </w:r>
      <w:r w:rsidRPr="00FD45E2">
        <w:rPr>
          <w:rFonts w:ascii="Arial" w:hAnsi="Arial" w:cs="Arial"/>
        </w:rPr>
        <w:fldChar w:fldCharType="begin" w:fldLock="1"/>
      </w:r>
      <w:r w:rsidRPr="00FD45E2">
        <w:rPr>
          <w:rFonts w:ascii="Arial" w:hAnsi="Arial" w:cs="Arial"/>
        </w:rPr>
        <w:instrText>ADDIN CSL_CITATION {"citationItems":[{"id":"ITEM-1","itemData":{"DOI":"10.1007/s10151-012-0970-y","author":[{"dropping-particle":"","family":"Mccartan","given":"D P","non-dropping-particle":"","parse-names":false,"suffix":""},{"dropping-particle":"","family":"Burke","given":"J P","non-dropping-particle":"","parse-names":false,"suffix":""},{"dropping-particle":"","family":"Walsh","given":"S R","non-dropping-particle":"","parse-names":false,"suffix":""},{"dropping-particle":"","family":"Coffey","given":"J C","non-dropping-particle":"","parse-names":false,"suffix":""}],"id":"ITEM-1","issued":{"date-parts":[["2013"]]},"page":"345-351","title":"Purse-string approximation is superior to primary skin closure following stoma reversal : a systematic review and meta-analysis","type":"article-journal"},"uris":["http://www.mendeley.com/documents/?uuid=df968a3d-7513-4577-a04e-c309edf8924f"]}],"mendeley":{"formattedCitation":"(10)","plainTextFormattedCitation":"(10)","previouslyFormattedCitation":"(10)"},"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10)</w:t>
      </w:r>
      <w:r w:rsidRPr="00FD45E2">
        <w:rPr>
          <w:rFonts w:ascii="Arial" w:hAnsi="Arial" w:cs="Arial"/>
        </w:rPr>
        <w:fldChar w:fldCharType="end"/>
      </w:r>
      <w:r w:rsidRPr="00FD45E2">
        <w:rPr>
          <w:rFonts w:ascii="Arial" w:hAnsi="Arial" w:cs="Arial"/>
        </w:rPr>
        <w:t xml:space="preserve"> </w:t>
      </w:r>
      <w:r w:rsidRPr="00FD45E2">
        <w:rPr>
          <w:rFonts w:ascii="Arial" w:hAnsi="Arial" w:cs="Arial"/>
        </w:rPr>
        <w:fldChar w:fldCharType="begin" w:fldLock="1"/>
      </w:r>
      <w:r w:rsidRPr="00FD45E2">
        <w:rPr>
          <w:rFonts w:ascii="Arial" w:hAnsi="Arial" w:cs="Arial"/>
        </w:rPr>
        <w:instrText>ADDIN CSL_CITATION {"citationItems":[{"id":"ITEM-1","itemData":{"DOI":"10.1093/gastro/gou038","author":[{"dropping-particle":"","family":"Sajid","given":"Muhammad Shafique","non-dropping-particle":"","parse-names":false,"suffix":""},{"dropping-particle":"","family":"Bhatti","given":"Muhammad I","non-dropping-particle":"","parse-names":false,"suffix":""},{"dropping-particle":"","family":"Miles","given":"William F A","non-dropping-particle":"","parse-names":false,"suffix":""}],"id":"ITEM-1","issue":"July","issued":{"date-parts":[["2014"]]},"page":"156-161","title":"Meta-analysis Systematic review and meta-analysis of published randomized controlled trials comparing purse-string vs conventional linear closure of the wound following ileostomy ( stoma ) closure","type":"article-journal","volume":"3"},"uris":["http://www.mendeley.com/documents/?uuid=c3ccc2a9-1ed6-4563-a338-c598531c2f22"]}],"mendeley":{"formattedCitation":"(11)","plainTextFormattedCitation":"(11)"},"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11)</w:t>
      </w:r>
      <w:r w:rsidRPr="00FD45E2">
        <w:rPr>
          <w:rFonts w:ascii="Arial" w:hAnsi="Arial" w:cs="Arial"/>
        </w:rPr>
        <w:fldChar w:fldCharType="end"/>
      </w:r>
    </w:p>
    <w:p w14:paraId="59F17CF2" w14:textId="77777777" w:rsidR="0069165C" w:rsidRPr="00FD45E2" w:rsidRDefault="0069165C" w:rsidP="0069165C">
      <w:pPr>
        <w:spacing w:line="480" w:lineRule="auto"/>
        <w:jc w:val="both"/>
        <w:rPr>
          <w:rFonts w:ascii="Arial" w:hAnsi="Arial" w:cs="Arial"/>
        </w:rPr>
      </w:pPr>
    </w:p>
    <w:p w14:paraId="20532C74" w14:textId="77777777" w:rsidR="0069165C" w:rsidRPr="00FD45E2" w:rsidRDefault="0069165C" w:rsidP="0069165C">
      <w:pPr>
        <w:spacing w:line="480" w:lineRule="auto"/>
        <w:jc w:val="both"/>
        <w:rPr>
          <w:rFonts w:ascii="Arial" w:hAnsi="Arial" w:cs="Arial"/>
        </w:rPr>
      </w:pPr>
      <w:r w:rsidRPr="00FD45E2">
        <w:rPr>
          <w:rFonts w:ascii="Arial" w:hAnsi="Arial" w:cs="Arial"/>
        </w:rPr>
        <w:t>La mayoría de las técnicas convencionales comprometen la velocidad / limpieza de la aposición de la herida o la incidencia de infección del sitio quirúrgico (ISQ). La evidencia sugiere que el cierre de piel en bolsa de tabaco puede lograr ambos objetivos.</w:t>
      </w:r>
      <w:r w:rsidRPr="00FD45E2">
        <w:rPr>
          <w:rFonts w:ascii="Arial" w:hAnsi="Arial" w:cs="Arial"/>
        </w:rPr>
        <w:fldChar w:fldCharType="begin" w:fldLock="1"/>
      </w:r>
      <w:r w:rsidRPr="00FD45E2">
        <w:rPr>
          <w:rFonts w:ascii="Arial" w:hAnsi="Arial" w:cs="Arial"/>
        </w:rPr>
        <w:instrText>ADDIN CSL_CITATION {"citationItems":[{"id":"ITEM-1","itemData":{"DOI":"10.1016/j.mjafi.2019.02.009","ISSN":"0377-1237","author":[{"dropping-particle":"","family":"Behuria","given":"Nilotpal","non-dropping-particle":"","parse-names":false,"suffix":""},{"dropping-particle":"","family":"Kumar","given":"Jayant","non-dropping-particle":"","parse-names":false,"suffix":""},{"dropping-particle":"","family":"Ram","given":"Sita","non-dropping-particle":"","parse-names":false,"suffix":""},{"dropping-particle":"","family":"Vasant","given":"Shrirang","non-dropping-particle":"","parse-names":false,"suffix":""},{"dropping-particle":"","family":"Saranga","given":"Ramanathan","non-dropping-particle":"","parse-names":false,"suffix":""}],"container-title":"Medical Journal Armed Forces India","id":"ITEM-1","issue":"xxxx","issued":{"date-parts":[["2019"]]},"publisher":"Elsevier Ltd","title":"ScienceDirect Evidence-based adoption of purse-string skin closure for stoma wounds","type":"article-journal"},"uris":["http://www.mendeley.com/documents/?uuid=7ac2fdbd-15b9-4c3e-bd8e-83c456ed78cc"]}],"mendeley":{"formattedCitation":"(12)","plainTextFormattedCitation":"(12)","previouslyFormattedCitation":"(11)"},"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12)</w:t>
      </w:r>
      <w:r w:rsidRPr="00FD45E2">
        <w:rPr>
          <w:rFonts w:ascii="Arial" w:hAnsi="Arial" w:cs="Arial"/>
        </w:rPr>
        <w:fldChar w:fldCharType="end"/>
      </w:r>
    </w:p>
    <w:p w14:paraId="31DD1E21" w14:textId="77777777" w:rsidR="0069165C" w:rsidRPr="00FD45E2" w:rsidRDefault="0069165C" w:rsidP="0069165C">
      <w:pPr>
        <w:spacing w:line="480" w:lineRule="auto"/>
        <w:jc w:val="both"/>
        <w:rPr>
          <w:rFonts w:ascii="Arial" w:hAnsi="Arial" w:cs="Arial"/>
        </w:rPr>
      </w:pPr>
    </w:p>
    <w:p w14:paraId="0AD9B67A" w14:textId="40F572F4" w:rsidR="0069165C" w:rsidRPr="00FD45E2" w:rsidRDefault="0069165C" w:rsidP="0069165C">
      <w:pPr>
        <w:spacing w:line="480" w:lineRule="auto"/>
        <w:jc w:val="both"/>
        <w:rPr>
          <w:rFonts w:ascii="Arial" w:hAnsi="Arial" w:cs="Arial"/>
        </w:rPr>
      </w:pPr>
      <w:r w:rsidRPr="00FD45E2">
        <w:rPr>
          <w:rFonts w:ascii="Arial" w:hAnsi="Arial" w:cs="Arial"/>
        </w:rPr>
        <w:t>Técnicas convencionales de cierre cutáneo primario / Cierre primario flojo / Retardado con o sin drenaje o sutura secundaria, comprometen en cualquiera de los objetivos de velocidad de curación y disminución de infección de herida quirúrgica. Por lo tanto, existe una necesidad de adoptar un técnica alternativa que combina de manera óptima los beneficios de cierre primario y secundario, sin las desventajas de las opciones convencionales. El</w:t>
      </w:r>
      <w:r w:rsidR="00760FFB">
        <w:rPr>
          <w:rFonts w:ascii="Arial" w:hAnsi="Arial" w:cs="Arial"/>
        </w:rPr>
        <w:t xml:space="preserve"> cierre de piel de bolso de tabaco </w:t>
      </w:r>
      <w:r w:rsidRPr="00FD45E2">
        <w:rPr>
          <w:rFonts w:ascii="Arial" w:hAnsi="Arial" w:cs="Arial"/>
        </w:rPr>
        <w:t xml:space="preserve">se ha defendido como una alternativa viable. </w:t>
      </w:r>
      <w:r w:rsidRPr="00FD45E2">
        <w:rPr>
          <w:rFonts w:ascii="Arial" w:hAnsi="Arial" w:cs="Arial"/>
        </w:rPr>
        <w:fldChar w:fldCharType="begin" w:fldLock="1"/>
      </w:r>
      <w:r w:rsidRPr="00FD45E2">
        <w:rPr>
          <w:rFonts w:ascii="Arial" w:hAnsi="Arial" w:cs="Arial"/>
        </w:rPr>
        <w:instrText>ADDIN CSL_CITATION {"citationItems":[{"id":"ITEM-1","itemData":{"DOI":"10.1016/j.mjafi.2019.02.009","ISSN":"0377-1237","author":[{"dropping-particle":"","family":"Behuria","given":"Nilotpal","non-dropping-particle":"","parse-names":false,"suffix":""},{"dropping-particle":"","family":"Kumar","given":"Jayant","non-dropping-particle":"","parse-names":false,"suffix":""},{"dropping-particle":"","family":"Ram","given":"Sita","non-dropping-particle":"","parse-names":false,"suffix":""},{"dropping-particle":"","family":"Vasant","given":"Shrirang","non-dropping-particle":"","parse-names":false,"suffix":""},{"dropping-particle":"","family":"Saranga","given":"Ramanathan","non-dropping-particle":"","parse-names":false,"suffix":""}],"container-title":"Medical Journal Armed Forces India","id":"ITEM-1","issue":"xxxx","issued":{"date-parts":[["2019"]]},"publisher":"Elsevier Ltd","title":"ScienceDirect Evidence-based adoption of purse-string skin closure for stoma wounds","type":"article-journal"},"uris":["http://www.mendeley.com/documents/?uuid=7ac2fdbd-15b9-4c3e-bd8e-83c456ed78cc"]}],"mendeley":{"formattedCitation":"(12)","plainTextFormattedCitation":"(12)","previouslyFormattedCitation":"(11)"},"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12)</w:t>
      </w:r>
      <w:r w:rsidRPr="00FD45E2">
        <w:rPr>
          <w:rFonts w:ascii="Arial" w:hAnsi="Arial" w:cs="Arial"/>
        </w:rPr>
        <w:fldChar w:fldCharType="end"/>
      </w:r>
      <w:r w:rsidRPr="00FD45E2">
        <w:rPr>
          <w:rFonts w:ascii="Arial" w:hAnsi="Arial" w:cs="Arial"/>
        </w:rPr>
        <w:t xml:space="preserve"> </w:t>
      </w:r>
      <w:r w:rsidRPr="00FD45E2">
        <w:rPr>
          <w:rFonts w:ascii="Arial" w:hAnsi="Arial" w:cs="Arial"/>
        </w:rPr>
        <w:fldChar w:fldCharType="begin" w:fldLock="1"/>
      </w:r>
      <w:r w:rsidRPr="00FD45E2">
        <w:rPr>
          <w:rFonts w:ascii="Arial" w:hAnsi="Arial" w:cs="Arial"/>
        </w:rPr>
        <w:instrText>ADDIN CSL_CITATION {"citationItems":[{"id":"ITEM-1","itemData":{"DOI":"10.4240/wjgs.v5.i4.110","author":[{"dropping-particle":"","family":"Imada","given":"Shinya","non-dropping-particle":"","parse-names":false,"suffix":""},{"dropping-particle":"","family":"Noura","given":"Shingo","non-dropping-particle":"","parse-names":false,"suffix":""},{"dropping-particle":"","family":"Ohue","given":"Masayuki","non-dropping-particle":"","parse-names":false,"suffix":""},{"dropping-particle":"","family":"Shingai","given":"Tatsushi","non-dropping-particle":"","parse-names":false,"suffix":""},{"dropping-particle":"","family":"Sueda","given":"Toshinori","non-dropping-particle":"","parse-names":false,"suffix":""},{"dropping-particle":"","family":"Kishi","given":"Kentaro","non-dropping-particle":"","parse-names":false,"suffix":""}],"id":"ITEM-1","issue":"4","issued":{"date-parts":[["2013"]]},"page":"110-114","title":"Efficacy of subcutaneous penrose drains for surgical site infections in colorectal surgery","type":"article-journal","volume":"5"},"uris":["http://www.mendeley.com/documents/?uuid=384ba495-6f7d-48e7-a5c5-fab7840f9ce3"]}],"mendeley":{"formattedCitation":"(13)","plainTextFormattedCitation":"(13)","previouslyFormattedCitation":"(12)"},"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13)</w:t>
      </w:r>
      <w:r w:rsidRPr="00FD45E2">
        <w:rPr>
          <w:rFonts w:ascii="Arial" w:hAnsi="Arial" w:cs="Arial"/>
        </w:rPr>
        <w:fldChar w:fldCharType="end"/>
      </w:r>
      <w:r w:rsidRPr="00FD45E2">
        <w:rPr>
          <w:rFonts w:ascii="Arial" w:hAnsi="Arial" w:cs="Arial"/>
        </w:rPr>
        <w:t xml:space="preserve"> </w:t>
      </w:r>
      <w:r w:rsidRPr="00FD45E2">
        <w:rPr>
          <w:rFonts w:ascii="Arial" w:hAnsi="Arial" w:cs="Arial"/>
        </w:rPr>
        <w:fldChar w:fldCharType="begin" w:fldLock="1"/>
      </w:r>
      <w:r w:rsidRPr="00FD45E2">
        <w:rPr>
          <w:rFonts w:ascii="Arial" w:hAnsi="Arial" w:cs="Arial"/>
        </w:rPr>
        <w:instrText>ADDIN CSL_CITATION {"citationItems":[{"id":"ITEM-1","itemData":{"author":[{"dropping-particle":"","family":"Felnbeg","given":"Stanley M","non-dropping-particle":"","parse-names":false,"suffix":""},{"dropping-particle":"","family":"Mcleod","given":"Robin S","non-dropping-particle":"","parse-names":false,"suffix":""},{"dropping-particle":"","family":"Cohen","given":"Zane","non-dropping-particle":"","parse-names":false,"suffix":""}],"id":"ITEM-1","issued":{"date-parts":[["1985"]]},"page":"102-107","title":"Complications of Loop lleostomy","type":"article-journal"},"uris":["http://www.mendeley.com/documents/?uuid=8d28bb57-6e3a-4afe-9e00-021d954f044b"]}],"mendeley":{"formattedCitation":"(14)","plainTextFormattedCitation":"(14)","previouslyFormattedCitation":"(13)"},"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14)</w:t>
      </w:r>
      <w:r w:rsidRPr="00FD45E2">
        <w:rPr>
          <w:rFonts w:ascii="Arial" w:hAnsi="Arial" w:cs="Arial"/>
        </w:rPr>
        <w:fldChar w:fldCharType="end"/>
      </w:r>
      <w:r w:rsidRPr="00FD45E2">
        <w:rPr>
          <w:rFonts w:ascii="Arial" w:hAnsi="Arial" w:cs="Arial"/>
        </w:rPr>
        <w:t xml:space="preserve"> </w:t>
      </w:r>
      <w:r w:rsidRPr="00FD45E2">
        <w:rPr>
          <w:rFonts w:ascii="Arial" w:hAnsi="Arial" w:cs="Arial"/>
        </w:rPr>
        <w:fldChar w:fldCharType="begin" w:fldLock="1"/>
      </w:r>
      <w:r w:rsidRPr="00FD45E2">
        <w:rPr>
          <w:rFonts w:ascii="Arial" w:hAnsi="Arial" w:cs="Arial"/>
        </w:rPr>
        <w:instrText>ADDIN CSL_CITATION {"citationItems":[{"id":"ITEM-1","itemData":{"author":[{"dropping-particle":"","family":"Hospital","given":"Leicester General","non-dropping-particle":"","parse-names":false,"suffix":""},{"dropping-particle":"","family":"Kingdom","given":"United","non-dropping-particle":"","parse-names":false,"suffix":""}],"id":"ITEM-1","issue":"May","issued":{"date-parts":[["2002"]]},"page":"766-767","title":"A TECHNIQUE FOR WOUND CLOSURE THAT MINIMIZES SEPSIS AFTER STOMA CLOSURE","type":"article-journal"},"uris":["http://www.mendeley.com/documents/?uuid=20dd0691-ee9b-47c9-b2a5-2c98ed6ab74d"]}],"mendeley":{"formattedCitation":"(15)","plainTextFormattedCitation":"(15)","previouslyFormattedCitation":"(14)"},"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15)</w:t>
      </w:r>
      <w:r w:rsidRPr="00FD45E2">
        <w:rPr>
          <w:rFonts w:ascii="Arial" w:hAnsi="Arial" w:cs="Arial"/>
        </w:rPr>
        <w:fldChar w:fldCharType="end"/>
      </w:r>
    </w:p>
    <w:p w14:paraId="5D3A1BAB" w14:textId="77777777" w:rsidR="0069165C" w:rsidRPr="00FD45E2" w:rsidRDefault="0069165C" w:rsidP="0069165C">
      <w:pPr>
        <w:spacing w:line="480" w:lineRule="auto"/>
        <w:jc w:val="both"/>
        <w:rPr>
          <w:rFonts w:ascii="Arial" w:hAnsi="Arial" w:cs="Arial"/>
        </w:rPr>
      </w:pPr>
    </w:p>
    <w:p w14:paraId="1944558D" w14:textId="77777777" w:rsidR="0069165C" w:rsidRPr="00FD45E2" w:rsidRDefault="0069165C" w:rsidP="0069165C">
      <w:pPr>
        <w:spacing w:line="480" w:lineRule="auto"/>
        <w:jc w:val="both"/>
        <w:rPr>
          <w:rFonts w:ascii="Arial" w:hAnsi="Arial" w:cs="Arial"/>
        </w:rPr>
      </w:pPr>
      <w:r w:rsidRPr="00FD45E2">
        <w:rPr>
          <w:rFonts w:ascii="Arial" w:hAnsi="Arial" w:cs="Arial"/>
        </w:rPr>
        <w:t>La hernia de la herida es la segunda complicación más común y puede, hasta cierto punto, exacerbarse por la presencia de la sepsis de la herida, lo que lleva a una cicatrización retrasada o deteriorada de la herida.</w:t>
      </w:r>
      <w:r w:rsidRPr="00FD45E2">
        <w:rPr>
          <w:rFonts w:ascii="Arial" w:hAnsi="Arial" w:cs="Arial"/>
        </w:rPr>
        <w:fldChar w:fldCharType="begin" w:fldLock="1"/>
      </w:r>
      <w:r w:rsidRPr="00FD45E2">
        <w:rPr>
          <w:rFonts w:ascii="Arial" w:hAnsi="Arial" w:cs="Arial"/>
        </w:rPr>
        <w:instrText>ADDIN CSL_CITATION {"citationItems":[{"id":"ITEM-1","itemData":{"author":[{"dropping-particle":"","family":"Hospital","given":"Leicester General","non-dropping-particle":"","parse-names":false,"suffix":""},{"dropping-particle":"","family":"Kingdom","given":"United","non-dropping-particle":"","parse-names":false,"suffix":""}],"id":"ITEM-1","issue":"May","issued":{"date-parts":[["2002"]]},"page":"766-767","title":"A TECHNIQUE FOR WOUND CLOSURE THAT MINIMIZES SEPSIS AFTER STOMA CLOSURE","type":"article-journal"},"uris":["http://www.mendeley.com/documents/?uuid=20dd0691-ee9b-47c9-b2a5-2c98ed6ab74d"]}],"mendeley":{"formattedCitation":"(15)","plainTextFormattedCitation":"(15)","previouslyFormattedCitation":"(14)"},"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15)</w:t>
      </w:r>
      <w:r w:rsidRPr="00FD45E2">
        <w:rPr>
          <w:rFonts w:ascii="Arial" w:hAnsi="Arial" w:cs="Arial"/>
        </w:rPr>
        <w:fldChar w:fldCharType="end"/>
      </w:r>
    </w:p>
    <w:p w14:paraId="6D92C14F" w14:textId="77777777" w:rsidR="0069165C" w:rsidRPr="00FD45E2" w:rsidRDefault="0069165C" w:rsidP="0069165C">
      <w:pPr>
        <w:spacing w:line="480" w:lineRule="auto"/>
        <w:jc w:val="both"/>
        <w:rPr>
          <w:rFonts w:ascii="Arial" w:hAnsi="Arial" w:cs="Arial"/>
        </w:rPr>
      </w:pPr>
    </w:p>
    <w:p w14:paraId="320EF1A8" w14:textId="77777777" w:rsidR="0069165C" w:rsidRPr="00FD45E2" w:rsidRDefault="0069165C" w:rsidP="0069165C">
      <w:pPr>
        <w:spacing w:line="480" w:lineRule="auto"/>
        <w:jc w:val="both"/>
        <w:rPr>
          <w:rFonts w:ascii="Arial" w:hAnsi="Arial" w:cs="Arial"/>
        </w:rPr>
      </w:pPr>
      <w:r w:rsidRPr="00FD45E2">
        <w:rPr>
          <w:rFonts w:ascii="Arial" w:hAnsi="Arial" w:cs="Arial"/>
        </w:rPr>
        <w:lastRenderedPageBreak/>
        <w:t>Varios estudios han demostrado una reducción de infección del sitio quirúrgico cuando la herida se deja abierta para sanar por segunda intención, sin embargo, estos no evalúan el tiempo general para la curación de la herida y el impacto negativo resultante en la calidad de vida del paciente durante el período requerido para el cierre de la herida.</w:t>
      </w:r>
      <w:r w:rsidRPr="00FD45E2">
        <w:rPr>
          <w:rFonts w:ascii="Arial" w:hAnsi="Arial" w:cs="Arial"/>
        </w:rPr>
        <w:fldChar w:fldCharType="begin" w:fldLock="1"/>
      </w:r>
      <w:r w:rsidRPr="00FD45E2">
        <w:rPr>
          <w:rFonts w:ascii="Arial" w:hAnsi="Arial" w:cs="Arial"/>
        </w:rPr>
        <w:instrText>ADDIN CSL_CITATION {"citationItems":[{"id":"ITEM-1","itemData":{"DOI":"10.1007/s10151-012-0970-y","author":[{"dropping-particle":"","family":"Mccartan","given":"D P","non-dropping-particle":"","parse-names":false,"suffix":""},{"dropping-particle":"","family":"Burke","given":"J P","non-dropping-particle":"","parse-names":false,"suffix":""},{"dropping-particle":"","family":"Walsh","given":"S R","non-dropping-particle":"","parse-names":false,"suffix":""},{"dropping-particle":"","family":"Coffey","given":"J C","non-dropping-particle":"","parse-names":false,"suffix":""}],"id":"ITEM-1","issued":{"date-parts":[["2013"]]},"page":"345-351","title":"Purse-string approximation is superior to primary skin closure following stoma reversal : a systematic review and meta-analysis","type":"article-journal"},"uris":["http://www.mendeley.com/documents/?uuid=df968a3d-7513-4577-a04e-c309edf8924f"]}],"mendeley":{"formattedCitation":"(10)","plainTextFormattedCitation":"(10)","previouslyFormattedCitation":"(10)"},"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10)</w:t>
      </w:r>
      <w:r w:rsidRPr="00FD45E2">
        <w:rPr>
          <w:rFonts w:ascii="Arial" w:hAnsi="Arial" w:cs="Arial"/>
        </w:rPr>
        <w:fldChar w:fldCharType="end"/>
      </w:r>
    </w:p>
    <w:p w14:paraId="02597A8C" w14:textId="77777777" w:rsidR="0069165C" w:rsidRPr="00FD45E2" w:rsidRDefault="0069165C" w:rsidP="0069165C">
      <w:pPr>
        <w:spacing w:line="480" w:lineRule="auto"/>
        <w:jc w:val="both"/>
        <w:rPr>
          <w:rFonts w:ascii="Arial" w:hAnsi="Arial" w:cs="Arial"/>
        </w:rPr>
      </w:pPr>
    </w:p>
    <w:p w14:paraId="3DBF0F65"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No hay consenso sobre la técnica de cierre ideal de la herida de la estoma para minimizar la infección de sitio quirúrgico postoperatoria y se han propuesto múltiples técnicas: cierre primario apretado, cierre primario flojo, cierre primario retrasado o sin cierre y cicatrización por atención secundaria. Con mayor infección de sitio quirúrgico postoperatorio. </w:t>
      </w:r>
    </w:p>
    <w:p w14:paraId="65BE7AEB" w14:textId="77777777" w:rsidR="0069165C" w:rsidRPr="00FD45E2" w:rsidRDefault="0069165C" w:rsidP="0069165C">
      <w:pPr>
        <w:spacing w:line="480" w:lineRule="auto"/>
        <w:jc w:val="both"/>
        <w:rPr>
          <w:rFonts w:ascii="Arial" w:hAnsi="Arial" w:cs="Arial"/>
        </w:rPr>
      </w:pPr>
    </w:p>
    <w:p w14:paraId="577E896C"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Se propuso una técnica híbrida que utiliza un cierre de aproximación de la piel con una sutura subcutánea del bolso. Esta técnica puede conducir a mejores resultados cosméticos y posiblemente menos infección de sitio quirúrgico. </w:t>
      </w:r>
      <w:r w:rsidRPr="00FD45E2">
        <w:rPr>
          <w:rFonts w:ascii="Arial" w:hAnsi="Arial" w:cs="Arial"/>
        </w:rPr>
        <w:fldChar w:fldCharType="begin" w:fldLock="1"/>
      </w:r>
      <w:r w:rsidRPr="00FD45E2">
        <w:rPr>
          <w:rFonts w:ascii="Arial" w:hAnsi="Arial" w:cs="Arial"/>
        </w:rPr>
        <w:instrText xml:space="preserve">ADDIN CSL_CITATION {"citationItems":[{"id":"ITEM-1","itemData":{"DOI":"10.3892/mco.2015.505","author":[{"dropping-particle":"","family":"Wada","given":"Yuma","non-dropping-particle":"","parse-names":false,"suffix":""},{"dropping-particle":"","family":"Miyoshi","given":"Norikatsu","non-dropping-particle":"","parse-names":false,"suffix":""},{"dropping-particle":"","family":"Ohue","given":"Masayuki","non-dropping-particle":"","parse-names":false,"suffix":""},{"dropping-particle":"","family":"Noura","given":"Shingo","non-dropping-particle":"","parse-names":false,"suffix":""},{"dropping-particle":"","family":"Fujino","given":"Shiki","non-dropping-particle":"","parse-names":false,"suffix":""}],"id":"ITEM-1","issue":"mc","issued":{"date-parts":[["2015"]]},"page":"619-622","title":"Comparison of surgical techniques for stoma closure : A retrospective study of purse </w:instrText>
      </w:r>
      <w:r w:rsidRPr="00FD45E2">
        <w:rPr>
          <w:rFonts w:ascii="Cambria Math" w:hAnsi="Cambria Math" w:cs="Cambria Math"/>
        </w:rPr>
        <w:instrText>‑</w:instrText>
      </w:r>
      <w:r w:rsidRPr="00FD45E2">
        <w:rPr>
          <w:rFonts w:ascii="Arial" w:hAnsi="Arial" w:cs="Arial"/>
        </w:rPr>
        <w:instrText xml:space="preserve"> string skin closure versus conventional skin closure following ileostomy and colostomy reversal","type":"article-journal"},"uris":["http://www.mendeley.com/documents/?uuid=cf9ab80d-4b20-41c2-9962-394530f02554"]}],"mendeley":{"formattedCitation":"(7)","plainTextFormattedCitation":"(7)","previouslyFormattedCitation":"(7)"},"properties":{"noteIndex":0},"schema":"https://github.com/citation-style-language/schema/raw/master/csl-citation.json"}</w:instrText>
      </w:r>
      <w:r w:rsidRPr="00FD45E2">
        <w:rPr>
          <w:rFonts w:ascii="Arial" w:hAnsi="Arial" w:cs="Arial"/>
        </w:rPr>
        <w:fldChar w:fldCharType="separate"/>
      </w:r>
      <w:r w:rsidRPr="00FD45E2">
        <w:rPr>
          <w:rFonts w:ascii="Arial" w:hAnsi="Arial" w:cs="Arial"/>
          <w:noProof/>
        </w:rPr>
        <w:t>(7)</w:t>
      </w:r>
      <w:r w:rsidRPr="00FD45E2">
        <w:rPr>
          <w:rFonts w:ascii="Arial" w:hAnsi="Arial" w:cs="Arial"/>
        </w:rPr>
        <w:fldChar w:fldCharType="end"/>
      </w:r>
    </w:p>
    <w:p w14:paraId="2C6ADE56" w14:textId="77777777" w:rsidR="0069165C" w:rsidRPr="00FD45E2" w:rsidRDefault="0069165C" w:rsidP="0069165C">
      <w:pPr>
        <w:spacing w:line="480" w:lineRule="auto"/>
        <w:jc w:val="both"/>
        <w:rPr>
          <w:rFonts w:ascii="Arial" w:hAnsi="Arial" w:cs="Arial"/>
          <w:color w:val="000000"/>
        </w:rPr>
      </w:pPr>
    </w:p>
    <w:p w14:paraId="1AE04483" w14:textId="77777777" w:rsidR="0069165C" w:rsidRPr="00FD45E2" w:rsidRDefault="0069165C" w:rsidP="0069165C">
      <w:pPr>
        <w:spacing w:line="480" w:lineRule="auto"/>
        <w:jc w:val="both"/>
        <w:rPr>
          <w:rFonts w:ascii="Arial" w:hAnsi="Arial" w:cs="Arial"/>
          <w:color w:val="000000"/>
        </w:rPr>
      </w:pPr>
      <w:r w:rsidRPr="00FD45E2">
        <w:rPr>
          <w:rFonts w:ascii="Arial" w:hAnsi="Arial" w:cs="Arial"/>
          <w:color w:val="000000"/>
        </w:rPr>
        <w:t xml:space="preserve">Todavía se debate qué técnica de cierre de una herida de estoma conduce a la tasa de infección de sitio quirúrgico más baja. Dependiendo del autor y la técnica de cierre, las tasas de infección de sitio quirúrgico varían de 0 a 41%. </w:t>
      </w:r>
      <w:r w:rsidRPr="00FD45E2">
        <w:rPr>
          <w:rFonts w:ascii="Arial" w:hAnsi="Arial" w:cs="Arial"/>
          <w:color w:val="000000"/>
        </w:rPr>
        <w:fldChar w:fldCharType="begin" w:fldLock="1"/>
      </w:r>
      <w:r w:rsidRPr="00FD45E2">
        <w:rPr>
          <w:rFonts w:ascii="Arial" w:hAnsi="Arial" w:cs="Arial"/>
          <w:color w:val="000000"/>
        </w:rPr>
        <w:instrText xml:space="preserve">ADDIN CSL_CITATION {"citationItems":[{"id":"ITEM-1","itemData":{"DOI":"10.3892/mco.2015.505","author":[{"dropping-particle":"","family":"Wada","given":"Yuma","non-dropping-particle":"","parse-names":false,"suffix":""},{"dropping-particle":"","family":"Miyoshi","given":"Norikatsu","non-dropping-particle":"","parse-names":false,"suffix":""},{"dropping-particle":"","family":"Ohue","given":"Masayuki","non-dropping-particle":"","parse-names":false,"suffix":""},{"dropping-particle":"","family":"Noura","given":"Shingo","non-dropping-particle":"","parse-names":false,"suffix":""},{"dropping-particle":"","family":"Fujino","given":"Shiki","non-dropping-particle":"","parse-names":false,"suffix":""}],"id":"ITEM-1","issue":"mc","issued":{"date-parts":[["2015"]]},"page":"619-622","title":"Comparison of surgical techniques for stoma closure : A retrospective study of purse </w:instrText>
      </w:r>
      <w:r w:rsidRPr="00FD45E2">
        <w:rPr>
          <w:rFonts w:ascii="Cambria Math" w:hAnsi="Cambria Math" w:cs="Cambria Math"/>
          <w:color w:val="000000"/>
        </w:rPr>
        <w:instrText>‑</w:instrText>
      </w:r>
      <w:r w:rsidRPr="00FD45E2">
        <w:rPr>
          <w:rFonts w:ascii="Arial" w:hAnsi="Arial" w:cs="Arial"/>
          <w:color w:val="000000"/>
        </w:rPr>
        <w:instrText xml:space="preserve"> string skin closure versus conventional skin closure following ileostomy and colostomy reversal","type":"article-journal"},"uris":["http://www.mendeley.com/documents/?uuid=cf9ab80d-4b20-41c2-9962-394530f02554"]}],"mendeley":{"formattedCitation":"(7)","plainTextFormattedCitation":"(7)","previouslyFormattedCitation":"(7)"},"properties":{"noteIndex":0},"schema":"https://github.com/citation-style-language/schema/raw/master/csl-citation.json"}</w:instrText>
      </w:r>
      <w:r w:rsidRPr="00FD45E2">
        <w:rPr>
          <w:rFonts w:ascii="Arial" w:hAnsi="Arial" w:cs="Arial"/>
          <w:color w:val="000000"/>
        </w:rPr>
        <w:fldChar w:fldCharType="separate"/>
      </w:r>
      <w:r w:rsidRPr="00FD45E2">
        <w:rPr>
          <w:rFonts w:ascii="Arial" w:hAnsi="Arial" w:cs="Arial"/>
          <w:noProof/>
          <w:color w:val="000000"/>
        </w:rPr>
        <w:t>(7)</w:t>
      </w:r>
      <w:r w:rsidRPr="00FD45E2">
        <w:rPr>
          <w:rFonts w:ascii="Arial" w:hAnsi="Arial" w:cs="Arial"/>
          <w:color w:val="000000"/>
        </w:rPr>
        <w:fldChar w:fldCharType="end"/>
      </w:r>
    </w:p>
    <w:p w14:paraId="28B12311" w14:textId="77777777" w:rsidR="0069165C" w:rsidRPr="00FD45E2" w:rsidRDefault="0069165C" w:rsidP="0069165C">
      <w:pPr>
        <w:spacing w:line="480" w:lineRule="auto"/>
        <w:jc w:val="both"/>
        <w:rPr>
          <w:rFonts w:ascii="Arial" w:hAnsi="Arial" w:cs="Arial"/>
          <w:color w:val="000000"/>
        </w:rPr>
      </w:pPr>
    </w:p>
    <w:p w14:paraId="2E9B15F9" w14:textId="77777777" w:rsidR="0069165C" w:rsidRPr="00FD45E2" w:rsidRDefault="0069165C" w:rsidP="0069165C">
      <w:pPr>
        <w:spacing w:line="480" w:lineRule="auto"/>
        <w:jc w:val="both"/>
        <w:rPr>
          <w:rFonts w:ascii="Arial" w:hAnsi="Arial" w:cs="Arial"/>
          <w:color w:val="000000"/>
        </w:rPr>
      </w:pPr>
      <w:r w:rsidRPr="00FD45E2">
        <w:rPr>
          <w:rFonts w:ascii="Arial" w:hAnsi="Arial" w:cs="Arial"/>
          <w:color w:val="000000"/>
        </w:rPr>
        <w:t>El cierre en bolsa de tabaco es mejor para controlar la infección de sitio quirúrgico.</w:t>
      </w:r>
      <w:r w:rsidRPr="00FD45E2">
        <w:rPr>
          <w:rFonts w:ascii="Arial" w:hAnsi="Arial" w:cs="Arial"/>
          <w:color w:val="000000"/>
        </w:rPr>
        <w:fldChar w:fldCharType="begin" w:fldLock="1"/>
      </w:r>
      <w:r w:rsidRPr="00FD45E2">
        <w:rPr>
          <w:rFonts w:ascii="Arial" w:hAnsi="Arial" w:cs="Arial"/>
          <w:color w:val="000000"/>
        </w:rPr>
        <w:instrText>ADDIN CSL_CITATION {"citationItems":[{"id":"ITEM-1","itemData":{"DOI":"10.1007/s00384-009-0660-z","author":[{"dropping-particle":"","family":"Article","given":"Original","non-dropping-particle":"","parse-names":false,"suffix":""}],"id":"ITEM-1","issued":{"date-parts":[["2009"]]},"page":"711-723","title":"The morbidity surrounding reversal of defunctioning ileostomies : a systematic review of 48 studies including 6 , 107 cases","type":"article-journal"},"uris":["http://www.mendeley.com/documents/?uuid=006209f6-62c9-46f8-8e2c-006873abd8c1"]}],"mendeley":{"formattedCitation":"(16)","plainTextFormattedCitation":"(16)","previouslyFormattedCitation":"(15)"},"properties":{"noteIndex":0},"schema":"https://github.com/citation-style-language/schema/raw/master/csl-citation.json"}</w:instrText>
      </w:r>
      <w:r w:rsidRPr="00FD45E2">
        <w:rPr>
          <w:rFonts w:ascii="Arial" w:hAnsi="Arial" w:cs="Arial"/>
          <w:color w:val="000000"/>
        </w:rPr>
        <w:fldChar w:fldCharType="separate"/>
      </w:r>
      <w:r w:rsidRPr="00FD45E2">
        <w:rPr>
          <w:rFonts w:ascii="Arial" w:hAnsi="Arial" w:cs="Arial"/>
          <w:noProof/>
          <w:color w:val="000000"/>
        </w:rPr>
        <w:t>(16)</w:t>
      </w:r>
      <w:r w:rsidRPr="00FD45E2">
        <w:rPr>
          <w:rFonts w:ascii="Arial" w:hAnsi="Arial" w:cs="Arial"/>
          <w:color w:val="000000"/>
        </w:rPr>
        <w:fldChar w:fldCharType="end"/>
      </w:r>
      <w:r w:rsidRPr="00FD45E2">
        <w:rPr>
          <w:rFonts w:ascii="Arial" w:hAnsi="Arial" w:cs="Arial"/>
          <w:color w:val="000000"/>
        </w:rPr>
        <w:t xml:space="preserve"> </w:t>
      </w:r>
      <w:r w:rsidRPr="00FD45E2">
        <w:rPr>
          <w:rFonts w:ascii="Arial" w:hAnsi="Arial" w:cs="Arial"/>
          <w:color w:val="000000"/>
        </w:rPr>
        <w:fldChar w:fldCharType="begin" w:fldLock="1"/>
      </w:r>
      <w:r w:rsidRPr="00FD45E2">
        <w:rPr>
          <w:rFonts w:ascii="Arial" w:hAnsi="Arial" w:cs="Arial"/>
          <w:color w:val="000000"/>
        </w:rPr>
        <w:instrText>ADDIN CSL_CITATION {"citationItems":[{"id":"ITEM-1","itemData":{"DOI":"10.1007/s10151-012-0908-4","ISBN":"1015101209084","author":[{"dropping-particle":"","family":"Skinner","given":"N Mirbagheri J Dark S","non-dropping-particle":"","parse-names":false,"suffix":""}],"id":"ITEM-1","issued":{"date-parts":[["2012"]]},"title":"Factors predicting stomal wound closure infection rates","type":"article-journal"},"uris":["http://www.mendeley.com/documents/?uuid=cf628beb-1e44-4c14-af4d-86a4e558e647"]}],"mendeley":{"formattedCitation":"(17)","plainTextFormattedCitation":"(17)","previouslyFormattedCitation":"(16)"},"properties":{"noteIndex":0},"schema":"https://github.com/citation-style-language/schema/raw/master/csl-citation.json"}</w:instrText>
      </w:r>
      <w:r w:rsidRPr="00FD45E2">
        <w:rPr>
          <w:rFonts w:ascii="Arial" w:hAnsi="Arial" w:cs="Arial"/>
          <w:color w:val="000000"/>
        </w:rPr>
        <w:fldChar w:fldCharType="separate"/>
      </w:r>
      <w:r w:rsidRPr="00FD45E2">
        <w:rPr>
          <w:rFonts w:ascii="Arial" w:hAnsi="Arial" w:cs="Arial"/>
          <w:noProof/>
          <w:color w:val="000000"/>
        </w:rPr>
        <w:t>(17)</w:t>
      </w:r>
      <w:r w:rsidRPr="00FD45E2">
        <w:rPr>
          <w:rFonts w:ascii="Arial" w:hAnsi="Arial" w:cs="Arial"/>
          <w:color w:val="000000"/>
        </w:rPr>
        <w:fldChar w:fldCharType="end"/>
      </w:r>
    </w:p>
    <w:p w14:paraId="0EA6C049" w14:textId="77777777" w:rsidR="0069165C" w:rsidRPr="00FD45E2" w:rsidRDefault="0069165C" w:rsidP="0069165C">
      <w:pPr>
        <w:spacing w:line="480" w:lineRule="auto"/>
        <w:jc w:val="both"/>
        <w:rPr>
          <w:rFonts w:ascii="Arial" w:hAnsi="Arial" w:cs="Arial"/>
          <w:color w:val="000000"/>
        </w:rPr>
      </w:pPr>
    </w:p>
    <w:p w14:paraId="2E2B674B" w14:textId="77777777" w:rsidR="0069165C" w:rsidRPr="00FD45E2" w:rsidRDefault="0069165C" w:rsidP="0069165C">
      <w:pPr>
        <w:spacing w:line="480" w:lineRule="auto"/>
        <w:jc w:val="both"/>
        <w:rPr>
          <w:rFonts w:ascii="Arial" w:hAnsi="Arial" w:cs="Arial"/>
          <w:color w:val="000000"/>
        </w:rPr>
      </w:pPr>
      <w:r w:rsidRPr="00FD45E2">
        <w:rPr>
          <w:rFonts w:ascii="Arial" w:hAnsi="Arial" w:cs="Arial"/>
          <w:color w:val="000000"/>
        </w:rPr>
        <w:lastRenderedPageBreak/>
        <w:t xml:space="preserve">El manejo de la herida del sitio de la estoma permanece polémico. Múltiples factores que influyen en la morbilidad. Del cierre del estoma, como el del cirujano experiencia, tipo de tratamiento peroperatorio y tiempo, obesidad del paciente, tabaquismo, uso de corticosteroides, enfermedad primaria y técnica operatoria. </w:t>
      </w:r>
      <w:r w:rsidRPr="00FD45E2">
        <w:rPr>
          <w:rFonts w:ascii="Arial" w:hAnsi="Arial" w:cs="Arial"/>
          <w:color w:val="000000"/>
        </w:rPr>
        <w:fldChar w:fldCharType="begin" w:fldLock="1"/>
      </w:r>
      <w:r w:rsidRPr="00FD45E2">
        <w:rPr>
          <w:rFonts w:ascii="Arial" w:hAnsi="Arial" w:cs="Arial"/>
          <w:color w:val="000000"/>
        </w:rPr>
        <w:instrText>ADDIN CSL_CITATION {"citationItems":[{"id":"ITEM-1","itemData":{"author":[{"dropping-particle":"","family":"Riesener","given":"Klaus-p","non-dropping-particle":"","parse-names":false,"suffix":""},{"dropping-particle":"","family":"Lehnen","given":"Winfried","non-dropping-particle":"","parse-names":false,"suffix":""},{"dropping-particle":"","family":"Ho","given":"Markus","non-dropping-particle":"","parse-names":false,"suffix":""},{"dropping-particle":"","family":"Kasperk","given":"Reinhard","non-dropping-particle":"","parse-names":false,"suffix":""},{"dropping-particle":"","family":"Braun","given":"Joseph C","non-dropping-particle":"","parse-names":false,"suffix":""},{"dropping-particle":"","family":"Schumpelick","given":"Volker","non-dropping-particle":"","parse-names":false,"suffix":""}],"id":"ITEM-1","issued":{"date-parts":[["1997"]]},"page":"103-108","title":"Morbidity of Ileostomy and Colostomy Closure : Impact of Surgical Technique and Perioperative Treatment","type":"article-journal"},"uris":["http://www.mendeley.com/documents/?uuid=c1dd25ac-dbcd-49f0-a3b8-ba1db5f619d4"]}],"mendeley":{"formattedCitation":"(18)","plainTextFormattedCitation":"(18)","previouslyFormattedCitation":"(17)"},"properties":{"noteIndex":0},"schema":"https://github.com/citation-style-language/schema/raw/master/csl-citation.json"}</w:instrText>
      </w:r>
      <w:r w:rsidRPr="00FD45E2">
        <w:rPr>
          <w:rFonts w:ascii="Arial" w:hAnsi="Arial" w:cs="Arial"/>
          <w:color w:val="000000"/>
        </w:rPr>
        <w:fldChar w:fldCharType="separate"/>
      </w:r>
      <w:r w:rsidRPr="00FD45E2">
        <w:rPr>
          <w:rFonts w:ascii="Arial" w:hAnsi="Arial" w:cs="Arial"/>
          <w:noProof/>
          <w:color w:val="000000"/>
        </w:rPr>
        <w:t>(18)</w:t>
      </w:r>
      <w:r w:rsidRPr="00FD45E2">
        <w:rPr>
          <w:rFonts w:ascii="Arial" w:hAnsi="Arial" w:cs="Arial"/>
          <w:color w:val="000000"/>
        </w:rPr>
        <w:fldChar w:fldCharType="end"/>
      </w:r>
    </w:p>
    <w:p w14:paraId="76C4DFB5" w14:textId="77777777" w:rsidR="007E79D3" w:rsidRDefault="007E79D3" w:rsidP="007E79D3">
      <w:pPr>
        <w:spacing w:line="480" w:lineRule="auto"/>
        <w:jc w:val="both"/>
      </w:pPr>
    </w:p>
    <w:p w14:paraId="63845191" w14:textId="77777777" w:rsidR="007E79D3" w:rsidRDefault="007E79D3" w:rsidP="007E79D3">
      <w:pPr>
        <w:spacing w:line="480" w:lineRule="auto"/>
        <w:jc w:val="both"/>
      </w:pPr>
    </w:p>
    <w:p w14:paraId="5AAF32BE" w14:textId="77777777" w:rsidR="007E79D3" w:rsidRDefault="007E79D3" w:rsidP="007E79D3">
      <w:pPr>
        <w:spacing w:line="480" w:lineRule="auto"/>
        <w:jc w:val="both"/>
      </w:pPr>
    </w:p>
    <w:p w14:paraId="002B0588" w14:textId="77777777" w:rsidR="00E60065" w:rsidRDefault="00E60065">
      <w:pPr>
        <w:spacing w:after="160" w:line="259" w:lineRule="auto"/>
        <w:rPr>
          <w:rFonts w:ascii="Arial" w:hAnsi="Arial" w:cs="Arial"/>
          <w:b/>
          <w:bCs/>
        </w:rPr>
      </w:pPr>
      <w:r>
        <w:rPr>
          <w:rFonts w:ascii="Arial" w:hAnsi="Arial" w:cs="Arial"/>
          <w:b/>
          <w:bCs/>
        </w:rPr>
        <w:br w:type="page"/>
      </w:r>
    </w:p>
    <w:p w14:paraId="788E70B0" w14:textId="47A42BA4" w:rsidR="007E79D3" w:rsidRPr="007E79D3" w:rsidRDefault="007E79D3" w:rsidP="007E79D3">
      <w:pPr>
        <w:spacing w:line="480" w:lineRule="auto"/>
        <w:jc w:val="center"/>
        <w:rPr>
          <w:rFonts w:ascii="Arial" w:hAnsi="Arial" w:cs="Arial"/>
        </w:rPr>
      </w:pPr>
      <w:r>
        <w:rPr>
          <w:rFonts w:ascii="Arial" w:hAnsi="Arial" w:cs="Arial"/>
          <w:b/>
          <w:bCs/>
        </w:rPr>
        <w:lastRenderedPageBreak/>
        <w:t>JUSTIFICACIÓN</w:t>
      </w:r>
    </w:p>
    <w:p w14:paraId="0B860B33" w14:textId="77777777" w:rsidR="007E79D3" w:rsidRPr="007E79D3" w:rsidRDefault="007E79D3" w:rsidP="007E79D3">
      <w:pPr>
        <w:spacing w:line="480" w:lineRule="auto"/>
        <w:jc w:val="center"/>
        <w:rPr>
          <w:rFonts w:ascii="Arial" w:hAnsi="Arial" w:cs="Arial"/>
          <w:b/>
          <w:bCs/>
        </w:rPr>
      </w:pPr>
    </w:p>
    <w:p w14:paraId="68524EE6"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No hay consenso sobre la técnica de cierre ideal de la herida de la estoma para minimizar la infección de sitio quirúrgico postoperatoria y se han propuesto múltiples técnicas. Sin embargo en la literatura se ha descrito el cierre en bolsa de tabaco como una técnica de cierre parcial que ha tenido muy bajas tasas de infección así mismo ofreciéndole al paciente un mejor resultado estético y un tiempo de recuperación menor, así como un cuidado de la herida más sencillo para el manejo ambulatorio. Esto se puede reflejar en un menor tiempo de hospitalización y una baja en los costos relacionados a los cuidados de este grupo de pacientes en específico. </w:t>
      </w:r>
    </w:p>
    <w:p w14:paraId="3230720F" w14:textId="079471C2" w:rsidR="007E79D3" w:rsidRDefault="007E79D3" w:rsidP="007E79D3">
      <w:pPr>
        <w:spacing w:line="480" w:lineRule="auto"/>
        <w:ind w:firstLine="360"/>
        <w:jc w:val="both"/>
        <w:rPr>
          <w:rFonts w:ascii="Arial" w:hAnsi="Arial" w:cs="Arial"/>
        </w:rPr>
      </w:pPr>
    </w:p>
    <w:p w14:paraId="7B7B251D" w14:textId="77777777" w:rsidR="00E60065" w:rsidRDefault="00E60065">
      <w:pPr>
        <w:spacing w:after="160" w:line="259" w:lineRule="auto"/>
        <w:rPr>
          <w:rFonts w:ascii="Arial" w:hAnsi="Arial" w:cs="Arial"/>
          <w:b/>
          <w:bCs/>
        </w:rPr>
      </w:pPr>
      <w:r>
        <w:rPr>
          <w:rFonts w:ascii="Arial" w:hAnsi="Arial" w:cs="Arial"/>
          <w:b/>
          <w:bCs/>
        </w:rPr>
        <w:br w:type="page"/>
      </w:r>
    </w:p>
    <w:p w14:paraId="08367990" w14:textId="0D7FD0D5" w:rsidR="007E79D3" w:rsidRPr="007E79D3" w:rsidRDefault="007E79D3" w:rsidP="007E79D3">
      <w:pPr>
        <w:spacing w:line="480" w:lineRule="auto"/>
        <w:jc w:val="center"/>
        <w:rPr>
          <w:rFonts w:ascii="Arial" w:hAnsi="Arial" w:cs="Arial"/>
        </w:rPr>
      </w:pPr>
      <w:r>
        <w:rPr>
          <w:rFonts w:ascii="Arial" w:hAnsi="Arial" w:cs="Arial"/>
          <w:b/>
          <w:bCs/>
        </w:rPr>
        <w:lastRenderedPageBreak/>
        <w:t>PLANTEAMIENTO DEL PROBLEMA</w:t>
      </w:r>
    </w:p>
    <w:p w14:paraId="2CE24C99" w14:textId="77777777" w:rsidR="007E79D3" w:rsidRPr="007E79D3" w:rsidRDefault="007E79D3" w:rsidP="007E79D3">
      <w:pPr>
        <w:spacing w:line="480" w:lineRule="auto"/>
        <w:jc w:val="center"/>
        <w:rPr>
          <w:rFonts w:ascii="Arial" w:hAnsi="Arial" w:cs="Arial"/>
          <w:b/>
          <w:bCs/>
        </w:rPr>
      </w:pPr>
    </w:p>
    <w:p w14:paraId="0C10BDAF"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El objeto de estudio son pacientes adultos sometidos a una derivación intestinal, candidatos a un cierre del mismo, se propone probar que con el uso rutinario del cierre parcial con técnica en bolsa de tabaco, podemos obtener resultados superiores en cuanto a tiempo de recuperación, índice de infección de herida quirúrgica, resultado estético y satisfacción del paciente, al cierre convencional por planos. </w:t>
      </w:r>
    </w:p>
    <w:p w14:paraId="54476737" w14:textId="524F927B" w:rsidR="007E79D3" w:rsidRPr="0069165C" w:rsidRDefault="007E79D3" w:rsidP="007E79D3">
      <w:pPr>
        <w:pStyle w:val="Poromisin"/>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jc w:val="both"/>
        <w:rPr>
          <w:rFonts w:ascii="Arial" w:hAnsi="Arial" w:cs="Arial"/>
          <w:bCs/>
          <w:color w:val="auto"/>
          <w:sz w:val="24"/>
          <w:szCs w:val="24"/>
          <w:lang w:val="es-MX"/>
        </w:rPr>
      </w:pPr>
    </w:p>
    <w:p w14:paraId="79EE6F54" w14:textId="77777777" w:rsidR="00E60065" w:rsidRDefault="00E60065">
      <w:pPr>
        <w:spacing w:after="160" w:line="259" w:lineRule="auto"/>
        <w:rPr>
          <w:rFonts w:ascii="Arial" w:hAnsi="Arial" w:cs="Arial"/>
          <w:b/>
          <w:bCs/>
        </w:rPr>
      </w:pPr>
      <w:r>
        <w:rPr>
          <w:rFonts w:ascii="Arial" w:hAnsi="Arial" w:cs="Arial"/>
          <w:b/>
          <w:bCs/>
        </w:rPr>
        <w:br w:type="page"/>
      </w:r>
    </w:p>
    <w:p w14:paraId="6408F340" w14:textId="3E4BB869" w:rsidR="007E79D3" w:rsidRPr="007E79D3" w:rsidRDefault="007E79D3" w:rsidP="007E79D3">
      <w:pPr>
        <w:spacing w:line="480" w:lineRule="auto"/>
        <w:jc w:val="center"/>
        <w:rPr>
          <w:rFonts w:ascii="Arial" w:hAnsi="Arial" w:cs="Arial"/>
        </w:rPr>
      </w:pPr>
      <w:r>
        <w:rPr>
          <w:rFonts w:ascii="Arial" w:hAnsi="Arial" w:cs="Arial"/>
          <w:b/>
          <w:bCs/>
        </w:rPr>
        <w:lastRenderedPageBreak/>
        <w:t>PREGUNTA DE INVESTIGACIÓN</w:t>
      </w:r>
    </w:p>
    <w:p w14:paraId="51B348EE" w14:textId="6601C0E7" w:rsidR="007E79D3" w:rsidRDefault="007E79D3" w:rsidP="007E79D3">
      <w:pPr>
        <w:pStyle w:val="Poromisin"/>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jc w:val="both"/>
        <w:rPr>
          <w:rFonts w:ascii="Arial" w:hAnsi="Arial" w:cs="Arial"/>
          <w:bCs/>
          <w:color w:val="auto"/>
          <w:sz w:val="24"/>
          <w:szCs w:val="24"/>
        </w:rPr>
      </w:pPr>
    </w:p>
    <w:p w14:paraId="2D706E44" w14:textId="55D4842B" w:rsidR="007E79D3" w:rsidRPr="007E79D3" w:rsidRDefault="0069165C" w:rsidP="007E79D3">
      <w:pPr>
        <w:pStyle w:val="Poromisin"/>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jc w:val="both"/>
        <w:rPr>
          <w:rFonts w:ascii="Arial" w:hAnsi="Arial" w:cs="Arial"/>
          <w:bCs/>
          <w:color w:val="auto"/>
          <w:sz w:val="24"/>
          <w:szCs w:val="24"/>
        </w:rPr>
      </w:pPr>
      <w:r>
        <w:rPr>
          <w:rFonts w:ascii="Arial" w:hAnsi="Arial" w:cs="Arial"/>
          <w:bCs/>
          <w:color w:val="auto"/>
          <w:sz w:val="24"/>
          <w:szCs w:val="24"/>
        </w:rPr>
        <w:t xml:space="preserve">¿El manejo de cierre de estomas por medio de cierre parcial en bolsa de tabaco es superior al cierre primario en nuestro Hospital? </w:t>
      </w:r>
    </w:p>
    <w:p w14:paraId="6C525414" w14:textId="77777777" w:rsidR="007E79D3" w:rsidRPr="007E79D3" w:rsidRDefault="007E79D3" w:rsidP="007E79D3">
      <w:pPr>
        <w:pStyle w:val="Poromisin"/>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jc w:val="both"/>
        <w:rPr>
          <w:rFonts w:ascii="Arial" w:hAnsi="Arial" w:cs="Arial"/>
          <w:bCs/>
          <w:color w:val="auto"/>
          <w:sz w:val="24"/>
          <w:szCs w:val="24"/>
        </w:rPr>
      </w:pPr>
    </w:p>
    <w:p w14:paraId="7DDA570B" w14:textId="5EAD68CF" w:rsidR="007E79D3" w:rsidRPr="0069165C" w:rsidRDefault="007E79D3">
      <w:pPr>
        <w:spacing w:after="160" w:line="259" w:lineRule="auto"/>
        <w:rPr>
          <w:rFonts w:ascii="Arial" w:hAnsi="Arial" w:cs="Arial"/>
          <w:b/>
          <w:lang w:val="es-ES_tradnl" w:eastAsia="es-ES"/>
        </w:rPr>
      </w:pPr>
    </w:p>
    <w:p w14:paraId="14D4550F" w14:textId="77777777" w:rsidR="0069165C" w:rsidRDefault="0069165C">
      <w:pPr>
        <w:spacing w:after="160" w:line="259" w:lineRule="auto"/>
        <w:rPr>
          <w:rFonts w:ascii="Arial" w:hAnsi="Arial" w:cs="Arial"/>
          <w:b/>
          <w:lang w:val="es-ES" w:eastAsia="es-ES"/>
        </w:rPr>
      </w:pPr>
      <w:r>
        <w:br w:type="page"/>
      </w:r>
    </w:p>
    <w:p w14:paraId="10F3C421" w14:textId="54DF47DA" w:rsidR="008D128B" w:rsidRDefault="008D128B" w:rsidP="0046374A">
      <w:pPr>
        <w:pStyle w:val="Ttulo1"/>
        <w:spacing w:line="480" w:lineRule="auto"/>
        <w:rPr>
          <w:sz w:val="24"/>
          <w:szCs w:val="24"/>
        </w:rPr>
      </w:pPr>
      <w:r w:rsidRPr="00C1581E">
        <w:rPr>
          <w:sz w:val="24"/>
          <w:szCs w:val="24"/>
        </w:rPr>
        <w:lastRenderedPageBreak/>
        <w:t>CAPÍTULO III.</w:t>
      </w:r>
      <w:bookmarkEnd w:id="22"/>
      <w:r w:rsidRPr="00C1581E">
        <w:rPr>
          <w:sz w:val="24"/>
          <w:szCs w:val="24"/>
        </w:rPr>
        <w:t xml:space="preserve"> </w:t>
      </w:r>
      <w:bookmarkEnd w:id="23"/>
      <w:bookmarkEnd w:id="24"/>
      <w:bookmarkEnd w:id="25"/>
      <w:bookmarkEnd w:id="26"/>
      <w:bookmarkEnd w:id="27"/>
    </w:p>
    <w:p w14:paraId="1E6AB0E0" w14:textId="703DE129" w:rsidR="00AE151C" w:rsidRPr="00C1581E" w:rsidRDefault="008D128B" w:rsidP="0046374A">
      <w:pPr>
        <w:pStyle w:val="Ttulo1"/>
        <w:spacing w:line="480" w:lineRule="auto"/>
        <w:rPr>
          <w:sz w:val="24"/>
          <w:szCs w:val="24"/>
        </w:rPr>
      </w:pPr>
      <w:bookmarkStart w:id="31" w:name="_Toc59013924"/>
      <w:bookmarkStart w:id="32" w:name="_Toc59016131"/>
      <w:r w:rsidRPr="00C1581E">
        <w:rPr>
          <w:sz w:val="24"/>
          <w:szCs w:val="24"/>
        </w:rPr>
        <w:t>HIPÓTESIS</w:t>
      </w:r>
      <w:bookmarkEnd w:id="28"/>
      <w:bookmarkEnd w:id="29"/>
      <w:bookmarkEnd w:id="30"/>
      <w:bookmarkEnd w:id="31"/>
      <w:bookmarkEnd w:id="32"/>
    </w:p>
    <w:p w14:paraId="3E908F33" w14:textId="740C5506" w:rsidR="00C1581E" w:rsidRPr="00C1581E" w:rsidRDefault="00C1581E" w:rsidP="00C1581E">
      <w:pPr>
        <w:rPr>
          <w:rFonts w:ascii="Arial" w:hAnsi="Arial" w:cs="Arial"/>
          <w:lang w:val="es-ES" w:eastAsia="es-ES"/>
        </w:rPr>
      </w:pPr>
    </w:p>
    <w:p w14:paraId="1826CE0E" w14:textId="23BBA0C4" w:rsidR="00C1581E" w:rsidRPr="00C1581E" w:rsidRDefault="00C1581E" w:rsidP="00C1581E">
      <w:pPr>
        <w:rPr>
          <w:rFonts w:ascii="Arial" w:hAnsi="Arial" w:cs="Arial"/>
          <w:lang w:val="es-ES" w:eastAsia="es-ES"/>
        </w:rPr>
      </w:pPr>
    </w:p>
    <w:p w14:paraId="70134316" w14:textId="2E019290" w:rsidR="00C1581E" w:rsidRPr="007E79D3" w:rsidRDefault="00C1581E" w:rsidP="00C1581E">
      <w:pPr>
        <w:rPr>
          <w:rFonts w:ascii="Arial" w:hAnsi="Arial" w:cs="Arial"/>
          <w:lang w:val="es-ES" w:eastAsia="es-ES"/>
        </w:rPr>
      </w:pPr>
    </w:p>
    <w:p w14:paraId="0D6063A0" w14:textId="77777777" w:rsidR="00C1581E" w:rsidRPr="007E79D3" w:rsidRDefault="00C1581E" w:rsidP="00C1581E">
      <w:pPr>
        <w:rPr>
          <w:rFonts w:ascii="Arial" w:hAnsi="Arial" w:cs="Arial"/>
          <w:lang w:val="es-ES" w:eastAsia="es-ES"/>
        </w:rPr>
      </w:pPr>
    </w:p>
    <w:p w14:paraId="69F5283D" w14:textId="1CBFF82F" w:rsidR="00C1581E" w:rsidRPr="007E79D3" w:rsidRDefault="00C1581E" w:rsidP="00361256">
      <w:pPr>
        <w:spacing w:line="480" w:lineRule="auto"/>
        <w:jc w:val="both"/>
        <w:rPr>
          <w:rFonts w:ascii="Arial" w:hAnsi="Arial" w:cs="Arial"/>
          <w:b/>
          <w:bCs/>
        </w:rPr>
      </w:pPr>
      <w:r w:rsidRPr="007E79D3">
        <w:rPr>
          <w:rFonts w:ascii="Arial" w:hAnsi="Arial" w:cs="Arial"/>
          <w:b/>
          <w:bCs/>
        </w:rPr>
        <w:t xml:space="preserve">Hipótesis </w:t>
      </w:r>
      <w:r w:rsidR="007E79D3" w:rsidRPr="007E79D3">
        <w:rPr>
          <w:rFonts w:ascii="Arial" w:hAnsi="Arial" w:cs="Arial"/>
          <w:b/>
          <w:bCs/>
        </w:rPr>
        <w:t>nula</w:t>
      </w:r>
      <w:r w:rsidRPr="007E79D3">
        <w:rPr>
          <w:rFonts w:ascii="Arial" w:hAnsi="Arial" w:cs="Arial"/>
          <w:b/>
          <w:bCs/>
        </w:rPr>
        <w:t xml:space="preserve">: </w:t>
      </w:r>
    </w:p>
    <w:p w14:paraId="43571F66" w14:textId="77777777" w:rsidR="00C1581E" w:rsidRPr="007E79D3" w:rsidRDefault="00C1581E" w:rsidP="00C1581E">
      <w:pPr>
        <w:spacing w:line="480" w:lineRule="auto"/>
        <w:ind w:left="360"/>
        <w:jc w:val="both"/>
        <w:rPr>
          <w:rFonts w:ascii="Arial" w:hAnsi="Arial" w:cs="Arial"/>
        </w:rPr>
      </w:pPr>
    </w:p>
    <w:p w14:paraId="32922C12" w14:textId="3C4D2705" w:rsidR="0069165C" w:rsidRPr="00FD45E2" w:rsidRDefault="0069165C" w:rsidP="0069165C">
      <w:pPr>
        <w:spacing w:line="480" w:lineRule="auto"/>
        <w:jc w:val="both"/>
        <w:rPr>
          <w:rFonts w:ascii="Arial" w:hAnsi="Arial" w:cs="Arial"/>
          <w:color w:val="000000"/>
        </w:rPr>
      </w:pPr>
      <w:r w:rsidRPr="00FD45E2">
        <w:rPr>
          <w:rFonts w:ascii="Arial" w:hAnsi="Arial" w:cs="Arial"/>
          <w:color w:val="000000"/>
        </w:rPr>
        <w:t>El cierre de estoma bajo técnica de cierre parcial en bolsa de tabaco</w:t>
      </w:r>
      <w:r>
        <w:rPr>
          <w:rFonts w:ascii="Arial" w:hAnsi="Arial" w:cs="Arial"/>
          <w:color w:val="000000"/>
        </w:rPr>
        <w:t xml:space="preserve"> no </w:t>
      </w:r>
      <w:r w:rsidRPr="00FD45E2">
        <w:rPr>
          <w:rFonts w:ascii="Arial" w:hAnsi="Arial" w:cs="Arial"/>
          <w:color w:val="000000"/>
        </w:rPr>
        <w:t xml:space="preserve">es superior al cierre primario y al cierre por segunda intención. </w:t>
      </w:r>
    </w:p>
    <w:p w14:paraId="77E270BD" w14:textId="77777777" w:rsidR="007E79D3" w:rsidRPr="007E79D3" w:rsidRDefault="007E79D3" w:rsidP="007E79D3">
      <w:pPr>
        <w:spacing w:line="480" w:lineRule="auto"/>
        <w:jc w:val="both"/>
        <w:rPr>
          <w:rFonts w:ascii="Arial" w:hAnsi="Arial" w:cs="Arial"/>
          <w:b/>
          <w:bCs/>
        </w:rPr>
      </w:pPr>
    </w:p>
    <w:p w14:paraId="35E61ECA" w14:textId="3DCC43E9" w:rsidR="007E79D3" w:rsidRPr="007E79D3" w:rsidRDefault="007E79D3" w:rsidP="007E79D3">
      <w:pPr>
        <w:spacing w:line="480" w:lineRule="auto"/>
        <w:jc w:val="both"/>
        <w:rPr>
          <w:rFonts w:ascii="Arial" w:hAnsi="Arial" w:cs="Arial"/>
          <w:b/>
          <w:bCs/>
        </w:rPr>
      </w:pPr>
      <w:r w:rsidRPr="007E79D3">
        <w:rPr>
          <w:rFonts w:ascii="Arial" w:hAnsi="Arial" w:cs="Arial"/>
          <w:b/>
          <w:bCs/>
        </w:rPr>
        <w:t xml:space="preserve">Hipótesis alterna: </w:t>
      </w:r>
    </w:p>
    <w:p w14:paraId="2195B891" w14:textId="07D64854" w:rsidR="00C1581E" w:rsidRPr="007E79D3" w:rsidRDefault="00C1581E" w:rsidP="00C1581E">
      <w:pPr>
        <w:spacing w:line="480" w:lineRule="auto"/>
        <w:ind w:left="360"/>
        <w:jc w:val="both"/>
        <w:rPr>
          <w:rFonts w:ascii="Arial" w:hAnsi="Arial" w:cs="Arial"/>
        </w:rPr>
      </w:pPr>
    </w:p>
    <w:p w14:paraId="2FC2BF9E" w14:textId="76DEC733" w:rsidR="0069165C" w:rsidRPr="00FD45E2" w:rsidRDefault="0069165C" w:rsidP="0069165C">
      <w:pPr>
        <w:spacing w:line="480" w:lineRule="auto"/>
        <w:jc w:val="both"/>
        <w:rPr>
          <w:rFonts w:ascii="Arial" w:hAnsi="Arial" w:cs="Arial"/>
          <w:color w:val="000000"/>
        </w:rPr>
      </w:pPr>
      <w:r w:rsidRPr="00FD45E2">
        <w:rPr>
          <w:rFonts w:ascii="Arial" w:hAnsi="Arial" w:cs="Arial"/>
          <w:color w:val="000000"/>
        </w:rPr>
        <w:t xml:space="preserve">El cierre de estoma bajo técnica de cierre parcial en bolsa de tabaco es superior al cierre primario y al cierre por segunda intención. </w:t>
      </w:r>
    </w:p>
    <w:p w14:paraId="42A17417" w14:textId="6BD291B8" w:rsidR="00C1581E" w:rsidRPr="007E79D3" w:rsidRDefault="00C1581E" w:rsidP="007E79D3">
      <w:pPr>
        <w:tabs>
          <w:tab w:val="left" w:pos="3367"/>
        </w:tabs>
        <w:spacing w:line="480" w:lineRule="auto"/>
        <w:ind w:left="360"/>
        <w:jc w:val="both"/>
        <w:rPr>
          <w:rFonts w:ascii="Arial" w:hAnsi="Arial" w:cs="Arial"/>
        </w:rPr>
      </w:pPr>
    </w:p>
    <w:p w14:paraId="18B3F51F" w14:textId="77777777" w:rsidR="00361256" w:rsidRPr="007E79D3" w:rsidRDefault="00361256">
      <w:pPr>
        <w:spacing w:after="160" w:line="259" w:lineRule="auto"/>
        <w:rPr>
          <w:rFonts w:ascii="Arial" w:hAnsi="Arial" w:cs="Arial"/>
          <w:b/>
          <w:lang w:val="es-ES" w:eastAsia="es-ES"/>
        </w:rPr>
      </w:pPr>
      <w:bookmarkStart w:id="33" w:name="_Toc58241385"/>
      <w:r w:rsidRPr="007E79D3">
        <w:rPr>
          <w:rFonts w:ascii="Arial" w:hAnsi="Arial" w:cs="Arial"/>
        </w:rPr>
        <w:br w:type="page"/>
      </w:r>
    </w:p>
    <w:p w14:paraId="4FC77A65" w14:textId="77777777" w:rsidR="008D128B" w:rsidRDefault="008D128B" w:rsidP="00C1581E">
      <w:pPr>
        <w:pStyle w:val="Ttulo1"/>
        <w:spacing w:line="480" w:lineRule="auto"/>
        <w:rPr>
          <w:sz w:val="24"/>
          <w:szCs w:val="24"/>
        </w:rPr>
      </w:pPr>
      <w:bookmarkStart w:id="34" w:name="_Toc59016132"/>
      <w:bookmarkStart w:id="35" w:name="_Toc58282726"/>
      <w:bookmarkStart w:id="36" w:name="_Toc58867149"/>
      <w:r w:rsidRPr="00C1581E">
        <w:rPr>
          <w:sz w:val="24"/>
          <w:szCs w:val="24"/>
        </w:rPr>
        <w:lastRenderedPageBreak/>
        <w:t>CAPÍTULO IV.</w:t>
      </w:r>
      <w:bookmarkEnd w:id="34"/>
      <w:r w:rsidRPr="00C1581E">
        <w:rPr>
          <w:sz w:val="24"/>
          <w:szCs w:val="24"/>
        </w:rPr>
        <w:t xml:space="preserve"> </w:t>
      </w:r>
    </w:p>
    <w:p w14:paraId="5786C119" w14:textId="5CE81DAE" w:rsidR="00C1581E" w:rsidRPr="00C1581E" w:rsidRDefault="008D128B" w:rsidP="00C1581E">
      <w:pPr>
        <w:pStyle w:val="Ttulo1"/>
        <w:spacing w:line="480" w:lineRule="auto"/>
        <w:rPr>
          <w:sz w:val="24"/>
          <w:szCs w:val="24"/>
        </w:rPr>
      </w:pPr>
      <w:bookmarkStart w:id="37" w:name="_Toc59013926"/>
      <w:bookmarkStart w:id="38" w:name="_Toc59016133"/>
      <w:r w:rsidRPr="00C1581E">
        <w:rPr>
          <w:sz w:val="24"/>
          <w:szCs w:val="24"/>
        </w:rPr>
        <w:t>OBJETIVOS</w:t>
      </w:r>
      <w:bookmarkEnd w:id="33"/>
      <w:bookmarkEnd w:id="35"/>
      <w:bookmarkEnd w:id="36"/>
      <w:bookmarkEnd w:id="37"/>
      <w:bookmarkEnd w:id="38"/>
    </w:p>
    <w:p w14:paraId="491C0FFC" w14:textId="77777777" w:rsidR="00C1581E" w:rsidRPr="00C1581E" w:rsidRDefault="00C1581E" w:rsidP="00361256">
      <w:pPr>
        <w:spacing w:line="480" w:lineRule="auto"/>
        <w:rPr>
          <w:rFonts w:ascii="Arial" w:hAnsi="Arial" w:cs="Arial"/>
          <w:lang w:val="es-ES" w:eastAsia="es-ES"/>
        </w:rPr>
      </w:pPr>
    </w:p>
    <w:p w14:paraId="1D09ED73" w14:textId="77777777" w:rsidR="005C32A2" w:rsidRPr="00C1581E" w:rsidRDefault="005C32A2" w:rsidP="00361256">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sz w:val="24"/>
          <w:szCs w:val="24"/>
          <w:u w:val="single"/>
          <w:lang w:val="es-ES"/>
        </w:rPr>
      </w:pPr>
    </w:p>
    <w:p w14:paraId="20E70542" w14:textId="1459F6FB" w:rsidR="005C32A2" w:rsidRDefault="005C32A2" w:rsidP="00361256">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
          <w:sz w:val="24"/>
          <w:szCs w:val="24"/>
          <w:lang w:val="es-ES"/>
        </w:rPr>
      </w:pPr>
      <w:r w:rsidRPr="007E79D3">
        <w:rPr>
          <w:rFonts w:ascii="Arial" w:hAnsi="Arial" w:cs="Arial"/>
          <w:b/>
          <w:sz w:val="24"/>
          <w:szCs w:val="24"/>
          <w:lang w:val="es-ES"/>
        </w:rPr>
        <w:t xml:space="preserve">Objetivo </w:t>
      </w:r>
      <w:r w:rsidR="007E79D3" w:rsidRPr="007E79D3">
        <w:rPr>
          <w:rFonts w:ascii="Arial" w:hAnsi="Arial" w:cs="Arial"/>
          <w:b/>
          <w:sz w:val="24"/>
          <w:szCs w:val="24"/>
          <w:lang w:val="es-ES"/>
        </w:rPr>
        <w:t>general</w:t>
      </w:r>
    </w:p>
    <w:p w14:paraId="5A64B2A1" w14:textId="77777777" w:rsidR="007E79D3" w:rsidRPr="007E79D3" w:rsidRDefault="007E79D3" w:rsidP="00361256">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
          <w:sz w:val="24"/>
          <w:szCs w:val="24"/>
          <w:lang w:val="es-ES"/>
        </w:rPr>
      </w:pPr>
    </w:p>
    <w:p w14:paraId="489F0D10" w14:textId="77777777" w:rsidR="0069165C" w:rsidRPr="00FD45E2" w:rsidRDefault="0069165C" w:rsidP="0069165C">
      <w:pPr>
        <w:spacing w:line="480" w:lineRule="auto"/>
        <w:jc w:val="both"/>
        <w:rPr>
          <w:rFonts w:ascii="Arial" w:hAnsi="Arial" w:cs="Arial"/>
        </w:rPr>
      </w:pPr>
      <w:r w:rsidRPr="00FD45E2">
        <w:rPr>
          <w:rFonts w:ascii="Arial" w:hAnsi="Arial" w:cs="Arial"/>
        </w:rPr>
        <w:t xml:space="preserve">Comparar 2 técnicas quirúrgicas del cierre de estoma entre 2 grupos de pacientes, para determinar si una de las técnicas es superior.  </w:t>
      </w:r>
    </w:p>
    <w:p w14:paraId="6ED07948" w14:textId="0B9C7E18" w:rsidR="005C32A2" w:rsidRPr="007E79D3" w:rsidRDefault="005C32A2" w:rsidP="00361256">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sz w:val="24"/>
          <w:szCs w:val="24"/>
        </w:rPr>
      </w:pPr>
    </w:p>
    <w:p w14:paraId="4EC9A4C2" w14:textId="77777777" w:rsidR="005C32A2" w:rsidRPr="007E79D3" w:rsidRDefault="005C32A2" w:rsidP="00361256">
      <w:pPr>
        <w:spacing w:line="480" w:lineRule="auto"/>
        <w:jc w:val="both"/>
        <w:rPr>
          <w:rFonts w:ascii="Arial" w:hAnsi="Arial" w:cs="Arial"/>
          <w:u w:val="single"/>
          <w:lang w:val="es-ES"/>
        </w:rPr>
      </w:pPr>
    </w:p>
    <w:p w14:paraId="28C28C02" w14:textId="6425B436" w:rsidR="005C32A2" w:rsidRDefault="005C32A2" w:rsidP="00361256">
      <w:pPr>
        <w:spacing w:line="480" w:lineRule="auto"/>
        <w:jc w:val="both"/>
        <w:rPr>
          <w:rFonts w:ascii="Arial" w:hAnsi="Arial" w:cs="Arial"/>
          <w:b/>
          <w:lang w:val="es-ES"/>
        </w:rPr>
      </w:pPr>
      <w:r w:rsidRPr="007E79D3">
        <w:rPr>
          <w:rFonts w:ascii="Arial" w:hAnsi="Arial" w:cs="Arial"/>
          <w:b/>
          <w:lang w:val="es-ES"/>
        </w:rPr>
        <w:t>Objetivos específicos</w:t>
      </w:r>
    </w:p>
    <w:p w14:paraId="157F60C6" w14:textId="77777777" w:rsidR="007E79D3" w:rsidRPr="007E79D3" w:rsidRDefault="007E79D3" w:rsidP="00361256">
      <w:pPr>
        <w:spacing w:line="480" w:lineRule="auto"/>
        <w:jc w:val="both"/>
        <w:rPr>
          <w:rFonts w:ascii="Arial" w:hAnsi="Arial" w:cs="Arial"/>
          <w:b/>
          <w:lang w:val="es-ES"/>
        </w:rPr>
      </w:pPr>
    </w:p>
    <w:p w14:paraId="18D39715" w14:textId="77777777" w:rsidR="0069165C" w:rsidRPr="0069165C" w:rsidRDefault="0069165C" w:rsidP="0069165C">
      <w:pPr>
        <w:pStyle w:val="Prrafodelista"/>
        <w:numPr>
          <w:ilvl w:val="0"/>
          <w:numId w:val="20"/>
        </w:numPr>
        <w:spacing w:line="480" w:lineRule="auto"/>
        <w:jc w:val="both"/>
        <w:rPr>
          <w:rFonts w:ascii="Arial" w:hAnsi="Arial" w:cs="Arial"/>
          <w:color w:val="000000"/>
        </w:rPr>
      </w:pPr>
      <w:r w:rsidRPr="0069165C">
        <w:rPr>
          <w:rFonts w:ascii="Arial" w:hAnsi="Arial" w:cs="Arial"/>
          <w:color w:val="000000"/>
        </w:rPr>
        <w:t>Analizar la relación del tipo de manejo de cierre de estoma con las complicaciones postoperatorias</w:t>
      </w:r>
    </w:p>
    <w:p w14:paraId="0857ACC4" w14:textId="77777777" w:rsidR="0069165C" w:rsidRPr="0069165C" w:rsidRDefault="0069165C" w:rsidP="0069165C">
      <w:pPr>
        <w:pStyle w:val="Prrafodelista"/>
        <w:numPr>
          <w:ilvl w:val="0"/>
          <w:numId w:val="20"/>
        </w:numPr>
        <w:spacing w:line="480" w:lineRule="auto"/>
        <w:jc w:val="both"/>
        <w:rPr>
          <w:rFonts w:ascii="Arial" w:hAnsi="Arial" w:cs="Arial"/>
          <w:color w:val="000000"/>
        </w:rPr>
      </w:pPr>
      <w:r w:rsidRPr="0069165C">
        <w:rPr>
          <w:rFonts w:ascii="Arial" w:hAnsi="Arial" w:cs="Arial"/>
          <w:color w:val="000000"/>
        </w:rPr>
        <w:t xml:space="preserve">Comparar variables en relación al tiempo quirúrgico, tasa de infección del sitio quirúrgico, tiempo de recuperación postoperatoria, resultado estético y satisfacción del paciente. </w:t>
      </w:r>
    </w:p>
    <w:p w14:paraId="268B8E28" w14:textId="77777777" w:rsidR="0069165C" w:rsidRPr="0069165C" w:rsidRDefault="0069165C" w:rsidP="0069165C">
      <w:pPr>
        <w:pStyle w:val="Prrafodelista"/>
        <w:numPr>
          <w:ilvl w:val="0"/>
          <w:numId w:val="20"/>
        </w:numPr>
        <w:spacing w:line="480" w:lineRule="auto"/>
        <w:jc w:val="both"/>
        <w:rPr>
          <w:rFonts w:ascii="Arial" w:hAnsi="Arial" w:cs="Arial"/>
          <w:color w:val="000000"/>
        </w:rPr>
      </w:pPr>
      <w:r w:rsidRPr="0069165C">
        <w:rPr>
          <w:rFonts w:ascii="Arial" w:hAnsi="Arial" w:cs="Arial"/>
          <w:color w:val="000000"/>
        </w:rPr>
        <w:t xml:space="preserve">Establecer un protocolo determinado para el manejo del cierre de la estoma en nuestra institución </w:t>
      </w:r>
    </w:p>
    <w:p w14:paraId="514505F9" w14:textId="77777777" w:rsidR="00361256" w:rsidRPr="00361256" w:rsidRDefault="00361256" w:rsidP="00361256">
      <w:pPr>
        <w:ind w:left="1800"/>
        <w:contextualSpacing/>
        <w:jc w:val="both"/>
        <w:rPr>
          <w:rFonts w:ascii="Arial" w:hAnsi="Arial" w:cs="Arial"/>
          <w:color w:val="000000" w:themeColor="text1"/>
        </w:rPr>
      </w:pPr>
    </w:p>
    <w:p w14:paraId="1690D2CC" w14:textId="7AC63AD4" w:rsidR="00BF3AD0" w:rsidRPr="00C1581E" w:rsidRDefault="00BF3AD0" w:rsidP="00797A70">
      <w:pPr>
        <w:spacing w:line="480" w:lineRule="auto"/>
        <w:jc w:val="both"/>
        <w:rPr>
          <w:rFonts w:ascii="Arial" w:hAnsi="Arial" w:cs="Arial"/>
          <w:sz w:val="32"/>
          <w:szCs w:val="32"/>
          <w:lang w:val="es-ES"/>
        </w:rPr>
      </w:pPr>
    </w:p>
    <w:p w14:paraId="21CBCBFB" w14:textId="225D247E" w:rsidR="00AC0D9F" w:rsidRDefault="00AC0D9F" w:rsidP="0046374A">
      <w:pPr>
        <w:spacing w:line="480" w:lineRule="auto"/>
        <w:rPr>
          <w:rFonts w:ascii="Arial" w:hAnsi="Arial" w:cs="Arial"/>
          <w:lang w:val="es-ES"/>
        </w:rPr>
      </w:pPr>
    </w:p>
    <w:p w14:paraId="6A4DB41D" w14:textId="42039B2B" w:rsidR="00AC0D9F" w:rsidRDefault="00AC0D9F" w:rsidP="0046374A">
      <w:pPr>
        <w:spacing w:line="480" w:lineRule="auto"/>
        <w:rPr>
          <w:rFonts w:ascii="Arial" w:hAnsi="Arial" w:cs="Arial"/>
          <w:lang w:val="es-ES"/>
        </w:rPr>
      </w:pPr>
    </w:p>
    <w:p w14:paraId="4FB97C3A" w14:textId="4D2255DB" w:rsidR="007E79D3" w:rsidRDefault="007E79D3">
      <w:pPr>
        <w:spacing w:after="160" w:line="259" w:lineRule="auto"/>
        <w:rPr>
          <w:rFonts w:ascii="Arial" w:hAnsi="Arial" w:cs="Arial"/>
          <w:b/>
          <w:lang w:val="es-ES" w:eastAsia="es-ES"/>
        </w:rPr>
      </w:pPr>
      <w:bookmarkStart w:id="39" w:name="_Toc59016134"/>
      <w:bookmarkStart w:id="40" w:name="_Toc57116920"/>
      <w:bookmarkStart w:id="41" w:name="_Toc57937629"/>
      <w:bookmarkStart w:id="42" w:name="_Toc58019745"/>
      <w:bookmarkStart w:id="43" w:name="_Toc58091097"/>
      <w:bookmarkStart w:id="44" w:name="_Toc58169108"/>
      <w:bookmarkStart w:id="45" w:name="_Toc58241386"/>
      <w:bookmarkStart w:id="46" w:name="_Toc58282727"/>
      <w:bookmarkStart w:id="47" w:name="_Toc58867150"/>
    </w:p>
    <w:p w14:paraId="033BB5B8" w14:textId="52B047A6" w:rsidR="008D128B" w:rsidRDefault="008D128B" w:rsidP="0046374A">
      <w:pPr>
        <w:pStyle w:val="Ttulo1"/>
        <w:spacing w:line="480" w:lineRule="auto"/>
        <w:rPr>
          <w:sz w:val="24"/>
          <w:szCs w:val="24"/>
        </w:rPr>
      </w:pPr>
      <w:r w:rsidRPr="005D6063">
        <w:rPr>
          <w:sz w:val="24"/>
          <w:szCs w:val="24"/>
        </w:rPr>
        <w:lastRenderedPageBreak/>
        <w:t>CAPÍTULO V.</w:t>
      </w:r>
      <w:bookmarkEnd w:id="39"/>
      <w:r w:rsidRPr="005D6063">
        <w:rPr>
          <w:sz w:val="24"/>
          <w:szCs w:val="24"/>
        </w:rPr>
        <w:t xml:space="preserve"> </w:t>
      </w:r>
    </w:p>
    <w:p w14:paraId="593DCD02" w14:textId="20745210" w:rsidR="000408D5" w:rsidRDefault="008D128B" w:rsidP="000408D5">
      <w:pPr>
        <w:pStyle w:val="Ttulo1"/>
        <w:spacing w:line="480" w:lineRule="auto"/>
        <w:rPr>
          <w:sz w:val="24"/>
          <w:szCs w:val="24"/>
        </w:rPr>
      </w:pPr>
      <w:bookmarkStart w:id="48" w:name="_Toc59013928"/>
      <w:bookmarkStart w:id="49" w:name="_Toc59016135"/>
      <w:r w:rsidRPr="005D6063">
        <w:rPr>
          <w:sz w:val="24"/>
          <w:szCs w:val="24"/>
        </w:rPr>
        <w:t>MATERIAL Y MÉTODOS</w:t>
      </w:r>
      <w:bookmarkEnd w:id="40"/>
      <w:bookmarkEnd w:id="41"/>
      <w:bookmarkEnd w:id="42"/>
      <w:bookmarkEnd w:id="43"/>
      <w:bookmarkEnd w:id="44"/>
      <w:bookmarkEnd w:id="45"/>
      <w:bookmarkEnd w:id="46"/>
      <w:bookmarkEnd w:id="47"/>
      <w:bookmarkEnd w:id="48"/>
      <w:bookmarkEnd w:id="49"/>
    </w:p>
    <w:p w14:paraId="297CE756" w14:textId="08C2D577" w:rsidR="000408D5" w:rsidRDefault="000408D5" w:rsidP="000408D5">
      <w:pPr>
        <w:rPr>
          <w:lang w:val="es-ES" w:eastAsia="es-ES"/>
        </w:rPr>
      </w:pPr>
    </w:p>
    <w:p w14:paraId="3583E2D0" w14:textId="5D18617B" w:rsidR="000408D5" w:rsidRDefault="000408D5" w:rsidP="000408D5">
      <w:pPr>
        <w:rPr>
          <w:lang w:val="es-ES" w:eastAsia="es-ES"/>
        </w:rPr>
      </w:pPr>
    </w:p>
    <w:p w14:paraId="19090BF5" w14:textId="77777777" w:rsidR="004414A1" w:rsidRDefault="004414A1" w:rsidP="004414A1">
      <w:pPr>
        <w:spacing w:line="480" w:lineRule="auto"/>
        <w:jc w:val="both"/>
        <w:rPr>
          <w:rFonts w:ascii="Arial" w:hAnsi="Arial" w:cs="Arial"/>
          <w:color w:val="000000"/>
        </w:rPr>
      </w:pPr>
      <w:bookmarkStart w:id="50" w:name="_Toc59016140"/>
      <w:bookmarkStart w:id="51" w:name="_Toc57116928"/>
      <w:bookmarkStart w:id="52" w:name="_Toc57937635"/>
      <w:bookmarkStart w:id="53" w:name="_Toc58019751"/>
      <w:bookmarkStart w:id="54" w:name="_Toc58091104"/>
      <w:bookmarkStart w:id="55" w:name="_Toc58169113"/>
      <w:bookmarkStart w:id="56" w:name="_Toc58241392"/>
      <w:bookmarkStart w:id="57" w:name="_Toc58282732"/>
      <w:bookmarkStart w:id="58" w:name="_Toc58867155"/>
    </w:p>
    <w:p w14:paraId="74B7298C" w14:textId="582E8C27"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 xml:space="preserve">La selección de los pacientes se </w:t>
      </w:r>
      <w:r>
        <w:rPr>
          <w:rFonts w:ascii="Arial" w:hAnsi="Arial" w:cs="Arial"/>
          <w:color w:val="000000"/>
        </w:rPr>
        <w:t>realizó</w:t>
      </w:r>
      <w:r w:rsidRPr="00FD45E2">
        <w:rPr>
          <w:rFonts w:ascii="Arial" w:hAnsi="Arial" w:cs="Arial"/>
          <w:color w:val="000000"/>
        </w:rPr>
        <w:t xml:space="preserve"> mediante la consulta externa se identificaran sujetos de estudio cuya edad sea entre 18 y 65 años  de edad portadores de un estoma intestinal, quienes </w:t>
      </w:r>
      <w:r>
        <w:rPr>
          <w:rFonts w:ascii="Arial" w:hAnsi="Arial" w:cs="Arial"/>
          <w:color w:val="000000"/>
        </w:rPr>
        <w:t>fueron</w:t>
      </w:r>
      <w:r w:rsidRPr="00FD45E2">
        <w:rPr>
          <w:rFonts w:ascii="Arial" w:hAnsi="Arial" w:cs="Arial"/>
          <w:color w:val="000000"/>
        </w:rPr>
        <w:t xml:space="preserve"> sometidos a un cierre del mismo, se les </w:t>
      </w:r>
      <w:r w:rsidR="00057683">
        <w:rPr>
          <w:rFonts w:ascii="Arial" w:hAnsi="Arial" w:cs="Arial"/>
          <w:color w:val="000000"/>
        </w:rPr>
        <w:t>invitó</w:t>
      </w:r>
      <w:r w:rsidRPr="00FD45E2">
        <w:rPr>
          <w:rFonts w:ascii="Arial" w:hAnsi="Arial" w:cs="Arial"/>
          <w:color w:val="000000"/>
        </w:rPr>
        <w:t xml:space="preserve"> a participar en el proyecto de investigación donde se inform</w:t>
      </w:r>
      <w:r>
        <w:rPr>
          <w:rFonts w:ascii="Arial" w:hAnsi="Arial" w:cs="Arial"/>
          <w:color w:val="000000"/>
        </w:rPr>
        <w:t>ó</w:t>
      </w:r>
      <w:r w:rsidRPr="00FD45E2">
        <w:rPr>
          <w:rFonts w:ascii="Arial" w:hAnsi="Arial" w:cs="Arial"/>
          <w:color w:val="000000"/>
        </w:rPr>
        <w:t xml:space="preserve"> que se le asignara un grupo, sobre el cual </w:t>
      </w:r>
      <w:r>
        <w:rPr>
          <w:rFonts w:ascii="Arial" w:hAnsi="Arial" w:cs="Arial"/>
          <w:color w:val="000000"/>
        </w:rPr>
        <w:t>fue</w:t>
      </w:r>
      <w:r w:rsidRPr="00FD45E2">
        <w:rPr>
          <w:rFonts w:ascii="Arial" w:hAnsi="Arial" w:cs="Arial"/>
          <w:color w:val="000000"/>
        </w:rPr>
        <w:t xml:space="preserve"> basada el manejo que se </w:t>
      </w:r>
      <w:r w:rsidR="00057683">
        <w:rPr>
          <w:rFonts w:ascii="Arial" w:hAnsi="Arial" w:cs="Arial"/>
          <w:color w:val="000000"/>
        </w:rPr>
        <w:t>dio</w:t>
      </w:r>
      <w:r w:rsidRPr="00FD45E2">
        <w:rPr>
          <w:rFonts w:ascii="Arial" w:hAnsi="Arial" w:cs="Arial"/>
          <w:color w:val="000000"/>
        </w:rPr>
        <w:t xml:space="preserve"> al tejido celular subcutáneo, fascia, musculo y aponeurosis relacionados con el defecto resultante del cierre de estoma, el cual </w:t>
      </w:r>
      <w:r>
        <w:rPr>
          <w:rFonts w:ascii="Arial" w:hAnsi="Arial" w:cs="Arial"/>
          <w:color w:val="000000"/>
        </w:rPr>
        <w:t>fue</w:t>
      </w:r>
      <w:r w:rsidRPr="00FD45E2">
        <w:rPr>
          <w:rFonts w:ascii="Arial" w:hAnsi="Arial" w:cs="Arial"/>
          <w:color w:val="000000"/>
        </w:rPr>
        <w:t xml:space="preserve"> una manera aleatoria. </w:t>
      </w:r>
    </w:p>
    <w:p w14:paraId="31C1E382" w14:textId="77777777" w:rsidR="004414A1" w:rsidRPr="00FD45E2" w:rsidRDefault="004414A1" w:rsidP="004414A1">
      <w:pPr>
        <w:spacing w:line="480" w:lineRule="auto"/>
        <w:jc w:val="both"/>
        <w:rPr>
          <w:rFonts w:ascii="Arial" w:hAnsi="Arial" w:cs="Arial"/>
          <w:color w:val="000000"/>
        </w:rPr>
      </w:pPr>
    </w:p>
    <w:p w14:paraId="7641D19B" w14:textId="3555FBEB"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Todos los procedimientos se realizar</w:t>
      </w:r>
      <w:r>
        <w:rPr>
          <w:rFonts w:ascii="Arial" w:hAnsi="Arial" w:cs="Arial"/>
          <w:color w:val="000000"/>
        </w:rPr>
        <w:t>o</w:t>
      </w:r>
      <w:r w:rsidRPr="00FD45E2">
        <w:rPr>
          <w:rFonts w:ascii="Arial" w:hAnsi="Arial" w:cs="Arial"/>
          <w:color w:val="000000"/>
        </w:rPr>
        <w:t xml:space="preserve">n con el paciente bajo anestesia general. Los antibióticos profilácticos se administraran por vía intravenosa a una mediana de 5 minutos después de la inducción de la anestesia. </w:t>
      </w:r>
    </w:p>
    <w:p w14:paraId="56133047" w14:textId="77777777" w:rsidR="004414A1" w:rsidRPr="00FD45E2" w:rsidRDefault="004414A1" w:rsidP="004414A1">
      <w:pPr>
        <w:spacing w:line="480" w:lineRule="auto"/>
        <w:jc w:val="both"/>
        <w:rPr>
          <w:rFonts w:ascii="Arial" w:hAnsi="Arial" w:cs="Arial"/>
          <w:color w:val="000000"/>
        </w:rPr>
      </w:pPr>
    </w:p>
    <w:p w14:paraId="392FEF22" w14:textId="0F8722BE"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 xml:space="preserve">Los procedimientos de eliminación de la estoma </w:t>
      </w:r>
      <w:r>
        <w:rPr>
          <w:rFonts w:ascii="Arial" w:hAnsi="Arial" w:cs="Arial"/>
          <w:color w:val="000000"/>
        </w:rPr>
        <w:t>incluyeron</w:t>
      </w:r>
      <w:r w:rsidRPr="00FD45E2">
        <w:rPr>
          <w:rFonts w:ascii="Arial" w:hAnsi="Arial" w:cs="Arial"/>
          <w:color w:val="000000"/>
        </w:rPr>
        <w:t xml:space="preserve"> el cierre de la ileostomía </w:t>
      </w:r>
      <w:r w:rsidR="00760FFB">
        <w:rPr>
          <w:rFonts w:ascii="Arial" w:hAnsi="Arial" w:cs="Arial"/>
          <w:color w:val="000000"/>
        </w:rPr>
        <w:t>en asa y la colostomía en</w:t>
      </w:r>
      <w:r w:rsidRPr="00FD45E2">
        <w:rPr>
          <w:rFonts w:ascii="Arial" w:hAnsi="Arial" w:cs="Arial"/>
          <w:color w:val="000000"/>
        </w:rPr>
        <w:t xml:space="preserve"> asa, o la reversión de la ileostomía terminal o la colostomía terminal. Se realiz</w:t>
      </w:r>
      <w:r>
        <w:rPr>
          <w:rFonts w:ascii="Arial" w:hAnsi="Arial" w:cs="Arial"/>
          <w:color w:val="000000"/>
        </w:rPr>
        <w:t>ó</w:t>
      </w:r>
      <w:r w:rsidRPr="00FD45E2">
        <w:rPr>
          <w:rFonts w:ascii="Arial" w:hAnsi="Arial" w:cs="Arial"/>
          <w:color w:val="000000"/>
        </w:rPr>
        <w:t xml:space="preserve"> una laparotomía en la línea media si la incisión peristomal no proporcionó una exposición adecuada. La continuidad del intestino se restableció con anastomosis mecánica o manual a discreción del cirujano.</w:t>
      </w:r>
    </w:p>
    <w:p w14:paraId="7EF5AEEF" w14:textId="53CCF3DD" w:rsidR="004414A1" w:rsidRDefault="004414A1" w:rsidP="004414A1">
      <w:pPr>
        <w:spacing w:line="480" w:lineRule="auto"/>
        <w:jc w:val="both"/>
        <w:rPr>
          <w:rFonts w:ascii="Arial" w:hAnsi="Arial" w:cs="Arial"/>
          <w:color w:val="000000"/>
        </w:rPr>
      </w:pPr>
    </w:p>
    <w:p w14:paraId="78B447AA" w14:textId="77777777" w:rsidR="004414A1" w:rsidRPr="00FD45E2" w:rsidRDefault="004414A1" w:rsidP="004414A1">
      <w:pPr>
        <w:spacing w:line="480" w:lineRule="auto"/>
        <w:jc w:val="both"/>
        <w:rPr>
          <w:rFonts w:ascii="Arial" w:hAnsi="Arial" w:cs="Arial"/>
          <w:color w:val="000000"/>
        </w:rPr>
      </w:pPr>
    </w:p>
    <w:p w14:paraId="324500E2" w14:textId="022FE48A"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lastRenderedPageBreak/>
        <w:t>Se asignar</w:t>
      </w:r>
      <w:r>
        <w:rPr>
          <w:rFonts w:ascii="Arial" w:hAnsi="Arial" w:cs="Arial"/>
          <w:color w:val="000000"/>
        </w:rPr>
        <w:t>o</w:t>
      </w:r>
      <w:r w:rsidRPr="00FD45E2">
        <w:rPr>
          <w:rFonts w:ascii="Arial" w:hAnsi="Arial" w:cs="Arial"/>
          <w:color w:val="000000"/>
        </w:rPr>
        <w:t xml:space="preserve">n dos grupos de estudio: </w:t>
      </w:r>
    </w:p>
    <w:p w14:paraId="1C3FB3E6" w14:textId="77777777" w:rsidR="004414A1" w:rsidRPr="00FD45E2" w:rsidRDefault="004414A1" w:rsidP="004414A1">
      <w:pPr>
        <w:spacing w:line="480" w:lineRule="auto"/>
        <w:jc w:val="both"/>
        <w:rPr>
          <w:rFonts w:ascii="Arial" w:hAnsi="Arial" w:cs="Arial"/>
          <w:color w:val="000000"/>
        </w:rPr>
      </w:pPr>
    </w:p>
    <w:p w14:paraId="52E53135" w14:textId="77777777" w:rsidR="004414A1" w:rsidRPr="00FD45E2" w:rsidRDefault="004414A1" w:rsidP="004414A1">
      <w:pPr>
        <w:pStyle w:val="Prrafodelista"/>
        <w:numPr>
          <w:ilvl w:val="0"/>
          <w:numId w:val="22"/>
        </w:numPr>
        <w:spacing w:line="480" w:lineRule="auto"/>
        <w:jc w:val="both"/>
        <w:rPr>
          <w:rFonts w:ascii="Arial" w:hAnsi="Arial" w:cs="Arial"/>
          <w:color w:val="000000"/>
        </w:rPr>
      </w:pPr>
      <w:r w:rsidRPr="00FD45E2">
        <w:rPr>
          <w:rFonts w:ascii="Arial" w:hAnsi="Arial" w:cs="Arial"/>
          <w:color w:val="000000"/>
        </w:rPr>
        <w:t>En el grupo de cierre parcial el bolsa de tabaco:</w:t>
      </w:r>
    </w:p>
    <w:p w14:paraId="3D9D9000" w14:textId="1895CB89" w:rsidR="004414A1" w:rsidRPr="00FD45E2" w:rsidRDefault="004414A1" w:rsidP="004414A1">
      <w:pPr>
        <w:pStyle w:val="Prrafodelista"/>
        <w:numPr>
          <w:ilvl w:val="1"/>
          <w:numId w:val="22"/>
        </w:numPr>
        <w:spacing w:line="480" w:lineRule="auto"/>
        <w:jc w:val="both"/>
        <w:rPr>
          <w:rFonts w:ascii="Arial" w:hAnsi="Arial" w:cs="Arial"/>
          <w:color w:val="000000"/>
        </w:rPr>
      </w:pPr>
      <w:r w:rsidRPr="00FD45E2">
        <w:rPr>
          <w:rFonts w:ascii="Arial" w:hAnsi="Arial" w:cs="Arial"/>
          <w:color w:val="000000"/>
        </w:rPr>
        <w:t>La incisión peristomal fue circular en la unión mucocutánea. Se coloc</w:t>
      </w:r>
      <w:r>
        <w:rPr>
          <w:rFonts w:ascii="Arial" w:hAnsi="Arial" w:cs="Arial"/>
          <w:color w:val="000000"/>
        </w:rPr>
        <w:t>ó</w:t>
      </w:r>
      <w:r w:rsidRPr="00FD45E2">
        <w:rPr>
          <w:rFonts w:ascii="Arial" w:hAnsi="Arial" w:cs="Arial"/>
          <w:color w:val="000000"/>
        </w:rPr>
        <w:t xml:space="preserve"> una sutura subcuticular con un monofilamento reabsorbible 2-0 alrededor de la herida, luego se apret</w:t>
      </w:r>
      <w:r>
        <w:rPr>
          <w:rFonts w:ascii="Arial" w:hAnsi="Arial" w:cs="Arial"/>
          <w:color w:val="000000"/>
        </w:rPr>
        <w:t>ó</w:t>
      </w:r>
      <w:r w:rsidRPr="00FD45E2">
        <w:rPr>
          <w:rFonts w:ascii="Arial" w:hAnsi="Arial" w:cs="Arial"/>
          <w:color w:val="000000"/>
        </w:rPr>
        <w:t xml:space="preserve"> y asegu</w:t>
      </w:r>
      <w:r>
        <w:rPr>
          <w:rFonts w:ascii="Arial" w:hAnsi="Arial" w:cs="Arial"/>
          <w:color w:val="000000"/>
        </w:rPr>
        <w:t>ró</w:t>
      </w:r>
      <w:r w:rsidRPr="00FD45E2">
        <w:rPr>
          <w:rFonts w:ascii="Arial" w:hAnsi="Arial" w:cs="Arial"/>
          <w:color w:val="000000"/>
        </w:rPr>
        <w:t>, dejando un tamaño de defecto de la piel de aproximadamente 1 cm.</w:t>
      </w:r>
    </w:p>
    <w:p w14:paraId="60AA305B" w14:textId="77777777" w:rsidR="004414A1" w:rsidRPr="00FD45E2" w:rsidRDefault="004414A1" w:rsidP="004414A1">
      <w:pPr>
        <w:spacing w:line="480" w:lineRule="auto"/>
        <w:jc w:val="both"/>
        <w:rPr>
          <w:rFonts w:ascii="Arial" w:hAnsi="Arial" w:cs="Arial"/>
          <w:color w:val="000000"/>
        </w:rPr>
      </w:pPr>
    </w:p>
    <w:p w14:paraId="7C0E0386" w14:textId="77777777" w:rsidR="004414A1" w:rsidRPr="00FD45E2" w:rsidRDefault="004414A1" w:rsidP="004414A1">
      <w:pPr>
        <w:spacing w:line="480" w:lineRule="auto"/>
        <w:jc w:val="both"/>
        <w:rPr>
          <w:rFonts w:ascii="Arial" w:hAnsi="Arial" w:cs="Arial"/>
          <w:color w:val="000000"/>
        </w:rPr>
      </w:pPr>
    </w:p>
    <w:p w14:paraId="40AA1E2C" w14:textId="77777777" w:rsidR="004414A1" w:rsidRPr="00FD45E2" w:rsidRDefault="004414A1" w:rsidP="004414A1">
      <w:pPr>
        <w:pStyle w:val="Prrafodelista"/>
        <w:numPr>
          <w:ilvl w:val="0"/>
          <w:numId w:val="22"/>
        </w:numPr>
        <w:spacing w:line="480" w:lineRule="auto"/>
        <w:jc w:val="both"/>
        <w:rPr>
          <w:rFonts w:ascii="Arial" w:hAnsi="Arial" w:cs="Arial"/>
          <w:color w:val="000000"/>
        </w:rPr>
      </w:pPr>
      <w:r w:rsidRPr="00FD45E2">
        <w:rPr>
          <w:rFonts w:ascii="Arial" w:hAnsi="Arial" w:cs="Arial"/>
          <w:color w:val="000000"/>
        </w:rPr>
        <w:t xml:space="preserve">En el grupo de cierre primario: </w:t>
      </w:r>
    </w:p>
    <w:p w14:paraId="59544670" w14:textId="701E725B" w:rsidR="004414A1" w:rsidRPr="00FD45E2" w:rsidRDefault="004414A1" w:rsidP="004414A1">
      <w:pPr>
        <w:pStyle w:val="Prrafodelista"/>
        <w:numPr>
          <w:ilvl w:val="1"/>
          <w:numId w:val="22"/>
        </w:numPr>
        <w:spacing w:line="480" w:lineRule="auto"/>
        <w:jc w:val="both"/>
        <w:rPr>
          <w:rFonts w:ascii="Arial" w:hAnsi="Arial" w:cs="Arial"/>
          <w:color w:val="000000"/>
        </w:rPr>
      </w:pPr>
      <w:r w:rsidRPr="00FD45E2">
        <w:rPr>
          <w:rFonts w:ascii="Arial" w:hAnsi="Arial" w:cs="Arial"/>
          <w:noProof/>
        </w:rPr>
        <w:drawing>
          <wp:anchor distT="0" distB="0" distL="114300" distR="114300" simplePos="0" relativeHeight="251661824" behindDoc="0" locked="0" layoutInCell="1" allowOverlap="1" wp14:anchorId="10220343" wp14:editId="75F3CD15">
            <wp:simplePos x="0" y="0"/>
            <wp:positionH relativeFrom="margin">
              <wp:posOffset>725170</wp:posOffset>
            </wp:positionH>
            <wp:positionV relativeFrom="paragraph">
              <wp:posOffset>1376045</wp:posOffset>
            </wp:positionV>
            <wp:extent cx="3971925" cy="1485900"/>
            <wp:effectExtent l="0" t="0" r="9525"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971925" cy="1485900"/>
                    </a:xfrm>
                    <a:prstGeom prst="rect">
                      <a:avLst/>
                    </a:prstGeom>
                  </pic:spPr>
                </pic:pic>
              </a:graphicData>
            </a:graphic>
            <wp14:sizeRelH relativeFrom="page">
              <wp14:pctWidth>0</wp14:pctWidth>
            </wp14:sizeRelH>
            <wp14:sizeRelV relativeFrom="page">
              <wp14:pctHeight>0</wp14:pctHeight>
            </wp14:sizeRelV>
          </wp:anchor>
        </w:drawing>
      </w:r>
      <w:r w:rsidRPr="00FD45E2">
        <w:rPr>
          <w:rFonts w:ascii="Arial" w:hAnsi="Arial" w:cs="Arial"/>
          <w:color w:val="000000"/>
        </w:rPr>
        <w:t>En el grupo de cierre primario, la incisión peristomal fue elíptica con un margen de 2-3 mm desde la unión mucocutánea y se cerró principalmente con grapas o sutura.</w:t>
      </w:r>
    </w:p>
    <w:p w14:paraId="111F2955" w14:textId="55F34156" w:rsidR="004414A1" w:rsidRPr="00FD45E2" w:rsidRDefault="004414A1" w:rsidP="004414A1">
      <w:pPr>
        <w:pStyle w:val="Prrafodelista"/>
        <w:spacing w:line="480" w:lineRule="auto"/>
        <w:jc w:val="both"/>
        <w:rPr>
          <w:rFonts w:ascii="Arial" w:hAnsi="Arial" w:cs="Arial"/>
          <w:color w:val="000000"/>
        </w:rPr>
      </w:pPr>
    </w:p>
    <w:p w14:paraId="738151E8" w14:textId="77777777" w:rsidR="004414A1" w:rsidRPr="00FD45E2" w:rsidRDefault="004414A1" w:rsidP="004414A1">
      <w:pPr>
        <w:pStyle w:val="Prrafodelista"/>
        <w:spacing w:line="480" w:lineRule="auto"/>
        <w:jc w:val="both"/>
        <w:rPr>
          <w:rFonts w:ascii="Arial" w:hAnsi="Arial" w:cs="Arial"/>
          <w:color w:val="000000"/>
        </w:rPr>
      </w:pPr>
    </w:p>
    <w:p w14:paraId="43301BAE" w14:textId="250FA773" w:rsidR="004414A1" w:rsidRDefault="004414A1" w:rsidP="004414A1">
      <w:pPr>
        <w:spacing w:line="480" w:lineRule="auto"/>
        <w:jc w:val="both"/>
        <w:rPr>
          <w:rFonts w:ascii="Arial" w:hAnsi="Arial" w:cs="Arial"/>
          <w:color w:val="000000"/>
        </w:rPr>
      </w:pPr>
    </w:p>
    <w:p w14:paraId="6497B454" w14:textId="2AEDD448" w:rsidR="004414A1" w:rsidRDefault="004414A1" w:rsidP="004414A1">
      <w:pPr>
        <w:spacing w:line="480" w:lineRule="auto"/>
        <w:jc w:val="both"/>
        <w:rPr>
          <w:rFonts w:ascii="Arial" w:hAnsi="Arial" w:cs="Arial"/>
          <w:color w:val="000000"/>
        </w:rPr>
      </w:pPr>
    </w:p>
    <w:p w14:paraId="00F598DD" w14:textId="77777777" w:rsidR="004414A1" w:rsidRPr="00FD45E2" w:rsidRDefault="004414A1" w:rsidP="004414A1">
      <w:pPr>
        <w:spacing w:line="480" w:lineRule="auto"/>
        <w:jc w:val="both"/>
        <w:rPr>
          <w:rFonts w:ascii="Arial" w:hAnsi="Arial" w:cs="Arial"/>
          <w:color w:val="000000"/>
        </w:rPr>
      </w:pPr>
    </w:p>
    <w:p w14:paraId="27A2B95B" w14:textId="64EC7218"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lastRenderedPageBreak/>
        <w:t>La decisión del manejo del cierre de estoma intestinal se realiz</w:t>
      </w:r>
      <w:r>
        <w:rPr>
          <w:rFonts w:ascii="Arial" w:hAnsi="Arial" w:cs="Arial"/>
          <w:color w:val="000000"/>
        </w:rPr>
        <w:t>ó</w:t>
      </w:r>
      <w:r w:rsidRPr="00FD45E2">
        <w:rPr>
          <w:rFonts w:ascii="Arial" w:hAnsi="Arial" w:cs="Arial"/>
          <w:color w:val="000000"/>
        </w:rPr>
        <w:t xml:space="preserve"> de manera aleatoria, se utilizara el programa de Excel 2013, donde cada sujeto de estudio </w:t>
      </w:r>
      <w:r>
        <w:rPr>
          <w:rFonts w:ascii="Arial" w:hAnsi="Arial" w:cs="Arial"/>
          <w:color w:val="000000"/>
        </w:rPr>
        <w:t>fue</w:t>
      </w:r>
      <w:r w:rsidRPr="00FD45E2">
        <w:rPr>
          <w:rFonts w:ascii="Arial" w:hAnsi="Arial" w:cs="Arial"/>
          <w:color w:val="000000"/>
        </w:rPr>
        <w:t xml:space="preserve"> identificado con un folio, las 2 opciones de manejo de cierre de estoma intestinal serán, cierre en bolsa de tabaco identificado como número 1, cierre por segunda intención que se identificara como número 2. Se utiliz</w:t>
      </w:r>
      <w:r>
        <w:rPr>
          <w:rFonts w:ascii="Arial" w:hAnsi="Arial" w:cs="Arial"/>
          <w:color w:val="000000"/>
        </w:rPr>
        <w:t>ó</w:t>
      </w:r>
      <w:r w:rsidRPr="00FD45E2">
        <w:rPr>
          <w:rFonts w:ascii="Arial" w:hAnsi="Arial" w:cs="Arial"/>
          <w:color w:val="000000"/>
        </w:rPr>
        <w:t xml:space="preserve"> la herramienta de aleatorización del programa Excel 2013 el cual nos arroj</w:t>
      </w:r>
      <w:r>
        <w:rPr>
          <w:rFonts w:ascii="Arial" w:hAnsi="Arial" w:cs="Arial"/>
          <w:color w:val="000000"/>
        </w:rPr>
        <w:t>ó</w:t>
      </w:r>
      <w:r w:rsidRPr="00FD45E2">
        <w:rPr>
          <w:rFonts w:ascii="Arial" w:hAnsi="Arial" w:cs="Arial"/>
          <w:color w:val="000000"/>
        </w:rPr>
        <w:t xml:space="preserve"> de manera aleatoria un número, con el cual </w:t>
      </w:r>
      <w:r>
        <w:rPr>
          <w:rFonts w:ascii="Arial" w:hAnsi="Arial" w:cs="Arial"/>
          <w:color w:val="000000"/>
        </w:rPr>
        <w:t>fue</w:t>
      </w:r>
      <w:r w:rsidRPr="00FD45E2">
        <w:rPr>
          <w:rFonts w:ascii="Arial" w:hAnsi="Arial" w:cs="Arial"/>
          <w:color w:val="000000"/>
        </w:rPr>
        <w:t xml:space="preserve"> tomada la conducta a seguir con el tratamiento del paciente. </w:t>
      </w:r>
    </w:p>
    <w:p w14:paraId="28AD950D" w14:textId="77777777" w:rsidR="004414A1" w:rsidRPr="00FD45E2" w:rsidRDefault="004414A1" w:rsidP="004414A1">
      <w:pPr>
        <w:spacing w:line="480" w:lineRule="auto"/>
        <w:jc w:val="both"/>
        <w:rPr>
          <w:rFonts w:ascii="Arial" w:hAnsi="Arial" w:cs="Arial"/>
          <w:color w:val="000000"/>
        </w:rPr>
      </w:pPr>
    </w:p>
    <w:p w14:paraId="263BE805" w14:textId="1FEA001F"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Se realiz</w:t>
      </w:r>
      <w:r>
        <w:rPr>
          <w:rFonts w:ascii="Arial" w:hAnsi="Arial" w:cs="Arial"/>
          <w:color w:val="000000"/>
        </w:rPr>
        <w:t>ó</w:t>
      </w:r>
      <w:r w:rsidRPr="00FD45E2">
        <w:rPr>
          <w:rFonts w:ascii="Arial" w:hAnsi="Arial" w:cs="Arial"/>
          <w:color w:val="000000"/>
        </w:rPr>
        <w:t xml:space="preserve"> un seguimiento para recolección de los datos a la semana 1, al mes y a los 3 meses del postoperatorio. </w:t>
      </w:r>
    </w:p>
    <w:p w14:paraId="6340C88D" w14:textId="37A5382D" w:rsidR="004414A1" w:rsidRDefault="004414A1" w:rsidP="004414A1">
      <w:pPr>
        <w:spacing w:line="480" w:lineRule="auto"/>
        <w:jc w:val="both"/>
        <w:rPr>
          <w:rFonts w:ascii="Arial" w:hAnsi="Arial" w:cs="Arial"/>
          <w:color w:val="000000"/>
        </w:rPr>
      </w:pPr>
      <w:r w:rsidRPr="00FD45E2">
        <w:rPr>
          <w:rFonts w:ascii="Arial" w:hAnsi="Arial" w:cs="Arial"/>
          <w:color w:val="000000"/>
        </w:rPr>
        <w:t xml:space="preserve"> </w:t>
      </w:r>
    </w:p>
    <w:p w14:paraId="5868F189" w14:textId="7ECD102F" w:rsidR="004414A1" w:rsidRDefault="004414A1">
      <w:pPr>
        <w:spacing w:after="160" w:line="259" w:lineRule="auto"/>
        <w:rPr>
          <w:rFonts w:ascii="Arial" w:hAnsi="Arial" w:cs="Arial"/>
          <w:color w:val="000000"/>
        </w:rPr>
      </w:pPr>
      <w:r>
        <w:rPr>
          <w:rFonts w:ascii="Arial" w:hAnsi="Arial" w:cs="Arial"/>
          <w:color w:val="000000"/>
        </w:rPr>
        <w:br w:type="page"/>
      </w:r>
    </w:p>
    <w:p w14:paraId="1BF2DA88" w14:textId="77777777" w:rsidR="004414A1" w:rsidRDefault="004414A1" w:rsidP="004414A1">
      <w:pPr>
        <w:spacing w:line="480" w:lineRule="auto"/>
        <w:jc w:val="both"/>
        <w:rPr>
          <w:rFonts w:ascii="Arial" w:hAnsi="Arial" w:cs="Arial"/>
          <w:color w:val="000000"/>
        </w:rPr>
      </w:pPr>
    </w:p>
    <w:p w14:paraId="1E500498" w14:textId="77777777" w:rsidR="004414A1" w:rsidRPr="00FD45E2" w:rsidRDefault="004414A1" w:rsidP="004414A1">
      <w:pPr>
        <w:spacing w:line="480" w:lineRule="auto"/>
        <w:jc w:val="both"/>
        <w:rPr>
          <w:rFonts w:ascii="Arial" w:hAnsi="Arial" w:cs="Arial"/>
          <w:color w:val="000000"/>
        </w:rPr>
      </w:pPr>
    </w:p>
    <w:p w14:paraId="475AC707" w14:textId="4EB645D5" w:rsidR="004414A1" w:rsidRDefault="004414A1" w:rsidP="004414A1">
      <w:pPr>
        <w:spacing w:line="480" w:lineRule="auto"/>
        <w:jc w:val="center"/>
        <w:rPr>
          <w:rFonts w:ascii="Arial" w:hAnsi="Arial" w:cs="Arial"/>
          <w:b/>
          <w:color w:val="000000"/>
        </w:rPr>
      </w:pPr>
      <w:r w:rsidRPr="00FD45E2">
        <w:rPr>
          <w:rFonts w:ascii="Arial" w:hAnsi="Arial" w:cs="Arial"/>
          <w:b/>
          <w:color w:val="000000"/>
        </w:rPr>
        <w:t>Diseño Metodológico</w:t>
      </w:r>
    </w:p>
    <w:p w14:paraId="41A1DF96" w14:textId="77777777" w:rsidR="004414A1" w:rsidRPr="00FD45E2" w:rsidRDefault="004414A1" w:rsidP="004414A1">
      <w:pPr>
        <w:spacing w:line="480" w:lineRule="auto"/>
        <w:jc w:val="center"/>
        <w:rPr>
          <w:rFonts w:ascii="Arial" w:hAnsi="Arial" w:cs="Arial"/>
          <w:b/>
          <w:color w:val="000000"/>
        </w:rPr>
      </w:pPr>
    </w:p>
    <w:p w14:paraId="0092306A" w14:textId="77777777"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 xml:space="preserve">Longitudinal, Analítico,  Prospectivo, Comparativo. </w:t>
      </w:r>
    </w:p>
    <w:p w14:paraId="0357EFF5" w14:textId="77777777" w:rsidR="004414A1" w:rsidRPr="00FD45E2" w:rsidRDefault="004414A1" w:rsidP="004414A1">
      <w:pPr>
        <w:spacing w:line="480" w:lineRule="auto"/>
        <w:jc w:val="both"/>
        <w:rPr>
          <w:rFonts w:ascii="Arial" w:hAnsi="Arial" w:cs="Arial"/>
          <w:color w:val="000000"/>
        </w:rPr>
      </w:pPr>
    </w:p>
    <w:p w14:paraId="5F9D4C3D" w14:textId="7A0B43D9" w:rsidR="004414A1" w:rsidRDefault="004414A1" w:rsidP="004414A1">
      <w:pPr>
        <w:spacing w:line="480" w:lineRule="auto"/>
        <w:jc w:val="center"/>
        <w:rPr>
          <w:rFonts w:ascii="Arial" w:hAnsi="Arial" w:cs="Arial"/>
          <w:b/>
          <w:color w:val="000000"/>
        </w:rPr>
      </w:pPr>
      <w:r w:rsidRPr="00FD45E2">
        <w:rPr>
          <w:rFonts w:ascii="Arial" w:hAnsi="Arial" w:cs="Arial"/>
          <w:b/>
          <w:color w:val="000000"/>
        </w:rPr>
        <w:t>Lugar donde se realizara el estudio</w:t>
      </w:r>
    </w:p>
    <w:p w14:paraId="1D36CB2E" w14:textId="77777777" w:rsidR="004414A1" w:rsidRPr="00FD45E2" w:rsidRDefault="004414A1" w:rsidP="004414A1">
      <w:pPr>
        <w:spacing w:line="480" w:lineRule="auto"/>
        <w:jc w:val="center"/>
        <w:rPr>
          <w:rFonts w:ascii="Arial" w:hAnsi="Arial" w:cs="Arial"/>
          <w:b/>
          <w:color w:val="000000"/>
        </w:rPr>
      </w:pPr>
    </w:p>
    <w:p w14:paraId="3082BB60" w14:textId="77777777"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Hospital Universitario “Jose Eleuterio Gonzalez”</w:t>
      </w:r>
    </w:p>
    <w:p w14:paraId="225B2C17" w14:textId="77777777" w:rsidR="004414A1" w:rsidRPr="00FD45E2" w:rsidRDefault="004414A1" w:rsidP="004414A1">
      <w:pPr>
        <w:spacing w:line="480" w:lineRule="auto"/>
        <w:jc w:val="both"/>
        <w:rPr>
          <w:rFonts w:ascii="Arial" w:hAnsi="Arial" w:cs="Arial"/>
          <w:color w:val="000000"/>
        </w:rPr>
      </w:pPr>
    </w:p>
    <w:p w14:paraId="1EB73C82" w14:textId="77777777" w:rsidR="004414A1" w:rsidRPr="00FD45E2" w:rsidRDefault="004414A1" w:rsidP="004414A1">
      <w:pPr>
        <w:spacing w:line="480" w:lineRule="auto"/>
        <w:jc w:val="both"/>
        <w:rPr>
          <w:rFonts w:ascii="Arial" w:hAnsi="Arial" w:cs="Arial"/>
          <w:b/>
          <w:color w:val="000000"/>
        </w:rPr>
      </w:pPr>
    </w:p>
    <w:p w14:paraId="76990C02" w14:textId="24A70CDD" w:rsidR="004414A1" w:rsidRPr="00FD45E2" w:rsidRDefault="004414A1" w:rsidP="004414A1">
      <w:pPr>
        <w:spacing w:line="480" w:lineRule="auto"/>
        <w:jc w:val="center"/>
        <w:rPr>
          <w:rFonts w:ascii="Arial" w:hAnsi="Arial" w:cs="Arial"/>
          <w:b/>
          <w:color w:val="000000"/>
        </w:rPr>
      </w:pPr>
      <w:r w:rsidRPr="00FD45E2">
        <w:rPr>
          <w:rFonts w:ascii="Arial" w:hAnsi="Arial" w:cs="Arial"/>
          <w:b/>
          <w:color w:val="000000"/>
        </w:rPr>
        <w:t>Tamaño de la muestra</w:t>
      </w:r>
    </w:p>
    <w:p w14:paraId="686E9F30" w14:textId="77777777" w:rsidR="004414A1" w:rsidRPr="00FD45E2" w:rsidRDefault="004414A1" w:rsidP="004414A1">
      <w:pPr>
        <w:spacing w:line="480" w:lineRule="auto"/>
        <w:jc w:val="both"/>
        <w:rPr>
          <w:rFonts w:ascii="Arial" w:hAnsi="Arial" w:cs="Arial"/>
          <w:b/>
          <w:color w:val="000000"/>
        </w:rPr>
      </w:pPr>
    </w:p>
    <w:p w14:paraId="7A0027C7" w14:textId="67584FD9"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Se realizó un cálculo de tamaño de muestra con una fórmula de diferencia de proporciones, con una tasa estimada de infecciones en el sitio quirúrgico del 40%,  una efectividad del 80% para la intervención dándonos un resultado de 8% en el segundo grupo, un poder (1-b) del 80% y una significancia (a) de 0.05, se requieren al menos 25 pacientes por grupo, en total 50 pacientes aleatorizados.</w:t>
      </w:r>
      <w:r>
        <w:rPr>
          <w:rFonts w:ascii="Arial" w:hAnsi="Arial" w:cs="Arial"/>
          <w:color w:val="000000"/>
        </w:rPr>
        <w:t xml:space="preserve"> </w:t>
      </w:r>
    </w:p>
    <w:p w14:paraId="7302ED3C" w14:textId="77777777" w:rsidR="004414A1" w:rsidRPr="00FD45E2" w:rsidRDefault="004414A1" w:rsidP="004414A1">
      <w:pPr>
        <w:spacing w:line="480" w:lineRule="auto"/>
        <w:jc w:val="both"/>
        <w:rPr>
          <w:rFonts w:ascii="Arial" w:hAnsi="Arial" w:cs="Arial"/>
          <w:color w:val="000000"/>
        </w:rPr>
      </w:pPr>
      <w:r w:rsidRPr="00FD45E2">
        <w:rPr>
          <w:rFonts w:ascii="Arial" w:hAnsi="Arial" w:cs="Arial"/>
          <w:noProof/>
          <w:color w:val="000000"/>
        </w:rPr>
        <w:drawing>
          <wp:inline distT="0" distB="0" distL="0" distR="0" wp14:anchorId="55F52CC5" wp14:editId="39C36658">
            <wp:extent cx="2074545" cy="779145"/>
            <wp:effectExtent l="0" t="0" r="1905" b="1905"/>
            <wp:docPr id="1" name="Imagen 1" descr="C:\Users\Dra. Lilia Andrea\Downloads\fórmu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a. Lilia Andrea\Downloads\fórmul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74545" cy="779145"/>
                    </a:xfrm>
                    <a:prstGeom prst="rect">
                      <a:avLst/>
                    </a:prstGeom>
                    <a:noFill/>
                    <a:ln>
                      <a:noFill/>
                    </a:ln>
                  </pic:spPr>
                </pic:pic>
              </a:graphicData>
            </a:graphic>
          </wp:inline>
        </w:drawing>
      </w:r>
    </w:p>
    <w:p w14:paraId="5253FF05" w14:textId="41FC3869" w:rsidR="004414A1" w:rsidRDefault="004414A1" w:rsidP="004414A1">
      <w:pPr>
        <w:spacing w:line="480" w:lineRule="auto"/>
        <w:jc w:val="both"/>
        <w:rPr>
          <w:rFonts w:ascii="Arial" w:hAnsi="Arial" w:cs="Arial"/>
          <w:color w:val="000000"/>
        </w:rPr>
      </w:pPr>
    </w:p>
    <w:p w14:paraId="040CE24C" w14:textId="7D524264" w:rsidR="004414A1" w:rsidRDefault="004414A1" w:rsidP="004414A1">
      <w:pPr>
        <w:spacing w:line="480" w:lineRule="auto"/>
        <w:jc w:val="both"/>
        <w:rPr>
          <w:rFonts w:ascii="Arial" w:hAnsi="Arial" w:cs="Arial"/>
          <w:color w:val="000000"/>
        </w:rPr>
      </w:pPr>
    </w:p>
    <w:p w14:paraId="09063E0A" w14:textId="1D200323" w:rsidR="004414A1" w:rsidRPr="00FD45E2" w:rsidRDefault="004414A1" w:rsidP="004414A1">
      <w:pPr>
        <w:spacing w:line="480" w:lineRule="auto"/>
        <w:jc w:val="center"/>
        <w:rPr>
          <w:rFonts w:ascii="Arial" w:hAnsi="Arial" w:cs="Arial"/>
          <w:b/>
          <w:color w:val="000000"/>
        </w:rPr>
      </w:pPr>
      <w:r>
        <w:rPr>
          <w:rFonts w:ascii="Arial" w:hAnsi="Arial" w:cs="Arial"/>
          <w:b/>
          <w:color w:val="000000"/>
        </w:rPr>
        <w:t>Criterios de selección</w:t>
      </w:r>
    </w:p>
    <w:p w14:paraId="57C9ECCA" w14:textId="788DE1F6" w:rsidR="004414A1" w:rsidRDefault="004414A1" w:rsidP="004414A1">
      <w:pPr>
        <w:spacing w:line="480" w:lineRule="auto"/>
        <w:jc w:val="both"/>
        <w:rPr>
          <w:rFonts w:ascii="Arial" w:hAnsi="Arial" w:cs="Arial"/>
          <w:color w:val="000000"/>
        </w:rPr>
      </w:pPr>
    </w:p>
    <w:p w14:paraId="76229FBD" w14:textId="77777777" w:rsidR="004414A1" w:rsidRPr="00FD45E2" w:rsidRDefault="004414A1" w:rsidP="004414A1">
      <w:pPr>
        <w:spacing w:line="480" w:lineRule="auto"/>
        <w:jc w:val="both"/>
        <w:rPr>
          <w:rFonts w:ascii="Arial" w:hAnsi="Arial" w:cs="Arial"/>
          <w:color w:val="000000"/>
        </w:rPr>
      </w:pPr>
    </w:p>
    <w:p w14:paraId="7B6B5621" w14:textId="77777777" w:rsidR="004414A1" w:rsidRPr="00FD45E2" w:rsidRDefault="004414A1" w:rsidP="004414A1">
      <w:pPr>
        <w:spacing w:line="480" w:lineRule="auto"/>
        <w:jc w:val="both"/>
        <w:rPr>
          <w:rFonts w:ascii="Arial" w:hAnsi="Arial" w:cs="Arial"/>
          <w:b/>
          <w:color w:val="000000"/>
        </w:rPr>
      </w:pPr>
      <w:r w:rsidRPr="00FD45E2">
        <w:rPr>
          <w:rFonts w:ascii="Arial" w:hAnsi="Arial" w:cs="Arial"/>
          <w:b/>
          <w:color w:val="000000"/>
        </w:rPr>
        <w:t xml:space="preserve">Criterios de inclusión: </w:t>
      </w:r>
    </w:p>
    <w:p w14:paraId="5FD41EBB" w14:textId="77777777" w:rsidR="004414A1" w:rsidRPr="004414A1" w:rsidRDefault="004414A1" w:rsidP="004414A1">
      <w:pPr>
        <w:pStyle w:val="Prrafodelista"/>
        <w:numPr>
          <w:ilvl w:val="0"/>
          <w:numId w:val="24"/>
        </w:numPr>
        <w:spacing w:line="480" w:lineRule="auto"/>
        <w:jc w:val="both"/>
        <w:rPr>
          <w:rFonts w:ascii="Arial" w:hAnsi="Arial" w:cs="Arial"/>
          <w:color w:val="000000"/>
        </w:rPr>
      </w:pPr>
      <w:r w:rsidRPr="004414A1">
        <w:rPr>
          <w:rFonts w:ascii="Arial" w:hAnsi="Arial" w:cs="Arial"/>
          <w:color w:val="000000"/>
        </w:rPr>
        <w:t>Pacientes de ambos sexos.</w:t>
      </w:r>
    </w:p>
    <w:p w14:paraId="67ABD7C1" w14:textId="77777777" w:rsidR="004414A1" w:rsidRPr="004414A1" w:rsidRDefault="004414A1" w:rsidP="004414A1">
      <w:pPr>
        <w:pStyle w:val="Prrafodelista"/>
        <w:numPr>
          <w:ilvl w:val="0"/>
          <w:numId w:val="24"/>
        </w:numPr>
        <w:spacing w:line="480" w:lineRule="auto"/>
        <w:jc w:val="both"/>
        <w:rPr>
          <w:rFonts w:ascii="Arial" w:hAnsi="Arial" w:cs="Arial"/>
          <w:color w:val="000000"/>
        </w:rPr>
      </w:pPr>
      <w:r w:rsidRPr="004414A1">
        <w:rPr>
          <w:rFonts w:ascii="Arial" w:hAnsi="Arial" w:cs="Arial"/>
          <w:color w:val="000000"/>
        </w:rPr>
        <w:t>Pacientes entre 18 y 65 años de edad</w:t>
      </w:r>
    </w:p>
    <w:p w14:paraId="4680EF90" w14:textId="77777777" w:rsidR="004414A1" w:rsidRPr="004414A1" w:rsidRDefault="004414A1" w:rsidP="004414A1">
      <w:pPr>
        <w:pStyle w:val="Prrafodelista"/>
        <w:numPr>
          <w:ilvl w:val="0"/>
          <w:numId w:val="24"/>
        </w:numPr>
        <w:spacing w:line="480" w:lineRule="auto"/>
        <w:jc w:val="both"/>
        <w:rPr>
          <w:rFonts w:ascii="Arial" w:hAnsi="Arial" w:cs="Arial"/>
          <w:color w:val="000000"/>
        </w:rPr>
      </w:pPr>
      <w:r w:rsidRPr="004414A1">
        <w:rPr>
          <w:rFonts w:ascii="Arial" w:hAnsi="Arial" w:cs="Arial"/>
          <w:color w:val="000000"/>
        </w:rPr>
        <w:t>Pacientes portadores de colostomía e ileostomía.</w:t>
      </w:r>
    </w:p>
    <w:p w14:paraId="5B734918" w14:textId="77777777" w:rsidR="004414A1" w:rsidRPr="00FD45E2" w:rsidRDefault="004414A1" w:rsidP="004414A1">
      <w:pPr>
        <w:spacing w:line="480" w:lineRule="auto"/>
        <w:jc w:val="both"/>
        <w:rPr>
          <w:rFonts w:ascii="Arial" w:hAnsi="Arial" w:cs="Arial"/>
          <w:color w:val="000000"/>
        </w:rPr>
      </w:pPr>
    </w:p>
    <w:p w14:paraId="70C7F921" w14:textId="2C863A97" w:rsidR="004414A1" w:rsidRPr="00FD45E2" w:rsidRDefault="004414A1" w:rsidP="004414A1">
      <w:pPr>
        <w:spacing w:line="480" w:lineRule="auto"/>
        <w:jc w:val="both"/>
        <w:rPr>
          <w:rFonts w:ascii="Arial" w:hAnsi="Arial" w:cs="Arial"/>
          <w:b/>
          <w:color w:val="000000"/>
        </w:rPr>
      </w:pPr>
      <w:r>
        <w:rPr>
          <w:rFonts w:ascii="Arial" w:hAnsi="Arial" w:cs="Arial"/>
          <w:b/>
          <w:color w:val="000000"/>
        </w:rPr>
        <w:t>Criterios de e</w:t>
      </w:r>
      <w:r w:rsidRPr="00FD45E2">
        <w:rPr>
          <w:rFonts w:ascii="Arial" w:hAnsi="Arial" w:cs="Arial"/>
          <w:b/>
          <w:color w:val="000000"/>
        </w:rPr>
        <w:t>xclusión:</w:t>
      </w:r>
    </w:p>
    <w:p w14:paraId="42AD57E8" w14:textId="77777777" w:rsidR="004414A1" w:rsidRPr="004414A1" w:rsidRDefault="004414A1" w:rsidP="004414A1">
      <w:pPr>
        <w:pStyle w:val="Prrafodelista"/>
        <w:numPr>
          <w:ilvl w:val="0"/>
          <w:numId w:val="23"/>
        </w:numPr>
        <w:spacing w:line="480" w:lineRule="auto"/>
        <w:jc w:val="both"/>
        <w:rPr>
          <w:rFonts w:ascii="Arial" w:hAnsi="Arial" w:cs="Arial"/>
          <w:color w:val="000000"/>
        </w:rPr>
      </w:pPr>
      <w:r w:rsidRPr="004414A1">
        <w:rPr>
          <w:rFonts w:ascii="Arial" w:hAnsi="Arial" w:cs="Arial"/>
          <w:color w:val="000000"/>
        </w:rPr>
        <w:t>Pacientes menores de 18 años mayores de 65 años</w:t>
      </w:r>
    </w:p>
    <w:p w14:paraId="0F122EEF" w14:textId="68B10F98" w:rsidR="004414A1" w:rsidRPr="004414A1" w:rsidRDefault="004414A1" w:rsidP="004414A1">
      <w:pPr>
        <w:pStyle w:val="Prrafodelista"/>
        <w:numPr>
          <w:ilvl w:val="0"/>
          <w:numId w:val="23"/>
        </w:numPr>
        <w:spacing w:line="480" w:lineRule="auto"/>
        <w:jc w:val="both"/>
        <w:rPr>
          <w:rFonts w:ascii="Arial" w:hAnsi="Arial" w:cs="Arial"/>
          <w:color w:val="000000"/>
        </w:rPr>
      </w:pPr>
      <w:r w:rsidRPr="004414A1">
        <w:rPr>
          <w:rFonts w:ascii="Arial" w:hAnsi="Arial" w:cs="Arial"/>
          <w:color w:val="000000"/>
        </w:rPr>
        <w:t xml:space="preserve">Pacientes con colostomía terminal </w:t>
      </w:r>
      <w:r w:rsidR="00760FFB">
        <w:rPr>
          <w:rFonts w:ascii="Arial" w:hAnsi="Arial" w:cs="Arial"/>
          <w:color w:val="000000"/>
        </w:rPr>
        <w:t>definitiva</w:t>
      </w:r>
    </w:p>
    <w:p w14:paraId="479F3D86" w14:textId="77777777" w:rsidR="004414A1" w:rsidRPr="004414A1" w:rsidRDefault="004414A1" w:rsidP="004414A1">
      <w:pPr>
        <w:pStyle w:val="Prrafodelista"/>
        <w:numPr>
          <w:ilvl w:val="0"/>
          <w:numId w:val="23"/>
        </w:numPr>
        <w:spacing w:line="480" w:lineRule="auto"/>
        <w:jc w:val="both"/>
        <w:rPr>
          <w:rFonts w:ascii="Arial" w:hAnsi="Arial" w:cs="Arial"/>
          <w:color w:val="000000"/>
        </w:rPr>
      </w:pPr>
      <w:r w:rsidRPr="004414A1">
        <w:rPr>
          <w:rFonts w:ascii="Arial" w:hAnsi="Arial" w:cs="Arial"/>
          <w:color w:val="000000"/>
        </w:rPr>
        <w:t xml:space="preserve">Pacientes en tratamiento oncológico en curso (Quimioterapia / Radioterapia) </w:t>
      </w:r>
    </w:p>
    <w:p w14:paraId="43080815" w14:textId="77777777" w:rsidR="004414A1" w:rsidRPr="004414A1" w:rsidRDefault="004414A1" w:rsidP="004414A1">
      <w:pPr>
        <w:pStyle w:val="Prrafodelista"/>
        <w:numPr>
          <w:ilvl w:val="0"/>
          <w:numId w:val="23"/>
        </w:numPr>
        <w:spacing w:line="480" w:lineRule="auto"/>
        <w:jc w:val="both"/>
        <w:rPr>
          <w:rFonts w:ascii="Arial" w:hAnsi="Arial" w:cs="Arial"/>
          <w:color w:val="000000"/>
        </w:rPr>
      </w:pPr>
      <w:r w:rsidRPr="004414A1">
        <w:rPr>
          <w:rFonts w:ascii="Arial" w:hAnsi="Arial" w:cs="Arial"/>
          <w:color w:val="000000"/>
        </w:rPr>
        <w:t>Pacientes con VIH</w:t>
      </w:r>
    </w:p>
    <w:p w14:paraId="262AF5A2" w14:textId="77777777" w:rsidR="004414A1" w:rsidRPr="00FD45E2" w:rsidRDefault="004414A1" w:rsidP="004414A1">
      <w:pPr>
        <w:spacing w:line="480" w:lineRule="auto"/>
        <w:jc w:val="both"/>
        <w:rPr>
          <w:rFonts w:ascii="Arial" w:hAnsi="Arial" w:cs="Arial"/>
          <w:color w:val="000000"/>
        </w:rPr>
      </w:pPr>
    </w:p>
    <w:p w14:paraId="591DFFD2" w14:textId="0D403681" w:rsidR="004414A1" w:rsidRPr="00FD45E2" w:rsidRDefault="004414A1" w:rsidP="004414A1">
      <w:pPr>
        <w:spacing w:line="480" w:lineRule="auto"/>
        <w:jc w:val="both"/>
        <w:rPr>
          <w:rFonts w:ascii="Arial" w:hAnsi="Arial" w:cs="Arial"/>
          <w:b/>
          <w:color w:val="000000"/>
        </w:rPr>
      </w:pPr>
      <w:r>
        <w:rPr>
          <w:rFonts w:ascii="Arial" w:hAnsi="Arial" w:cs="Arial"/>
          <w:b/>
          <w:color w:val="000000"/>
        </w:rPr>
        <w:t>Criterios de e</w:t>
      </w:r>
      <w:r w:rsidRPr="00FD45E2">
        <w:rPr>
          <w:rFonts w:ascii="Arial" w:hAnsi="Arial" w:cs="Arial"/>
          <w:b/>
          <w:color w:val="000000"/>
        </w:rPr>
        <w:t xml:space="preserve">liminación: </w:t>
      </w:r>
    </w:p>
    <w:p w14:paraId="6EEC0F6D" w14:textId="77777777"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 xml:space="preserve">Pacientes que abandonen el seguimiento </w:t>
      </w:r>
    </w:p>
    <w:p w14:paraId="7118B744" w14:textId="77777777" w:rsidR="004414A1" w:rsidRPr="00FD45E2" w:rsidRDefault="004414A1" w:rsidP="004414A1">
      <w:pPr>
        <w:spacing w:line="480" w:lineRule="auto"/>
        <w:jc w:val="both"/>
        <w:rPr>
          <w:rFonts w:ascii="Arial" w:hAnsi="Arial" w:cs="Arial"/>
          <w:color w:val="000000"/>
        </w:rPr>
      </w:pPr>
    </w:p>
    <w:p w14:paraId="24374B87" w14:textId="77777777" w:rsidR="004414A1" w:rsidRDefault="004414A1">
      <w:pPr>
        <w:spacing w:after="160" w:line="259" w:lineRule="auto"/>
        <w:rPr>
          <w:rFonts w:ascii="Arial" w:hAnsi="Arial" w:cs="Arial"/>
          <w:b/>
          <w:bCs/>
          <w:color w:val="000000"/>
        </w:rPr>
      </w:pPr>
      <w:r>
        <w:rPr>
          <w:rFonts w:ascii="Arial" w:hAnsi="Arial" w:cs="Arial"/>
          <w:b/>
          <w:bCs/>
          <w:color w:val="000000"/>
        </w:rPr>
        <w:br w:type="page"/>
      </w:r>
    </w:p>
    <w:p w14:paraId="5C3B907B" w14:textId="47FE0BF6" w:rsidR="004414A1" w:rsidRPr="004414A1" w:rsidRDefault="004414A1" w:rsidP="004414A1">
      <w:pPr>
        <w:spacing w:line="480" w:lineRule="auto"/>
        <w:jc w:val="center"/>
        <w:rPr>
          <w:rFonts w:ascii="Arial" w:hAnsi="Arial" w:cs="Arial"/>
          <w:b/>
          <w:bCs/>
          <w:color w:val="000000"/>
        </w:rPr>
      </w:pPr>
      <w:r w:rsidRPr="004414A1">
        <w:rPr>
          <w:rFonts w:ascii="Arial" w:hAnsi="Arial" w:cs="Arial"/>
          <w:b/>
          <w:bCs/>
          <w:color w:val="000000"/>
        </w:rPr>
        <w:lastRenderedPageBreak/>
        <w:t>Variables del estudio</w:t>
      </w:r>
    </w:p>
    <w:p w14:paraId="7422A45C"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Edad</w:t>
      </w:r>
    </w:p>
    <w:p w14:paraId="700849EA"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Sexo</w:t>
      </w:r>
    </w:p>
    <w:p w14:paraId="090896D0"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Peso</w:t>
      </w:r>
    </w:p>
    <w:p w14:paraId="298E6655"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Talla</w:t>
      </w:r>
    </w:p>
    <w:p w14:paraId="56F88A44"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IMC</w:t>
      </w:r>
    </w:p>
    <w:p w14:paraId="17DD462C"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Antecedentes personales patológicos</w:t>
      </w:r>
    </w:p>
    <w:p w14:paraId="1ED9B5F1"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 xml:space="preserve">Cirugías previas abdominales (no relacionadas al evento que genero el estoma) </w:t>
      </w:r>
    </w:p>
    <w:p w14:paraId="21259B9F"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 xml:space="preserve">Diagnostico base </w:t>
      </w:r>
    </w:p>
    <w:p w14:paraId="3ACFD7A9"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Fecha de la cirugía derivativa</w:t>
      </w:r>
    </w:p>
    <w:p w14:paraId="52915160"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 xml:space="preserve">Fecha de la cirugía de cierre </w:t>
      </w:r>
    </w:p>
    <w:p w14:paraId="2BEBA7B1"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Tiempo para el cierre (días)</w:t>
      </w:r>
    </w:p>
    <w:p w14:paraId="0A8D06A6"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 xml:space="preserve">Nivel académico del cirujano principal </w:t>
      </w:r>
    </w:p>
    <w:p w14:paraId="5F44BD82"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Tiempo quirúrgico (minutos)</w:t>
      </w:r>
    </w:p>
    <w:p w14:paraId="6B270EB3"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Antibiótico preoperatorio</w:t>
      </w:r>
    </w:p>
    <w:p w14:paraId="546BC723"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 xml:space="preserve">Antibiótico postoperatorio </w:t>
      </w:r>
    </w:p>
    <w:p w14:paraId="45C368F3"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Tipo de técnica empleada para el cierre del estoma</w:t>
      </w:r>
    </w:p>
    <w:p w14:paraId="749E06F2"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 xml:space="preserve">Días de estancia intrahospitalaria </w:t>
      </w:r>
    </w:p>
    <w:p w14:paraId="6D7D557E"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 xml:space="preserve">Días de recuperación hasta el cierre total de la herida </w:t>
      </w:r>
    </w:p>
    <w:p w14:paraId="7C45AC0B"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Satisfacción del paciente</w:t>
      </w:r>
    </w:p>
    <w:p w14:paraId="17E62A25"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 xml:space="preserve">Infección postquirúrgica </w:t>
      </w:r>
    </w:p>
    <w:p w14:paraId="73EB8290" w14:textId="77777777" w:rsidR="004414A1" w:rsidRPr="00FD45E2" w:rsidRDefault="004414A1" w:rsidP="004414A1">
      <w:pPr>
        <w:pStyle w:val="Prrafodelista"/>
        <w:numPr>
          <w:ilvl w:val="0"/>
          <w:numId w:val="21"/>
        </w:numPr>
        <w:spacing w:after="160" w:line="480" w:lineRule="auto"/>
        <w:jc w:val="both"/>
        <w:rPr>
          <w:rFonts w:ascii="Arial" w:hAnsi="Arial" w:cs="Arial"/>
          <w:color w:val="000000"/>
        </w:rPr>
      </w:pPr>
      <w:r w:rsidRPr="00FD45E2">
        <w:rPr>
          <w:rFonts w:ascii="Arial" w:hAnsi="Arial" w:cs="Arial"/>
          <w:color w:val="000000"/>
        </w:rPr>
        <w:t xml:space="preserve">Otros </w:t>
      </w:r>
    </w:p>
    <w:p w14:paraId="2CFCC633" w14:textId="77777777" w:rsidR="004414A1" w:rsidRPr="00FD45E2" w:rsidRDefault="004414A1" w:rsidP="004414A1">
      <w:pPr>
        <w:spacing w:line="480" w:lineRule="auto"/>
        <w:jc w:val="center"/>
        <w:rPr>
          <w:rFonts w:ascii="Arial" w:hAnsi="Arial" w:cs="Arial"/>
          <w:b/>
          <w:color w:val="000000"/>
        </w:rPr>
      </w:pPr>
      <w:r w:rsidRPr="00FD45E2">
        <w:rPr>
          <w:rFonts w:ascii="Arial" w:hAnsi="Arial" w:cs="Arial"/>
          <w:b/>
          <w:color w:val="000000"/>
        </w:rPr>
        <w:lastRenderedPageBreak/>
        <w:t>Técnicas de análisis estadístico</w:t>
      </w:r>
    </w:p>
    <w:p w14:paraId="784C5DFA" w14:textId="77777777" w:rsidR="004414A1" w:rsidRPr="00FD45E2" w:rsidRDefault="004414A1" w:rsidP="004414A1">
      <w:pPr>
        <w:spacing w:line="480" w:lineRule="auto"/>
        <w:jc w:val="both"/>
        <w:rPr>
          <w:rFonts w:ascii="Arial" w:hAnsi="Arial" w:cs="Arial"/>
          <w:b/>
          <w:color w:val="000000"/>
        </w:rPr>
      </w:pPr>
    </w:p>
    <w:p w14:paraId="24BE3CA7" w14:textId="08E89073" w:rsidR="004414A1" w:rsidRDefault="004414A1" w:rsidP="004414A1">
      <w:pPr>
        <w:spacing w:line="480" w:lineRule="auto"/>
        <w:jc w:val="both"/>
        <w:rPr>
          <w:rFonts w:ascii="Arial" w:hAnsi="Arial" w:cs="Arial"/>
          <w:color w:val="000000"/>
        </w:rPr>
      </w:pPr>
      <w:r w:rsidRPr="00FD45E2">
        <w:rPr>
          <w:rFonts w:ascii="Arial" w:hAnsi="Arial" w:cs="Arial"/>
          <w:color w:val="000000"/>
        </w:rPr>
        <w:t>Se realiz</w:t>
      </w:r>
      <w:r>
        <w:rPr>
          <w:rFonts w:ascii="Arial" w:hAnsi="Arial" w:cs="Arial"/>
          <w:color w:val="000000"/>
        </w:rPr>
        <w:t>ó</w:t>
      </w:r>
      <w:r w:rsidRPr="00FD45E2">
        <w:rPr>
          <w:rFonts w:ascii="Arial" w:hAnsi="Arial" w:cs="Arial"/>
          <w:color w:val="000000"/>
        </w:rPr>
        <w:t xml:space="preserve"> un análisis descriptivo de las variables categóricas por medio de frecuencias y porcentajes, n (%), y en el caso de las variables continuas, se realiz</w:t>
      </w:r>
      <w:r>
        <w:rPr>
          <w:rFonts w:ascii="Arial" w:hAnsi="Arial" w:cs="Arial"/>
          <w:color w:val="000000"/>
        </w:rPr>
        <w:t>ó</w:t>
      </w:r>
      <w:r w:rsidRPr="00FD45E2">
        <w:rPr>
          <w:rFonts w:ascii="Arial" w:hAnsi="Arial" w:cs="Arial"/>
          <w:color w:val="000000"/>
        </w:rPr>
        <w:t xml:space="preserve"> pruebas de Kolmogorov-Smirnov para evaluar la distribución de los datos, los cuales se reportar</w:t>
      </w:r>
      <w:r>
        <w:rPr>
          <w:rFonts w:ascii="Arial" w:hAnsi="Arial" w:cs="Arial"/>
          <w:color w:val="000000"/>
        </w:rPr>
        <w:t>o</w:t>
      </w:r>
      <w:r w:rsidRPr="00FD45E2">
        <w:rPr>
          <w:rFonts w:ascii="Arial" w:hAnsi="Arial" w:cs="Arial"/>
          <w:color w:val="000000"/>
        </w:rPr>
        <w:t>n, según corresponda, como media ± desviación estándar o mediana (rango intercuartil). </w:t>
      </w:r>
    </w:p>
    <w:p w14:paraId="2714BEBB" w14:textId="77777777" w:rsidR="004414A1" w:rsidRPr="00FD45E2" w:rsidRDefault="004414A1" w:rsidP="004414A1">
      <w:pPr>
        <w:spacing w:line="480" w:lineRule="auto"/>
        <w:jc w:val="both"/>
        <w:rPr>
          <w:rFonts w:ascii="Arial" w:hAnsi="Arial" w:cs="Arial"/>
          <w:color w:val="000000"/>
        </w:rPr>
      </w:pPr>
    </w:p>
    <w:p w14:paraId="31299DD3" w14:textId="2776AF33" w:rsidR="004414A1" w:rsidRDefault="004414A1" w:rsidP="004414A1">
      <w:pPr>
        <w:spacing w:line="480" w:lineRule="auto"/>
        <w:jc w:val="both"/>
        <w:rPr>
          <w:rFonts w:ascii="Arial" w:hAnsi="Arial" w:cs="Arial"/>
          <w:color w:val="000000"/>
        </w:rPr>
      </w:pPr>
      <w:r w:rsidRPr="00FD45E2">
        <w:rPr>
          <w:rFonts w:ascii="Arial" w:hAnsi="Arial" w:cs="Arial"/>
          <w:color w:val="000000"/>
        </w:rPr>
        <w:t>Para el análisis bivariado, se comparar</w:t>
      </w:r>
      <w:r>
        <w:rPr>
          <w:rFonts w:ascii="Arial" w:hAnsi="Arial" w:cs="Arial"/>
          <w:color w:val="000000"/>
        </w:rPr>
        <w:t>on</w:t>
      </w:r>
      <w:r w:rsidRPr="00FD45E2">
        <w:rPr>
          <w:rFonts w:ascii="Arial" w:hAnsi="Arial" w:cs="Arial"/>
          <w:color w:val="000000"/>
        </w:rPr>
        <w:t xml:space="preserve"> los datos por medio de pruebas de T de Student para muestras independientes o Mann-Whitney. En el caso de las comparaciones de variables categóricas, se comparar</w:t>
      </w:r>
      <w:r>
        <w:rPr>
          <w:rFonts w:ascii="Arial" w:hAnsi="Arial" w:cs="Arial"/>
          <w:color w:val="000000"/>
        </w:rPr>
        <w:t>o</w:t>
      </w:r>
      <w:r w:rsidRPr="00FD45E2">
        <w:rPr>
          <w:rFonts w:ascii="Arial" w:hAnsi="Arial" w:cs="Arial"/>
          <w:color w:val="000000"/>
        </w:rPr>
        <w:t>n por medio de tablas cruzadas, y pruebas de chi cuadrada y test exacto de Fisher. Para la comparación entre antes y después de la cirugía de los parámetros (variables continuas), se utiliz</w:t>
      </w:r>
      <w:r>
        <w:rPr>
          <w:rFonts w:ascii="Arial" w:hAnsi="Arial" w:cs="Arial"/>
          <w:color w:val="000000"/>
        </w:rPr>
        <w:t>ó</w:t>
      </w:r>
      <w:r w:rsidRPr="00FD45E2">
        <w:rPr>
          <w:rFonts w:ascii="Arial" w:hAnsi="Arial" w:cs="Arial"/>
          <w:color w:val="000000"/>
        </w:rPr>
        <w:t xml:space="preserve"> la prueba de Wilcoxon.</w:t>
      </w:r>
    </w:p>
    <w:p w14:paraId="46DE65F4" w14:textId="77777777" w:rsidR="004414A1" w:rsidRPr="00FD45E2" w:rsidRDefault="004414A1" w:rsidP="004414A1">
      <w:pPr>
        <w:spacing w:line="480" w:lineRule="auto"/>
        <w:jc w:val="both"/>
        <w:rPr>
          <w:rFonts w:ascii="Arial" w:hAnsi="Arial" w:cs="Arial"/>
          <w:color w:val="000000"/>
        </w:rPr>
      </w:pPr>
    </w:p>
    <w:p w14:paraId="24986240" w14:textId="052EAB40"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Se consider</w:t>
      </w:r>
      <w:r>
        <w:rPr>
          <w:rFonts w:ascii="Arial" w:hAnsi="Arial" w:cs="Arial"/>
          <w:color w:val="000000"/>
        </w:rPr>
        <w:t>ó</w:t>
      </w:r>
      <w:r w:rsidRPr="00FD45E2">
        <w:rPr>
          <w:rFonts w:ascii="Arial" w:hAnsi="Arial" w:cs="Arial"/>
          <w:color w:val="000000"/>
        </w:rPr>
        <w:t xml:space="preserve"> una P &lt; 0.05 como estadísticamente significativa. Los datos se recopilar</w:t>
      </w:r>
      <w:r>
        <w:rPr>
          <w:rFonts w:ascii="Arial" w:hAnsi="Arial" w:cs="Arial"/>
          <w:color w:val="000000"/>
        </w:rPr>
        <w:t>o</w:t>
      </w:r>
      <w:r w:rsidRPr="00FD45E2">
        <w:rPr>
          <w:rFonts w:ascii="Arial" w:hAnsi="Arial" w:cs="Arial"/>
          <w:color w:val="000000"/>
        </w:rPr>
        <w:t>n y procesar</w:t>
      </w:r>
      <w:r>
        <w:rPr>
          <w:rFonts w:ascii="Arial" w:hAnsi="Arial" w:cs="Arial"/>
          <w:color w:val="000000"/>
        </w:rPr>
        <w:t>o</w:t>
      </w:r>
      <w:r w:rsidRPr="00FD45E2">
        <w:rPr>
          <w:rFonts w:ascii="Arial" w:hAnsi="Arial" w:cs="Arial"/>
          <w:color w:val="000000"/>
        </w:rPr>
        <w:t>n en el paquete MS Excel 2017, y se analizar</w:t>
      </w:r>
      <w:r>
        <w:rPr>
          <w:rFonts w:ascii="Arial" w:hAnsi="Arial" w:cs="Arial"/>
          <w:color w:val="000000"/>
        </w:rPr>
        <w:t>o</w:t>
      </w:r>
      <w:r w:rsidRPr="00FD45E2">
        <w:rPr>
          <w:rFonts w:ascii="Arial" w:hAnsi="Arial" w:cs="Arial"/>
          <w:color w:val="000000"/>
        </w:rPr>
        <w:t xml:space="preserve">n por medio del paquete IBM SPSS versión 25. </w:t>
      </w:r>
    </w:p>
    <w:p w14:paraId="04FDE661" w14:textId="77777777" w:rsidR="004414A1" w:rsidRPr="00FD45E2" w:rsidRDefault="004414A1" w:rsidP="004414A1">
      <w:pPr>
        <w:spacing w:line="480" w:lineRule="auto"/>
        <w:jc w:val="both"/>
        <w:rPr>
          <w:rFonts w:ascii="Arial" w:hAnsi="Arial" w:cs="Arial"/>
          <w:color w:val="000000"/>
        </w:rPr>
      </w:pPr>
    </w:p>
    <w:p w14:paraId="75DD8E81" w14:textId="6A6C5F02" w:rsidR="004414A1" w:rsidRDefault="004414A1">
      <w:pPr>
        <w:spacing w:after="160" w:line="259" w:lineRule="auto"/>
        <w:rPr>
          <w:rFonts w:ascii="Arial" w:hAnsi="Arial" w:cs="Arial"/>
          <w:b/>
          <w:color w:val="000000"/>
        </w:rPr>
      </w:pPr>
      <w:r>
        <w:rPr>
          <w:rFonts w:ascii="Arial" w:hAnsi="Arial" w:cs="Arial"/>
          <w:b/>
          <w:color w:val="000000"/>
        </w:rPr>
        <w:br w:type="page"/>
      </w:r>
    </w:p>
    <w:p w14:paraId="5A85C8BC" w14:textId="77777777" w:rsidR="004414A1" w:rsidRPr="00FD45E2" w:rsidRDefault="004414A1" w:rsidP="004414A1">
      <w:pPr>
        <w:spacing w:line="480" w:lineRule="auto"/>
        <w:jc w:val="both"/>
        <w:rPr>
          <w:rFonts w:ascii="Arial" w:hAnsi="Arial" w:cs="Arial"/>
          <w:b/>
          <w:color w:val="000000"/>
        </w:rPr>
      </w:pPr>
    </w:p>
    <w:p w14:paraId="4FB0E7B1" w14:textId="77777777" w:rsidR="004414A1" w:rsidRPr="00FD45E2" w:rsidRDefault="004414A1" w:rsidP="004414A1">
      <w:pPr>
        <w:spacing w:line="480" w:lineRule="auto"/>
        <w:jc w:val="center"/>
        <w:rPr>
          <w:rFonts w:ascii="Arial" w:hAnsi="Arial" w:cs="Arial"/>
          <w:b/>
          <w:color w:val="000000"/>
        </w:rPr>
      </w:pPr>
      <w:r w:rsidRPr="00FD45E2">
        <w:rPr>
          <w:rFonts w:ascii="Arial" w:hAnsi="Arial" w:cs="Arial"/>
          <w:b/>
          <w:color w:val="000000"/>
        </w:rPr>
        <w:t>Aspectos éticos</w:t>
      </w:r>
    </w:p>
    <w:p w14:paraId="2E595FC6" w14:textId="77777777" w:rsidR="004414A1" w:rsidRDefault="004414A1" w:rsidP="004414A1">
      <w:pPr>
        <w:spacing w:line="480" w:lineRule="auto"/>
        <w:jc w:val="both"/>
        <w:rPr>
          <w:rFonts w:ascii="Arial" w:hAnsi="Arial" w:cs="Arial"/>
          <w:color w:val="000000"/>
        </w:rPr>
      </w:pPr>
    </w:p>
    <w:p w14:paraId="50B562D1" w14:textId="48D8559E"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Investigación con riesgo mayor al mínimo</w:t>
      </w:r>
    </w:p>
    <w:p w14:paraId="599CCCE2" w14:textId="77777777" w:rsidR="004414A1" w:rsidRPr="00FD45E2" w:rsidRDefault="004414A1" w:rsidP="004414A1">
      <w:pPr>
        <w:spacing w:line="480" w:lineRule="auto"/>
        <w:jc w:val="both"/>
        <w:rPr>
          <w:rFonts w:ascii="Arial" w:hAnsi="Arial" w:cs="Arial"/>
          <w:b/>
          <w:color w:val="000000"/>
        </w:rPr>
      </w:pPr>
    </w:p>
    <w:p w14:paraId="6F6CD596" w14:textId="3FD77CB7" w:rsidR="004414A1" w:rsidRPr="00FD45E2" w:rsidRDefault="004414A1" w:rsidP="004414A1">
      <w:pPr>
        <w:spacing w:line="480" w:lineRule="auto"/>
        <w:jc w:val="center"/>
        <w:rPr>
          <w:rFonts w:ascii="Arial" w:hAnsi="Arial" w:cs="Arial"/>
          <w:b/>
          <w:color w:val="000000"/>
        </w:rPr>
      </w:pPr>
      <w:r w:rsidRPr="00FD45E2">
        <w:rPr>
          <w:rFonts w:ascii="Arial" w:hAnsi="Arial" w:cs="Arial"/>
          <w:b/>
          <w:color w:val="000000"/>
        </w:rPr>
        <w:t>Riesgos previsibles y probables</w:t>
      </w:r>
    </w:p>
    <w:p w14:paraId="3D4AD361" w14:textId="77777777" w:rsidR="004414A1" w:rsidRPr="00FD45E2" w:rsidRDefault="004414A1" w:rsidP="004414A1">
      <w:pPr>
        <w:spacing w:line="480" w:lineRule="auto"/>
        <w:jc w:val="both"/>
        <w:rPr>
          <w:rFonts w:ascii="Arial" w:hAnsi="Arial" w:cs="Arial"/>
          <w:color w:val="000000"/>
        </w:rPr>
      </w:pPr>
    </w:p>
    <w:p w14:paraId="7A9BFBB0" w14:textId="0B503E65"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 xml:space="preserve">Los pacientes </w:t>
      </w:r>
      <w:r>
        <w:rPr>
          <w:rFonts w:ascii="Arial" w:hAnsi="Arial" w:cs="Arial"/>
          <w:color w:val="000000"/>
        </w:rPr>
        <w:t>fueron</w:t>
      </w:r>
      <w:r w:rsidRPr="00FD45E2">
        <w:rPr>
          <w:rFonts w:ascii="Arial" w:hAnsi="Arial" w:cs="Arial"/>
          <w:color w:val="000000"/>
        </w:rPr>
        <w:t xml:space="preserve"> sometidos a un seguimiento programado por el médico tratante posterior a su recuperación postoperatoria, en estas revisiones se realizara una exploración física para recabar datos clínicos y se evaluar</w:t>
      </w:r>
      <w:r>
        <w:rPr>
          <w:rFonts w:ascii="Arial" w:hAnsi="Arial" w:cs="Arial"/>
          <w:color w:val="000000"/>
        </w:rPr>
        <w:t>o</w:t>
      </w:r>
      <w:r w:rsidRPr="00FD45E2">
        <w:rPr>
          <w:rFonts w:ascii="Arial" w:hAnsi="Arial" w:cs="Arial"/>
          <w:color w:val="000000"/>
        </w:rPr>
        <w:t>n estudios de laboratorio si así fueran requeridos, así mismo el paciente recibi</w:t>
      </w:r>
      <w:r>
        <w:rPr>
          <w:rFonts w:ascii="Arial" w:hAnsi="Arial" w:cs="Arial"/>
          <w:color w:val="000000"/>
        </w:rPr>
        <w:t>ó</w:t>
      </w:r>
      <w:r w:rsidRPr="00FD45E2">
        <w:rPr>
          <w:rFonts w:ascii="Arial" w:hAnsi="Arial" w:cs="Arial"/>
          <w:color w:val="000000"/>
        </w:rPr>
        <w:t xml:space="preserve"> un folleto que </w:t>
      </w:r>
      <w:r>
        <w:rPr>
          <w:rFonts w:ascii="Arial" w:hAnsi="Arial" w:cs="Arial"/>
          <w:color w:val="000000"/>
        </w:rPr>
        <w:t>fue</w:t>
      </w:r>
      <w:r w:rsidRPr="00FD45E2">
        <w:rPr>
          <w:rFonts w:ascii="Arial" w:hAnsi="Arial" w:cs="Arial"/>
          <w:color w:val="000000"/>
        </w:rPr>
        <w:t xml:space="preserve"> previamente explicado por el médico tratante a su egreso informado con los datos de alarma y situaciones que pudiera presentar que ameritan una revisión médica inmediata.  </w:t>
      </w:r>
    </w:p>
    <w:p w14:paraId="4D138BC4" w14:textId="77777777" w:rsidR="004414A1" w:rsidRPr="00FD45E2" w:rsidRDefault="004414A1" w:rsidP="004414A1">
      <w:pPr>
        <w:spacing w:line="480" w:lineRule="auto"/>
        <w:jc w:val="both"/>
        <w:rPr>
          <w:rFonts w:ascii="Arial" w:hAnsi="Arial" w:cs="Arial"/>
          <w:b/>
          <w:color w:val="000000"/>
        </w:rPr>
      </w:pPr>
    </w:p>
    <w:p w14:paraId="01E5CFB9" w14:textId="77777777"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Infección del sitio quirúrgico representa un fallo en el proceso de cicatrización de herida y puede ser necesario reabrir la herida quirúrgica, evacuar líquido seroso o purulento según sea el caso, y necesidad de cambiar el manejo terapéutico a curaciones y un cierre por segunda o tercera intención.</w:t>
      </w:r>
    </w:p>
    <w:p w14:paraId="685EA6CC" w14:textId="77777777" w:rsidR="004414A1" w:rsidRPr="00FD45E2" w:rsidRDefault="004414A1" w:rsidP="004414A1">
      <w:pPr>
        <w:spacing w:line="480" w:lineRule="auto"/>
        <w:jc w:val="both"/>
        <w:rPr>
          <w:rFonts w:ascii="Arial" w:hAnsi="Arial" w:cs="Arial"/>
          <w:color w:val="000000"/>
        </w:rPr>
      </w:pPr>
    </w:p>
    <w:p w14:paraId="1231E1F7" w14:textId="77777777"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 xml:space="preserve">Hernia postincisional, representa la apertura de un defecto donde fueron reparadas las capas de la pared abdominal con profusión de epiplón o contenido intestinal el cual puede comprometer la vialidad del contenido herniado. </w:t>
      </w:r>
    </w:p>
    <w:p w14:paraId="1EB682E5" w14:textId="77777777"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 xml:space="preserve">  </w:t>
      </w:r>
    </w:p>
    <w:p w14:paraId="5AC84D94" w14:textId="77777777"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lastRenderedPageBreak/>
        <w:t xml:space="preserve">Fuga de anastomosis representa una complicación del procedimiento quirúrgico el cual conlleva a la necesidad de realizar una nueva intervención quirúrgica con la necesidad posible de requerir nuevamente una derivación intestinal, ileostomía o colostomía, puede conllevar también procesos más graves como peritonitis abdominal y sepsis abdominal, lo cual puede poner en riesgo potencial la vida del paciente dependiendo de cada sujeto en particular.  Este riesgo es propio del procedimiento quirúrgico e independiente de este protocolo de investigación. </w:t>
      </w:r>
    </w:p>
    <w:p w14:paraId="5154FE0E" w14:textId="77777777" w:rsidR="004414A1" w:rsidRPr="00FD45E2" w:rsidRDefault="004414A1" w:rsidP="004414A1">
      <w:pPr>
        <w:spacing w:line="480" w:lineRule="auto"/>
        <w:jc w:val="both"/>
        <w:rPr>
          <w:rFonts w:ascii="Arial" w:hAnsi="Arial" w:cs="Arial"/>
          <w:color w:val="000000"/>
        </w:rPr>
      </w:pPr>
    </w:p>
    <w:p w14:paraId="44A35061" w14:textId="77777777"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Evisceración representa un fallo en el cierre de la pared abdominal con la reapertura de la herida quirúrgica en todas sus capas y la profusión de contenido intestinal y omental, representa una urgencia, implica reintervencion quirúrgica para cierre nuevamente te pared abdominal. Este riesgo es propio del procedimiento quirúrgico e independiente de este protocolo de investigación.</w:t>
      </w:r>
    </w:p>
    <w:p w14:paraId="484F654A" w14:textId="77777777" w:rsidR="004414A1" w:rsidRPr="00FD45E2" w:rsidRDefault="004414A1" w:rsidP="004414A1">
      <w:pPr>
        <w:spacing w:line="480" w:lineRule="auto"/>
        <w:jc w:val="both"/>
        <w:rPr>
          <w:rFonts w:ascii="Arial" w:hAnsi="Arial" w:cs="Arial"/>
          <w:b/>
          <w:color w:val="000000"/>
        </w:rPr>
      </w:pPr>
    </w:p>
    <w:p w14:paraId="2BFE56D7" w14:textId="77777777" w:rsidR="004414A1" w:rsidRDefault="004414A1">
      <w:pPr>
        <w:spacing w:after="160" w:line="259" w:lineRule="auto"/>
        <w:rPr>
          <w:rFonts w:ascii="Arial" w:hAnsi="Arial" w:cs="Arial"/>
          <w:b/>
          <w:color w:val="000000"/>
        </w:rPr>
      </w:pPr>
      <w:r>
        <w:rPr>
          <w:rFonts w:ascii="Arial" w:hAnsi="Arial" w:cs="Arial"/>
          <w:b/>
          <w:color w:val="000000"/>
        </w:rPr>
        <w:br w:type="page"/>
      </w:r>
    </w:p>
    <w:p w14:paraId="28EDAFBC" w14:textId="0E494590" w:rsidR="004414A1" w:rsidRPr="00FD45E2" w:rsidRDefault="004414A1" w:rsidP="004414A1">
      <w:pPr>
        <w:spacing w:line="480" w:lineRule="auto"/>
        <w:jc w:val="center"/>
        <w:rPr>
          <w:rFonts w:ascii="Arial" w:hAnsi="Arial" w:cs="Arial"/>
          <w:b/>
          <w:color w:val="000000"/>
        </w:rPr>
      </w:pPr>
      <w:r w:rsidRPr="00FD45E2">
        <w:rPr>
          <w:rFonts w:ascii="Arial" w:hAnsi="Arial" w:cs="Arial"/>
          <w:b/>
          <w:color w:val="000000"/>
        </w:rPr>
        <w:lastRenderedPageBreak/>
        <w:t>Consentimiento informado</w:t>
      </w:r>
    </w:p>
    <w:p w14:paraId="417B8FB2" w14:textId="77777777" w:rsidR="004414A1" w:rsidRPr="00FD45E2" w:rsidRDefault="004414A1" w:rsidP="004414A1">
      <w:pPr>
        <w:spacing w:line="480" w:lineRule="auto"/>
        <w:jc w:val="both"/>
        <w:rPr>
          <w:rFonts w:ascii="Arial" w:hAnsi="Arial" w:cs="Arial"/>
          <w:b/>
          <w:color w:val="000000"/>
        </w:rPr>
      </w:pPr>
    </w:p>
    <w:p w14:paraId="4D944250" w14:textId="77777777" w:rsidR="004414A1" w:rsidRDefault="004414A1" w:rsidP="004414A1">
      <w:pPr>
        <w:spacing w:line="480" w:lineRule="auto"/>
        <w:jc w:val="both"/>
        <w:rPr>
          <w:rFonts w:ascii="Arial" w:hAnsi="Arial" w:cs="Arial"/>
          <w:color w:val="000000"/>
        </w:rPr>
      </w:pPr>
      <w:r w:rsidRPr="00FD45E2">
        <w:rPr>
          <w:rFonts w:ascii="Arial" w:hAnsi="Arial" w:cs="Arial"/>
          <w:color w:val="000000"/>
        </w:rPr>
        <w:t>Se utiliz</w:t>
      </w:r>
      <w:r>
        <w:rPr>
          <w:rFonts w:ascii="Arial" w:hAnsi="Arial" w:cs="Arial"/>
          <w:color w:val="000000"/>
        </w:rPr>
        <w:t>ó</w:t>
      </w:r>
      <w:r w:rsidRPr="00FD45E2">
        <w:rPr>
          <w:rFonts w:ascii="Arial" w:hAnsi="Arial" w:cs="Arial"/>
          <w:color w:val="000000"/>
        </w:rPr>
        <w:t xml:space="preserve"> el formato previsto por nuestra institución creado específicamente para este protocolo a todos los pacientes que sean incluidos. </w:t>
      </w:r>
    </w:p>
    <w:p w14:paraId="423FDB61" w14:textId="77777777" w:rsidR="004414A1" w:rsidRDefault="004414A1" w:rsidP="004414A1">
      <w:pPr>
        <w:spacing w:line="480" w:lineRule="auto"/>
        <w:jc w:val="both"/>
        <w:rPr>
          <w:rFonts w:ascii="Arial" w:hAnsi="Arial" w:cs="Arial"/>
          <w:color w:val="000000"/>
        </w:rPr>
      </w:pPr>
    </w:p>
    <w:p w14:paraId="1CBAD2BF" w14:textId="4BC0E5E2" w:rsidR="004414A1" w:rsidRDefault="004414A1" w:rsidP="004414A1">
      <w:pPr>
        <w:spacing w:line="480" w:lineRule="auto"/>
        <w:jc w:val="both"/>
        <w:rPr>
          <w:rFonts w:ascii="Arial" w:hAnsi="Arial" w:cs="Arial"/>
          <w:color w:val="000000"/>
        </w:rPr>
      </w:pPr>
      <w:r w:rsidRPr="00FD45E2">
        <w:rPr>
          <w:rFonts w:ascii="Arial" w:hAnsi="Arial" w:cs="Arial"/>
          <w:color w:val="000000"/>
        </w:rPr>
        <w:t xml:space="preserve">El médico tratante </w:t>
      </w:r>
      <w:r>
        <w:rPr>
          <w:rFonts w:ascii="Arial" w:hAnsi="Arial" w:cs="Arial"/>
          <w:color w:val="000000"/>
        </w:rPr>
        <w:t>fue</w:t>
      </w:r>
      <w:r w:rsidRPr="00FD45E2">
        <w:rPr>
          <w:rFonts w:ascii="Arial" w:hAnsi="Arial" w:cs="Arial"/>
          <w:color w:val="000000"/>
        </w:rPr>
        <w:t xml:space="preserve"> el encargado de explicar al paciente el proceso que deberá cumplir para participar en el protocolo, así como los riesgos y beneficios que conlleva este mismo, esto se realiz</w:t>
      </w:r>
      <w:r>
        <w:rPr>
          <w:rFonts w:ascii="Arial" w:hAnsi="Arial" w:cs="Arial"/>
          <w:color w:val="000000"/>
        </w:rPr>
        <w:t>ó</w:t>
      </w:r>
      <w:r w:rsidRPr="00FD45E2">
        <w:rPr>
          <w:rFonts w:ascii="Arial" w:hAnsi="Arial" w:cs="Arial"/>
          <w:color w:val="000000"/>
        </w:rPr>
        <w:t xml:space="preserve"> en la evaluación preoperatoria.  </w:t>
      </w:r>
    </w:p>
    <w:p w14:paraId="45D6334B" w14:textId="77777777" w:rsidR="004414A1" w:rsidRDefault="004414A1" w:rsidP="004414A1">
      <w:pPr>
        <w:spacing w:line="480" w:lineRule="auto"/>
        <w:jc w:val="both"/>
        <w:rPr>
          <w:rFonts w:ascii="Arial" w:hAnsi="Arial" w:cs="Arial"/>
          <w:color w:val="000000"/>
        </w:rPr>
      </w:pPr>
    </w:p>
    <w:p w14:paraId="3307CCA3" w14:textId="77777777" w:rsidR="004414A1" w:rsidRDefault="004414A1" w:rsidP="004414A1">
      <w:pPr>
        <w:spacing w:line="480" w:lineRule="auto"/>
        <w:jc w:val="both"/>
        <w:rPr>
          <w:rFonts w:ascii="Arial" w:hAnsi="Arial" w:cs="Arial"/>
          <w:color w:val="000000"/>
        </w:rPr>
      </w:pPr>
      <w:r w:rsidRPr="00FD45E2">
        <w:rPr>
          <w:rFonts w:ascii="Arial" w:hAnsi="Arial" w:cs="Arial"/>
          <w:color w:val="000000"/>
        </w:rPr>
        <w:t xml:space="preserve">El sujeto de investigación </w:t>
      </w:r>
      <w:r>
        <w:rPr>
          <w:rFonts w:ascii="Arial" w:hAnsi="Arial" w:cs="Arial"/>
          <w:color w:val="000000"/>
        </w:rPr>
        <w:t>tuvo</w:t>
      </w:r>
      <w:r w:rsidRPr="00FD45E2">
        <w:rPr>
          <w:rFonts w:ascii="Arial" w:hAnsi="Arial" w:cs="Arial"/>
          <w:color w:val="000000"/>
        </w:rPr>
        <w:t xml:space="preserve"> oportunidad de hacer preguntas sobre su tratamiento, los beneficios de participar en el protocolo, y los riesgos y consecuencias en caso de que se presentaran complicaciones. </w:t>
      </w:r>
    </w:p>
    <w:p w14:paraId="06634753" w14:textId="77777777" w:rsidR="004414A1" w:rsidRDefault="004414A1" w:rsidP="004414A1">
      <w:pPr>
        <w:spacing w:line="480" w:lineRule="auto"/>
        <w:jc w:val="both"/>
        <w:rPr>
          <w:rFonts w:ascii="Arial" w:hAnsi="Arial" w:cs="Arial"/>
          <w:color w:val="000000"/>
        </w:rPr>
      </w:pPr>
    </w:p>
    <w:p w14:paraId="3C4475AF" w14:textId="12A246ED"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 xml:space="preserve">Todas las dudas </w:t>
      </w:r>
      <w:r>
        <w:rPr>
          <w:rFonts w:ascii="Arial" w:hAnsi="Arial" w:cs="Arial"/>
          <w:color w:val="000000"/>
        </w:rPr>
        <w:t>fueron</w:t>
      </w:r>
      <w:r w:rsidRPr="00FD45E2">
        <w:rPr>
          <w:rFonts w:ascii="Arial" w:hAnsi="Arial" w:cs="Arial"/>
          <w:color w:val="000000"/>
        </w:rPr>
        <w:t xml:space="preserve"> resueltas por el médico tratante antes de firmar el consentimiento e iniciar con la participación del sujeto en el protocolo.  </w:t>
      </w:r>
    </w:p>
    <w:p w14:paraId="29638222" w14:textId="77777777" w:rsidR="004414A1" w:rsidRPr="00FD45E2" w:rsidRDefault="004414A1" w:rsidP="004414A1">
      <w:pPr>
        <w:spacing w:line="480" w:lineRule="auto"/>
        <w:jc w:val="both"/>
        <w:rPr>
          <w:rFonts w:ascii="Arial" w:hAnsi="Arial" w:cs="Arial"/>
          <w:b/>
          <w:color w:val="000000"/>
        </w:rPr>
      </w:pPr>
    </w:p>
    <w:p w14:paraId="1BADDD9C" w14:textId="77777777" w:rsidR="004414A1" w:rsidRDefault="004414A1">
      <w:pPr>
        <w:spacing w:after="160" w:line="259" w:lineRule="auto"/>
        <w:rPr>
          <w:rFonts w:ascii="Arial" w:hAnsi="Arial" w:cs="Arial"/>
          <w:b/>
          <w:color w:val="000000"/>
        </w:rPr>
      </w:pPr>
      <w:r>
        <w:rPr>
          <w:rFonts w:ascii="Arial" w:hAnsi="Arial" w:cs="Arial"/>
          <w:b/>
          <w:color w:val="000000"/>
        </w:rPr>
        <w:br w:type="page"/>
      </w:r>
    </w:p>
    <w:p w14:paraId="698417BC" w14:textId="70E85265" w:rsidR="004414A1" w:rsidRPr="00FD45E2" w:rsidRDefault="004414A1" w:rsidP="004414A1">
      <w:pPr>
        <w:spacing w:line="480" w:lineRule="auto"/>
        <w:jc w:val="center"/>
        <w:rPr>
          <w:rFonts w:ascii="Arial" w:hAnsi="Arial" w:cs="Arial"/>
          <w:b/>
          <w:color w:val="000000"/>
        </w:rPr>
      </w:pPr>
      <w:r w:rsidRPr="00FD45E2">
        <w:rPr>
          <w:rFonts w:ascii="Arial" w:hAnsi="Arial" w:cs="Arial"/>
          <w:b/>
          <w:color w:val="000000"/>
        </w:rPr>
        <w:lastRenderedPageBreak/>
        <w:t>Archivo de confidencialidad</w:t>
      </w:r>
    </w:p>
    <w:p w14:paraId="0B8F68C8" w14:textId="77777777" w:rsidR="004414A1" w:rsidRPr="00FD45E2" w:rsidRDefault="004414A1" w:rsidP="004414A1">
      <w:pPr>
        <w:spacing w:line="480" w:lineRule="auto"/>
        <w:jc w:val="both"/>
        <w:rPr>
          <w:rFonts w:ascii="Arial" w:hAnsi="Arial" w:cs="Arial"/>
          <w:color w:val="000000"/>
        </w:rPr>
      </w:pPr>
    </w:p>
    <w:p w14:paraId="17B38033" w14:textId="11AECB40" w:rsidR="004414A1" w:rsidRDefault="004414A1" w:rsidP="004414A1">
      <w:pPr>
        <w:spacing w:line="480" w:lineRule="auto"/>
        <w:jc w:val="both"/>
        <w:rPr>
          <w:rFonts w:ascii="Arial" w:hAnsi="Arial" w:cs="Arial"/>
          <w:color w:val="000000"/>
        </w:rPr>
      </w:pPr>
      <w:r w:rsidRPr="00FD45E2">
        <w:rPr>
          <w:rFonts w:ascii="Arial" w:hAnsi="Arial" w:cs="Arial"/>
          <w:color w:val="000000"/>
        </w:rPr>
        <w:t xml:space="preserve">La información recabada en este estudio de investigación </w:t>
      </w:r>
      <w:r>
        <w:rPr>
          <w:rFonts w:ascii="Arial" w:hAnsi="Arial" w:cs="Arial"/>
          <w:color w:val="000000"/>
        </w:rPr>
        <w:t>fue</w:t>
      </w:r>
      <w:r w:rsidRPr="00FD45E2">
        <w:rPr>
          <w:rFonts w:ascii="Arial" w:hAnsi="Arial" w:cs="Arial"/>
          <w:color w:val="000000"/>
        </w:rPr>
        <w:t xml:space="preserve"> únicamente con fines de los resultados estadísticos de la misma.</w:t>
      </w:r>
    </w:p>
    <w:p w14:paraId="79B7FE7C" w14:textId="77777777" w:rsidR="004414A1" w:rsidRPr="00FD45E2" w:rsidRDefault="004414A1" w:rsidP="004414A1">
      <w:pPr>
        <w:spacing w:line="480" w:lineRule="auto"/>
        <w:jc w:val="both"/>
        <w:rPr>
          <w:rFonts w:ascii="Arial" w:hAnsi="Arial" w:cs="Arial"/>
          <w:color w:val="000000"/>
        </w:rPr>
      </w:pPr>
    </w:p>
    <w:p w14:paraId="5C49D933" w14:textId="3E2C843E"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Los datos de los pacientes se recabar</w:t>
      </w:r>
      <w:r>
        <w:rPr>
          <w:rFonts w:ascii="Arial" w:hAnsi="Arial" w:cs="Arial"/>
          <w:color w:val="000000"/>
        </w:rPr>
        <w:t>o</w:t>
      </w:r>
      <w:r w:rsidRPr="00FD45E2">
        <w:rPr>
          <w:rFonts w:ascii="Arial" w:hAnsi="Arial" w:cs="Arial"/>
          <w:color w:val="000000"/>
        </w:rPr>
        <w:t>n en una base de datos Excel única, y se utilizar</w:t>
      </w:r>
      <w:r>
        <w:rPr>
          <w:rFonts w:ascii="Arial" w:hAnsi="Arial" w:cs="Arial"/>
          <w:color w:val="000000"/>
        </w:rPr>
        <w:t>o</w:t>
      </w:r>
      <w:r w:rsidRPr="00FD45E2">
        <w:rPr>
          <w:rFonts w:ascii="Arial" w:hAnsi="Arial" w:cs="Arial"/>
          <w:color w:val="000000"/>
        </w:rPr>
        <w:t>n números de folio para la identificación de cada sujeto de investigación, así mismo se utilizar</w:t>
      </w:r>
      <w:r>
        <w:rPr>
          <w:rFonts w:ascii="Arial" w:hAnsi="Arial" w:cs="Arial"/>
          <w:color w:val="000000"/>
        </w:rPr>
        <w:t>o</w:t>
      </w:r>
      <w:r w:rsidRPr="00FD45E2">
        <w:rPr>
          <w:rFonts w:ascii="Arial" w:hAnsi="Arial" w:cs="Arial"/>
          <w:color w:val="000000"/>
        </w:rPr>
        <w:t xml:space="preserve">n las iniciales de los nombres de los participantes para mantener ocultos sus datos personales.  </w:t>
      </w:r>
    </w:p>
    <w:p w14:paraId="181E6DF8" w14:textId="35D9E982" w:rsidR="004414A1" w:rsidRDefault="004414A1" w:rsidP="004414A1">
      <w:pPr>
        <w:spacing w:line="480" w:lineRule="auto"/>
        <w:jc w:val="both"/>
        <w:rPr>
          <w:rFonts w:ascii="Arial" w:hAnsi="Arial" w:cs="Arial"/>
          <w:b/>
          <w:color w:val="000000"/>
        </w:rPr>
      </w:pPr>
    </w:p>
    <w:p w14:paraId="03DFEE88" w14:textId="77777777" w:rsidR="004414A1" w:rsidRPr="00FD45E2" w:rsidRDefault="004414A1" w:rsidP="004414A1">
      <w:pPr>
        <w:spacing w:line="480" w:lineRule="auto"/>
        <w:jc w:val="both"/>
        <w:rPr>
          <w:rFonts w:ascii="Arial" w:hAnsi="Arial" w:cs="Arial"/>
          <w:b/>
          <w:color w:val="000000"/>
        </w:rPr>
      </w:pPr>
    </w:p>
    <w:p w14:paraId="626D80E8" w14:textId="77777777" w:rsidR="004414A1" w:rsidRPr="00FD45E2" w:rsidRDefault="004414A1" w:rsidP="004414A1">
      <w:pPr>
        <w:spacing w:line="480" w:lineRule="auto"/>
        <w:jc w:val="center"/>
        <w:rPr>
          <w:rFonts w:ascii="Arial" w:hAnsi="Arial" w:cs="Arial"/>
          <w:b/>
          <w:color w:val="000000"/>
        </w:rPr>
      </w:pPr>
      <w:r w:rsidRPr="00FD45E2">
        <w:rPr>
          <w:rFonts w:ascii="Arial" w:hAnsi="Arial" w:cs="Arial"/>
          <w:b/>
          <w:color w:val="000000"/>
        </w:rPr>
        <w:t>Financiamiento</w:t>
      </w:r>
    </w:p>
    <w:p w14:paraId="4DA1BE0F" w14:textId="77777777" w:rsidR="004414A1" w:rsidRDefault="004414A1" w:rsidP="004414A1">
      <w:pPr>
        <w:spacing w:line="480" w:lineRule="auto"/>
        <w:jc w:val="both"/>
        <w:rPr>
          <w:rFonts w:ascii="Arial" w:hAnsi="Arial" w:cs="Arial"/>
          <w:color w:val="000000"/>
        </w:rPr>
      </w:pPr>
    </w:p>
    <w:p w14:paraId="1DF73EDE" w14:textId="40CE83C4"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 xml:space="preserve">Recursos propios de la institución </w:t>
      </w:r>
    </w:p>
    <w:p w14:paraId="3133846B" w14:textId="2A64B327" w:rsidR="004414A1" w:rsidRDefault="004414A1" w:rsidP="004414A1">
      <w:pPr>
        <w:spacing w:line="480" w:lineRule="auto"/>
        <w:jc w:val="both"/>
        <w:rPr>
          <w:rFonts w:ascii="Arial" w:hAnsi="Arial" w:cs="Arial"/>
          <w:color w:val="000000"/>
        </w:rPr>
      </w:pPr>
    </w:p>
    <w:p w14:paraId="7439AC1E" w14:textId="77777777" w:rsidR="004414A1" w:rsidRPr="00FD45E2" w:rsidRDefault="004414A1" w:rsidP="004414A1">
      <w:pPr>
        <w:spacing w:line="480" w:lineRule="auto"/>
        <w:jc w:val="both"/>
        <w:rPr>
          <w:rFonts w:ascii="Arial" w:hAnsi="Arial" w:cs="Arial"/>
          <w:color w:val="000000"/>
        </w:rPr>
      </w:pPr>
    </w:p>
    <w:p w14:paraId="206BD870" w14:textId="4CDA0D33" w:rsidR="004414A1" w:rsidRPr="00FD45E2" w:rsidRDefault="004414A1" w:rsidP="004414A1">
      <w:pPr>
        <w:spacing w:line="480" w:lineRule="auto"/>
        <w:jc w:val="center"/>
        <w:rPr>
          <w:rFonts w:ascii="Arial" w:hAnsi="Arial" w:cs="Arial"/>
          <w:b/>
          <w:color w:val="000000"/>
        </w:rPr>
      </w:pPr>
      <w:r w:rsidRPr="00FD45E2">
        <w:rPr>
          <w:rFonts w:ascii="Arial" w:hAnsi="Arial" w:cs="Arial"/>
          <w:b/>
          <w:color w:val="000000"/>
        </w:rPr>
        <w:t>Cronograma.</w:t>
      </w:r>
    </w:p>
    <w:p w14:paraId="4DAABEC0" w14:textId="77777777" w:rsidR="004414A1" w:rsidRDefault="004414A1" w:rsidP="004414A1">
      <w:pPr>
        <w:spacing w:line="480" w:lineRule="auto"/>
        <w:jc w:val="both"/>
        <w:rPr>
          <w:rFonts w:ascii="Arial" w:hAnsi="Arial" w:cs="Arial"/>
          <w:color w:val="000000"/>
        </w:rPr>
      </w:pPr>
    </w:p>
    <w:p w14:paraId="645AF2D0" w14:textId="510526B5" w:rsidR="004414A1" w:rsidRPr="00FD45E2" w:rsidRDefault="004414A1" w:rsidP="004414A1">
      <w:pPr>
        <w:spacing w:line="480" w:lineRule="auto"/>
        <w:jc w:val="both"/>
        <w:rPr>
          <w:rFonts w:ascii="Arial" w:hAnsi="Arial" w:cs="Arial"/>
          <w:color w:val="000000"/>
        </w:rPr>
      </w:pPr>
      <w:r w:rsidRPr="00FD45E2">
        <w:rPr>
          <w:rFonts w:ascii="Arial" w:hAnsi="Arial" w:cs="Arial"/>
          <w:color w:val="000000"/>
        </w:rPr>
        <w:t>Enero 2021 con finalización para Enero 2022</w:t>
      </w:r>
    </w:p>
    <w:p w14:paraId="0B539A7B" w14:textId="77777777" w:rsidR="004414A1" w:rsidRDefault="004414A1">
      <w:pPr>
        <w:spacing w:after="160" w:line="259" w:lineRule="auto"/>
        <w:rPr>
          <w:rFonts w:ascii="Arial" w:hAnsi="Arial" w:cs="Arial"/>
          <w:b/>
          <w:lang w:eastAsia="es-ES"/>
        </w:rPr>
      </w:pPr>
      <w:r>
        <w:br w:type="page"/>
      </w:r>
    </w:p>
    <w:p w14:paraId="402BD556" w14:textId="2EA5023D" w:rsidR="008D128B" w:rsidRDefault="008D128B" w:rsidP="0046374A">
      <w:pPr>
        <w:pStyle w:val="Ttulo1"/>
        <w:spacing w:line="480" w:lineRule="auto"/>
        <w:rPr>
          <w:sz w:val="24"/>
          <w:szCs w:val="24"/>
        </w:rPr>
      </w:pPr>
      <w:r w:rsidRPr="0046374A">
        <w:rPr>
          <w:sz w:val="24"/>
          <w:szCs w:val="24"/>
        </w:rPr>
        <w:lastRenderedPageBreak/>
        <w:t>CAPÍTULO V</w:t>
      </w:r>
      <w:r>
        <w:rPr>
          <w:sz w:val="24"/>
          <w:szCs w:val="24"/>
        </w:rPr>
        <w:t>I</w:t>
      </w:r>
      <w:r w:rsidRPr="0046374A">
        <w:rPr>
          <w:sz w:val="24"/>
          <w:szCs w:val="24"/>
        </w:rPr>
        <w:t>.</w:t>
      </w:r>
      <w:bookmarkEnd w:id="50"/>
      <w:r w:rsidRPr="0046374A">
        <w:rPr>
          <w:sz w:val="24"/>
          <w:szCs w:val="24"/>
        </w:rPr>
        <w:t xml:space="preserve"> </w:t>
      </w:r>
    </w:p>
    <w:p w14:paraId="258580F3" w14:textId="1D90341C" w:rsidR="00AE151C" w:rsidRPr="0046374A" w:rsidRDefault="008D128B" w:rsidP="0046374A">
      <w:pPr>
        <w:pStyle w:val="Ttulo1"/>
        <w:spacing w:line="480" w:lineRule="auto"/>
        <w:rPr>
          <w:sz w:val="24"/>
          <w:szCs w:val="24"/>
        </w:rPr>
      </w:pPr>
      <w:bookmarkStart w:id="59" w:name="_Toc59013934"/>
      <w:bookmarkStart w:id="60" w:name="_Toc59016141"/>
      <w:r w:rsidRPr="0046374A">
        <w:rPr>
          <w:sz w:val="24"/>
          <w:szCs w:val="24"/>
        </w:rPr>
        <w:t>RESULTADOS</w:t>
      </w:r>
      <w:bookmarkEnd w:id="51"/>
      <w:bookmarkEnd w:id="52"/>
      <w:bookmarkEnd w:id="53"/>
      <w:bookmarkEnd w:id="54"/>
      <w:bookmarkEnd w:id="55"/>
      <w:bookmarkEnd w:id="56"/>
      <w:bookmarkEnd w:id="57"/>
      <w:bookmarkEnd w:id="58"/>
      <w:bookmarkEnd w:id="59"/>
      <w:bookmarkEnd w:id="60"/>
    </w:p>
    <w:p w14:paraId="51C19995" w14:textId="705E3FCE" w:rsidR="00DC528E" w:rsidRDefault="00DC528E"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6534F988" w14:textId="77777777" w:rsidR="00BD1932" w:rsidRDefault="000F2372"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 xml:space="preserve">Se incluyeron un total de </w:t>
      </w:r>
      <w:r w:rsidR="00BD1932">
        <w:rPr>
          <w:rFonts w:ascii="Arial" w:hAnsi="Arial" w:cs="Arial"/>
          <w:bCs/>
          <w:sz w:val="24"/>
          <w:szCs w:val="24"/>
          <w:lang w:val="es-ES"/>
        </w:rPr>
        <w:t>54</w:t>
      </w:r>
      <w:r>
        <w:rPr>
          <w:rFonts w:ascii="Arial" w:hAnsi="Arial" w:cs="Arial"/>
          <w:bCs/>
          <w:sz w:val="24"/>
          <w:szCs w:val="24"/>
          <w:lang w:val="es-ES"/>
        </w:rPr>
        <w:t xml:space="preserve"> pacientes, con una media de edad de </w:t>
      </w:r>
      <w:r w:rsidR="00BD1932">
        <w:rPr>
          <w:rFonts w:ascii="Arial" w:hAnsi="Arial" w:cs="Arial"/>
          <w:bCs/>
          <w:sz w:val="24"/>
          <w:szCs w:val="24"/>
          <w:lang w:val="es-ES"/>
        </w:rPr>
        <w:t>41.6</w:t>
      </w:r>
      <w:r>
        <w:rPr>
          <w:rFonts w:ascii="Arial" w:hAnsi="Arial" w:cs="Arial"/>
          <w:bCs/>
          <w:sz w:val="24"/>
          <w:szCs w:val="24"/>
          <w:lang w:val="es-ES"/>
        </w:rPr>
        <w:t xml:space="preserve"> ± </w:t>
      </w:r>
      <w:r w:rsidR="00BD1932">
        <w:rPr>
          <w:rFonts w:ascii="Arial" w:hAnsi="Arial" w:cs="Arial"/>
          <w:bCs/>
          <w:sz w:val="24"/>
          <w:szCs w:val="24"/>
          <w:lang w:val="es-ES"/>
        </w:rPr>
        <w:t xml:space="preserve">14.6 </w:t>
      </w:r>
      <w:r>
        <w:rPr>
          <w:rFonts w:ascii="Arial" w:hAnsi="Arial" w:cs="Arial"/>
          <w:bCs/>
          <w:sz w:val="24"/>
          <w:szCs w:val="24"/>
          <w:lang w:val="es-ES"/>
        </w:rPr>
        <w:t>años, 1</w:t>
      </w:r>
      <w:r w:rsidR="00BD1932">
        <w:rPr>
          <w:rFonts w:ascii="Arial" w:hAnsi="Arial" w:cs="Arial"/>
          <w:bCs/>
          <w:sz w:val="24"/>
          <w:szCs w:val="24"/>
          <w:lang w:val="es-ES"/>
        </w:rPr>
        <w:t>6</w:t>
      </w:r>
      <w:r>
        <w:rPr>
          <w:rFonts w:ascii="Arial" w:hAnsi="Arial" w:cs="Arial"/>
          <w:bCs/>
          <w:sz w:val="24"/>
          <w:szCs w:val="24"/>
          <w:lang w:val="es-ES"/>
        </w:rPr>
        <w:t xml:space="preserve"> (</w:t>
      </w:r>
      <w:r w:rsidR="00BD1932">
        <w:rPr>
          <w:rFonts w:ascii="Arial" w:hAnsi="Arial" w:cs="Arial"/>
          <w:bCs/>
          <w:sz w:val="24"/>
          <w:szCs w:val="24"/>
          <w:lang w:val="es-ES"/>
        </w:rPr>
        <w:t>29.6</w:t>
      </w:r>
      <w:r>
        <w:rPr>
          <w:rFonts w:ascii="Arial" w:hAnsi="Arial" w:cs="Arial"/>
          <w:bCs/>
          <w:sz w:val="24"/>
          <w:szCs w:val="24"/>
          <w:lang w:val="es-ES"/>
        </w:rPr>
        <w:t xml:space="preserve">%) eran mujeres y </w:t>
      </w:r>
      <w:r w:rsidR="00BD1932">
        <w:rPr>
          <w:rFonts w:ascii="Arial" w:hAnsi="Arial" w:cs="Arial"/>
          <w:bCs/>
          <w:sz w:val="24"/>
          <w:szCs w:val="24"/>
          <w:lang w:val="es-ES"/>
        </w:rPr>
        <w:t>38</w:t>
      </w:r>
      <w:r>
        <w:rPr>
          <w:rFonts w:ascii="Arial" w:hAnsi="Arial" w:cs="Arial"/>
          <w:bCs/>
          <w:sz w:val="24"/>
          <w:szCs w:val="24"/>
          <w:lang w:val="es-ES"/>
        </w:rPr>
        <w:t xml:space="preserve"> (</w:t>
      </w:r>
      <w:r w:rsidR="00BD1932">
        <w:rPr>
          <w:rFonts w:ascii="Arial" w:hAnsi="Arial" w:cs="Arial"/>
          <w:bCs/>
          <w:sz w:val="24"/>
          <w:szCs w:val="24"/>
          <w:lang w:val="es-ES"/>
        </w:rPr>
        <w:t>70.4</w:t>
      </w:r>
      <w:r>
        <w:rPr>
          <w:rFonts w:ascii="Arial" w:hAnsi="Arial" w:cs="Arial"/>
          <w:bCs/>
          <w:sz w:val="24"/>
          <w:szCs w:val="24"/>
          <w:lang w:val="es-ES"/>
        </w:rPr>
        <w:t>%)</w:t>
      </w:r>
      <w:r w:rsidR="00BC434B">
        <w:rPr>
          <w:rFonts w:ascii="Arial" w:hAnsi="Arial" w:cs="Arial"/>
          <w:bCs/>
          <w:sz w:val="24"/>
          <w:szCs w:val="24"/>
          <w:lang w:val="es-ES"/>
        </w:rPr>
        <w:t xml:space="preserve"> eran hombres</w:t>
      </w:r>
      <w:r w:rsidR="00BD1932">
        <w:rPr>
          <w:rFonts w:ascii="Arial" w:hAnsi="Arial" w:cs="Arial"/>
          <w:bCs/>
          <w:sz w:val="24"/>
          <w:szCs w:val="24"/>
          <w:lang w:val="es-ES"/>
        </w:rPr>
        <w:t xml:space="preserve">. En la tabla 1 se describen las características demográficas de los pacientes. </w:t>
      </w:r>
    </w:p>
    <w:p w14:paraId="41E957D2" w14:textId="77777777" w:rsidR="00BD1932" w:rsidRDefault="00BD1932"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6AC2A4D0" w14:textId="3C55C813" w:rsidR="003C2476" w:rsidRDefault="00BD1932"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 xml:space="preserve">Del total, 15 (27.8%) tienen sobrepeso, 7 (13%) obesidad grado 1 y 4 (7.4%) obesidad grado 2. El 16.7% padecía diabetes mellitus tipo 2 y 9.3% hipertensión arterial. </w:t>
      </w:r>
      <w:r w:rsidR="004D223B">
        <w:rPr>
          <w:rFonts w:ascii="Arial" w:hAnsi="Arial" w:cs="Arial"/>
          <w:bCs/>
          <w:sz w:val="24"/>
          <w:szCs w:val="24"/>
          <w:lang w:val="es-ES"/>
        </w:rPr>
        <w:t xml:space="preserve"> </w:t>
      </w:r>
    </w:p>
    <w:p w14:paraId="435676C6" w14:textId="67176411" w:rsidR="00163738" w:rsidRDefault="00163738"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0766CDBA" w14:textId="1A07039F" w:rsidR="00163738" w:rsidRDefault="00163738"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Tabla 1. Características demográficas de los pacientes.</w:t>
      </w:r>
    </w:p>
    <w:tbl>
      <w:tblPr>
        <w:tblStyle w:val="Tablanormal21"/>
        <w:tblW w:w="6678" w:type="dxa"/>
        <w:tblLook w:val="04A0" w:firstRow="1" w:lastRow="0" w:firstColumn="1" w:lastColumn="0" w:noHBand="0" w:noVBand="1"/>
      </w:tblPr>
      <w:tblGrid>
        <w:gridCol w:w="4317"/>
        <w:gridCol w:w="2361"/>
      </w:tblGrid>
      <w:tr w:rsidR="00BE377D" w:rsidRPr="00BE377D" w14:paraId="78BE2180" w14:textId="77777777" w:rsidTr="00BE377D">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1A5418B1" w14:textId="77777777" w:rsidR="00BE377D" w:rsidRPr="00BE377D" w:rsidRDefault="00BE377D" w:rsidP="00BE377D">
            <w:pPr>
              <w:rPr>
                <w:rFonts w:ascii="Arial" w:hAnsi="Arial" w:cs="Arial"/>
                <w:color w:val="000000"/>
              </w:rPr>
            </w:pPr>
            <w:r w:rsidRPr="00BE377D">
              <w:rPr>
                <w:rFonts w:ascii="Arial" w:hAnsi="Arial" w:cs="Arial"/>
                <w:color w:val="000000"/>
              </w:rPr>
              <w:t>Variable</w:t>
            </w:r>
          </w:p>
        </w:tc>
        <w:tc>
          <w:tcPr>
            <w:tcW w:w="2360" w:type="dxa"/>
            <w:noWrap/>
            <w:hideMark/>
          </w:tcPr>
          <w:p w14:paraId="27440D47" w14:textId="77777777" w:rsidR="00BE377D" w:rsidRPr="00BE377D" w:rsidRDefault="00BE377D" w:rsidP="00BE377D">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 xml:space="preserve"> </w:t>
            </w:r>
          </w:p>
        </w:tc>
      </w:tr>
      <w:tr w:rsidR="00BE377D" w:rsidRPr="00BE377D" w14:paraId="4A088395" w14:textId="77777777" w:rsidTr="00BE377D">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31181AFF"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Edad</w:t>
            </w:r>
          </w:p>
        </w:tc>
        <w:tc>
          <w:tcPr>
            <w:tcW w:w="2360" w:type="dxa"/>
            <w:noWrap/>
            <w:hideMark/>
          </w:tcPr>
          <w:p w14:paraId="04D066E8"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41.6 ± 14.6</w:t>
            </w:r>
          </w:p>
        </w:tc>
      </w:tr>
      <w:tr w:rsidR="00BE377D" w:rsidRPr="00BE377D" w14:paraId="68185282" w14:textId="77777777" w:rsidTr="00BE377D">
        <w:trPr>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43ACD8E6"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Sexo</w:t>
            </w:r>
          </w:p>
        </w:tc>
        <w:tc>
          <w:tcPr>
            <w:tcW w:w="2360" w:type="dxa"/>
            <w:noWrap/>
            <w:hideMark/>
          </w:tcPr>
          <w:p w14:paraId="5909CD5D" w14:textId="77777777" w:rsidR="00BE377D" w:rsidRPr="00BE377D" w:rsidRDefault="00BE377D" w:rsidP="00BE377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77C5F3B5" w14:textId="77777777" w:rsidTr="00BE377D">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08222A62"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Hombre</w:t>
            </w:r>
          </w:p>
        </w:tc>
        <w:tc>
          <w:tcPr>
            <w:tcW w:w="2360" w:type="dxa"/>
            <w:noWrap/>
            <w:hideMark/>
          </w:tcPr>
          <w:p w14:paraId="21C0AD52"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38 (70.4%)</w:t>
            </w:r>
          </w:p>
        </w:tc>
      </w:tr>
      <w:tr w:rsidR="00BE377D" w:rsidRPr="00BE377D" w14:paraId="16A58A7E" w14:textId="77777777" w:rsidTr="00BE377D">
        <w:trPr>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00236D8E"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Mujer</w:t>
            </w:r>
          </w:p>
        </w:tc>
        <w:tc>
          <w:tcPr>
            <w:tcW w:w="2360" w:type="dxa"/>
            <w:noWrap/>
            <w:hideMark/>
          </w:tcPr>
          <w:p w14:paraId="6A2E8B5E"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6 (29.6%)</w:t>
            </w:r>
          </w:p>
        </w:tc>
      </w:tr>
      <w:tr w:rsidR="00BE377D" w:rsidRPr="00BE377D" w14:paraId="4BDB73F7" w14:textId="77777777" w:rsidTr="00BE377D">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67BEB081"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Peso (kg)</w:t>
            </w:r>
          </w:p>
        </w:tc>
        <w:tc>
          <w:tcPr>
            <w:tcW w:w="2360" w:type="dxa"/>
            <w:noWrap/>
            <w:hideMark/>
          </w:tcPr>
          <w:p w14:paraId="19862F90"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70.8 ± 16.7</w:t>
            </w:r>
          </w:p>
        </w:tc>
      </w:tr>
      <w:tr w:rsidR="00BE377D" w:rsidRPr="00BE377D" w14:paraId="510B15AD" w14:textId="77777777" w:rsidTr="00BE377D">
        <w:trPr>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3CFC9D9A"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Talla (m)</w:t>
            </w:r>
          </w:p>
        </w:tc>
        <w:tc>
          <w:tcPr>
            <w:tcW w:w="2360" w:type="dxa"/>
            <w:noWrap/>
            <w:hideMark/>
          </w:tcPr>
          <w:p w14:paraId="4236F2BD"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66 ± 0.07</w:t>
            </w:r>
          </w:p>
        </w:tc>
      </w:tr>
      <w:tr w:rsidR="00BE377D" w:rsidRPr="00BE377D" w14:paraId="7C3139DE" w14:textId="77777777" w:rsidTr="00BE377D">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314B5F98"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IMC (kg/m</w:t>
            </w:r>
            <w:r w:rsidRPr="00BE377D">
              <w:rPr>
                <w:rFonts w:ascii="Arial" w:hAnsi="Arial" w:cs="Arial"/>
                <w:b w:val="0"/>
                <w:bCs w:val="0"/>
                <w:color w:val="000000"/>
                <w:vertAlign w:val="superscript"/>
              </w:rPr>
              <w:t>2</w:t>
            </w:r>
            <w:r w:rsidRPr="00BE377D">
              <w:rPr>
                <w:rFonts w:ascii="Arial" w:hAnsi="Arial" w:cs="Arial"/>
                <w:b w:val="0"/>
                <w:bCs w:val="0"/>
                <w:color w:val="000000"/>
              </w:rPr>
              <w:t>)</w:t>
            </w:r>
          </w:p>
        </w:tc>
        <w:tc>
          <w:tcPr>
            <w:tcW w:w="2360" w:type="dxa"/>
            <w:noWrap/>
            <w:hideMark/>
          </w:tcPr>
          <w:p w14:paraId="339F2A94"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5.6 ± 5.6</w:t>
            </w:r>
          </w:p>
        </w:tc>
      </w:tr>
      <w:tr w:rsidR="00BE377D" w:rsidRPr="00BE377D" w14:paraId="37C0E989" w14:textId="77777777" w:rsidTr="00BE377D">
        <w:trPr>
          <w:trHeight w:val="327"/>
        </w:trPr>
        <w:tc>
          <w:tcPr>
            <w:cnfStyle w:val="001000000000" w:firstRow="0" w:lastRow="0" w:firstColumn="1" w:lastColumn="0" w:oddVBand="0" w:evenVBand="0" w:oddHBand="0" w:evenHBand="0" w:firstRowFirstColumn="0" w:firstRowLastColumn="0" w:lastRowFirstColumn="0" w:lastRowLastColumn="0"/>
            <w:tcW w:w="6678" w:type="dxa"/>
            <w:gridSpan w:val="2"/>
            <w:noWrap/>
            <w:hideMark/>
          </w:tcPr>
          <w:p w14:paraId="0785EC25"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Clasificación del IMC</w:t>
            </w:r>
          </w:p>
        </w:tc>
      </w:tr>
      <w:tr w:rsidR="00BE377D" w:rsidRPr="00BE377D" w14:paraId="07820B3A" w14:textId="77777777" w:rsidTr="00BE377D">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7ECBF90B"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Peso bajo</w:t>
            </w:r>
          </w:p>
        </w:tc>
        <w:tc>
          <w:tcPr>
            <w:tcW w:w="2360" w:type="dxa"/>
            <w:noWrap/>
            <w:hideMark/>
          </w:tcPr>
          <w:p w14:paraId="721E17C0"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4 (7.4%)</w:t>
            </w:r>
          </w:p>
        </w:tc>
      </w:tr>
      <w:tr w:rsidR="00BE377D" w:rsidRPr="00BE377D" w14:paraId="70660F74" w14:textId="77777777" w:rsidTr="00BE377D">
        <w:trPr>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22F567E5"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Normopeso</w:t>
            </w:r>
          </w:p>
        </w:tc>
        <w:tc>
          <w:tcPr>
            <w:tcW w:w="2360" w:type="dxa"/>
            <w:noWrap/>
            <w:hideMark/>
          </w:tcPr>
          <w:p w14:paraId="3B9F7C08"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24 (44.4%)</w:t>
            </w:r>
          </w:p>
        </w:tc>
      </w:tr>
      <w:tr w:rsidR="00BE377D" w:rsidRPr="00BE377D" w14:paraId="0BFCD5EF" w14:textId="77777777" w:rsidTr="00BE377D">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166BB919"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Sobrepeso</w:t>
            </w:r>
          </w:p>
        </w:tc>
        <w:tc>
          <w:tcPr>
            <w:tcW w:w="2360" w:type="dxa"/>
            <w:noWrap/>
            <w:hideMark/>
          </w:tcPr>
          <w:p w14:paraId="3DA8B38C"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5 (27.8%)</w:t>
            </w:r>
          </w:p>
        </w:tc>
      </w:tr>
      <w:tr w:rsidR="00BE377D" w:rsidRPr="00BE377D" w14:paraId="18563E7C" w14:textId="77777777" w:rsidTr="00BE377D">
        <w:trPr>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7DA7DDA7"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Obesidad grado 1</w:t>
            </w:r>
          </w:p>
        </w:tc>
        <w:tc>
          <w:tcPr>
            <w:tcW w:w="2360" w:type="dxa"/>
            <w:noWrap/>
            <w:hideMark/>
          </w:tcPr>
          <w:p w14:paraId="2BEF59D6"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7 (13%)</w:t>
            </w:r>
          </w:p>
        </w:tc>
      </w:tr>
      <w:tr w:rsidR="00BE377D" w:rsidRPr="00BE377D" w14:paraId="0CC720D6" w14:textId="77777777" w:rsidTr="00BE377D">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3FA7E96C"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Obesidad grado 2</w:t>
            </w:r>
          </w:p>
        </w:tc>
        <w:tc>
          <w:tcPr>
            <w:tcW w:w="2360" w:type="dxa"/>
            <w:noWrap/>
            <w:hideMark/>
          </w:tcPr>
          <w:p w14:paraId="27B2ADED"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4 (7.4%)</w:t>
            </w:r>
          </w:p>
        </w:tc>
      </w:tr>
      <w:tr w:rsidR="00BE377D" w:rsidRPr="00BE377D" w14:paraId="0BB9D992" w14:textId="77777777" w:rsidTr="00BE377D">
        <w:trPr>
          <w:trHeight w:val="327"/>
        </w:trPr>
        <w:tc>
          <w:tcPr>
            <w:cnfStyle w:val="001000000000" w:firstRow="0" w:lastRow="0" w:firstColumn="1" w:lastColumn="0" w:oddVBand="0" w:evenVBand="0" w:oddHBand="0" w:evenHBand="0" w:firstRowFirstColumn="0" w:firstRowLastColumn="0" w:lastRowFirstColumn="0" w:lastRowLastColumn="0"/>
            <w:tcW w:w="6678" w:type="dxa"/>
            <w:gridSpan w:val="2"/>
            <w:noWrap/>
            <w:hideMark/>
          </w:tcPr>
          <w:p w14:paraId="4E436D03"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Antecedentes personales patológicos</w:t>
            </w:r>
          </w:p>
        </w:tc>
      </w:tr>
      <w:tr w:rsidR="00BE377D" w:rsidRPr="00BE377D" w14:paraId="576AF7CA" w14:textId="77777777" w:rsidTr="00BE377D">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73DC6278"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Diabetes mellitus </w:t>
            </w:r>
          </w:p>
        </w:tc>
        <w:tc>
          <w:tcPr>
            <w:tcW w:w="2360" w:type="dxa"/>
            <w:noWrap/>
            <w:hideMark/>
          </w:tcPr>
          <w:p w14:paraId="68BA8AC8"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9 (16.7%)</w:t>
            </w:r>
          </w:p>
        </w:tc>
      </w:tr>
      <w:tr w:rsidR="00BE377D" w:rsidRPr="00BE377D" w14:paraId="24120301" w14:textId="77777777" w:rsidTr="00BE377D">
        <w:trPr>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3DB0F81E"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Hipertensión arterial</w:t>
            </w:r>
          </w:p>
        </w:tc>
        <w:tc>
          <w:tcPr>
            <w:tcW w:w="2360" w:type="dxa"/>
            <w:noWrap/>
            <w:hideMark/>
          </w:tcPr>
          <w:p w14:paraId="492B7AC7"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5 (9.3%)</w:t>
            </w:r>
          </w:p>
        </w:tc>
      </w:tr>
      <w:tr w:rsidR="00BE377D" w:rsidRPr="00BE377D" w14:paraId="7D781F71" w14:textId="77777777" w:rsidTr="00BE377D">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317" w:type="dxa"/>
            <w:noWrap/>
            <w:hideMark/>
          </w:tcPr>
          <w:p w14:paraId="620A079E"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Otros</w:t>
            </w:r>
          </w:p>
        </w:tc>
        <w:tc>
          <w:tcPr>
            <w:tcW w:w="2360" w:type="dxa"/>
            <w:noWrap/>
            <w:hideMark/>
          </w:tcPr>
          <w:p w14:paraId="35D31277"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8 (14.8%)</w:t>
            </w:r>
          </w:p>
        </w:tc>
      </w:tr>
    </w:tbl>
    <w:p w14:paraId="5B68279C" w14:textId="77777777" w:rsidR="00163738" w:rsidRDefault="00163738"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6A33D73C" w14:textId="279C778A" w:rsidR="003C2476" w:rsidRDefault="00057683"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lastRenderedPageBreak/>
        <w:t xml:space="preserve">Se aleatorizaron a 27 pacientes en el cierre de bolsa de tabaco y 27 </w:t>
      </w:r>
      <w:r w:rsidR="00C455F8">
        <w:rPr>
          <w:rFonts w:ascii="Arial" w:hAnsi="Arial" w:cs="Arial"/>
          <w:bCs/>
          <w:sz w:val="24"/>
          <w:szCs w:val="24"/>
          <w:lang w:val="es-ES"/>
        </w:rPr>
        <w:t>en el cierre primario de estoma</w:t>
      </w:r>
      <w:r w:rsidR="00195CF7">
        <w:rPr>
          <w:rFonts w:ascii="Arial" w:hAnsi="Arial" w:cs="Arial"/>
          <w:bCs/>
          <w:sz w:val="24"/>
          <w:szCs w:val="24"/>
          <w:lang w:val="es-ES"/>
        </w:rPr>
        <w:t>. No se encontraron diferencias significativas</w:t>
      </w:r>
      <w:r w:rsidR="00C455F8">
        <w:rPr>
          <w:rFonts w:ascii="Arial" w:hAnsi="Arial" w:cs="Arial"/>
          <w:bCs/>
          <w:sz w:val="24"/>
          <w:szCs w:val="24"/>
          <w:lang w:val="es-ES"/>
        </w:rPr>
        <w:t xml:space="preserve"> en las características generales de los pacientes entre ambos grupos</w:t>
      </w:r>
      <w:r w:rsidR="00195CF7">
        <w:rPr>
          <w:rFonts w:ascii="Arial" w:hAnsi="Arial" w:cs="Arial"/>
          <w:bCs/>
          <w:sz w:val="24"/>
          <w:szCs w:val="24"/>
          <w:lang w:val="es-ES"/>
        </w:rPr>
        <w:t xml:space="preserve"> (tabla 2). </w:t>
      </w:r>
    </w:p>
    <w:p w14:paraId="6B8ED8B1" w14:textId="77777777" w:rsidR="00195CF7" w:rsidRDefault="00195CF7"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1880208E" w14:textId="03CA4511" w:rsidR="00163738" w:rsidRDefault="00163738"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Tabla 2. Comparación d</w:t>
      </w:r>
      <w:r w:rsidR="00066678">
        <w:rPr>
          <w:rFonts w:ascii="Arial" w:hAnsi="Arial" w:cs="Arial"/>
          <w:bCs/>
          <w:sz w:val="24"/>
          <w:szCs w:val="24"/>
          <w:lang w:val="es-ES"/>
        </w:rPr>
        <w:t xml:space="preserve">e características demográficas de los pacientes de ambos grupos. </w:t>
      </w:r>
    </w:p>
    <w:tbl>
      <w:tblPr>
        <w:tblStyle w:val="Tablanormal21"/>
        <w:tblW w:w="8664" w:type="dxa"/>
        <w:tblLook w:val="04A0" w:firstRow="1" w:lastRow="0" w:firstColumn="1" w:lastColumn="0" w:noHBand="0" w:noVBand="1"/>
      </w:tblPr>
      <w:tblGrid>
        <w:gridCol w:w="4014"/>
        <w:gridCol w:w="1550"/>
        <w:gridCol w:w="1550"/>
        <w:gridCol w:w="1550"/>
      </w:tblGrid>
      <w:tr w:rsidR="00BE377D" w:rsidRPr="00BE377D" w14:paraId="3C240FC4" w14:textId="77777777" w:rsidTr="00E02913">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25A1398F" w14:textId="77777777" w:rsidR="00BE377D" w:rsidRPr="00BE377D" w:rsidRDefault="00BE377D" w:rsidP="00E02913">
            <w:pPr>
              <w:rPr>
                <w:rFonts w:ascii="Arial" w:hAnsi="Arial" w:cs="Arial"/>
                <w:color w:val="000000"/>
              </w:rPr>
            </w:pPr>
            <w:r w:rsidRPr="00BE377D">
              <w:rPr>
                <w:rFonts w:ascii="Arial" w:hAnsi="Arial" w:cs="Arial"/>
                <w:color w:val="000000"/>
              </w:rPr>
              <w:t>Variable</w:t>
            </w:r>
          </w:p>
        </w:tc>
        <w:tc>
          <w:tcPr>
            <w:tcW w:w="1550" w:type="dxa"/>
            <w:noWrap/>
            <w:hideMark/>
          </w:tcPr>
          <w:p w14:paraId="3529F286" w14:textId="77777777" w:rsidR="00BE377D" w:rsidRPr="00BE377D" w:rsidRDefault="00BE377D" w:rsidP="00E0291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Cierre de bolsa de tabaco</w:t>
            </w:r>
          </w:p>
        </w:tc>
        <w:tc>
          <w:tcPr>
            <w:tcW w:w="1550" w:type="dxa"/>
            <w:noWrap/>
            <w:hideMark/>
          </w:tcPr>
          <w:p w14:paraId="2549D4C6" w14:textId="77777777" w:rsidR="00BE377D" w:rsidRPr="00BE377D" w:rsidRDefault="00BE377D" w:rsidP="00E0291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Cierre primario</w:t>
            </w:r>
          </w:p>
        </w:tc>
        <w:tc>
          <w:tcPr>
            <w:tcW w:w="1550" w:type="dxa"/>
            <w:noWrap/>
            <w:hideMark/>
          </w:tcPr>
          <w:p w14:paraId="1C747E75" w14:textId="77777777" w:rsidR="00BE377D" w:rsidRPr="00BE377D" w:rsidRDefault="00BE377D" w:rsidP="00E0291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P</w:t>
            </w:r>
          </w:p>
        </w:tc>
      </w:tr>
      <w:tr w:rsidR="00BE377D" w:rsidRPr="00BE377D" w14:paraId="1940352A" w14:textId="77777777" w:rsidTr="00E0291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4E7DB40F"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Edad</w:t>
            </w:r>
          </w:p>
        </w:tc>
        <w:tc>
          <w:tcPr>
            <w:tcW w:w="1550" w:type="dxa"/>
            <w:noWrap/>
            <w:hideMark/>
          </w:tcPr>
          <w:p w14:paraId="477185D4"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43.0 ± 16.6</w:t>
            </w:r>
          </w:p>
        </w:tc>
        <w:tc>
          <w:tcPr>
            <w:tcW w:w="1550" w:type="dxa"/>
            <w:noWrap/>
            <w:hideMark/>
          </w:tcPr>
          <w:p w14:paraId="692802CF"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40.1 ± 12.6</w:t>
            </w:r>
          </w:p>
        </w:tc>
        <w:tc>
          <w:tcPr>
            <w:tcW w:w="1550" w:type="dxa"/>
            <w:noWrap/>
            <w:hideMark/>
          </w:tcPr>
          <w:p w14:paraId="3F00B583"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475</w:t>
            </w:r>
          </w:p>
        </w:tc>
      </w:tr>
      <w:tr w:rsidR="00BE377D" w:rsidRPr="00BE377D" w14:paraId="7C3954EA" w14:textId="77777777" w:rsidTr="00E02913">
        <w:trPr>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4F44462D"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Sexo</w:t>
            </w:r>
          </w:p>
        </w:tc>
        <w:tc>
          <w:tcPr>
            <w:tcW w:w="1550" w:type="dxa"/>
            <w:noWrap/>
            <w:hideMark/>
          </w:tcPr>
          <w:p w14:paraId="094515DA" w14:textId="77777777" w:rsidR="00BE377D" w:rsidRPr="00BE377D" w:rsidRDefault="00BE377D" w:rsidP="00E02913">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1550" w:type="dxa"/>
            <w:noWrap/>
            <w:hideMark/>
          </w:tcPr>
          <w:p w14:paraId="3A63F615"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50" w:type="dxa"/>
            <w:noWrap/>
            <w:hideMark/>
          </w:tcPr>
          <w:p w14:paraId="27E44BB6"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511</w:t>
            </w:r>
          </w:p>
        </w:tc>
      </w:tr>
      <w:tr w:rsidR="00BE377D" w:rsidRPr="00BE377D" w14:paraId="5A33C45B" w14:textId="77777777" w:rsidTr="00E0291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3E7B8001"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 xml:space="preserve">   Hombre</w:t>
            </w:r>
          </w:p>
        </w:tc>
        <w:tc>
          <w:tcPr>
            <w:tcW w:w="1550" w:type="dxa"/>
            <w:noWrap/>
            <w:hideMark/>
          </w:tcPr>
          <w:p w14:paraId="22EA8EE4"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0 (74.1%)</w:t>
            </w:r>
          </w:p>
        </w:tc>
        <w:tc>
          <w:tcPr>
            <w:tcW w:w="1550" w:type="dxa"/>
            <w:noWrap/>
            <w:hideMark/>
          </w:tcPr>
          <w:p w14:paraId="1B788338"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8 (66.7%)</w:t>
            </w:r>
          </w:p>
        </w:tc>
        <w:tc>
          <w:tcPr>
            <w:tcW w:w="1550" w:type="dxa"/>
            <w:noWrap/>
            <w:hideMark/>
          </w:tcPr>
          <w:p w14:paraId="794EAC45"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44E53580" w14:textId="77777777" w:rsidTr="00E02913">
        <w:trPr>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0F00C97A"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 xml:space="preserve">   Mujer</w:t>
            </w:r>
          </w:p>
        </w:tc>
        <w:tc>
          <w:tcPr>
            <w:tcW w:w="1550" w:type="dxa"/>
            <w:noWrap/>
            <w:hideMark/>
          </w:tcPr>
          <w:p w14:paraId="2C3E0ECF"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7 (25.9%)</w:t>
            </w:r>
          </w:p>
        </w:tc>
        <w:tc>
          <w:tcPr>
            <w:tcW w:w="1550" w:type="dxa"/>
            <w:noWrap/>
            <w:hideMark/>
          </w:tcPr>
          <w:p w14:paraId="63CAEB98"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9 (33.3%)</w:t>
            </w:r>
          </w:p>
        </w:tc>
        <w:tc>
          <w:tcPr>
            <w:tcW w:w="1550" w:type="dxa"/>
            <w:noWrap/>
            <w:hideMark/>
          </w:tcPr>
          <w:p w14:paraId="7ABD2299"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5F1E1848" w14:textId="77777777" w:rsidTr="00E0291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28425B53"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Peso (kg)</w:t>
            </w:r>
          </w:p>
        </w:tc>
        <w:tc>
          <w:tcPr>
            <w:tcW w:w="1550" w:type="dxa"/>
            <w:noWrap/>
            <w:hideMark/>
          </w:tcPr>
          <w:p w14:paraId="14B6413E"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73.0  ± 20.3</w:t>
            </w:r>
          </w:p>
        </w:tc>
        <w:tc>
          <w:tcPr>
            <w:tcW w:w="1550" w:type="dxa"/>
            <w:noWrap/>
            <w:hideMark/>
          </w:tcPr>
          <w:p w14:paraId="2EF1A2F1"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68.5  ± 12.1</w:t>
            </w:r>
          </w:p>
        </w:tc>
        <w:tc>
          <w:tcPr>
            <w:tcW w:w="1550" w:type="dxa"/>
            <w:noWrap/>
            <w:hideMark/>
          </w:tcPr>
          <w:p w14:paraId="0704D2F8"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326</w:t>
            </w:r>
          </w:p>
        </w:tc>
      </w:tr>
      <w:tr w:rsidR="00BE377D" w:rsidRPr="00BE377D" w14:paraId="57147E41" w14:textId="77777777" w:rsidTr="00E02913">
        <w:trPr>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20967818"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Talla (m)</w:t>
            </w:r>
          </w:p>
        </w:tc>
        <w:tc>
          <w:tcPr>
            <w:tcW w:w="1550" w:type="dxa"/>
            <w:noWrap/>
            <w:hideMark/>
          </w:tcPr>
          <w:p w14:paraId="478A06D0"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66  ± 0.07</w:t>
            </w:r>
          </w:p>
        </w:tc>
        <w:tc>
          <w:tcPr>
            <w:tcW w:w="1550" w:type="dxa"/>
            <w:noWrap/>
            <w:hideMark/>
          </w:tcPr>
          <w:p w14:paraId="15342817"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65  ± 0.07</w:t>
            </w:r>
          </w:p>
        </w:tc>
        <w:tc>
          <w:tcPr>
            <w:tcW w:w="1550" w:type="dxa"/>
            <w:noWrap/>
            <w:hideMark/>
          </w:tcPr>
          <w:p w14:paraId="0CF2BB9F"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342</w:t>
            </w:r>
          </w:p>
        </w:tc>
      </w:tr>
      <w:tr w:rsidR="00BE377D" w:rsidRPr="00BE377D" w14:paraId="1F562E78" w14:textId="77777777" w:rsidTr="00E0291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483C65FE"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IMC (kg/m2)</w:t>
            </w:r>
          </w:p>
        </w:tc>
        <w:tc>
          <w:tcPr>
            <w:tcW w:w="1550" w:type="dxa"/>
            <w:noWrap/>
            <w:hideMark/>
          </w:tcPr>
          <w:p w14:paraId="5021AE12"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6.1  ± 6.8</w:t>
            </w:r>
          </w:p>
        </w:tc>
        <w:tc>
          <w:tcPr>
            <w:tcW w:w="1550" w:type="dxa"/>
            <w:noWrap/>
            <w:hideMark/>
          </w:tcPr>
          <w:p w14:paraId="371FB87D"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5.1  ± 4.2</w:t>
            </w:r>
          </w:p>
        </w:tc>
        <w:tc>
          <w:tcPr>
            <w:tcW w:w="1550" w:type="dxa"/>
            <w:noWrap/>
            <w:hideMark/>
          </w:tcPr>
          <w:p w14:paraId="56F565FB"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538</w:t>
            </w:r>
          </w:p>
        </w:tc>
      </w:tr>
      <w:tr w:rsidR="00BE377D" w:rsidRPr="00BE377D" w14:paraId="31F1E484" w14:textId="77777777" w:rsidTr="00E02913">
        <w:trPr>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484174BB"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Clasificación del IMC</w:t>
            </w:r>
          </w:p>
        </w:tc>
        <w:tc>
          <w:tcPr>
            <w:tcW w:w="1550" w:type="dxa"/>
            <w:noWrap/>
            <w:hideMark/>
          </w:tcPr>
          <w:p w14:paraId="1227FA2F"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w:t>
            </w:r>
          </w:p>
        </w:tc>
        <w:tc>
          <w:tcPr>
            <w:tcW w:w="1550" w:type="dxa"/>
            <w:noWrap/>
            <w:hideMark/>
          </w:tcPr>
          <w:p w14:paraId="22B5A528"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1550" w:type="dxa"/>
            <w:noWrap/>
            <w:hideMark/>
          </w:tcPr>
          <w:p w14:paraId="2D8DBF55"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206</w:t>
            </w:r>
          </w:p>
        </w:tc>
      </w:tr>
      <w:tr w:rsidR="00BE377D" w:rsidRPr="00BE377D" w14:paraId="37C74DD4" w14:textId="77777777" w:rsidTr="00E0291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27D85E1E"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 xml:space="preserve">   Peso bajo</w:t>
            </w:r>
          </w:p>
        </w:tc>
        <w:tc>
          <w:tcPr>
            <w:tcW w:w="1550" w:type="dxa"/>
            <w:noWrap/>
            <w:hideMark/>
          </w:tcPr>
          <w:p w14:paraId="329F6749"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3 (11.1%)</w:t>
            </w:r>
          </w:p>
        </w:tc>
        <w:tc>
          <w:tcPr>
            <w:tcW w:w="1550" w:type="dxa"/>
            <w:noWrap/>
            <w:hideMark/>
          </w:tcPr>
          <w:p w14:paraId="284A32D0"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 (3.7%)</w:t>
            </w:r>
          </w:p>
        </w:tc>
        <w:tc>
          <w:tcPr>
            <w:tcW w:w="1550" w:type="dxa"/>
            <w:noWrap/>
            <w:hideMark/>
          </w:tcPr>
          <w:p w14:paraId="418C207E"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6EB24453" w14:textId="77777777" w:rsidTr="00E02913">
        <w:trPr>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74017F80"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 xml:space="preserve">   Normopeso</w:t>
            </w:r>
          </w:p>
        </w:tc>
        <w:tc>
          <w:tcPr>
            <w:tcW w:w="1550" w:type="dxa"/>
            <w:noWrap/>
            <w:hideMark/>
          </w:tcPr>
          <w:p w14:paraId="78854842"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1 (40.7%)</w:t>
            </w:r>
          </w:p>
        </w:tc>
        <w:tc>
          <w:tcPr>
            <w:tcW w:w="1550" w:type="dxa"/>
            <w:noWrap/>
            <w:hideMark/>
          </w:tcPr>
          <w:p w14:paraId="2C32086F"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3 (48.1%)</w:t>
            </w:r>
          </w:p>
        </w:tc>
        <w:tc>
          <w:tcPr>
            <w:tcW w:w="1550" w:type="dxa"/>
            <w:noWrap/>
            <w:hideMark/>
          </w:tcPr>
          <w:p w14:paraId="167A58ED"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36246920" w14:textId="77777777" w:rsidTr="00E0291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47F42840"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 xml:space="preserve">   Sobrepeso</w:t>
            </w:r>
          </w:p>
        </w:tc>
        <w:tc>
          <w:tcPr>
            <w:tcW w:w="1550" w:type="dxa"/>
            <w:noWrap/>
            <w:hideMark/>
          </w:tcPr>
          <w:p w14:paraId="7CB90214"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6 (22.2%)</w:t>
            </w:r>
          </w:p>
        </w:tc>
        <w:tc>
          <w:tcPr>
            <w:tcW w:w="1550" w:type="dxa"/>
            <w:noWrap/>
            <w:hideMark/>
          </w:tcPr>
          <w:p w14:paraId="6091A982"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9 (33.3%)</w:t>
            </w:r>
          </w:p>
        </w:tc>
        <w:tc>
          <w:tcPr>
            <w:tcW w:w="1550" w:type="dxa"/>
            <w:noWrap/>
            <w:hideMark/>
          </w:tcPr>
          <w:p w14:paraId="4F20BDF6"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343F0BF0" w14:textId="77777777" w:rsidTr="00E02913">
        <w:trPr>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2DE1B38A"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 xml:space="preserve">   Obesidad grado 1</w:t>
            </w:r>
          </w:p>
        </w:tc>
        <w:tc>
          <w:tcPr>
            <w:tcW w:w="1550" w:type="dxa"/>
            <w:noWrap/>
            <w:hideMark/>
          </w:tcPr>
          <w:p w14:paraId="46B1707A"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3 (11.1%)</w:t>
            </w:r>
          </w:p>
        </w:tc>
        <w:tc>
          <w:tcPr>
            <w:tcW w:w="1550" w:type="dxa"/>
            <w:noWrap/>
            <w:hideMark/>
          </w:tcPr>
          <w:p w14:paraId="2034CCC4"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4 (14.8%)</w:t>
            </w:r>
          </w:p>
        </w:tc>
        <w:tc>
          <w:tcPr>
            <w:tcW w:w="1550" w:type="dxa"/>
            <w:noWrap/>
            <w:hideMark/>
          </w:tcPr>
          <w:p w14:paraId="24A049E1"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427DE795" w14:textId="77777777" w:rsidTr="00E0291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71B9CFCD"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 xml:space="preserve">   Obesidad grado 2</w:t>
            </w:r>
          </w:p>
        </w:tc>
        <w:tc>
          <w:tcPr>
            <w:tcW w:w="1550" w:type="dxa"/>
            <w:noWrap/>
            <w:hideMark/>
          </w:tcPr>
          <w:p w14:paraId="0065CE9B"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4 (14.8%)</w:t>
            </w:r>
          </w:p>
        </w:tc>
        <w:tc>
          <w:tcPr>
            <w:tcW w:w="1550" w:type="dxa"/>
            <w:noWrap/>
            <w:hideMark/>
          </w:tcPr>
          <w:p w14:paraId="5CB3CFC5"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550" w:type="dxa"/>
            <w:noWrap/>
            <w:hideMark/>
          </w:tcPr>
          <w:p w14:paraId="7936B2FF"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40B95D25" w14:textId="77777777" w:rsidTr="00E02913">
        <w:trPr>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732A1E36"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Antecedentes personales patológicos</w:t>
            </w:r>
          </w:p>
        </w:tc>
        <w:tc>
          <w:tcPr>
            <w:tcW w:w="1550" w:type="dxa"/>
            <w:noWrap/>
            <w:hideMark/>
          </w:tcPr>
          <w:p w14:paraId="31D5EAB7"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w:t>
            </w:r>
          </w:p>
        </w:tc>
        <w:tc>
          <w:tcPr>
            <w:tcW w:w="1550" w:type="dxa"/>
            <w:noWrap/>
            <w:hideMark/>
          </w:tcPr>
          <w:p w14:paraId="769A33F0"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1550" w:type="dxa"/>
            <w:noWrap/>
            <w:hideMark/>
          </w:tcPr>
          <w:p w14:paraId="14C766A4" w14:textId="77777777" w:rsidR="00BE377D" w:rsidRPr="00BE377D" w:rsidRDefault="00BE377D"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BE377D" w:rsidRPr="00BE377D" w14:paraId="4C0E34DC" w14:textId="77777777" w:rsidTr="00E0291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22373DCB"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 xml:space="preserve">   Diabetes mellitus </w:t>
            </w:r>
          </w:p>
        </w:tc>
        <w:tc>
          <w:tcPr>
            <w:tcW w:w="1550" w:type="dxa"/>
            <w:noWrap/>
            <w:hideMark/>
          </w:tcPr>
          <w:p w14:paraId="3C4A570F" w14:textId="76EE84E5" w:rsidR="00BE377D" w:rsidRPr="00BE377D" w:rsidRDefault="00C455F8"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7 (25.9</w:t>
            </w:r>
            <w:r w:rsidR="00BE377D" w:rsidRPr="00BE377D">
              <w:rPr>
                <w:rFonts w:ascii="Arial" w:hAnsi="Arial" w:cs="Arial"/>
                <w:color w:val="000000"/>
              </w:rPr>
              <w:t>%)</w:t>
            </w:r>
          </w:p>
        </w:tc>
        <w:tc>
          <w:tcPr>
            <w:tcW w:w="1550" w:type="dxa"/>
            <w:noWrap/>
            <w:hideMark/>
          </w:tcPr>
          <w:p w14:paraId="0AFAAAC7" w14:textId="2353983C" w:rsidR="00BE377D" w:rsidRPr="00BE377D" w:rsidRDefault="00C455F8"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9</w:t>
            </w:r>
            <w:r w:rsidR="00BE377D" w:rsidRPr="00BE377D">
              <w:rPr>
                <w:rFonts w:ascii="Arial" w:hAnsi="Arial" w:cs="Arial"/>
                <w:color w:val="000000"/>
              </w:rPr>
              <w:t xml:space="preserve"> (</w:t>
            </w:r>
            <w:r>
              <w:rPr>
                <w:rFonts w:ascii="Arial" w:hAnsi="Arial" w:cs="Arial"/>
                <w:color w:val="000000"/>
              </w:rPr>
              <w:t>33.3</w:t>
            </w:r>
            <w:r w:rsidR="00BE377D" w:rsidRPr="00BE377D">
              <w:rPr>
                <w:rFonts w:ascii="Arial" w:hAnsi="Arial" w:cs="Arial"/>
                <w:color w:val="000000"/>
              </w:rPr>
              <w:t>%)</w:t>
            </w:r>
          </w:p>
        </w:tc>
        <w:tc>
          <w:tcPr>
            <w:tcW w:w="1550" w:type="dxa"/>
            <w:noWrap/>
            <w:hideMark/>
          </w:tcPr>
          <w:p w14:paraId="4D763CFB" w14:textId="0697E40A" w:rsidR="00BE377D" w:rsidRPr="00BE377D" w:rsidRDefault="00C455F8"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0.511</w:t>
            </w:r>
          </w:p>
        </w:tc>
      </w:tr>
      <w:tr w:rsidR="00BE377D" w:rsidRPr="00BE377D" w14:paraId="605D043E" w14:textId="77777777" w:rsidTr="00E02913">
        <w:trPr>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580EC74B"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 xml:space="preserve">   Hipertensión arterial</w:t>
            </w:r>
          </w:p>
        </w:tc>
        <w:tc>
          <w:tcPr>
            <w:tcW w:w="1550" w:type="dxa"/>
            <w:noWrap/>
            <w:hideMark/>
          </w:tcPr>
          <w:p w14:paraId="4A006D40" w14:textId="72A3D95E" w:rsidR="00BE377D" w:rsidRPr="00BE377D" w:rsidRDefault="00C455F8"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7 (25.9</w:t>
            </w:r>
            <w:r w:rsidR="00BE377D" w:rsidRPr="00BE377D">
              <w:rPr>
                <w:rFonts w:ascii="Arial" w:hAnsi="Arial" w:cs="Arial"/>
                <w:color w:val="000000"/>
              </w:rPr>
              <w:t>%)</w:t>
            </w:r>
          </w:p>
        </w:tc>
        <w:tc>
          <w:tcPr>
            <w:tcW w:w="1550" w:type="dxa"/>
            <w:noWrap/>
            <w:hideMark/>
          </w:tcPr>
          <w:p w14:paraId="0D6C0466" w14:textId="7A11359A" w:rsidR="00BE377D" w:rsidRPr="00BE377D" w:rsidRDefault="00C455F8"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9 (33.3</w:t>
            </w:r>
            <w:r w:rsidR="00BE377D" w:rsidRPr="00BE377D">
              <w:rPr>
                <w:rFonts w:ascii="Arial" w:hAnsi="Arial" w:cs="Arial"/>
                <w:color w:val="000000"/>
              </w:rPr>
              <w:t>%)</w:t>
            </w:r>
          </w:p>
        </w:tc>
        <w:tc>
          <w:tcPr>
            <w:tcW w:w="1550" w:type="dxa"/>
            <w:noWrap/>
            <w:hideMark/>
          </w:tcPr>
          <w:p w14:paraId="03F16FDC" w14:textId="55F39CC6" w:rsidR="00BE377D" w:rsidRPr="00BE377D" w:rsidRDefault="00C455F8" w:rsidP="00E0291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511</w:t>
            </w:r>
          </w:p>
        </w:tc>
      </w:tr>
      <w:tr w:rsidR="00BE377D" w:rsidRPr="00BE377D" w14:paraId="2B092E07" w14:textId="77777777" w:rsidTr="00E02913">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014" w:type="dxa"/>
            <w:noWrap/>
            <w:hideMark/>
          </w:tcPr>
          <w:p w14:paraId="6B7896A3" w14:textId="77777777" w:rsidR="00BE377D" w:rsidRPr="00BE377D" w:rsidRDefault="00BE377D" w:rsidP="00E02913">
            <w:pPr>
              <w:rPr>
                <w:rFonts w:ascii="Arial" w:hAnsi="Arial" w:cs="Arial"/>
                <w:b w:val="0"/>
                <w:bCs w:val="0"/>
                <w:color w:val="000000"/>
              </w:rPr>
            </w:pPr>
            <w:r w:rsidRPr="00BE377D">
              <w:rPr>
                <w:rFonts w:ascii="Arial" w:hAnsi="Arial" w:cs="Arial"/>
                <w:b w:val="0"/>
                <w:bCs w:val="0"/>
                <w:color w:val="000000"/>
              </w:rPr>
              <w:t xml:space="preserve">   Otros</w:t>
            </w:r>
          </w:p>
        </w:tc>
        <w:tc>
          <w:tcPr>
            <w:tcW w:w="1550" w:type="dxa"/>
            <w:noWrap/>
            <w:hideMark/>
          </w:tcPr>
          <w:p w14:paraId="0C37DC6F"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3 (11.1%)</w:t>
            </w:r>
          </w:p>
        </w:tc>
        <w:tc>
          <w:tcPr>
            <w:tcW w:w="1550" w:type="dxa"/>
            <w:noWrap/>
            <w:hideMark/>
          </w:tcPr>
          <w:p w14:paraId="5610537B"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5 (18.5%)</w:t>
            </w:r>
          </w:p>
        </w:tc>
        <w:tc>
          <w:tcPr>
            <w:tcW w:w="1550" w:type="dxa"/>
            <w:noWrap/>
            <w:hideMark/>
          </w:tcPr>
          <w:p w14:paraId="4B5F88A0" w14:textId="77777777" w:rsidR="00BE377D" w:rsidRPr="00BE377D" w:rsidRDefault="00BE377D" w:rsidP="00E0291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704</w:t>
            </w:r>
          </w:p>
        </w:tc>
      </w:tr>
    </w:tbl>
    <w:p w14:paraId="2F6ADCC2" w14:textId="77777777" w:rsidR="00BC434B" w:rsidRDefault="00BC434B"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45EAF528" w14:textId="15944121" w:rsidR="003C2476" w:rsidRDefault="003C2476"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319C4671" w14:textId="77777777" w:rsidR="00C548B9" w:rsidRDefault="00C548B9" w:rsidP="001637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4B7EEBAA" w14:textId="77777777" w:rsidR="00195CF7" w:rsidRDefault="00195CF7" w:rsidP="001637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6ED511B4" w14:textId="47F54467" w:rsidR="00C548B9" w:rsidRDefault="00195CF7" w:rsidP="001637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lastRenderedPageBreak/>
        <w:t xml:space="preserve">No se observaron diferencias significativas con respecto a la indicación del estoma o el tipo de cirujano que realizó el cierre del estoma (tabla 4). </w:t>
      </w:r>
    </w:p>
    <w:p w14:paraId="530B9B84" w14:textId="77777777" w:rsidR="00C548B9" w:rsidRDefault="00C548B9" w:rsidP="001637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35636260" w14:textId="3767BDFE" w:rsidR="00163738" w:rsidRDefault="00163738" w:rsidP="001637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 xml:space="preserve">Tabla 3. </w:t>
      </w:r>
      <w:r w:rsidR="00195CF7">
        <w:rPr>
          <w:rFonts w:ascii="Arial" w:hAnsi="Arial" w:cs="Arial"/>
          <w:bCs/>
          <w:sz w:val="24"/>
          <w:szCs w:val="24"/>
          <w:lang w:val="es-ES"/>
        </w:rPr>
        <w:t xml:space="preserve">indicaciones de estoma y cirujano a cargo del procedimiento. </w:t>
      </w:r>
      <w:r>
        <w:rPr>
          <w:rFonts w:ascii="Arial" w:hAnsi="Arial" w:cs="Arial"/>
          <w:bCs/>
          <w:sz w:val="24"/>
          <w:szCs w:val="24"/>
          <w:lang w:val="es-ES"/>
        </w:rPr>
        <w:t xml:space="preserve"> </w:t>
      </w:r>
    </w:p>
    <w:tbl>
      <w:tblPr>
        <w:tblStyle w:val="Tablanormal21"/>
        <w:tblW w:w="6985" w:type="dxa"/>
        <w:tblLook w:val="04A0" w:firstRow="1" w:lastRow="0" w:firstColumn="1" w:lastColumn="0" w:noHBand="0" w:noVBand="1"/>
      </w:tblPr>
      <w:tblGrid>
        <w:gridCol w:w="3085"/>
        <w:gridCol w:w="1300"/>
        <w:gridCol w:w="1300"/>
        <w:gridCol w:w="1300"/>
      </w:tblGrid>
      <w:tr w:rsidR="00BE377D" w:rsidRPr="00BE377D" w14:paraId="583E5974" w14:textId="77777777" w:rsidTr="00BE377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232B4E18" w14:textId="77777777" w:rsidR="00BE377D" w:rsidRPr="00BE377D" w:rsidRDefault="00BE377D" w:rsidP="00BE377D">
            <w:pPr>
              <w:rPr>
                <w:rFonts w:ascii="Arial" w:hAnsi="Arial" w:cs="Arial"/>
                <w:color w:val="000000"/>
              </w:rPr>
            </w:pPr>
            <w:r w:rsidRPr="00BE377D">
              <w:rPr>
                <w:rFonts w:ascii="Arial" w:hAnsi="Arial" w:cs="Arial"/>
                <w:color w:val="000000"/>
              </w:rPr>
              <w:t>Variable</w:t>
            </w:r>
          </w:p>
        </w:tc>
        <w:tc>
          <w:tcPr>
            <w:tcW w:w="1300" w:type="dxa"/>
            <w:noWrap/>
            <w:hideMark/>
          </w:tcPr>
          <w:p w14:paraId="4F5FAF15" w14:textId="77777777" w:rsidR="00BE377D" w:rsidRPr="00BE377D" w:rsidRDefault="00BE377D" w:rsidP="00BE377D">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Cierre de bolsa de tabaco</w:t>
            </w:r>
          </w:p>
        </w:tc>
        <w:tc>
          <w:tcPr>
            <w:tcW w:w="1300" w:type="dxa"/>
            <w:noWrap/>
            <w:hideMark/>
          </w:tcPr>
          <w:p w14:paraId="24CC9398" w14:textId="77777777" w:rsidR="00BE377D" w:rsidRPr="00BE377D" w:rsidRDefault="00BE377D" w:rsidP="00BE377D">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Cierre primario</w:t>
            </w:r>
          </w:p>
        </w:tc>
        <w:tc>
          <w:tcPr>
            <w:tcW w:w="1300" w:type="dxa"/>
            <w:noWrap/>
            <w:hideMark/>
          </w:tcPr>
          <w:p w14:paraId="5746F553" w14:textId="77777777" w:rsidR="00BE377D" w:rsidRPr="00BE377D" w:rsidRDefault="00BE377D" w:rsidP="00BE377D">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P</w:t>
            </w:r>
          </w:p>
        </w:tc>
      </w:tr>
      <w:tr w:rsidR="00BE377D" w:rsidRPr="00BE377D" w14:paraId="36632F07" w14:textId="77777777" w:rsidTr="00BE37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6AFA8AFC"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Indicación de estoma</w:t>
            </w:r>
          </w:p>
        </w:tc>
        <w:tc>
          <w:tcPr>
            <w:tcW w:w="1300" w:type="dxa"/>
            <w:noWrap/>
            <w:hideMark/>
          </w:tcPr>
          <w:p w14:paraId="28B2C934"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w:t>
            </w:r>
          </w:p>
        </w:tc>
        <w:tc>
          <w:tcPr>
            <w:tcW w:w="1300" w:type="dxa"/>
            <w:noWrap/>
            <w:hideMark/>
          </w:tcPr>
          <w:p w14:paraId="6DDD99D8"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300" w:type="dxa"/>
            <w:noWrap/>
            <w:hideMark/>
          </w:tcPr>
          <w:p w14:paraId="6963D805"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058</w:t>
            </w:r>
          </w:p>
        </w:tc>
      </w:tr>
      <w:tr w:rsidR="00BE377D" w:rsidRPr="00BE377D" w14:paraId="7CD120DB" w14:textId="77777777" w:rsidTr="00BE377D">
        <w:trPr>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160FF903"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Neoplasia</w:t>
            </w:r>
          </w:p>
        </w:tc>
        <w:tc>
          <w:tcPr>
            <w:tcW w:w="1300" w:type="dxa"/>
            <w:noWrap/>
            <w:hideMark/>
          </w:tcPr>
          <w:p w14:paraId="7DD096EB"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5 (18.5%)</w:t>
            </w:r>
          </w:p>
        </w:tc>
        <w:tc>
          <w:tcPr>
            <w:tcW w:w="1300" w:type="dxa"/>
            <w:noWrap/>
            <w:hideMark/>
          </w:tcPr>
          <w:p w14:paraId="463AA35E"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5 (18.5%)</w:t>
            </w:r>
          </w:p>
        </w:tc>
        <w:tc>
          <w:tcPr>
            <w:tcW w:w="1300" w:type="dxa"/>
            <w:noWrap/>
            <w:hideMark/>
          </w:tcPr>
          <w:p w14:paraId="529A1980"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40FB053F" w14:textId="77777777" w:rsidTr="00BE37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7DE67E32"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Apendicitis</w:t>
            </w:r>
          </w:p>
        </w:tc>
        <w:tc>
          <w:tcPr>
            <w:tcW w:w="1300" w:type="dxa"/>
            <w:noWrap/>
            <w:hideMark/>
          </w:tcPr>
          <w:p w14:paraId="0E84421F"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6 (22.2%)</w:t>
            </w:r>
          </w:p>
        </w:tc>
        <w:tc>
          <w:tcPr>
            <w:tcW w:w="1300" w:type="dxa"/>
            <w:noWrap/>
            <w:hideMark/>
          </w:tcPr>
          <w:p w14:paraId="02E95FC7"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6 (22.2%)</w:t>
            </w:r>
          </w:p>
        </w:tc>
        <w:tc>
          <w:tcPr>
            <w:tcW w:w="1300" w:type="dxa"/>
            <w:noWrap/>
            <w:hideMark/>
          </w:tcPr>
          <w:p w14:paraId="4E0C17D4"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32A618D0" w14:textId="77777777" w:rsidTr="00BE377D">
        <w:trPr>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79051B93"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Diverticulitis</w:t>
            </w:r>
          </w:p>
        </w:tc>
        <w:tc>
          <w:tcPr>
            <w:tcW w:w="1300" w:type="dxa"/>
            <w:noWrap/>
            <w:hideMark/>
          </w:tcPr>
          <w:p w14:paraId="53FFC080"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1 (40.7%)</w:t>
            </w:r>
          </w:p>
        </w:tc>
        <w:tc>
          <w:tcPr>
            <w:tcW w:w="1300" w:type="dxa"/>
            <w:noWrap/>
            <w:hideMark/>
          </w:tcPr>
          <w:p w14:paraId="1588D022"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3 (11.1%)</w:t>
            </w:r>
          </w:p>
        </w:tc>
        <w:tc>
          <w:tcPr>
            <w:tcW w:w="1300" w:type="dxa"/>
            <w:noWrap/>
            <w:hideMark/>
          </w:tcPr>
          <w:p w14:paraId="3CA575D4"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6CD9B59E" w14:textId="77777777" w:rsidTr="00BE37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2912B264"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Trauma contuso</w:t>
            </w:r>
          </w:p>
        </w:tc>
        <w:tc>
          <w:tcPr>
            <w:tcW w:w="1300" w:type="dxa"/>
            <w:noWrap/>
            <w:hideMark/>
          </w:tcPr>
          <w:p w14:paraId="4D525D1A"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3 (7.4%)</w:t>
            </w:r>
          </w:p>
        </w:tc>
        <w:tc>
          <w:tcPr>
            <w:tcW w:w="1300" w:type="dxa"/>
            <w:noWrap/>
            <w:hideMark/>
          </w:tcPr>
          <w:p w14:paraId="6BCA7FD1"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300" w:type="dxa"/>
            <w:noWrap/>
            <w:hideMark/>
          </w:tcPr>
          <w:p w14:paraId="529658CE"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1BDD3AE2" w14:textId="77777777" w:rsidTr="00BE377D">
        <w:trPr>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771965FB"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Trauma por arma de fuego</w:t>
            </w:r>
          </w:p>
        </w:tc>
        <w:tc>
          <w:tcPr>
            <w:tcW w:w="1300" w:type="dxa"/>
            <w:noWrap/>
            <w:hideMark/>
          </w:tcPr>
          <w:p w14:paraId="246A4A7E"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 (3.7%)</w:t>
            </w:r>
          </w:p>
        </w:tc>
        <w:tc>
          <w:tcPr>
            <w:tcW w:w="1300" w:type="dxa"/>
            <w:noWrap/>
            <w:hideMark/>
          </w:tcPr>
          <w:p w14:paraId="1CB88470"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4 (14.8%)</w:t>
            </w:r>
          </w:p>
        </w:tc>
        <w:tc>
          <w:tcPr>
            <w:tcW w:w="1300" w:type="dxa"/>
            <w:noWrap/>
            <w:hideMark/>
          </w:tcPr>
          <w:p w14:paraId="6DBD8D28"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23466FA5" w14:textId="77777777" w:rsidTr="00BE37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1128B39D"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Trauma por arma blanca</w:t>
            </w:r>
          </w:p>
        </w:tc>
        <w:tc>
          <w:tcPr>
            <w:tcW w:w="1300" w:type="dxa"/>
            <w:noWrap/>
            <w:hideMark/>
          </w:tcPr>
          <w:p w14:paraId="617F5AC3"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300" w:type="dxa"/>
            <w:noWrap/>
            <w:hideMark/>
          </w:tcPr>
          <w:p w14:paraId="6DC9C4AD"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3 (11.1%)</w:t>
            </w:r>
          </w:p>
        </w:tc>
        <w:tc>
          <w:tcPr>
            <w:tcW w:w="1300" w:type="dxa"/>
            <w:noWrap/>
            <w:hideMark/>
          </w:tcPr>
          <w:p w14:paraId="708B18E1"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6B9C5EDC" w14:textId="77777777" w:rsidTr="00BE377D">
        <w:trPr>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6035C2D0"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Hernia</w:t>
            </w:r>
          </w:p>
        </w:tc>
        <w:tc>
          <w:tcPr>
            <w:tcW w:w="1300" w:type="dxa"/>
            <w:noWrap/>
            <w:hideMark/>
          </w:tcPr>
          <w:p w14:paraId="097F9668"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300" w:type="dxa"/>
            <w:noWrap/>
            <w:hideMark/>
          </w:tcPr>
          <w:p w14:paraId="7EB9DC62"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 (3.7%)</w:t>
            </w:r>
          </w:p>
        </w:tc>
        <w:tc>
          <w:tcPr>
            <w:tcW w:w="1300" w:type="dxa"/>
            <w:noWrap/>
            <w:hideMark/>
          </w:tcPr>
          <w:p w14:paraId="3B489C2E"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7C88008A" w14:textId="77777777" w:rsidTr="00BE37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68F00911"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Otro</w:t>
            </w:r>
          </w:p>
        </w:tc>
        <w:tc>
          <w:tcPr>
            <w:tcW w:w="1300" w:type="dxa"/>
            <w:noWrap/>
            <w:hideMark/>
          </w:tcPr>
          <w:p w14:paraId="5B98C7C9"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 (7.4%)</w:t>
            </w:r>
          </w:p>
        </w:tc>
        <w:tc>
          <w:tcPr>
            <w:tcW w:w="1300" w:type="dxa"/>
            <w:noWrap/>
            <w:hideMark/>
          </w:tcPr>
          <w:p w14:paraId="0F355878"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5 (18.5%)</w:t>
            </w:r>
          </w:p>
        </w:tc>
        <w:tc>
          <w:tcPr>
            <w:tcW w:w="1300" w:type="dxa"/>
            <w:noWrap/>
            <w:hideMark/>
          </w:tcPr>
          <w:p w14:paraId="0C8F9D08"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5862B482" w14:textId="77777777" w:rsidTr="00BE377D">
        <w:trPr>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088996A9"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Cirujano principal</w:t>
            </w:r>
          </w:p>
        </w:tc>
        <w:tc>
          <w:tcPr>
            <w:tcW w:w="1300" w:type="dxa"/>
            <w:noWrap/>
            <w:hideMark/>
          </w:tcPr>
          <w:p w14:paraId="216593DC"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w:t>
            </w:r>
          </w:p>
        </w:tc>
        <w:tc>
          <w:tcPr>
            <w:tcW w:w="1300" w:type="dxa"/>
            <w:noWrap/>
            <w:hideMark/>
          </w:tcPr>
          <w:p w14:paraId="50E616D1"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1300" w:type="dxa"/>
            <w:noWrap/>
            <w:hideMark/>
          </w:tcPr>
          <w:p w14:paraId="26063D19"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655</w:t>
            </w:r>
          </w:p>
        </w:tc>
      </w:tr>
      <w:tr w:rsidR="00BE377D" w:rsidRPr="00BE377D" w14:paraId="521A043C" w14:textId="77777777" w:rsidTr="00BE37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5DB3C38E"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R3</w:t>
            </w:r>
          </w:p>
        </w:tc>
        <w:tc>
          <w:tcPr>
            <w:tcW w:w="1300" w:type="dxa"/>
            <w:noWrap/>
            <w:hideMark/>
          </w:tcPr>
          <w:p w14:paraId="546200BE"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 (7.4%)</w:t>
            </w:r>
          </w:p>
        </w:tc>
        <w:tc>
          <w:tcPr>
            <w:tcW w:w="1300" w:type="dxa"/>
            <w:noWrap/>
            <w:hideMark/>
          </w:tcPr>
          <w:p w14:paraId="4EC350EA"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3 (11.1%)</w:t>
            </w:r>
          </w:p>
        </w:tc>
        <w:tc>
          <w:tcPr>
            <w:tcW w:w="1300" w:type="dxa"/>
            <w:noWrap/>
            <w:hideMark/>
          </w:tcPr>
          <w:p w14:paraId="3603FD52"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4A709C89" w14:textId="77777777" w:rsidTr="00BE377D">
        <w:trPr>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4B215CA5"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R4</w:t>
            </w:r>
          </w:p>
        </w:tc>
        <w:tc>
          <w:tcPr>
            <w:tcW w:w="1300" w:type="dxa"/>
            <w:noWrap/>
            <w:hideMark/>
          </w:tcPr>
          <w:p w14:paraId="59EC0087"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5 (18.5%)</w:t>
            </w:r>
          </w:p>
        </w:tc>
        <w:tc>
          <w:tcPr>
            <w:tcW w:w="1300" w:type="dxa"/>
            <w:noWrap/>
            <w:hideMark/>
          </w:tcPr>
          <w:p w14:paraId="4DDD2C09"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8 (29.6%)</w:t>
            </w:r>
          </w:p>
        </w:tc>
        <w:tc>
          <w:tcPr>
            <w:tcW w:w="1300" w:type="dxa"/>
            <w:noWrap/>
            <w:hideMark/>
          </w:tcPr>
          <w:p w14:paraId="38EF2BD0"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33705B2F" w14:textId="77777777" w:rsidTr="00BE37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5D3202AB"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R5</w:t>
            </w:r>
          </w:p>
        </w:tc>
        <w:tc>
          <w:tcPr>
            <w:tcW w:w="1300" w:type="dxa"/>
            <w:noWrap/>
            <w:hideMark/>
          </w:tcPr>
          <w:p w14:paraId="629D3E39"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3 (48.1%)</w:t>
            </w:r>
          </w:p>
        </w:tc>
        <w:tc>
          <w:tcPr>
            <w:tcW w:w="1300" w:type="dxa"/>
            <w:noWrap/>
            <w:hideMark/>
          </w:tcPr>
          <w:p w14:paraId="45690452"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9 (33.3%)</w:t>
            </w:r>
          </w:p>
        </w:tc>
        <w:tc>
          <w:tcPr>
            <w:tcW w:w="1300" w:type="dxa"/>
            <w:noWrap/>
            <w:hideMark/>
          </w:tcPr>
          <w:p w14:paraId="68D7A20A"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6943667A" w14:textId="77777777" w:rsidTr="00BE377D">
        <w:trPr>
          <w:trHeight w:val="32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7866F615"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Médico adscrito</w:t>
            </w:r>
          </w:p>
        </w:tc>
        <w:tc>
          <w:tcPr>
            <w:tcW w:w="1300" w:type="dxa"/>
            <w:noWrap/>
            <w:hideMark/>
          </w:tcPr>
          <w:p w14:paraId="20FB85EE"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7 (25.9%)</w:t>
            </w:r>
          </w:p>
        </w:tc>
        <w:tc>
          <w:tcPr>
            <w:tcW w:w="1300" w:type="dxa"/>
            <w:noWrap/>
            <w:hideMark/>
          </w:tcPr>
          <w:p w14:paraId="6C4DD081"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7 (25.9%)</w:t>
            </w:r>
          </w:p>
        </w:tc>
        <w:tc>
          <w:tcPr>
            <w:tcW w:w="1300" w:type="dxa"/>
            <w:noWrap/>
            <w:hideMark/>
          </w:tcPr>
          <w:p w14:paraId="0044C4ED"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bl>
    <w:p w14:paraId="0015D2E7" w14:textId="604893AD" w:rsidR="00C548B9" w:rsidRDefault="00C548B9"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364074FF" w14:textId="77777777" w:rsidR="00195CF7" w:rsidRDefault="00195CF7">
      <w:pPr>
        <w:spacing w:after="160" w:line="259" w:lineRule="auto"/>
        <w:rPr>
          <w:rFonts w:ascii="Arial" w:hAnsi="Arial" w:cs="Arial"/>
          <w:bCs/>
          <w:lang w:val="es-ES"/>
        </w:rPr>
      </w:pPr>
      <w:r>
        <w:rPr>
          <w:rFonts w:ascii="Arial" w:hAnsi="Arial" w:cs="Arial"/>
          <w:bCs/>
          <w:lang w:val="es-ES"/>
        </w:rPr>
        <w:br w:type="page"/>
      </w:r>
    </w:p>
    <w:p w14:paraId="14969314" w14:textId="78ABCFCE" w:rsidR="00C548B9" w:rsidRDefault="00195CF7" w:rsidP="00C548B9">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lastRenderedPageBreak/>
        <w:t>Con respecto al tiempo quirúrgico y al tipo de anastomosis realizada o tipo de estoma previo, no se observaron diferencias significativas. La antibioticoterapia empleada antes de la cirugía fue similar entre grupos (P=0.064), sin embargo, observamos un mayor empleado de ceftriaxona-metronidazol en pacientes con cierre de bolsa de tabaco (</w:t>
      </w:r>
      <w:r w:rsidR="00B82EC6">
        <w:rPr>
          <w:rFonts w:ascii="Arial" w:hAnsi="Arial" w:cs="Arial"/>
          <w:bCs/>
          <w:sz w:val="24"/>
          <w:szCs w:val="24"/>
          <w:lang w:val="es-ES"/>
        </w:rPr>
        <w:t>55.6% vs. 18.5%, P=0.017)</w:t>
      </w:r>
      <w:r w:rsidR="00C548B9">
        <w:rPr>
          <w:rFonts w:ascii="Arial" w:hAnsi="Arial" w:cs="Arial"/>
          <w:bCs/>
          <w:sz w:val="24"/>
          <w:szCs w:val="24"/>
          <w:lang w:val="es-ES"/>
        </w:rPr>
        <w:t xml:space="preserve"> (tabla 4). </w:t>
      </w:r>
    </w:p>
    <w:p w14:paraId="5B5630AF" w14:textId="77777777" w:rsidR="00C548B9" w:rsidRDefault="00C548B9"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647BA1E3" w14:textId="53C9F9F8" w:rsidR="003C2476" w:rsidRDefault="00163738" w:rsidP="0046374A">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Tabla 4. C</w:t>
      </w:r>
      <w:r w:rsidR="00195CF7">
        <w:rPr>
          <w:rFonts w:ascii="Arial" w:hAnsi="Arial" w:cs="Arial"/>
          <w:bCs/>
          <w:sz w:val="24"/>
          <w:szCs w:val="24"/>
          <w:lang w:val="es-ES"/>
        </w:rPr>
        <w:t xml:space="preserve">omparación de variables quirúrgicas y antibioticoterapia </w:t>
      </w:r>
      <w:r w:rsidR="00E03737">
        <w:rPr>
          <w:rFonts w:ascii="Arial" w:hAnsi="Arial" w:cs="Arial"/>
          <w:bCs/>
          <w:sz w:val="24"/>
          <w:szCs w:val="24"/>
          <w:lang w:val="es-ES"/>
        </w:rPr>
        <w:t>empleada</w:t>
      </w:r>
      <w:r w:rsidR="00195CF7">
        <w:rPr>
          <w:rFonts w:ascii="Arial" w:hAnsi="Arial" w:cs="Arial"/>
          <w:bCs/>
          <w:sz w:val="24"/>
          <w:szCs w:val="24"/>
          <w:lang w:val="es-ES"/>
        </w:rPr>
        <w:t xml:space="preserve">. </w:t>
      </w:r>
      <w:r>
        <w:rPr>
          <w:rFonts w:ascii="Arial" w:hAnsi="Arial" w:cs="Arial"/>
          <w:bCs/>
          <w:sz w:val="24"/>
          <w:szCs w:val="24"/>
          <w:lang w:val="es-ES"/>
        </w:rPr>
        <w:t xml:space="preserve"> </w:t>
      </w:r>
    </w:p>
    <w:tbl>
      <w:tblPr>
        <w:tblStyle w:val="Tablanormal21"/>
        <w:tblW w:w="8536" w:type="dxa"/>
        <w:tblLook w:val="04A0" w:firstRow="1" w:lastRow="0" w:firstColumn="1" w:lastColumn="0" w:noHBand="0" w:noVBand="1"/>
      </w:tblPr>
      <w:tblGrid>
        <w:gridCol w:w="3438"/>
        <w:gridCol w:w="1792"/>
        <w:gridCol w:w="1792"/>
        <w:gridCol w:w="1514"/>
      </w:tblGrid>
      <w:tr w:rsidR="00BE377D" w:rsidRPr="00BE377D" w14:paraId="03642E47" w14:textId="77777777" w:rsidTr="00BE377D">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03C73657" w14:textId="77777777" w:rsidR="00BE377D" w:rsidRPr="00BE377D" w:rsidRDefault="00BE377D" w:rsidP="00BE377D">
            <w:pPr>
              <w:rPr>
                <w:rFonts w:ascii="Arial" w:hAnsi="Arial" w:cs="Arial"/>
                <w:color w:val="000000"/>
              </w:rPr>
            </w:pPr>
            <w:r w:rsidRPr="00BE377D">
              <w:rPr>
                <w:rFonts w:ascii="Arial" w:hAnsi="Arial" w:cs="Arial"/>
                <w:color w:val="000000"/>
              </w:rPr>
              <w:t>Variable</w:t>
            </w:r>
          </w:p>
        </w:tc>
        <w:tc>
          <w:tcPr>
            <w:tcW w:w="1792" w:type="dxa"/>
            <w:noWrap/>
            <w:hideMark/>
          </w:tcPr>
          <w:p w14:paraId="0C7C6234" w14:textId="77777777" w:rsidR="00BE377D" w:rsidRPr="00BE377D" w:rsidRDefault="00BE377D" w:rsidP="00BE377D">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Cierre de bolsa de tabaco</w:t>
            </w:r>
          </w:p>
        </w:tc>
        <w:tc>
          <w:tcPr>
            <w:tcW w:w="1792" w:type="dxa"/>
            <w:noWrap/>
            <w:hideMark/>
          </w:tcPr>
          <w:p w14:paraId="1AD01A04" w14:textId="77777777" w:rsidR="00BE377D" w:rsidRPr="00BE377D" w:rsidRDefault="00BE377D" w:rsidP="00BE377D">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Cierre primario</w:t>
            </w:r>
          </w:p>
        </w:tc>
        <w:tc>
          <w:tcPr>
            <w:tcW w:w="1514" w:type="dxa"/>
            <w:noWrap/>
            <w:hideMark/>
          </w:tcPr>
          <w:p w14:paraId="3C82DCFA" w14:textId="77777777" w:rsidR="00BE377D" w:rsidRPr="00BE377D" w:rsidRDefault="00BE377D" w:rsidP="00BE377D">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P</w:t>
            </w:r>
          </w:p>
        </w:tc>
      </w:tr>
      <w:tr w:rsidR="00BE377D" w:rsidRPr="00BE377D" w14:paraId="74E00B6C"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355009E6"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Tiempo quirúrgico</w:t>
            </w:r>
          </w:p>
        </w:tc>
        <w:tc>
          <w:tcPr>
            <w:tcW w:w="1792" w:type="dxa"/>
            <w:noWrap/>
            <w:hideMark/>
          </w:tcPr>
          <w:p w14:paraId="5A98878E"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75 (105-260)</w:t>
            </w:r>
          </w:p>
        </w:tc>
        <w:tc>
          <w:tcPr>
            <w:tcW w:w="1792" w:type="dxa"/>
            <w:noWrap/>
            <w:hideMark/>
          </w:tcPr>
          <w:p w14:paraId="28954BF9"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83 (150-255)</w:t>
            </w:r>
          </w:p>
        </w:tc>
        <w:tc>
          <w:tcPr>
            <w:tcW w:w="1514" w:type="dxa"/>
            <w:noWrap/>
            <w:hideMark/>
          </w:tcPr>
          <w:p w14:paraId="02904CD4"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35</w:t>
            </w:r>
          </w:p>
        </w:tc>
      </w:tr>
      <w:tr w:rsidR="00BE377D" w:rsidRPr="00BE377D" w14:paraId="47AE044C" w14:textId="77777777" w:rsidTr="00BE377D">
        <w:trPr>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52232718"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Tipo de anastomosis</w:t>
            </w:r>
          </w:p>
        </w:tc>
        <w:tc>
          <w:tcPr>
            <w:tcW w:w="1792" w:type="dxa"/>
            <w:noWrap/>
            <w:hideMark/>
          </w:tcPr>
          <w:p w14:paraId="299FB40A"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w:t>
            </w:r>
          </w:p>
        </w:tc>
        <w:tc>
          <w:tcPr>
            <w:tcW w:w="1792" w:type="dxa"/>
            <w:noWrap/>
            <w:hideMark/>
          </w:tcPr>
          <w:p w14:paraId="6ECAA1D2"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1514" w:type="dxa"/>
            <w:noWrap/>
            <w:hideMark/>
          </w:tcPr>
          <w:p w14:paraId="6EAEEC59"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074</w:t>
            </w:r>
          </w:p>
        </w:tc>
      </w:tr>
      <w:tr w:rsidR="00BE377D" w:rsidRPr="00BE377D" w14:paraId="3BF8E8FC"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79E7BC16"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Entero-enteral</w:t>
            </w:r>
          </w:p>
        </w:tc>
        <w:tc>
          <w:tcPr>
            <w:tcW w:w="1792" w:type="dxa"/>
            <w:noWrap/>
            <w:hideMark/>
          </w:tcPr>
          <w:p w14:paraId="4A278816"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7 (25.9%)</w:t>
            </w:r>
          </w:p>
        </w:tc>
        <w:tc>
          <w:tcPr>
            <w:tcW w:w="1792" w:type="dxa"/>
            <w:noWrap/>
            <w:hideMark/>
          </w:tcPr>
          <w:p w14:paraId="699C83A4"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0 (37%)</w:t>
            </w:r>
          </w:p>
        </w:tc>
        <w:tc>
          <w:tcPr>
            <w:tcW w:w="1514" w:type="dxa"/>
            <w:noWrap/>
            <w:hideMark/>
          </w:tcPr>
          <w:p w14:paraId="347307A4"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7ABE6D13" w14:textId="77777777" w:rsidTr="00BE377D">
        <w:trPr>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570ECD2F"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Entero-colónica</w:t>
            </w:r>
          </w:p>
        </w:tc>
        <w:tc>
          <w:tcPr>
            <w:tcW w:w="1792" w:type="dxa"/>
            <w:noWrap/>
            <w:hideMark/>
          </w:tcPr>
          <w:p w14:paraId="6DE26268"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6 (22.2%)</w:t>
            </w:r>
          </w:p>
        </w:tc>
        <w:tc>
          <w:tcPr>
            <w:tcW w:w="1792" w:type="dxa"/>
            <w:noWrap/>
            <w:hideMark/>
          </w:tcPr>
          <w:p w14:paraId="20E623EC"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1 (40.7%)</w:t>
            </w:r>
          </w:p>
        </w:tc>
        <w:tc>
          <w:tcPr>
            <w:tcW w:w="1514" w:type="dxa"/>
            <w:noWrap/>
            <w:hideMark/>
          </w:tcPr>
          <w:p w14:paraId="37FCDD31"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22815ADD"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766B6EA8"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Colo-colónica</w:t>
            </w:r>
          </w:p>
        </w:tc>
        <w:tc>
          <w:tcPr>
            <w:tcW w:w="1792" w:type="dxa"/>
            <w:noWrap/>
            <w:hideMark/>
          </w:tcPr>
          <w:p w14:paraId="12810D82"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4 (51.8%)</w:t>
            </w:r>
          </w:p>
        </w:tc>
        <w:tc>
          <w:tcPr>
            <w:tcW w:w="1792" w:type="dxa"/>
            <w:noWrap/>
            <w:hideMark/>
          </w:tcPr>
          <w:p w14:paraId="7BEFEC0B"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6 (22.2%)</w:t>
            </w:r>
          </w:p>
        </w:tc>
        <w:tc>
          <w:tcPr>
            <w:tcW w:w="1514" w:type="dxa"/>
            <w:noWrap/>
            <w:hideMark/>
          </w:tcPr>
          <w:p w14:paraId="3E3F6E90"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3CABE8B6" w14:textId="77777777" w:rsidTr="00BE377D">
        <w:trPr>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57878DE0"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Antibiótico preoperatorio</w:t>
            </w:r>
          </w:p>
        </w:tc>
        <w:tc>
          <w:tcPr>
            <w:tcW w:w="1792" w:type="dxa"/>
            <w:noWrap/>
            <w:hideMark/>
          </w:tcPr>
          <w:p w14:paraId="065AB00E"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w:t>
            </w:r>
          </w:p>
        </w:tc>
        <w:tc>
          <w:tcPr>
            <w:tcW w:w="1792" w:type="dxa"/>
            <w:noWrap/>
            <w:hideMark/>
          </w:tcPr>
          <w:p w14:paraId="6020CF38"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1514" w:type="dxa"/>
            <w:noWrap/>
            <w:hideMark/>
          </w:tcPr>
          <w:p w14:paraId="65BA71C8"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064</w:t>
            </w:r>
          </w:p>
        </w:tc>
      </w:tr>
      <w:tr w:rsidR="00BE377D" w:rsidRPr="00BE377D" w14:paraId="310F4713"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2A0B6CE7"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Cefalotina</w:t>
            </w:r>
          </w:p>
        </w:tc>
        <w:tc>
          <w:tcPr>
            <w:tcW w:w="1792" w:type="dxa"/>
            <w:noWrap/>
            <w:hideMark/>
          </w:tcPr>
          <w:p w14:paraId="135DAB25"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7 (100%)</w:t>
            </w:r>
          </w:p>
        </w:tc>
        <w:tc>
          <w:tcPr>
            <w:tcW w:w="1792" w:type="dxa"/>
            <w:noWrap/>
            <w:hideMark/>
          </w:tcPr>
          <w:p w14:paraId="0B7B5A06"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2 (81.5%)</w:t>
            </w:r>
          </w:p>
        </w:tc>
        <w:tc>
          <w:tcPr>
            <w:tcW w:w="1514" w:type="dxa"/>
            <w:noWrap/>
            <w:hideMark/>
          </w:tcPr>
          <w:p w14:paraId="163958C5"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365B46AF" w14:textId="77777777" w:rsidTr="00BE377D">
        <w:trPr>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32265EA6"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Ceftriaxona</w:t>
            </w:r>
          </w:p>
        </w:tc>
        <w:tc>
          <w:tcPr>
            <w:tcW w:w="1792" w:type="dxa"/>
            <w:noWrap/>
            <w:hideMark/>
          </w:tcPr>
          <w:p w14:paraId="0509C95F"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792" w:type="dxa"/>
            <w:noWrap/>
            <w:hideMark/>
          </w:tcPr>
          <w:p w14:paraId="637EE46D"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514" w:type="dxa"/>
            <w:noWrap/>
            <w:hideMark/>
          </w:tcPr>
          <w:p w14:paraId="160E1C2A"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67EC1127"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66B36FBA"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Eritromicina-metronidazol</w:t>
            </w:r>
          </w:p>
        </w:tc>
        <w:tc>
          <w:tcPr>
            <w:tcW w:w="1792" w:type="dxa"/>
            <w:noWrap/>
            <w:hideMark/>
          </w:tcPr>
          <w:p w14:paraId="0CD22FB4"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792" w:type="dxa"/>
            <w:noWrap/>
            <w:hideMark/>
          </w:tcPr>
          <w:p w14:paraId="767CCCE7"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 (3.7%)</w:t>
            </w:r>
          </w:p>
        </w:tc>
        <w:tc>
          <w:tcPr>
            <w:tcW w:w="1514" w:type="dxa"/>
            <w:noWrap/>
            <w:hideMark/>
          </w:tcPr>
          <w:p w14:paraId="2CCDA2D2"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1308F53D" w14:textId="77777777" w:rsidTr="00BE377D">
        <w:trPr>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665AEE37"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Otro</w:t>
            </w:r>
          </w:p>
        </w:tc>
        <w:tc>
          <w:tcPr>
            <w:tcW w:w="1792" w:type="dxa"/>
            <w:noWrap/>
            <w:hideMark/>
          </w:tcPr>
          <w:p w14:paraId="4971A725"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792" w:type="dxa"/>
            <w:noWrap/>
            <w:hideMark/>
          </w:tcPr>
          <w:p w14:paraId="28261740"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4 (14.8%)</w:t>
            </w:r>
          </w:p>
        </w:tc>
        <w:tc>
          <w:tcPr>
            <w:tcW w:w="1514" w:type="dxa"/>
            <w:noWrap/>
            <w:hideMark/>
          </w:tcPr>
          <w:p w14:paraId="5856BFCD"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54C78D29"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59B4EFDD"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Antibiótico postoperatorio</w:t>
            </w:r>
          </w:p>
        </w:tc>
        <w:tc>
          <w:tcPr>
            <w:tcW w:w="1792" w:type="dxa"/>
            <w:noWrap/>
            <w:hideMark/>
          </w:tcPr>
          <w:p w14:paraId="0D62CECD"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w:t>
            </w:r>
          </w:p>
        </w:tc>
        <w:tc>
          <w:tcPr>
            <w:tcW w:w="1792" w:type="dxa"/>
            <w:noWrap/>
            <w:hideMark/>
          </w:tcPr>
          <w:p w14:paraId="22A435F6"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514" w:type="dxa"/>
            <w:noWrap/>
            <w:hideMark/>
          </w:tcPr>
          <w:p w14:paraId="10B6EDA5"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017</w:t>
            </w:r>
          </w:p>
        </w:tc>
      </w:tr>
      <w:tr w:rsidR="00BE377D" w:rsidRPr="00BE377D" w14:paraId="5C777FA4" w14:textId="77777777" w:rsidTr="00BE377D">
        <w:trPr>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067F3CE8"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Ceftriaxona</w:t>
            </w:r>
          </w:p>
        </w:tc>
        <w:tc>
          <w:tcPr>
            <w:tcW w:w="1792" w:type="dxa"/>
            <w:noWrap/>
            <w:hideMark/>
          </w:tcPr>
          <w:p w14:paraId="5A50500B"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2 (7.4%)</w:t>
            </w:r>
          </w:p>
        </w:tc>
        <w:tc>
          <w:tcPr>
            <w:tcW w:w="1792" w:type="dxa"/>
            <w:noWrap/>
            <w:hideMark/>
          </w:tcPr>
          <w:p w14:paraId="561BA5F0"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6 (22.2%)</w:t>
            </w:r>
          </w:p>
        </w:tc>
        <w:tc>
          <w:tcPr>
            <w:tcW w:w="1514" w:type="dxa"/>
            <w:noWrap/>
            <w:hideMark/>
          </w:tcPr>
          <w:p w14:paraId="7DB9D042"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78331C0E"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6F68A698"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Ceftriaxona-metronidazol</w:t>
            </w:r>
          </w:p>
        </w:tc>
        <w:tc>
          <w:tcPr>
            <w:tcW w:w="1792" w:type="dxa"/>
            <w:noWrap/>
            <w:hideMark/>
          </w:tcPr>
          <w:p w14:paraId="1CCC0444"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5 (55.6%)</w:t>
            </w:r>
          </w:p>
        </w:tc>
        <w:tc>
          <w:tcPr>
            <w:tcW w:w="1792" w:type="dxa"/>
            <w:noWrap/>
            <w:hideMark/>
          </w:tcPr>
          <w:p w14:paraId="59CC5FAC"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5 (18.5%)</w:t>
            </w:r>
          </w:p>
        </w:tc>
        <w:tc>
          <w:tcPr>
            <w:tcW w:w="1514" w:type="dxa"/>
            <w:noWrap/>
            <w:hideMark/>
          </w:tcPr>
          <w:p w14:paraId="107F2174"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0E092791" w14:textId="77777777" w:rsidTr="00BE377D">
        <w:trPr>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5BC838C6"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Cefotaxima</w:t>
            </w:r>
          </w:p>
        </w:tc>
        <w:tc>
          <w:tcPr>
            <w:tcW w:w="1792" w:type="dxa"/>
            <w:noWrap/>
            <w:hideMark/>
          </w:tcPr>
          <w:p w14:paraId="2B36EF27"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792" w:type="dxa"/>
            <w:noWrap/>
            <w:hideMark/>
          </w:tcPr>
          <w:p w14:paraId="7581823B"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4 (14.8%)</w:t>
            </w:r>
          </w:p>
        </w:tc>
        <w:tc>
          <w:tcPr>
            <w:tcW w:w="1514" w:type="dxa"/>
            <w:noWrap/>
            <w:hideMark/>
          </w:tcPr>
          <w:p w14:paraId="046E1430"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37C3B910"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103FAD03"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Cefotaxima-metronidazol</w:t>
            </w:r>
          </w:p>
        </w:tc>
        <w:tc>
          <w:tcPr>
            <w:tcW w:w="1792" w:type="dxa"/>
            <w:noWrap/>
            <w:hideMark/>
          </w:tcPr>
          <w:p w14:paraId="75DCFC91"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8 (29.6%)</w:t>
            </w:r>
          </w:p>
        </w:tc>
        <w:tc>
          <w:tcPr>
            <w:tcW w:w="1792" w:type="dxa"/>
            <w:noWrap/>
            <w:hideMark/>
          </w:tcPr>
          <w:p w14:paraId="39D23485"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2 (44.4%)</w:t>
            </w:r>
          </w:p>
        </w:tc>
        <w:tc>
          <w:tcPr>
            <w:tcW w:w="1514" w:type="dxa"/>
            <w:noWrap/>
            <w:hideMark/>
          </w:tcPr>
          <w:p w14:paraId="5035B73F"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15B88604" w14:textId="77777777" w:rsidTr="00BE377D">
        <w:trPr>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6A9F7819"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Ciprofloxacino</w:t>
            </w:r>
          </w:p>
        </w:tc>
        <w:tc>
          <w:tcPr>
            <w:tcW w:w="1792" w:type="dxa"/>
            <w:noWrap/>
            <w:hideMark/>
          </w:tcPr>
          <w:p w14:paraId="02CF3665"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792" w:type="dxa"/>
            <w:noWrap/>
            <w:hideMark/>
          </w:tcPr>
          <w:p w14:paraId="626675F7"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514" w:type="dxa"/>
            <w:noWrap/>
            <w:hideMark/>
          </w:tcPr>
          <w:p w14:paraId="0FC86432"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5ECB6C5D"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62FA159A"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Levofloxacino</w:t>
            </w:r>
          </w:p>
        </w:tc>
        <w:tc>
          <w:tcPr>
            <w:tcW w:w="1792" w:type="dxa"/>
            <w:noWrap/>
            <w:hideMark/>
          </w:tcPr>
          <w:p w14:paraId="2F1BA018"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792" w:type="dxa"/>
            <w:noWrap/>
            <w:hideMark/>
          </w:tcPr>
          <w:p w14:paraId="51D988D1"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514" w:type="dxa"/>
            <w:noWrap/>
            <w:hideMark/>
          </w:tcPr>
          <w:p w14:paraId="21629A70"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458D8422" w14:textId="77777777" w:rsidTr="00BE377D">
        <w:trPr>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3D091609"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Ceftriaxona-clindamicina</w:t>
            </w:r>
          </w:p>
        </w:tc>
        <w:tc>
          <w:tcPr>
            <w:tcW w:w="1792" w:type="dxa"/>
            <w:noWrap/>
            <w:hideMark/>
          </w:tcPr>
          <w:p w14:paraId="209F207A"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 (3.7%)</w:t>
            </w:r>
          </w:p>
        </w:tc>
        <w:tc>
          <w:tcPr>
            <w:tcW w:w="1792" w:type="dxa"/>
            <w:noWrap/>
            <w:hideMark/>
          </w:tcPr>
          <w:p w14:paraId="13ADAD8F"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514" w:type="dxa"/>
            <w:noWrap/>
            <w:hideMark/>
          </w:tcPr>
          <w:p w14:paraId="08E7F422"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19C4FFEB"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6112E6A3"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Otro</w:t>
            </w:r>
          </w:p>
        </w:tc>
        <w:tc>
          <w:tcPr>
            <w:tcW w:w="1792" w:type="dxa"/>
            <w:noWrap/>
            <w:hideMark/>
          </w:tcPr>
          <w:p w14:paraId="2D26F6B3"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 (3.7%)</w:t>
            </w:r>
          </w:p>
        </w:tc>
        <w:tc>
          <w:tcPr>
            <w:tcW w:w="1792" w:type="dxa"/>
            <w:noWrap/>
            <w:hideMark/>
          </w:tcPr>
          <w:p w14:paraId="4AD2F1B1"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514" w:type="dxa"/>
            <w:noWrap/>
            <w:hideMark/>
          </w:tcPr>
          <w:p w14:paraId="198EE3C7"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16079D75" w14:textId="77777777" w:rsidTr="00BE377D">
        <w:trPr>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359A9DCF"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Estoma previo</w:t>
            </w:r>
          </w:p>
        </w:tc>
        <w:tc>
          <w:tcPr>
            <w:tcW w:w="1792" w:type="dxa"/>
            <w:noWrap/>
            <w:hideMark/>
          </w:tcPr>
          <w:p w14:paraId="07A4D3F6"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w:t>
            </w:r>
          </w:p>
        </w:tc>
        <w:tc>
          <w:tcPr>
            <w:tcW w:w="1792" w:type="dxa"/>
            <w:noWrap/>
            <w:hideMark/>
          </w:tcPr>
          <w:p w14:paraId="59643BF6"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1514" w:type="dxa"/>
            <w:noWrap/>
            <w:hideMark/>
          </w:tcPr>
          <w:p w14:paraId="755D4406"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322</w:t>
            </w:r>
          </w:p>
        </w:tc>
      </w:tr>
      <w:tr w:rsidR="00BE377D" w:rsidRPr="00BE377D" w14:paraId="40C29C66"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3D304DF9"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Ileostomía</w:t>
            </w:r>
          </w:p>
        </w:tc>
        <w:tc>
          <w:tcPr>
            <w:tcW w:w="1792" w:type="dxa"/>
            <w:noWrap/>
            <w:hideMark/>
          </w:tcPr>
          <w:p w14:paraId="012C1357"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9 (33.3%)</w:t>
            </w:r>
          </w:p>
        </w:tc>
        <w:tc>
          <w:tcPr>
            <w:tcW w:w="1792" w:type="dxa"/>
            <w:noWrap/>
            <w:hideMark/>
          </w:tcPr>
          <w:p w14:paraId="12EEA7D5"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3 (48.1%)</w:t>
            </w:r>
          </w:p>
        </w:tc>
        <w:tc>
          <w:tcPr>
            <w:tcW w:w="1514" w:type="dxa"/>
            <w:noWrap/>
            <w:hideMark/>
          </w:tcPr>
          <w:p w14:paraId="68A944D5"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09576E1C" w14:textId="77777777" w:rsidTr="00BE377D">
        <w:trPr>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04F6BE57"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Colostomía</w:t>
            </w:r>
          </w:p>
        </w:tc>
        <w:tc>
          <w:tcPr>
            <w:tcW w:w="1792" w:type="dxa"/>
            <w:noWrap/>
            <w:hideMark/>
          </w:tcPr>
          <w:p w14:paraId="08F0B573"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1 (40.7%)</w:t>
            </w:r>
          </w:p>
        </w:tc>
        <w:tc>
          <w:tcPr>
            <w:tcW w:w="1792" w:type="dxa"/>
            <w:noWrap/>
            <w:hideMark/>
          </w:tcPr>
          <w:p w14:paraId="156DA5D7"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6 (22.2%)</w:t>
            </w:r>
          </w:p>
        </w:tc>
        <w:tc>
          <w:tcPr>
            <w:tcW w:w="1514" w:type="dxa"/>
            <w:noWrap/>
            <w:hideMark/>
          </w:tcPr>
          <w:p w14:paraId="2A7FF143"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3D50CD6D" w14:textId="77777777" w:rsidTr="00BE377D">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3438" w:type="dxa"/>
            <w:noWrap/>
            <w:hideMark/>
          </w:tcPr>
          <w:p w14:paraId="7A27E8AF"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Ileostomía y FMC</w:t>
            </w:r>
          </w:p>
        </w:tc>
        <w:tc>
          <w:tcPr>
            <w:tcW w:w="1792" w:type="dxa"/>
            <w:noWrap/>
            <w:hideMark/>
          </w:tcPr>
          <w:p w14:paraId="68166A79"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7 (25.9%)</w:t>
            </w:r>
          </w:p>
        </w:tc>
        <w:tc>
          <w:tcPr>
            <w:tcW w:w="1792" w:type="dxa"/>
            <w:noWrap/>
            <w:hideMark/>
          </w:tcPr>
          <w:p w14:paraId="3EFF892F"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8 (29.6%)</w:t>
            </w:r>
          </w:p>
        </w:tc>
        <w:tc>
          <w:tcPr>
            <w:tcW w:w="1514" w:type="dxa"/>
            <w:noWrap/>
            <w:hideMark/>
          </w:tcPr>
          <w:p w14:paraId="6C3EB91F"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bl>
    <w:p w14:paraId="5B27C9C1" w14:textId="5F6D3D23" w:rsidR="000408D5" w:rsidRDefault="00BC434B" w:rsidP="00BC434B">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32"/>
        </w:tabs>
        <w:spacing w:line="480" w:lineRule="auto"/>
        <w:jc w:val="both"/>
        <w:rPr>
          <w:rFonts w:ascii="Arial" w:hAnsi="Arial" w:cs="Arial"/>
          <w:bCs/>
          <w:sz w:val="24"/>
          <w:szCs w:val="24"/>
          <w:lang w:val="es-ES"/>
        </w:rPr>
      </w:pPr>
      <w:r>
        <w:rPr>
          <w:rFonts w:ascii="Arial" w:hAnsi="Arial" w:cs="Arial"/>
          <w:bCs/>
          <w:sz w:val="24"/>
          <w:szCs w:val="24"/>
          <w:lang w:val="es-ES"/>
        </w:rPr>
        <w:tab/>
      </w:r>
    </w:p>
    <w:p w14:paraId="7CCF4D64" w14:textId="6A93F369" w:rsidR="00BC434B" w:rsidRDefault="00BC434B" w:rsidP="00BC434B">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32"/>
        </w:tabs>
        <w:spacing w:line="480" w:lineRule="auto"/>
        <w:jc w:val="both"/>
        <w:rPr>
          <w:rFonts w:ascii="Arial" w:hAnsi="Arial" w:cs="Arial"/>
          <w:bCs/>
          <w:sz w:val="24"/>
          <w:szCs w:val="24"/>
          <w:lang w:val="es-ES"/>
        </w:rPr>
      </w:pPr>
    </w:p>
    <w:p w14:paraId="11AC2E0A" w14:textId="1684E839" w:rsidR="00C548B9" w:rsidRDefault="000F58D7" w:rsidP="00C548B9">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 xml:space="preserve">Observamos un mayor tiempo de cicatrización en pacientes que tuvieron </w:t>
      </w:r>
      <w:r w:rsidR="004853A6">
        <w:rPr>
          <w:rFonts w:ascii="Arial" w:hAnsi="Arial" w:cs="Arial"/>
          <w:bCs/>
          <w:sz w:val="24"/>
          <w:szCs w:val="24"/>
          <w:lang w:val="es-ES"/>
        </w:rPr>
        <w:t>cierre de estoma con bolsa de tabaco (21 vs. 15 días, P=0.001), sin embargo, tuvieron una menor incidencia de infección postquirúrgica (3.7% vs. 25.9%, P=0.025). No observamos diferencias en los días de estancia hospitalaria ni en la incidencia de complicaciones postoperatorias entre grupos, aunque ningún paciente que tuvo cierre con bolsa de tabaco presentó complicaciones durante el seguimiento a 3 meses del postoperatorio</w:t>
      </w:r>
      <w:r w:rsidR="00C548B9">
        <w:rPr>
          <w:rFonts w:ascii="Arial" w:hAnsi="Arial" w:cs="Arial"/>
          <w:bCs/>
          <w:sz w:val="24"/>
          <w:szCs w:val="24"/>
          <w:lang w:val="es-ES"/>
        </w:rPr>
        <w:t xml:space="preserve"> (tabla 5). </w:t>
      </w:r>
    </w:p>
    <w:p w14:paraId="195FF7A5" w14:textId="77777777" w:rsidR="00C548B9" w:rsidRDefault="00C548B9" w:rsidP="001637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48EDE1EE" w14:textId="54BFF30A" w:rsidR="00BC434B" w:rsidRDefault="00163738" w:rsidP="001637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Tabla 5.</w:t>
      </w:r>
      <w:r w:rsidR="00607849">
        <w:rPr>
          <w:rFonts w:ascii="Arial" w:hAnsi="Arial" w:cs="Arial"/>
          <w:bCs/>
          <w:sz w:val="24"/>
          <w:szCs w:val="24"/>
          <w:lang w:val="es-ES"/>
        </w:rPr>
        <w:t xml:space="preserve"> Desenlaces postoperatorios asociados al tipo de cierre de estoma. </w:t>
      </w:r>
    </w:p>
    <w:tbl>
      <w:tblPr>
        <w:tblStyle w:val="Tablanormal21"/>
        <w:tblW w:w="8999" w:type="dxa"/>
        <w:tblLook w:val="04A0" w:firstRow="1" w:lastRow="0" w:firstColumn="1" w:lastColumn="0" w:noHBand="0" w:noVBand="1"/>
      </w:tblPr>
      <w:tblGrid>
        <w:gridCol w:w="4079"/>
        <w:gridCol w:w="1640"/>
        <w:gridCol w:w="1640"/>
        <w:gridCol w:w="1640"/>
      </w:tblGrid>
      <w:tr w:rsidR="00BE377D" w:rsidRPr="00BE377D" w14:paraId="5E7ADA2F" w14:textId="77777777" w:rsidTr="00BE377D">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60E6DD47"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Variable</w:t>
            </w:r>
          </w:p>
        </w:tc>
        <w:tc>
          <w:tcPr>
            <w:tcW w:w="1640" w:type="dxa"/>
            <w:noWrap/>
            <w:hideMark/>
          </w:tcPr>
          <w:p w14:paraId="13C3D76B" w14:textId="77777777" w:rsidR="00BE377D" w:rsidRPr="00BE377D" w:rsidRDefault="00BE377D" w:rsidP="00BE377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rPr>
            </w:pPr>
            <w:r w:rsidRPr="00BE377D">
              <w:rPr>
                <w:rFonts w:ascii="Arial" w:hAnsi="Arial" w:cs="Arial"/>
                <w:b w:val="0"/>
                <w:bCs w:val="0"/>
                <w:color w:val="000000"/>
              </w:rPr>
              <w:t>Cierre de bolsa de tabaco</w:t>
            </w:r>
          </w:p>
        </w:tc>
        <w:tc>
          <w:tcPr>
            <w:tcW w:w="1640" w:type="dxa"/>
            <w:noWrap/>
            <w:hideMark/>
          </w:tcPr>
          <w:p w14:paraId="5B2BE98E" w14:textId="77777777" w:rsidR="00BE377D" w:rsidRPr="00BE377D" w:rsidRDefault="00BE377D" w:rsidP="00BE377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rPr>
            </w:pPr>
            <w:r w:rsidRPr="00BE377D">
              <w:rPr>
                <w:rFonts w:ascii="Arial" w:hAnsi="Arial" w:cs="Arial"/>
                <w:b w:val="0"/>
                <w:bCs w:val="0"/>
                <w:color w:val="000000"/>
              </w:rPr>
              <w:t>Cierre primario</w:t>
            </w:r>
          </w:p>
        </w:tc>
        <w:tc>
          <w:tcPr>
            <w:tcW w:w="1640" w:type="dxa"/>
            <w:noWrap/>
            <w:hideMark/>
          </w:tcPr>
          <w:p w14:paraId="3EABC394" w14:textId="77777777" w:rsidR="00BE377D" w:rsidRPr="00BE377D" w:rsidRDefault="00BE377D" w:rsidP="00BE377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rPr>
            </w:pPr>
            <w:r w:rsidRPr="00BE377D">
              <w:rPr>
                <w:rFonts w:ascii="Arial" w:hAnsi="Arial" w:cs="Arial"/>
                <w:b w:val="0"/>
                <w:bCs w:val="0"/>
                <w:color w:val="000000"/>
              </w:rPr>
              <w:t>P</w:t>
            </w:r>
          </w:p>
        </w:tc>
      </w:tr>
      <w:tr w:rsidR="00BE377D" w:rsidRPr="00BE377D" w14:paraId="096152E5" w14:textId="77777777" w:rsidTr="00BE377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2A11199D"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Días de estancia hospitalaria</w:t>
            </w:r>
          </w:p>
        </w:tc>
        <w:tc>
          <w:tcPr>
            <w:tcW w:w="1640" w:type="dxa"/>
            <w:noWrap/>
            <w:hideMark/>
          </w:tcPr>
          <w:p w14:paraId="6D105C06"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7 (5-8)</w:t>
            </w:r>
          </w:p>
        </w:tc>
        <w:tc>
          <w:tcPr>
            <w:tcW w:w="1640" w:type="dxa"/>
            <w:noWrap/>
            <w:hideMark/>
          </w:tcPr>
          <w:p w14:paraId="27A730AB"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7 (5-10)</w:t>
            </w:r>
          </w:p>
        </w:tc>
        <w:tc>
          <w:tcPr>
            <w:tcW w:w="1640" w:type="dxa"/>
            <w:noWrap/>
            <w:hideMark/>
          </w:tcPr>
          <w:p w14:paraId="5402C58B"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951</w:t>
            </w:r>
          </w:p>
        </w:tc>
      </w:tr>
      <w:tr w:rsidR="00BE377D" w:rsidRPr="00BE377D" w14:paraId="0629C9FD" w14:textId="77777777" w:rsidTr="00BE377D">
        <w:trPr>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75B5D628"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Días de cicatrización</w:t>
            </w:r>
          </w:p>
        </w:tc>
        <w:tc>
          <w:tcPr>
            <w:tcW w:w="1640" w:type="dxa"/>
            <w:noWrap/>
            <w:hideMark/>
          </w:tcPr>
          <w:p w14:paraId="5BE5BADC"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21 (15-27)</w:t>
            </w:r>
          </w:p>
        </w:tc>
        <w:tc>
          <w:tcPr>
            <w:tcW w:w="1640" w:type="dxa"/>
            <w:noWrap/>
            <w:hideMark/>
          </w:tcPr>
          <w:p w14:paraId="173E6D5B"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5 (12-15)</w:t>
            </w:r>
          </w:p>
        </w:tc>
        <w:tc>
          <w:tcPr>
            <w:tcW w:w="1640" w:type="dxa"/>
            <w:noWrap/>
            <w:hideMark/>
          </w:tcPr>
          <w:p w14:paraId="50F5F0F5"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001</w:t>
            </w:r>
          </w:p>
        </w:tc>
      </w:tr>
      <w:tr w:rsidR="00BE377D" w:rsidRPr="00BE377D" w14:paraId="272DFF90" w14:textId="77777777" w:rsidTr="00BE377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0C36A05E"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Infección postquirúrgica</w:t>
            </w:r>
          </w:p>
        </w:tc>
        <w:tc>
          <w:tcPr>
            <w:tcW w:w="1640" w:type="dxa"/>
            <w:noWrap/>
            <w:hideMark/>
          </w:tcPr>
          <w:p w14:paraId="26B2E521"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 (3.7%)</w:t>
            </w:r>
          </w:p>
        </w:tc>
        <w:tc>
          <w:tcPr>
            <w:tcW w:w="1640" w:type="dxa"/>
            <w:noWrap/>
            <w:hideMark/>
          </w:tcPr>
          <w:p w14:paraId="380CF88F"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7 (25.9%)</w:t>
            </w:r>
          </w:p>
        </w:tc>
        <w:tc>
          <w:tcPr>
            <w:tcW w:w="1640" w:type="dxa"/>
            <w:noWrap/>
            <w:hideMark/>
          </w:tcPr>
          <w:p w14:paraId="64A84A0F"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025</w:t>
            </w:r>
          </w:p>
        </w:tc>
      </w:tr>
      <w:tr w:rsidR="00BE377D" w:rsidRPr="00BE377D" w14:paraId="1C88D62F" w14:textId="77777777" w:rsidTr="00BE377D">
        <w:trPr>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2AB1F02F"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Complicaciones a la semana</w:t>
            </w:r>
          </w:p>
        </w:tc>
        <w:tc>
          <w:tcPr>
            <w:tcW w:w="1640" w:type="dxa"/>
            <w:noWrap/>
            <w:hideMark/>
          </w:tcPr>
          <w:p w14:paraId="07580FBF"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w:t>
            </w:r>
          </w:p>
        </w:tc>
        <w:tc>
          <w:tcPr>
            <w:tcW w:w="1640" w:type="dxa"/>
            <w:noWrap/>
            <w:hideMark/>
          </w:tcPr>
          <w:p w14:paraId="5860CF9A"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1640" w:type="dxa"/>
            <w:noWrap/>
            <w:hideMark/>
          </w:tcPr>
          <w:p w14:paraId="15093026"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064</w:t>
            </w:r>
          </w:p>
        </w:tc>
      </w:tr>
      <w:tr w:rsidR="00BE377D" w:rsidRPr="00BE377D" w14:paraId="68656B89" w14:textId="77777777" w:rsidTr="00BE377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488D7B47"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Ninguna</w:t>
            </w:r>
          </w:p>
        </w:tc>
        <w:tc>
          <w:tcPr>
            <w:tcW w:w="1640" w:type="dxa"/>
            <w:noWrap/>
            <w:hideMark/>
          </w:tcPr>
          <w:p w14:paraId="76BF2117"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7 (100%)</w:t>
            </w:r>
          </w:p>
        </w:tc>
        <w:tc>
          <w:tcPr>
            <w:tcW w:w="1640" w:type="dxa"/>
            <w:noWrap/>
            <w:hideMark/>
          </w:tcPr>
          <w:p w14:paraId="1D656871"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2 (81.5%)</w:t>
            </w:r>
          </w:p>
        </w:tc>
        <w:tc>
          <w:tcPr>
            <w:tcW w:w="1640" w:type="dxa"/>
            <w:noWrap/>
            <w:hideMark/>
          </w:tcPr>
          <w:p w14:paraId="56647EE8"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645E4971" w14:textId="77777777" w:rsidTr="00BE377D">
        <w:trPr>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15DB5E22"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Infección de sitio quirúrgico</w:t>
            </w:r>
          </w:p>
        </w:tc>
        <w:tc>
          <w:tcPr>
            <w:tcW w:w="1640" w:type="dxa"/>
            <w:noWrap/>
            <w:hideMark/>
          </w:tcPr>
          <w:p w14:paraId="1BB6FF64"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640" w:type="dxa"/>
            <w:noWrap/>
            <w:hideMark/>
          </w:tcPr>
          <w:p w14:paraId="56706C47"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3 (11.1%)</w:t>
            </w:r>
          </w:p>
        </w:tc>
        <w:tc>
          <w:tcPr>
            <w:tcW w:w="1640" w:type="dxa"/>
            <w:noWrap/>
            <w:hideMark/>
          </w:tcPr>
          <w:p w14:paraId="31F6CE8A"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30863429" w14:textId="77777777" w:rsidTr="00BE377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10344E91"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Oclusión intestinal</w:t>
            </w:r>
          </w:p>
        </w:tc>
        <w:tc>
          <w:tcPr>
            <w:tcW w:w="1640" w:type="dxa"/>
            <w:noWrap/>
            <w:hideMark/>
          </w:tcPr>
          <w:p w14:paraId="41B6D456"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640" w:type="dxa"/>
            <w:noWrap/>
            <w:hideMark/>
          </w:tcPr>
          <w:p w14:paraId="1DFCC1E8"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 (7.4%)</w:t>
            </w:r>
          </w:p>
        </w:tc>
        <w:tc>
          <w:tcPr>
            <w:tcW w:w="1640" w:type="dxa"/>
            <w:noWrap/>
            <w:hideMark/>
          </w:tcPr>
          <w:p w14:paraId="04A7B2E2"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706DED48" w14:textId="77777777" w:rsidTr="00BE377D">
        <w:trPr>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278BDB3E"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Complicaciones al mes</w:t>
            </w:r>
          </w:p>
        </w:tc>
        <w:tc>
          <w:tcPr>
            <w:tcW w:w="1640" w:type="dxa"/>
            <w:noWrap/>
            <w:hideMark/>
          </w:tcPr>
          <w:p w14:paraId="3B66A4E7"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w:t>
            </w:r>
          </w:p>
        </w:tc>
        <w:tc>
          <w:tcPr>
            <w:tcW w:w="1640" w:type="dxa"/>
            <w:noWrap/>
            <w:hideMark/>
          </w:tcPr>
          <w:p w14:paraId="6BD1016A"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1640" w:type="dxa"/>
            <w:noWrap/>
            <w:hideMark/>
          </w:tcPr>
          <w:p w14:paraId="4C3034FF"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245</w:t>
            </w:r>
          </w:p>
        </w:tc>
      </w:tr>
      <w:tr w:rsidR="00BE377D" w:rsidRPr="00BE377D" w14:paraId="37DC6B6A" w14:textId="77777777" w:rsidTr="00BE377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4434CA68"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Ninguna</w:t>
            </w:r>
          </w:p>
        </w:tc>
        <w:tc>
          <w:tcPr>
            <w:tcW w:w="1640" w:type="dxa"/>
            <w:noWrap/>
            <w:hideMark/>
          </w:tcPr>
          <w:p w14:paraId="3845DD4F"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27 (100%)</w:t>
            </w:r>
          </w:p>
        </w:tc>
        <w:tc>
          <w:tcPr>
            <w:tcW w:w="1640" w:type="dxa"/>
            <w:noWrap/>
            <w:hideMark/>
          </w:tcPr>
          <w:p w14:paraId="6B47FE42"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96 (96.3%)</w:t>
            </w:r>
          </w:p>
        </w:tc>
        <w:tc>
          <w:tcPr>
            <w:tcW w:w="1640" w:type="dxa"/>
            <w:noWrap/>
            <w:hideMark/>
          </w:tcPr>
          <w:p w14:paraId="43F20CA8"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BE377D" w:rsidRPr="00BE377D" w14:paraId="7D1B0CC9" w14:textId="77777777" w:rsidTr="00BE377D">
        <w:trPr>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1E1187F1"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Cierre de segunda intención</w:t>
            </w:r>
          </w:p>
        </w:tc>
        <w:tc>
          <w:tcPr>
            <w:tcW w:w="1640" w:type="dxa"/>
            <w:noWrap/>
            <w:hideMark/>
          </w:tcPr>
          <w:p w14:paraId="2198F880"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640" w:type="dxa"/>
            <w:noWrap/>
            <w:hideMark/>
          </w:tcPr>
          <w:p w14:paraId="04821913"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1 (3.7%)</w:t>
            </w:r>
          </w:p>
        </w:tc>
        <w:tc>
          <w:tcPr>
            <w:tcW w:w="1640" w:type="dxa"/>
            <w:noWrap/>
            <w:hideMark/>
          </w:tcPr>
          <w:p w14:paraId="0E08A7D3"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0D737835" w14:textId="77777777" w:rsidTr="00BE377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11C671A2"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Complicaciones a 3 meses</w:t>
            </w:r>
          </w:p>
        </w:tc>
        <w:tc>
          <w:tcPr>
            <w:tcW w:w="1640" w:type="dxa"/>
            <w:noWrap/>
            <w:hideMark/>
          </w:tcPr>
          <w:p w14:paraId="05021C03"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w:t>
            </w:r>
          </w:p>
        </w:tc>
        <w:tc>
          <w:tcPr>
            <w:tcW w:w="1640" w:type="dxa"/>
            <w:noWrap/>
            <w:hideMark/>
          </w:tcPr>
          <w:p w14:paraId="3CF94F7E"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640" w:type="dxa"/>
            <w:noWrap/>
            <w:hideMark/>
          </w:tcPr>
          <w:p w14:paraId="436B7BA6"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5</w:t>
            </w:r>
          </w:p>
        </w:tc>
      </w:tr>
      <w:tr w:rsidR="00BE377D" w:rsidRPr="00BE377D" w14:paraId="46DC0074" w14:textId="77777777" w:rsidTr="00BE377D">
        <w:trPr>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21D7481F"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Ninguna</w:t>
            </w:r>
          </w:p>
        </w:tc>
        <w:tc>
          <w:tcPr>
            <w:tcW w:w="1640" w:type="dxa"/>
            <w:noWrap/>
            <w:hideMark/>
          </w:tcPr>
          <w:p w14:paraId="5AF68FF2"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27 (100%)</w:t>
            </w:r>
          </w:p>
        </w:tc>
        <w:tc>
          <w:tcPr>
            <w:tcW w:w="1640" w:type="dxa"/>
            <w:noWrap/>
            <w:hideMark/>
          </w:tcPr>
          <w:p w14:paraId="3FFD2A14"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BE377D">
              <w:rPr>
                <w:rFonts w:ascii="Arial" w:hAnsi="Arial" w:cs="Arial"/>
                <w:color w:val="000000"/>
              </w:rPr>
              <w:t>96 (96.3%)</w:t>
            </w:r>
          </w:p>
        </w:tc>
        <w:tc>
          <w:tcPr>
            <w:tcW w:w="1640" w:type="dxa"/>
            <w:noWrap/>
            <w:hideMark/>
          </w:tcPr>
          <w:p w14:paraId="6E442212" w14:textId="77777777" w:rsidR="00BE377D" w:rsidRPr="00BE377D" w:rsidRDefault="00BE377D" w:rsidP="00BE377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BE377D" w:rsidRPr="00BE377D" w14:paraId="1E6A68CD" w14:textId="77777777" w:rsidTr="00BE377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4079" w:type="dxa"/>
            <w:noWrap/>
            <w:hideMark/>
          </w:tcPr>
          <w:p w14:paraId="010A3BFC" w14:textId="77777777" w:rsidR="00BE377D" w:rsidRPr="00BE377D" w:rsidRDefault="00BE377D" w:rsidP="00BE377D">
            <w:pPr>
              <w:rPr>
                <w:rFonts w:ascii="Arial" w:hAnsi="Arial" w:cs="Arial"/>
                <w:b w:val="0"/>
                <w:bCs w:val="0"/>
                <w:color w:val="000000"/>
              </w:rPr>
            </w:pPr>
            <w:r w:rsidRPr="00BE377D">
              <w:rPr>
                <w:rFonts w:ascii="Arial" w:hAnsi="Arial" w:cs="Arial"/>
                <w:b w:val="0"/>
                <w:bCs w:val="0"/>
                <w:color w:val="000000"/>
              </w:rPr>
              <w:t xml:space="preserve">   Hernia postincisional</w:t>
            </w:r>
          </w:p>
        </w:tc>
        <w:tc>
          <w:tcPr>
            <w:tcW w:w="1640" w:type="dxa"/>
            <w:noWrap/>
            <w:hideMark/>
          </w:tcPr>
          <w:p w14:paraId="00ABDDDC"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0 (0%)</w:t>
            </w:r>
          </w:p>
        </w:tc>
        <w:tc>
          <w:tcPr>
            <w:tcW w:w="1640" w:type="dxa"/>
            <w:noWrap/>
            <w:hideMark/>
          </w:tcPr>
          <w:p w14:paraId="5C6AF3F3"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BE377D">
              <w:rPr>
                <w:rFonts w:ascii="Arial" w:hAnsi="Arial" w:cs="Arial"/>
                <w:color w:val="000000"/>
              </w:rPr>
              <w:t>1 (3.7%)</w:t>
            </w:r>
          </w:p>
        </w:tc>
        <w:tc>
          <w:tcPr>
            <w:tcW w:w="1640" w:type="dxa"/>
            <w:noWrap/>
            <w:hideMark/>
          </w:tcPr>
          <w:p w14:paraId="0E1D8B01" w14:textId="77777777" w:rsidR="00BE377D" w:rsidRPr="00BE377D" w:rsidRDefault="00BE377D" w:rsidP="00BE377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bl>
    <w:p w14:paraId="5166A2EF" w14:textId="48F3EEEF" w:rsidR="00BC434B" w:rsidRDefault="00BC434B" w:rsidP="00BC434B">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32"/>
        </w:tabs>
        <w:spacing w:line="480" w:lineRule="auto"/>
        <w:jc w:val="both"/>
        <w:rPr>
          <w:rFonts w:ascii="Arial" w:hAnsi="Arial" w:cs="Arial"/>
          <w:bCs/>
          <w:sz w:val="24"/>
          <w:szCs w:val="24"/>
          <w:lang w:val="es-ES"/>
        </w:rPr>
      </w:pPr>
    </w:p>
    <w:p w14:paraId="51221C2B" w14:textId="77777777" w:rsidR="00163738" w:rsidRDefault="00163738" w:rsidP="00BC434B">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32"/>
        </w:tabs>
        <w:spacing w:line="480" w:lineRule="auto"/>
        <w:jc w:val="both"/>
        <w:rPr>
          <w:rFonts w:ascii="Arial" w:hAnsi="Arial" w:cs="Arial"/>
          <w:bCs/>
          <w:sz w:val="24"/>
          <w:szCs w:val="24"/>
          <w:lang w:val="es-ES"/>
        </w:rPr>
      </w:pPr>
    </w:p>
    <w:p w14:paraId="677E47A6" w14:textId="733E9A01" w:rsidR="00BC434B" w:rsidRDefault="00BC434B" w:rsidP="00BC434B">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32"/>
        </w:tabs>
        <w:spacing w:line="480" w:lineRule="auto"/>
        <w:jc w:val="both"/>
        <w:rPr>
          <w:rFonts w:ascii="Arial" w:hAnsi="Arial" w:cs="Arial"/>
          <w:bCs/>
          <w:sz w:val="24"/>
          <w:szCs w:val="24"/>
          <w:lang w:val="es-ES"/>
        </w:rPr>
      </w:pPr>
    </w:p>
    <w:p w14:paraId="7A8C008E" w14:textId="75D55D1F" w:rsidR="00C548B9" w:rsidRDefault="004853A6" w:rsidP="00C548B9">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lastRenderedPageBreak/>
        <w:t>Con respecto a la presencia de obesidad en los pacientes, no observamos que tuviera influencia sobre los desenlaces postoperatorios</w:t>
      </w:r>
      <w:r w:rsidR="00C548B9">
        <w:rPr>
          <w:rFonts w:ascii="Arial" w:hAnsi="Arial" w:cs="Arial"/>
          <w:bCs/>
          <w:sz w:val="24"/>
          <w:szCs w:val="24"/>
          <w:lang w:val="es-ES"/>
        </w:rPr>
        <w:t xml:space="preserve"> (tabla 6). </w:t>
      </w:r>
    </w:p>
    <w:p w14:paraId="05C1E572" w14:textId="77777777" w:rsidR="00C548B9" w:rsidRDefault="00C548B9" w:rsidP="001637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43A7144B" w14:textId="37FCA5A4" w:rsidR="00163738" w:rsidRDefault="00163738" w:rsidP="001637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 xml:space="preserve">Tabla 6. </w:t>
      </w:r>
      <w:r w:rsidR="004853A6">
        <w:rPr>
          <w:rFonts w:ascii="Arial" w:hAnsi="Arial" w:cs="Arial"/>
          <w:bCs/>
          <w:sz w:val="24"/>
          <w:szCs w:val="24"/>
          <w:lang w:val="es-ES"/>
        </w:rPr>
        <w:t>Desenlaces postoperatorios asociados al tipo de cierre de estoma de acuerdo con la presencia de obesidad (IMC &gt;30 kg/m</w:t>
      </w:r>
      <w:r w:rsidR="004853A6" w:rsidRPr="004853A6">
        <w:rPr>
          <w:rFonts w:ascii="Arial" w:hAnsi="Arial" w:cs="Arial"/>
          <w:bCs/>
          <w:sz w:val="24"/>
          <w:szCs w:val="24"/>
          <w:vertAlign w:val="superscript"/>
          <w:lang w:val="es-ES"/>
        </w:rPr>
        <w:t>2</w:t>
      </w:r>
      <w:r w:rsidR="004853A6">
        <w:rPr>
          <w:rFonts w:ascii="Arial" w:hAnsi="Arial" w:cs="Arial"/>
          <w:bCs/>
          <w:sz w:val="24"/>
          <w:szCs w:val="24"/>
          <w:lang w:val="es-ES"/>
        </w:rPr>
        <w:t>)</w:t>
      </w:r>
    </w:p>
    <w:tbl>
      <w:tblPr>
        <w:tblStyle w:val="Tablanormal21"/>
        <w:tblW w:w="8829" w:type="dxa"/>
        <w:tblLook w:val="04A0" w:firstRow="1" w:lastRow="0" w:firstColumn="1" w:lastColumn="0" w:noHBand="0" w:noVBand="1"/>
      </w:tblPr>
      <w:tblGrid>
        <w:gridCol w:w="4002"/>
        <w:gridCol w:w="1609"/>
        <w:gridCol w:w="1609"/>
        <w:gridCol w:w="1609"/>
      </w:tblGrid>
      <w:tr w:rsidR="00EF5C6A" w:rsidRPr="00EF5C6A" w14:paraId="4323180D" w14:textId="77777777" w:rsidTr="00EF5C6A">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438BD105" w14:textId="77777777" w:rsidR="00EF5C6A" w:rsidRPr="00EF5C6A" w:rsidRDefault="00EF5C6A" w:rsidP="00EF5C6A">
            <w:pPr>
              <w:rPr>
                <w:rFonts w:ascii="Arial" w:hAnsi="Arial" w:cs="Arial"/>
                <w:color w:val="000000"/>
              </w:rPr>
            </w:pPr>
            <w:r w:rsidRPr="00EF5C6A">
              <w:rPr>
                <w:rFonts w:ascii="Arial" w:hAnsi="Arial" w:cs="Arial"/>
                <w:color w:val="000000"/>
              </w:rPr>
              <w:t>Variable</w:t>
            </w:r>
          </w:p>
        </w:tc>
        <w:tc>
          <w:tcPr>
            <w:tcW w:w="1609" w:type="dxa"/>
            <w:noWrap/>
            <w:hideMark/>
          </w:tcPr>
          <w:p w14:paraId="65DE90B2" w14:textId="77777777" w:rsidR="00EF5C6A" w:rsidRPr="00EF5C6A" w:rsidRDefault="00EF5C6A" w:rsidP="00EF5C6A">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IMC &gt;30</w:t>
            </w:r>
          </w:p>
        </w:tc>
        <w:tc>
          <w:tcPr>
            <w:tcW w:w="1609" w:type="dxa"/>
            <w:noWrap/>
            <w:hideMark/>
          </w:tcPr>
          <w:p w14:paraId="2661DB60" w14:textId="77777777" w:rsidR="00EF5C6A" w:rsidRPr="00EF5C6A" w:rsidRDefault="00EF5C6A" w:rsidP="00EF5C6A">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IMC &lt;30</w:t>
            </w:r>
          </w:p>
        </w:tc>
        <w:tc>
          <w:tcPr>
            <w:tcW w:w="1609" w:type="dxa"/>
            <w:noWrap/>
            <w:hideMark/>
          </w:tcPr>
          <w:p w14:paraId="1329BC22" w14:textId="77777777" w:rsidR="00EF5C6A" w:rsidRPr="00EF5C6A" w:rsidRDefault="00EF5C6A" w:rsidP="00EF5C6A">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P</w:t>
            </w:r>
          </w:p>
        </w:tc>
      </w:tr>
      <w:tr w:rsidR="00EF5C6A" w:rsidRPr="00EF5C6A" w14:paraId="29A37CFE" w14:textId="77777777" w:rsidTr="00EF5C6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345E914D"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Días de estancia hospitalaria</w:t>
            </w:r>
          </w:p>
        </w:tc>
        <w:tc>
          <w:tcPr>
            <w:tcW w:w="1609" w:type="dxa"/>
            <w:noWrap/>
            <w:hideMark/>
          </w:tcPr>
          <w:p w14:paraId="2AF90400"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7 (6-10)</w:t>
            </w:r>
          </w:p>
        </w:tc>
        <w:tc>
          <w:tcPr>
            <w:tcW w:w="1609" w:type="dxa"/>
            <w:noWrap/>
            <w:hideMark/>
          </w:tcPr>
          <w:p w14:paraId="2E1B435A"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6 (5-7)</w:t>
            </w:r>
          </w:p>
        </w:tc>
        <w:tc>
          <w:tcPr>
            <w:tcW w:w="1609" w:type="dxa"/>
            <w:noWrap/>
            <w:hideMark/>
          </w:tcPr>
          <w:p w14:paraId="66F394E2"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0.289</w:t>
            </w:r>
          </w:p>
        </w:tc>
      </w:tr>
      <w:tr w:rsidR="00EF5C6A" w:rsidRPr="00EF5C6A" w14:paraId="4B69A192" w14:textId="77777777" w:rsidTr="00EF5C6A">
        <w:trPr>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7FFEDC69"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Días de cicatrización</w:t>
            </w:r>
          </w:p>
        </w:tc>
        <w:tc>
          <w:tcPr>
            <w:tcW w:w="1609" w:type="dxa"/>
            <w:noWrap/>
            <w:hideMark/>
          </w:tcPr>
          <w:p w14:paraId="6F5A9490"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15 (15-20)</w:t>
            </w:r>
          </w:p>
        </w:tc>
        <w:tc>
          <w:tcPr>
            <w:tcW w:w="1609" w:type="dxa"/>
            <w:noWrap/>
            <w:hideMark/>
          </w:tcPr>
          <w:p w14:paraId="0102523A"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15 (12-22)</w:t>
            </w:r>
          </w:p>
        </w:tc>
        <w:tc>
          <w:tcPr>
            <w:tcW w:w="1609" w:type="dxa"/>
            <w:noWrap/>
            <w:hideMark/>
          </w:tcPr>
          <w:p w14:paraId="51191C90"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0.451</w:t>
            </w:r>
          </w:p>
        </w:tc>
      </w:tr>
      <w:tr w:rsidR="00EF5C6A" w:rsidRPr="00EF5C6A" w14:paraId="5E82E64D" w14:textId="77777777" w:rsidTr="00EF5C6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2E683A81"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Infección postquirúrgica</w:t>
            </w:r>
          </w:p>
        </w:tc>
        <w:tc>
          <w:tcPr>
            <w:tcW w:w="1609" w:type="dxa"/>
            <w:noWrap/>
            <w:hideMark/>
          </w:tcPr>
          <w:p w14:paraId="6F991FE2"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2 (18.2%)</w:t>
            </w:r>
          </w:p>
        </w:tc>
        <w:tc>
          <w:tcPr>
            <w:tcW w:w="1609" w:type="dxa"/>
            <w:noWrap/>
            <w:hideMark/>
          </w:tcPr>
          <w:p w14:paraId="606903B5"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6 (14%)</w:t>
            </w:r>
          </w:p>
        </w:tc>
        <w:tc>
          <w:tcPr>
            <w:tcW w:w="1609" w:type="dxa"/>
            <w:noWrap/>
            <w:hideMark/>
          </w:tcPr>
          <w:p w14:paraId="37C01218"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0.52</w:t>
            </w:r>
          </w:p>
        </w:tc>
      </w:tr>
      <w:tr w:rsidR="00EF5C6A" w:rsidRPr="00EF5C6A" w14:paraId="07A72A2F" w14:textId="77777777" w:rsidTr="00EF5C6A">
        <w:trPr>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5ECA1207"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Complicaciones a la semana</w:t>
            </w:r>
          </w:p>
        </w:tc>
        <w:tc>
          <w:tcPr>
            <w:tcW w:w="1609" w:type="dxa"/>
            <w:noWrap/>
            <w:hideMark/>
          </w:tcPr>
          <w:p w14:paraId="092292A1"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w:t>
            </w:r>
          </w:p>
        </w:tc>
        <w:tc>
          <w:tcPr>
            <w:tcW w:w="1609" w:type="dxa"/>
            <w:noWrap/>
            <w:hideMark/>
          </w:tcPr>
          <w:p w14:paraId="0E5FD62D"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1609" w:type="dxa"/>
            <w:noWrap/>
            <w:hideMark/>
          </w:tcPr>
          <w:p w14:paraId="0DA82BDB"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0.663</w:t>
            </w:r>
          </w:p>
        </w:tc>
      </w:tr>
      <w:tr w:rsidR="00EF5C6A" w:rsidRPr="00EF5C6A" w14:paraId="296E5BAB" w14:textId="77777777" w:rsidTr="00EF5C6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3309F456"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 xml:space="preserve">   Ninguna</w:t>
            </w:r>
          </w:p>
        </w:tc>
        <w:tc>
          <w:tcPr>
            <w:tcW w:w="1609" w:type="dxa"/>
            <w:noWrap/>
            <w:hideMark/>
          </w:tcPr>
          <w:p w14:paraId="1FEF67FA"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10 (90.9%)</w:t>
            </w:r>
          </w:p>
        </w:tc>
        <w:tc>
          <w:tcPr>
            <w:tcW w:w="1609" w:type="dxa"/>
            <w:noWrap/>
            <w:hideMark/>
          </w:tcPr>
          <w:p w14:paraId="3E74A867"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39 (90.7%)</w:t>
            </w:r>
          </w:p>
        </w:tc>
        <w:tc>
          <w:tcPr>
            <w:tcW w:w="1609" w:type="dxa"/>
            <w:noWrap/>
            <w:hideMark/>
          </w:tcPr>
          <w:p w14:paraId="1C6D554E"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EF5C6A" w:rsidRPr="00EF5C6A" w14:paraId="0A302009" w14:textId="77777777" w:rsidTr="00EF5C6A">
        <w:trPr>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09BF69CB"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 xml:space="preserve">   Infección de sitio quirúrgico</w:t>
            </w:r>
          </w:p>
        </w:tc>
        <w:tc>
          <w:tcPr>
            <w:tcW w:w="1609" w:type="dxa"/>
            <w:noWrap/>
            <w:hideMark/>
          </w:tcPr>
          <w:p w14:paraId="0F4A4CD8"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1 (9.1%)</w:t>
            </w:r>
          </w:p>
        </w:tc>
        <w:tc>
          <w:tcPr>
            <w:tcW w:w="1609" w:type="dxa"/>
            <w:noWrap/>
            <w:hideMark/>
          </w:tcPr>
          <w:p w14:paraId="3072A182"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2 (4.7%)</w:t>
            </w:r>
          </w:p>
        </w:tc>
        <w:tc>
          <w:tcPr>
            <w:tcW w:w="1609" w:type="dxa"/>
            <w:noWrap/>
            <w:hideMark/>
          </w:tcPr>
          <w:p w14:paraId="38AAC40E"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EF5C6A" w:rsidRPr="00EF5C6A" w14:paraId="342548C9" w14:textId="77777777" w:rsidTr="00EF5C6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7349AFAA"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 xml:space="preserve">   Oclusión intestinal</w:t>
            </w:r>
          </w:p>
        </w:tc>
        <w:tc>
          <w:tcPr>
            <w:tcW w:w="1609" w:type="dxa"/>
            <w:noWrap/>
            <w:hideMark/>
          </w:tcPr>
          <w:p w14:paraId="6CE50803"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0 (0%)</w:t>
            </w:r>
          </w:p>
        </w:tc>
        <w:tc>
          <w:tcPr>
            <w:tcW w:w="1609" w:type="dxa"/>
            <w:noWrap/>
            <w:hideMark/>
          </w:tcPr>
          <w:p w14:paraId="297153A7"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2 (4.7%)</w:t>
            </w:r>
          </w:p>
        </w:tc>
        <w:tc>
          <w:tcPr>
            <w:tcW w:w="1609" w:type="dxa"/>
            <w:noWrap/>
            <w:hideMark/>
          </w:tcPr>
          <w:p w14:paraId="7BA2EB2E"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EF5C6A" w:rsidRPr="00EF5C6A" w14:paraId="76BEA98E" w14:textId="77777777" w:rsidTr="00EF5C6A">
        <w:trPr>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15661147"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Complicaciones al mes</w:t>
            </w:r>
          </w:p>
        </w:tc>
        <w:tc>
          <w:tcPr>
            <w:tcW w:w="1609" w:type="dxa"/>
            <w:noWrap/>
            <w:hideMark/>
          </w:tcPr>
          <w:p w14:paraId="07B1847F"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w:t>
            </w:r>
          </w:p>
        </w:tc>
        <w:tc>
          <w:tcPr>
            <w:tcW w:w="1609" w:type="dxa"/>
            <w:noWrap/>
            <w:hideMark/>
          </w:tcPr>
          <w:p w14:paraId="4034BC5A"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c>
          <w:tcPr>
            <w:tcW w:w="1609" w:type="dxa"/>
            <w:noWrap/>
            <w:hideMark/>
          </w:tcPr>
          <w:p w14:paraId="422A95B9"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0.631</w:t>
            </w:r>
          </w:p>
        </w:tc>
      </w:tr>
      <w:tr w:rsidR="00EF5C6A" w:rsidRPr="00EF5C6A" w14:paraId="32F57D9E" w14:textId="77777777" w:rsidTr="00EF5C6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0B7B9424"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 xml:space="preserve">   Ninguna</w:t>
            </w:r>
          </w:p>
        </w:tc>
        <w:tc>
          <w:tcPr>
            <w:tcW w:w="1609" w:type="dxa"/>
            <w:noWrap/>
            <w:hideMark/>
          </w:tcPr>
          <w:p w14:paraId="1EEEDDC1"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11 (100%)</w:t>
            </w:r>
          </w:p>
        </w:tc>
        <w:tc>
          <w:tcPr>
            <w:tcW w:w="1609" w:type="dxa"/>
            <w:noWrap/>
            <w:hideMark/>
          </w:tcPr>
          <w:p w14:paraId="4CBE0330"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41 (95.3%)</w:t>
            </w:r>
          </w:p>
        </w:tc>
        <w:tc>
          <w:tcPr>
            <w:tcW w:w="1609" w:type="dxa"/>
            <w:noWrap/>
            <w:hideMark/>
          </w:tcPr>
          <w:p w14:paraId="308D2C9E"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r w:rsidR="00EF5C6A" w:rsidRPr="00EF5C6A" w14:paraId="5187A67E" w14:textId="77777777" w:rsidTr="00EF5C6A">
        <w:trPr>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0EE0F689"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 xml:space="preserve">   Cierre de segunda intención</w:t>
            </w:r>
          </w:p>
        </w:tc>
        <w:tc>
          <w:tcPr>
            <w:tcW w:w="1609" w:type="dxa"/>
            <w:noWrap/>
            <w:hideMark/>
          </w:tcPr>
          <w:p w14:paraId="675E9AF7"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0 (0%)</w:t>
            </w:r>
          </w:p>
        </w:tc>
        <w:tc>
          <w:tcPr>
            <w:tcW w:w="1609" w:type="dxa"/>
            <w:noWrap/>
            <w:hideMark/>
          </w:tcPr>
          <w:p w14:paraId="336BF496"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2 (4.7%)</w:t>
            </w:r>
          </w:p>
        </w:tc>
        <w:tc>
          <w:tcPr>
            <w:tcW w:w="1609" w:type="dxa"/>
            <w:noWrap/>
            <w:hideMark/>
          </w:tcPr>
          <w:p w14:paraId="4F92E5D3"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EF5C6A" w:rsidRPr="00EF5C6A" w14:paraId="5A15F265" w14:textId="77777777" w:rsidTr="00EF5C6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5C0B1D9E"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Complicaciones a 3 meses</w:t>
            </w:r>
          </w:p>
        </w:tc>
        <w:tc>
          <w:tcPr>
            <w:tcW w:w="1609" w:type="dxa"/>
            <w:noWrap/>
            <w:hideMark/>
          </w:tcPr>
          <w:p w14:paraId="317C1B2E"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w:t>
            </w:r>
          </w:p>
        </w:tc>
        <w:tc>
          <w:tcPr>
            <w:tcW w:w="1609" w:type="dxa"/>
            <w:noWrap/>
            <w:hideMark/>
          </w:tcPr>
          <w:p w14:paraId="012B72F4"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c>
          <w:tcPr>
            <w:tcW w:w="1609" w:type="dxa"/>
            <w:noWrap/>
            <w:hideMark/>
          </w:tcPr>
          <w:p w14:paraId="7AE5B9CD"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0.796</w:t>
            </w:r>
          </w:p>
        </w:tc>
      </w:tr>
      <w:tr w:rsidR="00EF5C6A" w:rsidRPr="00EF5C6A" w14:paraId="24B61019" w14:textId="77777777" w:rsidTr="00EF5C6A">
        <w:trPr>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1700FAEA"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 xml:space="preserve">   Ninguna</w:t>
            </w:r>
          </w:p>
        </w:tc>
        <w:tc>
          <w:tcPr>
            <w:tcW w:w="1609" w:type="dxa"/>
            <w:noWrap/>
            <w:hideMark/>
          </w:tcPr>
          <w:p w14:paraId="1BA69DE7"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11 (100%)</w:t>
            </w:r>
          </w:p>
        </w:tc>
        <w:tc>
          <w:tcPr>
            <w:tcW w:w="1609" w:type="dxa"/>
            <w:noWrap/>
            <w:hideMark/>
          </w:tcPr>
          <w:p w14:paraId="620477EA"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F5C6A">
              <w:rPr>
                <w:rFonts w:ascii="Arial" w:hAnsi="Arial" w:cs="Arial"/>
                <w:color w:val="000000"/>
              </w:rPr>
              <w:t>42 (97.7%)</w:t>
            </w:r>
          </w:p>
        </w:tc>
        <w:tc>
          <w:tcPr>
            <w:tcW w:w="1609" w:type="dxa"/>
            <w:noWrap/>
            <w:hideMark/>
          </w:tcPr>
          <w:p w14:paraId="60793368" w14:textId="77777777" w:rsidR="00EF5C6A" w:rsidRPr="00EF5C6A" w:rsidRDefault="00EF5C6A" w:rsidP="00EF5C6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EF5C6A" w:rsidRPr="00EF5C6A" w14:paraId="1017504A" w14:textId="77777777" w:rsidTr="00EF5C6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02" w:type="dxa"/>
            <w:noWrap/>
            <w:hideMark/>
          </w:tcPr>
          <w:p w14:paraId="77945776" w14:textId="77777777" w:rsidR="00EF5C6A" w:rsidRPr="00EF5C6A" w:rsidRDefault="00EF5C6A" w:rsidP="00EF5C6A">
            <w:pPr>
              <w:rPr>
                <w:rFonts w:ascii="Arial" w:hAnsi="Arial" w:cs="Arial"/>
                <w:b w:val="0"/>
                <w:bCs w:val="0"/>
                <w:color w:val="000000"/>
              </w:rPr>
            </w:pPr>
            <w:r w:rsidRPr="00EF5C6A">
              <w:rPr>
                <w:rFonts w:ascii="Arial" w:hAnsi="Arial" w:cs="Arial"/>
                <w:b w:val="0"/>
                <w:bCs w:val="0"/>
                <w:color w:val="000000"/>
              </w:rPr>
              <w:t xml:space="preserve">   Hernia postincisional</w:t>
            </w:r>
          </w:p>
        </w:tc>
        <w:tc>
          <w:tcPr>
            <w:tcW w:w="1609" w:type="dxa"/>
            <w:noWrap/>
            <w:hideMark/>
          </w:tcPr>
          <w:p w14:paraId="10EC358B"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0 (0%)</w:t>
            </w:r>
          </w:p>
        </w:tc>
        <w:tc>
          <w:tcPr>
            <w:tcW w:w="1609" w:type="dxa"/>
            <w:noWrap/>
            <w:hideMark/>
          </w:tcPr>
          <w:p w14:paraId="50CEC9B8"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EF5C6A">
              <w:rPr>
                <w:rFonts w:ascii="Arial" w:hAnsi="Arial" w:cs="Arial"/>
                <w:color w:val="000000"/>
              </w:rPr>
              <w:t>1 (2.3%)</w:t>
            </w:r>
          </w:p>
        </w:tc>
        <w:tc>
          <w:tcPr>
            <w:tcW w:w="1609" w:type="dxa"/>
            <w:noWrap/>
            <w:hideMark/>
          </w:tcPr>
          <w:p w14:paraId="281D88D6" w14:textId="77777777" w:rsidR="00EF5C6A" w:rsidRPr="00EF5C6A" w:rsidRDefault="00EF5C6A" w:rsidP="00EF5C6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bl>
    <w:p w14:paraId="46083CC3" w14:textId="77777777" w:rsidR="00BC434B" w:rsidRDefault="00BC434B" w:rsidP="00BC434B">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32"/>
        </w:tabs>
        <w:spacing w:line="480" w:lineRule="auto"/>
        <w:jc w:val="both"/>
        <w:rPr>
          <w:rFonts w:ascii="Arial" w:hAnsi="Arial" w:cs="Arial"/>
          <w:bCs/>
          <w:sz w:val="24"/>
          <w:szCs w:val="24"/>
          <w:lang w:val="es-ES"/>
        </w:rPr>
      </w:pPr>
    </w:p>
    <w:p w14:paraId="099A0F99" w14:textId="0E0543EC" w:rsidR="00BC434B" w:rsidRDefault="00BC434B" w:rsidP="00BC434B">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32"/>
        </w:tabs>
        <w:spacing w:line="480" w:lineRule="auto"/>
        <w:jc w:val="both"/>
        <w:rPr>
          <w:rFonts w:ascii="Arial" w:hAnsi="Arial" w:cs="Arial"/>
          <w:bCs/>
          <w:sz w:val="24"/>
          <w:szCs w:val="24"/>
          <w:lang w:val="es-ES"/>
        </w:rPr>
      </w:pPr>
    </w:p>
    <w:p w14:paraId="7B0B7252" w14:textId="50939FE6" w:rsidR="00BC434B" w:rsidRDefault="00BC434B" w:rsidP="00BC434B">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32"/>
        </w:tabs>
        <w:spacing w:line="480" w:lineRule="auto"/>
        <w:jc w:val="both"/>
        <w:rPr>
          <w:rFonts w:ascii="Arial" w:hAnsi="Arial" w:cs="Arial"/>
          <w:bCs/>
          <w:sz w:val="24"/>
          <w:szCs w:val="24"/>
          <w:lang w:val="es-ES"/>
        </w:rPr>
      </w:pPr>
    </w:p>
    <w:p w14:paraId="4A6A24F4" w14:textId="77777777" w:rsidR="00BC434B" w:rsidRPr="0046374A" w:rsidRDefault="00BC434B" w:rsidP="00BC434B">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32"/>
        </w:tabs>
        <w:spacing w:line="480" w:lineRule="auto"/>
        <w:jc w:val="both"/>
        <w:rPr>
          <w:rFonts w:ascii="Arial" w:hAnsi="Arial" w:cs="Arial"/>
          <w:bCs/>
          <w:sz w:val="24"/>
          <w:szCs w:val="24"/>
          <w:lang w:val="es-ES"/>
        </w:rPr>
      </w:pPr>
    </w:p>
    <w:p w14:paraId="1B098C72" w14:textId="77777777" w:rsidR="004853A6" w:rsidRDefault="004853A6">
      <w:pPr>
        <w:spacing w:after="160" w:line="259" w:lineRule="auto"/>
        <w:rPr>
          <w:rFonts w:ascii="Arial" w:hAnsi="Arial" w:cs="Arial"/>
          <w:b/>
          <w:lang w:val="es-ES" w:eastAsia="es-ES"/>
        </w:rPr>
      </w:pPr>
      <w:bookmarkStart w:id="61" w:name="_Toc57116937"/>
      <w:bookmarkStart w:id="62" w:name="_Toc57937645"/>
      <w:bookmarkStart w:id="63" w:name="_Toc58019761"/>
      <w:bookmarkStart w:id="64" w:name="_Toc58091112"/>
      <w:bookmarkStart w:id="65" w:name="_Toc58169121"/>
      <w:bookmarkStart w:id="66" w:name="_Toc58241398"/>
      <w:bookmarkStart w:id="67" w:name="_Toc58282742"/>
      <w:r>
        <w:br w:type="page"/>
      </w:r>
    </w:p>
    <w:p w14:paraId="0DED0B6E" w14:textId="726B5785" w:rsidR="003C2476" w:rsidRDefault="003C2476" w:rsidP="003C2476">
      <w:pPr>
        <w:pStyle w:val="Ttulo1"/>
        <w:spacing w:line="480" w:lineRule="auto"/>
        <w:rPr>
          <w:sz w:val="24"/>
          <w:szCs w:val="24"/>
        </w:rPr>
      </w:pPr>
      <w:r w:rsidRPr="0046374A">
        <w:rPr>
          <w:sz w:val="24"/>
          <w:szCs w:val="24"/>
        </w:rPr>
        <w:lastRenderedPageBreak/>
        <w:t>CAPÍTULO V</w:t>
      </w:r>
      <w:r>
        <w:rPr>
          <w:sz w:val="24"/>
          <w:szCs w:val="24"/>
        </w:rPr>
        <w:t>II</w:t>
      </w:r>
      <w:r w:rsidRPr="0046374A">
        <w:rPr>
          <w:sz w:val="24"/>
          <w:szCs w:val="24"/>
        </w:rPr>
        <w:t xml:space="preserve">. </w:t>
      </w:r>
    </w:p>
    <w:p w14:paraId="44DFD719" w14:textId="196B1435" w:rsidR="00AE151C" w:rsidRPr="00A63853" w:rsidRDefault="008D128B" w:rsidP="008D128B">
      <w:pPr>
        <w:spacing w:after="160" w:line="480" w:lineRule="auto"/>
        <w:jc w:val="center"/>
        <w:rPr>
          <w:rFonts w:ascii="Arial" w:hAnsi="Arial" w:cs="Arial"/>
          <w:b/>
          <w:bCs/>
          <w:lang w:eastAsia="es-ES"/>
        </w:rPr>
      </w:pPr>
      <w:r w:rsidRPr="00A63853">
        <w:rPr>
          <w:rFonts w:ascii="Arial" w:hAnsi="Arial" w:cs="Arial"/>
          <w:b/>
          <w:bCs/>
        </w:rPr>
        <w:t>DISCUSIÓN</w:t>
      </w:r>
      <w:bookmarkEnd w:id="61"/>
      <w:bookmarkEnd w:id="62"/>
      <w:bookmarkEnd w:id="63"/>
      <w:bookmarkEnd w:id="64"/>
      <w:bookmarkEnd w:id="65"/>
      <w:bookmarkEnd w:id="66"/>
      <w:bookmarkEnd w:id="67"/>
    </w:p>
    <w:p w14:paraId="784998B9" w14:textId="0486EF5C" w:rsidR="005952A9" w:rsidRDefault="005952A9" w:rsidP="00C548B9">
      <w:pPr>
        <w:spacing w:line="480" w:lineRule="auto"/>
        <w:jc w:val="both"/>
        <w:rPr>
          <w:rFonts w:ascii="Arial" w:hAnsi="Arial" w:cs="Arial"/>
          <w:lang w:val="es-ES"/>
        </w:rPr>
      </w:pPr>
    </w:p>
    <w:p w14:paraId="4CF9DC02" w14:textId="278441D7" w:rsidR="002B06D5" w:rsidRDefault="00BB1583" w:rsidP="004853A6">
      <w:pPr>
        <w:spacing w:line="480" w:lineRule="auto"/>
        <w:jc w:val="both"/>
        <w:rPr>
          <w:rFonts w:ascii="Arial" w:hAnsi="Arial" w:cs="Arial"/>
          <w:lang w:val="es-ES"/>
        </w:rPr>
      </w:pPr>
      <w:r>
        <w:rPr>
          <w:rFonts w:ascii="Arial" w:hAnsi="Arial" w:cs="Arial"/>
          <w:lang w:val="es-ES"/>
        </w:rPr>
        <w:t>Se ha observado que el uso de una estoma de derivación ha demostrado ser un complemento efectivo y seguro en el tratamiento de muchos trast</w:t>
      </w:r>
      <w:r w:rsidR="00E03737">
        <w:rPr>
          <w:rFonts w:ascii="Arial" w:hAnsi="Arial" w:cs="Arial"/>
          <w:lang w:val="es-ES"/>
        </w:rPr>
        <w:t>ornos colorrectales, como perfor</w:t>
      </w:r>
      <w:r>
        <w:rPr>
          <w:rFonts w:ascii="Arial" w:hAnsi="Arial" w:cs="Arial"/>
          <w:lang w:val="es-ES"/>
        </w:rPr>
        <w:t>ación diverticular, enfermedad inflamatoria intestinal y cáncer colorrectal.</w:t>
      </w:r>
    </w:p>
    <w:p w14:paraId="10D90EF1" w14:textId="721EE23A" w:rsidR="00BB1583" w:rsidRDefault="00BB1583" w:rsidP="004853A6">
      <w:pPr>
        <w:spacing w:line="480" w:lineRule="auto"/>
        <w:jc w:val="both"/>
        <w:rPr>
          <w:rFonts w:ascii="Arial" w:hAnsi="Arial" w:cs="Arial"/>
          <w:lang w:val="es-ES"/>
        </w:rPr>
      </w:pPr>
    </w:p>
    <w:p w14:paraId="25D9D17E" w14:textId="0F35FA96" w:rsidR="00BB1583" w:rsidRDefault="00BB1583" w:rsidP="004853A6">
      <w:pPr>
        <w:spacing w:line="480" w:lineRule="auto"/>
        <w:jc w:val="both"/>
        <w:rPr>
          <w:rFonts w:ascii="Arial" w:hAnsi="Arial" w:cs="Arial"/>
          <w:lang w:val="es-ES"/>
        </w:rPr>
      </w:pPr>
      <w:r>
        <w:rPr>
          <w:rFonts w:ascii="Arial" w:hAnsi="Arial" w:cs="Arial"/>
          <w:lang w:val="es-ES"/>
        </w:rPr>
        <w:t xml:space="preserve">Sin embargo, la morbilidad posterior al cierre de estoma no es insignificante y la complicación más </w:t>
      </w:r>
      <w:r w:rsidR="005400EE">
        <w:rPr>
          <w:rFonts w:ascii="Arial" w:hAnsi="Arial" w:cs="Arial"/>
          <w:lang w:val="es-ES"/>
        </w:rPr>
        <w:t xml:space="preserve">frecuente es la infección del sitio quirúrgico superficial (19-21). Se ha reportado una incidencia de infección de sitio quirúrgico superficial del 2 al 41% en diferentes reportes (22,23), lo cual es una tasa más alta de lo esperada para una herida limpia-contaminada. </w:t>
      </w:r>
    </w:p>
    <w:p w14:paraId="24DB158D" w14:textId="03D67986" w:rsidR="005400EE" w:rsidRDefault="005400EE" w:rsidP="004853A6">
      <w:pPr>
        <w:spacing w:line="480" w:lineRule="auto"/>
        <w:jc w:val="both"/>
        <w:rPr>
          <w:rFonts w:ascii="Arial" w:hAnsi="Arial" w:cs="Arial"/>
          <w:lang w:val="es-ES"/>
        </w:rPr>
      </w:pPr>
    </w:p>
    <w:p w14:paraId="5600BF1A" w14:textId="416D561F" w:rsidR="005400EE" w:rsidRDefault="005400EE" w:rsidP="004853A6">
      <w:pPr>
        <w:spacing w:line="480" w:lineRule="auto"/>
        <w:jc w:val="both"/>
        <w:rPr>
          <w:rFonts w:ascii="Arial" w:hAnsi="Arial" w:cs="Arial"/>
          <w:lang w:val="es-ES"/>
        </w:rPr>
      </w:pPr>
      <w:r>
        <w:rPr>
          <w:rFonts w:ascii="Arial" w:hAnsi="Arial" w:cs="Arial"/>
          <w:lang w:val="es-ES"/>
        </w:rPr>
        <w:t>Al día de hoy, no existe un consenso acerca de la técnica de cierre estoma ideal que pueda minimizar la incidencia de infección de sitio quirúrgico</w:t>
      </w:r>
      <w:r w:rsidR="00E60065">
        <w:rPr>
          <w:rFonts w:ascii="Arial" w:hAnsi="Arial" w:cs="Arial"/>
          <w:lang w:val="es-ES"/>
        </w:rPr>
        <w:t xml:space="preserve"> superficial, aunque se han propuesto múltiples técnicas, como el cierre primario suelto, el cierre primario apretado, el cierre primario retrasado, y el no cierre y cicatrización por segunda intención. </w:t>
      </w:r>
    </w:p>
    <w:p w14:paraId="1A8DAD98" w14:textId="48495AE3" w:rsidR="00E60065" w:rsidRDefault="00E60065" w:rsidP="004853A6">
      <w:pPr>
        <w:spacing w:line="480" w:lineRule="auto"/>
        <w:jc w:val="both"/>
        <w:rPr>
          <w:rFonts w:ascii="Arial" w:hAnsi="Arial" w:cs="Arial"/>
          <w:lang w:val="es-ES"/>
        </w:rPr>
      </w:pPr>
    </w:p>
    <w:p w14:paraId="413098EC" w14:textId="67A0EC6D" w:rsidR="00E60065" w:rsidRDefault="00E60065" w:rsidP="004853A6">
      <w:pPr>
        <w:spacing w:line="480" w:lineRule="auto"/>
        <w:jc w:val="both"/>
        <w:rPr>
          <w:rFonts w:ascii="Arial" w:hAnsi="Arial" w:cs="Arial"/>
          <w:lang w:val="es-ES"/>
        </w:rPr>
      </w:pPr>
      <w:r>
        <w:rPr>
          <w:rFonts w:ascii="Arial" w:hAnsi="Arial" w:cs="Arial"/>
          <w:lang w:val="es-ES"/>
        </w:rPr>
        <w:t xml:space="preserve">El cierre primario de las heridas ha permitido una rápida </w:t>
      </w:r>
      <w:r w:rsidR="008A4157">
        <w:rPr>
          <w:rFonts w:ascii="Arial" w:hAnsi="Arial" w:cs="Arial"/>
          <w:lang w:val="es-ES"/>
        </w:rPr>
        <w:t>cicatrización,</w:t>
      </w:r>
      <w:r>
        <w:rPr>
          <w:rFonts w:ascii="Arial" w:hAnsi="Arial" w:cs="Arial"/>
          <w:lang w:val="es-ES"/>
        </w:rPr>
        <w:t xml:space="preserve"> pero ha sido asociado con una mayor incidencia de infección de sitio quirúrgico superficial, según algunos autores (22-25).</w:t>
      </w:r>
    </w:p>
    <w:p w14:paraId="37F278AA" w14:textId="17DEA7C1" w:rsidR="00E60065" w:rsidRDefault="00E60065" w:rsidP="004853A6">
      <w:pPr>
        <w:spacing w:line="480" w:lineRule="auto"/>
        <w:jc w:val="both"/>
        <w:rPr>
          <w:rFonts w:ascii="Arial" w:hAnsi="Arial" w:cs="Arial"/>
          <w:lang w:val="es-ES"/>
        </w:rPr>
      </w:pPr>
      <w:r>
        <w:rPr>
          <w:rFonts w:ascii="Arial" w:hAnsi="Arial" w:cs="Arial"/>
          <w:lang w:val="es-ES"/>
        </w:rPr>
        <w:lastRenderedPageBreak/>
        <w:t>De acuerdo con Benarjee (26), se ha propuesto una técnica híbrida utilizando un cierre que aproxima</w:t>
      </w:r>
      <w:r w:rsidR="00F23C38">
        <w:rPr>
          <w:rFonts w:ascii="Arial" w:hAnsi="Arial" w:cs="Arial"/>
          <w:lang w:val="es-ES"/>
        </w:rPr>
        <w:t xml:space="preserve"> la piel con una sutura subcutánea en cierre de bolsa de tab</w:t>
      </w:r>
      <w:r w:rsidR="00E03737">
        <w:rPr>
          <w:rFonts w:ascii="Arial" w:hAnsi="Arial" w:cs="Arial"/>
          <w:lang w:val="es-ES"/>
        </w:rPr>
        <w:t>a</w:t>
      </w:r>
      <w:r w:rsidR="00F23C38">
        <w:rPr>
          <w:rFonts w:ascii="Arial" w:hAnsi="Arial" w:cs="Arial"/>
          <w:lang w:val="es-ES"/>
        </w:rPr>
        <w:t xml:space="preserve">co. Esta técnica ha conllevado a mejores resultados cosméticos y menor posibilidad de infección de sitio quirúrgico (26,27). </w:t>
      </w:r>
    </w:p>
    <w:p w14:paraId="2020B18E" w14:textId="21485C85" w:rsidR="00F23C38" w:rsidRDefault="00F23C38" w:rsidP="004853A6">
      <w:pPr>
        <w:spacing w:line="480" w:lineRule="auto"/>
        <w:jc w:val="both"/>
        <w:rPr>
          <w:rFonts w:ascii="Arial" w:hAnsi="Arial" w:cs="Arial"/>
          <w:lang w:val="es-ES"/>
        </w:rPr>
      </w:pPr>
    </w:p>
    <w:p w14:paraId="6AA145A2" w14:textId="43094C13" w:rsidR="00F23C38" w:rsidRDefault="00F23C38" w:rsidP="00F23C38">
      <w:pPr>
        <w:spacing w:line="480" w:lineRule="auto"/>
        <w:jc w:val="both"/>
        <w:rPr>
          <w:rFonts w:ascii="Arial" w:hAnsi="Arial" w:cs="Arial"/>
        </w:rPr>
      </w:pPr>
      <w:r>
        <w:rPr>
          <w:rFonts w:ascii="Arial" w:hAnsi="Arial" w:cs="Arial"/>
          <w:lang w:val="es-ES"/>
        </w:rPr>
        <w:t xml:space="preserve">Por lo anterior, con el objetivo de evaluar esta técnica en nuestro centro, se llevó a cabo este estudio con el objetivo de </w:t>
      </w:r>
      <w:r>
        <w:rPr>
          <w:rFonts w:ascii="Arial" w:hAnsi="Arial" w:cs="Arial"/>
        </w:rPr>
        <w:t>c</w:t>
      </w:r>
      <w:r w:rsidRPr="00FD45E2">
        <w:rPr>
          <w:rFonts w:ascii="Arial" w:hAnsi="Arial" w:cs="Arial"/>
        </w:rPr>
        <w:t>omparar 2 técnicas quirúrgicas del cierre de estoma entre 2 grupos de pacientes</w:t>
      </w:r>
      <w:r>
        <w:rPr>
          <w:rFonts w:ascii="Arial" w:hAnsi="Arial" w:cs="Arial"/>
        </w:rPr>
        <w:t>, evaluando el cierre primario y el cierre en bolsa de tabaco</w:t>
      </w:r>
      <w:r w:rsidRPr="00FD45E2">
        <w:rPr>
          <w:rFonts w:ascii="Arial" w:hAnsi="Arial" w:cs="Arial"/>
        </w:rPr>
        <w:t xml:space="preserve">, para determinar si una de las técnicas es superior.  </w:t>
      </w:r>
    </w:p>
    <w:p w14:paraId="56B83AA9" w14:textId="61E99846" w:rsidR="00F23C38" w:rsidRDefault="00F23C38" w:rsidP="00F23C38">
      <w:pPr>
        <w:spacing w:line="480" w:lineRule="auto"/>
        <w:jc w:val="both"/>
        <w:rPr>
          <w:rFonts w:ascii="Arial" w:hAnsi="Arial" w:cs="Arial"/>
        </w:rPr>
      </w:pPr>
    </w:p>
    <w:p w14:paraId="5C4CAA4E" w14:textId="5FB73ECC" w:rsidR="00F23C38" w:rsidRDefault="00F23C38" w:rsidP="00F23C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En nuestro trabajo, se reclutaron a 54 pacientes con una media de edad de 41.6 70.4% eran hombres. De estos, 27.8% tienen sobrepeso,</w:t>
      </w:r>
      <w:r w:rsidR="00D749B1">
        <w:rPr>
          <w:rFonts w:ascii="Arial" w:hAnsi="Arial" w:cs="Arial"/>
          <w:bCs/>
          <w:sz w:val="24"/>
          <w:szCs w:val="24"/>
          <w:lang w:val="es-ES"/>
        </w:rPr>
        <w:t xml:space="preserve"> </w:t>
      </w:r>
      <w:r>
        <w:rPr>
          <w:rFonts w:ascii="Arial" w:hAnsi="Arial" w:cs="Arial"/>
          <w:bCs/>
          <w:sz w:val="24"/>
          <w:szCs w:val="24"/>
          <w:lang w:val="es-ES"/>
        </w:rPr>
        <w:t xml:space="preserve">13% obesidad grado 1 y 7.4% obesidad grado 2. </w:t>
      </w:r>
      <w:r w:rsidR="00D749B1">
        <w:rPr>
          <w:rFonts w:ascii="Arial" w:hAnsi="Arial" w:cs="Arial"/>
          <w:bCs/>
          <w:sz w:val="24"/>
          <w:szCs w:val="24"/>
          <w:lang w:val="es-ES"/>
        </w:rPr>
        <w:t>De comorbilidades, e</w:t>
      </w:r>
      <w:r>
        <w:rPr>
          <w:rFonts w:ascii="Arial" w:hAnsi="Arial" w:cs="Arial"/>
          <w:bCs/>
          <w:sz w:val="24"/>
          <w:szCs w:val="24"/>
          <w:lang w:val="es-ES"/>
        </w:rPr>
        <w:t xml:space="preserve">l 16.7% padecía diabetes mellitus tipo 2 y 9.3% hipertensión arterial.  </w:t>
      </w:r>
      <w:r w:rsidR="00D749B1">
        <w:rPr>
          <w:rFonts w:ascii="Arial" w:hAnsi="Arial" w:cs="Arial"/>
          <w:bCs/>
          <w:sz w:val="24"/>
          <w:szCs w:val="24"/>
          <w:lang w:val="es-ES"/>
        </w:rPr>
        <w:t xml:space="preserve">De forma general, las características entre los grupos fueron muy similares, aunque hubo una mayor proporción de comorbilidad en el grupo de pacientes que recibieron un cierre de estoma en bolsa de tabaco. Las indicaciones y el tipo de cirujano (residente o adscrito) a cargo del cierre fueron similares entre grupos. </w:t>
      </w:r>
    </w:p>
    <w:p w14:paraId="13F0F9BE" w14:textId="1EA9BB80" w:rsidR="00D749B1" w:rsidRDefault="00D749B1" w:rsidP="00F23C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708AF04B" w14:textId="60FADD60" w:rsidR="00D749B1" w:rsidRDefault="00D749B1" w:rsidP="00F23C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 xml:space="preserve">En este estudio, observamos que los pacientes que tuvieron un cierre de estoma con bolsa de tabaco tuvieron una mayor mediana de tiempo en cicatrizar la herida </w:t>
      </w:r>
      <w:r w:rsidR="008A4157">
        <w:rPr>
          <w:rFonts w:ascii="Arial" w:hAnsi="Arial" w:cs="Arial"/>
          <w:bCs/>
          <w:sz w:val="24"/>
          <w:szCs w:val="24"/>
          <w:lang w:val="es-ES"/>
        </w:rPr>
        <w:t>de la estoma</w:t>
      </w:r>
      <w:r>
        <w:rPr>
          <w:rFonts w:ascii="Arial" w:hAnsi="Arial" w:cs="Arial"/>
          <w:bCs/>
          <w:sz w:val="24"/>
          <w:szCs w:val="24"/>
          <w:lang w:val="es-ES"/>
        </w:rPr>
        <w:t xml:space="preserve">, de 21 contra 15 días, sin embargo, presentaron una mucho menor incidencia de infección postquirúrgico, en donde solamente observamos que un paciente, correspondiente al 3.7% del total, presentó infección del sitio quirúrgico, </w:t>
      </w:r>
      <w:r>
        <w:rPr>
          <w:rFonts w:ascii="Arial" w:hAnsi="Arial" w:cs="Arial"/>
          <w:bCs/>
          <w:sz w:val="24"/>
          <w:szCs w:val="24"/>
          <w:lang w:val="es-ES"/>
        </w:rPr>
        <w:lastRenderedPageBreak/>
        <w:t>comparado con 25.9% en el grupo de pacientes que fueron sometidos a un cierre primario de estoma</w:t>
      </w:r>
      <w:r w:rsidR="00361BE5">
        <w:rPr>
          <w:rFonts w:ascii="Arial" w:hAnsi="Arial" w:cs="Arial"/>
          <w:bCs/>
          <w:sz w:val="24"/>
          <w:szCs w:val="24"/>
          <w:lang w:val="es-ES"/>
        </w:rPr>
        <w:t xml:space="preserve">. Además, después de un seguimiento a 3 meses posterior al cierre, </w:t>
      </w:r>
      <w:r w:rsidR="00E7313F">
        <w:rPr>
          <w:rFonts w:ascii="Arial" w:hAnsi="Arial" w:cs="Arial"/>
          <w:bCs/>
          <w:sz w:val="24"/>
          <w:szCs w:val="24"/>
          <w:lang w:val="es-ES"/>
        </w:rPr>
        <w:t xml:space="preserve">ningún paciente con cierre </w:t>
      </w:r>
      <w:r w:rsidR="00E03737">
        <w:rPr>
          <w:rFonts w:ascii="Arial" w:hAnsi="Arial" w:cs="Arial"/>
          <w:bCs/>
          <w:sz w:val="24"/>
          <w:szCs w:val="24"/>
          <w:lang w:val="es-ES"/>
        </w:rPr>
        <w:t>de estoma con bolsa de tabaco</w:t>
      </w:r>
      <w:r w:rsidR="00E7313F">
        <w:rPr>
          <w:rFonts w:ascii="Arial" w:hAnsi="Arial" w:cs="Arial"/>
          <w:bCs/>
          <w:sz w:val="24"/>
          <w:szCs w:val="24"/>
          <w:lang w:val="es-ES"/>
        </w:rPr>
        <w:t xml:space="preserve"> presentó</w:t>
      </w:r>
      <w:r w:rsidR="00361BE5">
        <w:rPr>
          <w:rFonts w:ascii="Arial" w:hAnsi="Arial" w:cs="Arial"/>
          <w:bCs/>
          <w:sz w:val="24"/>
          <w:szCs w:val="24"/>
          <w:lang w:val="es-ES"/>
        </w:rPr>
        <w:t xml:space="preserve"> complicaciones </w:t>
      </w:r>
      <w:r w:rsidR="00E7313F">
        <w:rPr>
          <w:rFonts w:ascii="Arial" w:hAnsi="Arial" w:cs="Arial"/>
          <w:bCs/>
          <w:sz w:val="24"/>
          <w:szCs w:val="24"/>
          <w:lang w:val="es-ES"/>
        </w:rPr>
        <w:t xml:space="preserve">asociadas. Después un subanálisis para determinar si la obesidad se relacionaba con peores desenlaces, no encontramos diferencias significativas. </w:t>
      </w:r>
    </w:p>
    <w:p w14:paraId="4E3F37C7" w14:textId="77777777" w:rsidR="00F23C38" w:rsidRDefault="00F23C38" w:rsidP="00F23C38">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32"/>
        </w:tabs>
        <w:spacing w:line="480" w:lineRule="auto"/>
        <w:jc w:val="both"/>
        <w:rPr>
          <w:rFonts w:ascii="Arial" w:hAnsi="Arial" w:cs="Arial"/>
          <w:bCs/>
          <w:sz w:val="24"/>
          <w:szCs w:val="24"/>
          <w:lang w:val="es-ES"/>
        </w:rPr>
      </w:pPr>
    </w:p>
    <w:p w14:paraId="3497D90A" w14:textId="77777777" w:rsidR="003E4722" w:rsidRDefault="00E7313F" w:rsidP="00F23C38">
      <w:pPr>
        <w:spacing w:line="480" w:lineRule="auto"/>
        <w:jc w:val="both"/>
        <w:rPr>
          <w:rFonts w:ascii="Arial" w:hAnsi="Arial" w:cs="Arial"/>
          <w:lang w:val="es-ES"/>
        </w:rPr>
      </w:pPr>
      <w:r>
        <w:rPr>
          <w:rFonts w:ascii="Arial" w:hAnsi="Arial" w:cs="Arial"/>
          <w:lang w:val="es-ES"/>
        </w:rPr>
        <w:t>Aún esta debatido cuál es la técnica de cierre de herida de estoma que conlleva a una menor incidencia de infección de sitio quirúrgico</w:t>
      </w:r>
      <w:r w:rsidR="003E4722">
        <w:rPr>
          <w:rFonts w:ascii="Arial" w:hAnsi="Arial" w:cs="Arial"/>
          <w:lang w:val="es-ES"/>
        </w:rPr>
        <w:t xml:space="preserve">. En un estudio realizado por Marquez et al. (28) similar al nuestro, se encontró que la incidencia de infección de sitio quirúrgico en el cierro primario fue del 18%, consistente con reportes previos por otros autores (29-32). </w:t>
      </w:r>
    </w:p>
    <w:p w14:paraId="5B2B09F6" w14:textId="77777777" w:rsidR="003E4722" w:rsidRDefault="003E4722" w:rsidP="00F23C38">
      <w:pPr>
        <w:spacing w:line="480" w:lineRule="auto"/>
        <w:jc w:val="both"/>
        <w:rPr>
          <w:rFonts w:ascii="Arial" w:hAnsi="Arial" w:cs="Arial"/>
          <w:lang w:val="es-ES"/>
        </w:rPr>
      </w:pPr>
    </w:p>
    <w:p w14:paraId="6DD75945" w14:textId="5AF41B64" w:rsidR="003E4722" w:rsidRDefault="003E4722" w:rsidP="00F23C38">
      <w:pPr>
        <w:spacing w:line="480" w:lineRule="auto"/>
        <w:jc w:val="both"/>
        <w:rPr>
          <w:rFonts w:ascii="Arial" w:hAnsi="Arial" w:cs="Arial"/>
          <w:lang w:val="es-ES"/>
        </w:rPr>
      </w:pPr>
      <w:r>
        <w:rPr>
          <w:rFonts w:ascii="Arial" w:hAnsi="Arial" w:cs="Arial"/>
          <w:lang w:val="es-ES"/>
        </w:rPr>
        <w:t xml:space="preserve">En el caso del estudio de Marquez et al, no reportaron casos de infección asociada al cierre de estoma con bolsa de tabaco (28). Esto fue similar a lo reportado por Sutton et al con una incidencia del 0% en 25 pacientes (27). En nuestro estudio, la incidencia fue del 3.7%. </w:t>
      </w:r>
    </w:p>
    <w:p w14:paraId="61CBBF51" w14:textId="60776728" w:rsidR="003E4722" w:rsidRDefault="003E4722" w:rsidP="00F23C38">
      <w:pPr>
        <w:spacing w:line="480" w:lineRule="auto"/>
        <w:jc w:val="both"/>
        <w:rPr>
          <w:rFonts w:ascii="Arial" w:hAnsi="Arial" w:cs="Arial"/>
          <w:lang w:val="es-ES"/>
        </w:rPr>
      </w:pPr>
    </w:p>
    <w:p w14:paraId="5FBD567A" w14:textId="2123423C" w:rsidR="003E4722" w:rsidRDefault="003E4722" w:rsidP="00F23C38">
      <w:pPr>
        <w:spacing w:line="480" w:lineRule="auto"/>
        <w:jc w:val="both"/>
        <w:rPr>
          <w:rFonts w:ascii="Arial" w:hAnsi="Arial" w:cs="Arial"/>
          <w:lang w:val="es-ES"/>
        </w:rPr>
      </w:pPr>
      <w:r>
        <w:rPr>
          <w:rFonts w:ascii="Arial" w:hAnsi="Arial" w:cs="Arial"/>
          <w:lang w:val="es-ES"/>
        </w:rPr>
        <w:t xml:space="preserve">Milanchi et al (33) compararon a 24 pacientes con cierre de estoma con bolsa de tabaco y encontraron que al compararse con paciente con cierre primario, la incidencia fue del 0% vs. 40%, sugiriendo </w:t>
      </w:r>
      <w:r w:rsidR="006026DF">
        <w:rPr>
          <w:rFonts w:ascii="Arial" w:hAnsi="Arial" w:cs="Arial"/>
          <w:lang w:val="es-ES"/>
        </w:rPr>
        <w:t xml:space="preserve">con todos estos estudios que existe un muy bajo riesgo de infección en pacientes con la técnica de cierre con bolsa de tabaco, lo cual también fue demostrado en nuestro estudio. </w:t>
      </w:r>
    </w:p>
    <w:p w14:paraId="60B0C92B" w14:textId="79225A7F" w:rsidR="006026DF" w:rsidRDefault="006026DF" w:rsidP="00F23C38">
      <w:pPr>
        <w:spacing w:line="480" w:lineRule="auto"/>
        <w:jc w:val="both"/>
        <w:rPr>
          <w:rFonts w:ascii="Arial" w:hAnsi="Arial" w:cs="Arial"/>
          <w:lang w:val="es-ES"/>
        </w:rPr>
      </w:pPr>
    </w:p>
    <w:p w14:paraId="35F6BF36" w14:textId="416420AC" w:rsidR="006026DF" w:rsidRPr="00F23C38" w:rsidRDefault="006026DF" w:rsidP="00F23C38">
      <w:pPr>
        <w:spacing w:line="480" w:lineRule="auto"/>
        <w:jc w:val="both"/>
        <w:rPr>
          <w:rFonts w:ascii="Arial" w:hAnsi="Arial" w:cs="Arial"/>
          <w:lang w:val="es-ES"/>
        </w:rPr>
      </w:pPr>
      <w:r>
        <w:rPr>
          <w:rFonts w:ascii="Arial" w:hAnsi="Arial" w:cs="Arial"/>
          <w:lang w:val="es-ES"/>
        </w:rPr>
        <w:lastRenderedPageBreak/>
        <w:t>A pesar de haber encontrado una menor incidencia de infección en pacientes con cierre de estoma con bolsa de tabaco</w:t>
      </w:r>
      <w:r w:rsidR="0048738C">
        <w:rPr>
          <w:rFonts w:ascii="Arial" w:hAnsi="Arial" w:cs="Arial"/>
          <w:lang w:val="es-ES"/>
        </w:rPr>
        <w:t xml:space="preserve">, se encontró que estos pacientes tardan más en cicatrizar la herida. Sin embargo, esta técnica podría ser de utilidad en los pacientes para poder disminuir la comorbilidad asociada a la infección de sitio quirúrgico. Las infecciones resultan en un incremento en la morbilidad, duración de estancia hospitalaria, costos de atención y mortalidad (34-36), por lo que la técnica de cierre de estoma podría ser una opción o alternativa ideal en los pacientes para disminuir estos riesgos. </w:t>
      </w:r>
    </w:p>
    <w:p w14:paraId="02B7CB5C" w14:textId="77777777" w:rsidR="00F23C38" w:rsidRPr="00FD45E2" w:rsidRDefault="00F23C38" w:rsidP="00F23C38">
      <w:pPr>
        <w:spacing w:line="480" w:lineRule="auto"/>
        <w:jc w:val="both"/>
        <w:rPr>
          <w:rFonts w:ascii="Arial" w:hAnsi="Arial" w:cs="Arial"/>
        </w:rPr>
      </w:pPr>
    </w:p>
    <w:p w14:paraId="70121C2D" w14:textId="47F94387" w:rsidR="00F23C38" w:rsidRDefault="00F23C38" w:rsidP="004853A6">
      <w:pPr>
        <w:spacing w:line="480" w:lineRule="auto"/>
        <w:jc w:val="both"/>
        <w:rPr>
          <w:rStyle w:val="Ninguno"/>
          <w:rFonts w:ascii="Arial" w:hAnsi="Arial" w:cs="Arial"/>
          <w:bCs/>
          <w:lang w:val="es-ES"/>
        </w:rPr>
      </w:pPr>
    </w:p>
    <w:p w14:paraId="12DC08E4" w14:textId="1E4DCF13" w:rsidR="002B06D5" w:rsidRDefault="002B06D5" w:rsidP="004D223B">
      <w:pPr>
        <w:spacing w:line="480" w:lineRule="auto"/>
        <w:jc w:val="both"/>
        <w:rPr>
          <w:rStyle w:val="Ninguno"/>
          <w:rFonts w:ascii="Arial" w:hAnsi="Arial" w:cs="Arial"/>
          <w:bCs/>
          <w:lang w:val="es-ES"/>
        </w:rPr>
      </w:pPr>
    </w:p>
    <w:p w14:paraId="2A0DC0E1" w14:textId="77777777" w:rsidR="002B06D5" w:rsidRPr="004D223B" w:rsidRDefault="002B06D5" w:rsidP="004D223B">
      <w:pPr>
        <w:spacing w:line="480" w:lineRule="auto"/>
        <w:jc w:val="both"/>
        <w:rPr>
          <w:rStyle w:val="Ninguno"/>
          <w:rFonts w:ascii="Arial" w:hAnsi="Arial" w:cs="Arial"/>
          <w:bCs/>
          <w:lang w:val="es-ES"/>
        </w:rPr>
      </w:pPr>
    </w:p>
    <w:p w14:paraId="4E5A45D2" w14:textId="78357675" w:rsidR="004D223B" w:rsidRDefault="004D223B" w:rsidP="004D223B">
      <w:pPr>
        <w:spacing w:line="480" w:lineRule="auto"/>
        <w:jc w:val="both"/>
        <w:rPr>
          <w:rStyle w:val="Ninguno"/>
          <w:rFonts w:ascii="Arial" w:hAnsi="Arial" w:cs="Arial"/>
          <w:bCs/>
        </w:rPr>
      </w:pPr>
    </w:p>
    <w:p w14:paraId="360E594C" w14:textId="77777777" w:rsidR="004D223B" w:rsidRPr="007E79D3" w:rsidRDefault="004D223B" w:rsidP="004D223B">
      <w:pPr>
        <w:spacing w:line="480" w:lineRule="auto"/>
        <w:jc w:val="both"/>
        <w:rPr>
          <w:rStyle w:val="Ninguno"/>
          <w:rFonts w:ascii="Arial" w:hAnsi="Arial" w:cs="Arial"/>
          <w:bCs/>
        </w:rPr>
      </w:pPr>
    </w:p>
    <w:p w14:paraId="406BAB45" w14:textId="77777777" w:rsidR="002E1418" w:rsidRPr="00361256" w:rsidRDefault="002E1418" w:rsidP="002E1418">
      <w:pPr>
        <w:spacing w:line="480" w:lineRule="auto"/>
        <w:contextualSpacing/>
        <w:jc w:val="both"/>
        <w:rPr>
          <w:rFonts w:ascii="Arial" w:hAnsi="Arial" w:cs="Arial"/>
          <w:color w:val="000000" w:themeColor="text1"/>
        </w:rPr>
      </w:pPr>
    </w:p>
    <w:p w14:paraId="76CA7DD8" w14:textId="6F645A3D" w:rsidR="00DB514E" w:rsidRPr="004119EF" w:rsidRDefault="00DB514E">
      <w:pPr>
        <w:spacing w:after="160" w:line="259" w:lineRule="auto"/>
        <w:rPr>
          <w:rFonts w:ascii="Arial" w:hAnsi="Arial" w:cs="Arial"/>
          <w:b/>
        </w:rPr>
      </w:pPr>
      <w:bookmarkStart w:id="68" w:name="_Toc57116938"/>
      <w:bookmarkStart w:id="69" w:name="_Toc57937646"/>
    </w:p>
    <w:p w14:paraId="55A312E5" w14:textId="77777777" w:rsidR="0048738C" w:rsidRDefault="0048738C">
      <w:pPr>
        <w:spacing w:after="160" w:line="259" w:lineRule="auto"/>
        <w:rPr>
          <w:rFonts w:ascii="Arial" w:hAnsi="Arial" w:cs="Arial"/>
          <w:b/>
          <w:bCs/>
          <w:sz w:val="26"/>
          <w:szCs w:val="26"/>
          <w:lang w:eastAsia="es-ES"/>
        </w:rPr>
      </w:pPr>
      <w:bookmarkStart w:id="70" w:name="_Toc59016156"/>
      <w:r>
        <w:rPr>
          <w:bCs/>
        </w:rPr>
        <w:br w:type="page"/>
      </w:r>
    </w:p>
    <w:p w14:paraId="55494092" w14:textId="3946366F" w:rsidR="008D128B" w:rsidRPr="000408D5" w:rsidRDefault="008D128B" w:rsidP="000408D5">
      <w:pPr>
        <w:pStyle w:val="Ttulo1"/>
        <w:spacing w:line="480" w:lineRule="auto"/>
        <w:rPr>
          <w:bCs/>
          <w:sz w:val="24"/>
          <w:szCs w:val="24"/>
        </w:rPr>
      </w:pPr>
      <w:r w:rsidRPr="000408D5">
        <w:rPr>
          <w:bCs/>
          <w:lang w:val="es-MX"/>
        </w:rPr>
        <w:lastRenderedPageBreak/>
        <w:t>CAPÍTULO VIII.</w:t>
      </w:r>
      <w:bookmarkEnd w:id="70"/>
      <w:r w:rsidRPr="000408D5">
        <w:rPr>
          <w:bCs/>
          <w:lang w:val="es-MX"/>
        </w:rPr>
        <w:t xml:space="preserve"> </w:t>
      </w:r>
    </w:p>
    <w:p w14:paraId="03C793CA" w14:textId="14E2A10E" w:rsidR="00AE151C" w:rsidRPr="00C81F37" w:rsidRDefault="008D128B" w:rsidP="00C81F37">
      <w:pPr>
        <w:spacing w:after="160" w:line="480" w:lineRule="auto"/>
        <w:jc w:val="center"/>
        <w:rPr>
          <w:rFonts w:ascii="Arial" w:hAnsi="Arial" w:cs="Arial"/>
          <w:b/>
          <w:bCs/>
        </w:rPr>
      </w:pPr>
      <w:r w:rsidRPr="004119EF">
        <w:rPr>
          <w:rFonts w:ascii="Arial" w:hAnsi="Arial" w:cs="Arial"/>
          <w:b/>
        </w:rPr>
        <w:t>CONCLUSIÓN</w:t>
      </w:r>
      <w:bookmarkEnd w:id="68"/>
      <w:bookmarkEnd w:id="69"/>
    </w:p>
    <w:p w14:paraId="70BC7F61" w14:textId="0C0B422B" w:rsidR="0090127B" w:rsidRDefault="0090127B" w:rsidP="0090127B">
      <w:pPr>
        <w:spacing w:line="480" w:lineRule="auto"/>
        <w:ind w:right="20"/>
        <w:jc w:val="both"/>
        <w:rPr>
          <w:rFonts w:ascii="Arial" w:eastAsia="Calibri" w:hAnsi="Arial" w:cs="Arial"/>
          <w:color w:val="000000"/>
          <w:lang w:val="es-HN"/>
        </w:rPr>
      </w:pPr>
    </w:p>
    <w:p w14:paraId="26F63367" w14:textId="77777777" w:rsidR="000408D5" w:rsidRDefault="000408D5" w:rsidP="0090127B">
      <w:pPr>
        <w:spacing w:line="480" w:lineRule="auto"/>
        <w:ind w:right="20"/>
        <w:jc w:val="both"/>
        <w:rPr>
          <w:rFonts w:ascii="Arial" w:eastAsia="Calibri" w:hAnsi="Arial" w:cs="Arial"/>
          <w:color w:val="000000"/>
          <w:lang w:val="es-HN"/>
        </w:rPr>
      </w:pPr>
    </w:p>
    <w:p w14:paraId="32066B49" w14:textId="5A744C3D" w:rsidR="0060573A" w:rsidRDefault="0060573A" w:rsidP="0048738C">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bookmarkStart w:id="71" w:name="_Toc59016157"/>
      <w:bookmarkStart w:id="72" w:name="_Toc57116939"/>
      <w:bookmarkStart w:id="73" w:name="_Toc57937647"/>
      <w:bookmarkStart w:id="74" w:name="_Toc58019762"/>
      <w:bookmarkStart w:id="75" w:name="_Toc58091113"/>
      <w:bookmarkStart w:id="76" w:name="_Toc58169122"/>
      <w:bookmarkStart w:id="77" w:name="_Toc58241399"/>
      <w:bookmarkStart w:id="78" w:name="_Toc58282743"/>
      <w:bookmarkStart w:id="79" w:name="_Toc58867171"/>
      <w:r>
        <w:rPr>
          <w:rFonts w:ascii="Arial" w:hAnsi="Arial" w:cs="Arial"/>
          <w:bCs/>
          <w:sz w:val="24"/>
          <w:szCs w:val="24"/>
          <w:lang w:val="es-ES"/>
        </w:rPr>
        <w:t xml:space="preserve">Como conclusión, </w:t>
      </w:r>
      <w:r w:rsidR="0048738C">
        <w:rPr>
          <w:rFonts w:ascii="Arial" w:hAnsi="Arial" w:cs="Arial"/>
          <w:bCs/>
          <w:sz w:val="24"/>
          <w:szCs w:val="24"/>
          <w:lang w:val="es-ES"/>
        </w:rPr>
        <w:t>se demostró en nuestro estudio que la técnica de cierre de estoma con bolsa de tabaco es segura y más efectiva que el cierre primario para prevenir y disminuir la incidencia de infecciones de sitio quirúrgico en los pacientes en los que se requiere un cierre de estoma.</w:t>
      </w:r>
    </w:p>
    <w:p w14:paraId="3A9DAB4F" w14:textId="4DC1C5CC" w:rsidR="0048738C" w:rsidRDefault="0048738C" w:rsidP="0048738C">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1DCE039F" w14:textId="3904F7A4" w:rsidR="0048738C" w:rsidRDefault="0048738C" w:rsidP="0048738C">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r>
        <w:rPr>
          <w:rFonts w:ascii="Arial" w:hAnsi="Arial" w:cs="Arial"/>
          <w:bCs/>
          <w:sz w:val="24"/>
          <w:szCs w:val="24"/>
          <w:lang w:val="es-ES"/>
        </w:rPr>
        <w:t xml:space="preserve">A pesar de que </w:t>
      </w:r>
      <w:r w:rsidR="00057683">
        <w:rPr>
          <w:rFonts w:ascii="Arial" w:hAnsi="Arial" w:cs="Arial"/>
          <w:bCs/>
          <w:sz w:val="24"/>
          <w:szCs w:val="24"/>
          <w:lang w:val="es-ES"/>
        </w:rPr>
        <w:t>se pudo demostrar esta menor incidencia de infecciones de sitio quirúrgico, observamos que esta técnica se asocia con un mayor tiempo al cierre de la herida, de aproximadamente una semana más.</w:t>
      </w:r>
    </w:p>
    <w:p w14:paraId="0E9D2A85" w14:textId="3E74DEEC" w:rsidR="00057683" w:rsidRDefault="00057683" w:rsidP="0048738C">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Fonts w:ascii="Arial" w:hAnsi="Arial" w:cs="Arial"/>
          <w:bCs/>
          <w:sz w:val="24"/>
          <w:szCs w:val="24"/>
          <w:lang w:val="es-ES"/>
        </w:rPr>
      </w:pPr>
    </w:p>
    <w:p w14:paraId="2498DCD3" w14:textId="6AFCA021" w:rsidR="00057683" w:rsidRDefault="00057683" w:rsidP="0048738C">
      <w:pPr>
        <w:pStyle w:val="HTMLconformatoprevio"/>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08"/>
          <w:tab w:val="left" w:pos="1416"/>
          <w:tab w:val="left" w:pos="2124"/>
          <w:tab w:val="left" w:pos="2832"/>
        </w:tabs>
        <w:spacing w:line="480" w:lineRule="auto"/>
        <w:jc w:val="both"/>
        <w:rPr>
          <w:rStyle w:val="Ninguno"/>
          <w:rFonts w:ascii="Arial" w:hAnsi="Arial" w:cs="Arial"/>
          <w:bCs/>
          <w:lang w:val="es-ES"/>
        </w:rPr>
      </w:pPr>
      <w:r>
        <w:rPr>
          <w:rFonts w:ascii="Arial" w:hAnsi="Arial" w:cs="Arial"/>
          <w:bCs/>
          <w:sz w:val="24"/>
          <w:szCs w:val="24"/>
          <w:lang w:val="es-ES"/>
        </w:rPr>
        <w:t xml:space="preserve">Considerando que no existen otros factores relacionados con un peor desenlace asociado con la técnica, podemos concluir que la técnica de cierre de estoma con bolsa de tabaco puede ser ideal como alternativa para los pacientes, disminuyendo la incidencia de infección de sitio quirúrgico, y considerando un mayor beneficio de la técnica, analizando los costos-beneficios. </w:t>
      </w:r>
    </w:p>
    <w:p w14:paraId="25E1F33B" w14:textId="683CF2BA" w:rsidR="0060573A" w:rsidRDefault="0060573A" w:rsidP="0060573A">
      <w:pPr>
        <w:spacing w:line="480" w:lineRule="auto"/>
        <w:jc w:val="both"/>
        <w:rPr>
          <w:rStyle w:val="Ninguno"/>
          <w:rFonts w:ascii="Arial" w:hAnsi="Arial" w:cs="Arial"/>
          <w:bCs/>
          <w:lang w:val="es-ES"/>
        </w:rPr>
      </w:pPr>
    </w:p>
    <w:p w14:paraId="0538B0AD" w14:textId="77777777" w:rsidR="0060573A" w:rsidRDefault="0060573A" w:rsidP="0060573A">
      <w:pPr>
        <w:spacing w:line="480" w:lineRule="auto"/>
        <w:jc w:val="both"/>
        <w:rPr>
          <w:rStyle w:val="Ninguno"/>
          <w:rFonts w:ascii="Arial" w:hAnsi="Arial" w:cs="Arial"/>
          <w:bCs/>
          <w:lang w:val="es-ES"/>
        </w:rPr>
      </w:pPr>
    </w:p>
    <w:p w14:paraId="183006AF" w14:textId="77777777" w:rsidR="008D128B" w:rsidRPr="003F49A5" w:rsidRDefault="008D128B" w:rsidP="0046374A">
      <w:pPr>
        <w:pStyle w:val="Ttulo1"/>
        <w:spacing w:line="480" w:lineRule="auto"/>
        <w:rPr>
          <w:sz w:val="24"/>
          <w:szCs w:val="24"/>
          <w:lang w:val="es-MX"/>
        </w:rPr>
      </w:pPr>
      <w:r w:rsidRPr="003F49A5">
        <w:rPr>
          <w:sz w:val="24"/>
          <w:szCs w:val="24"/>
          <w:lang w:val="es-MX"/>
        </w:rPr>
        <w:lastRenderedPageBreak/>
        <w:t>CAPÍTULO IX.</w:t>
      </w:r>
      <w:bookmarkEnd w:id="71"/>
      <w:r w:rsidRPr="003F49A5">
        <w:rPr>
          <w:sz w:val="24"/>
          <w:szCs w:val="24"/>
          <w:lang w:val="es-MX"/>
        </w:rPr>
        <w:t xml:space="preserve"> </w:t>
      </w:r>
    </w:p>
    <w:p w14:paraId="5B62CD9E" w14:textId="6881AD8F" w:rsidR="00EF6E47" w:rsidRPr="00EF6E47" w:rsidRDefault="008D128B" w:rsidP="00EF6E47">
      <w:pPr>
        <w:pStyle w:val="Ttulo1"/>
        <w:spacing w:line="480" w:lineRule="auto"/>
        <w:rPr>
          <w:sz w:val="24"/>
          <w:szCs w:val="24"/>
          <w:lang w:val="es-MX"/>
        </w:rPr>
      </w:pPr>
      <w:bookmarkStart w:id="80" w:name="_Toc59013951"/>
      <w:bookmarkStart w:id="81" w:name="_Toc59016158"/>
      <w:r w:rsidRPr="003F49A5">
        <w:rPr>
          <w:sz w:val="24"/>
          <w:szCs w:val="24"/>
          <w:lang w:val="es-MX"/>
        </w:rPr>
        <w:t>REFERENCIAS</w:t>
      </w:r>
      <w:bookmarkEnd w:id="72"/>
      <w:bookmarkEnd w:id="73"/>
      <w:bookmarkEnd w:id="74"/>
      <w:bookmarkEnd w:id="75"/>
      <w:bookmarkEnd w:id="76"/>
      <w:bookmarkEnd w:id="77"/>
      <w:bookmarkEnd w:id="78"/>
      <w:bookmarkEnd w:id="79"/>
      <w:bookmarkEnd w:id="80"/>
      <w:bookmarkEnd w:id="81"/>
      <w:r w:rsidR="0060573A" w:rsidRPr="003F49A5">
        <w:rPr>
          <w:sz w:val="24"/>
          <w:szCs w:val="24"/>
          <w:lang w:val="es-MX"/>
        </w:rPr>
        <w:t xml:space="preserve"> BIBLIOGRÁFICAS</w:t>
      </w:r>
    </w:p>
    <w:p w14:paraId="6CC39F42" w14:textId="77777777" w:rsidR="00EF6E47" w:rsidRDefault="00EF6E47" w:rsidP="003F49A5">
      <w:pPr>
        <w:pStyle w:val="Ttulo1"/>
        <w:spacing w:line="480" w:lineRule="auto"/>
        <w:jc w:val="both"/>
        <w:rPr>
          <w:b w:val="0"/>
          <w:sz w:val="24"/>
          <w:szCs w:val="24"/>
          <w:shd w:val="clear" w:color="auto" w:fill="FFFFFF"/>
          <w:lang w:val="es-MX" w:eastAsia="es-MX"/>
        </w:rPr>
      </w:pPr>
      <w:bookmarkStart w:id="82" w:name="_Toc58019764"/>
      <w:bookmarkStart w:id="83" w:name="_Toc58091115"/>
      <w:bookmarkStart w:id="84" w:name="_Toc58169123"/>
      <w:bookmarkStart w:id="85" w:name="_Toc58241400"/>
      <w:bookmarkStart w:id="86" w:name="_Toc58282744"/>
      <w:bookmarkStart w:id="87" w:name="_Toc57937649"/>
    </w:p>
    <w:p w14:paraId="7B925000" w14:textId="51EC2E93" w:rsidR="003F49A5" w:rsidRDefault="003F49A5" w:rsidP="003F49A5">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s-MX" w:eastAsia="es-MX"/>
        </w:rPr>
        <w:t xml:space="preserve">1. </w:t>
      </w:r>
      <w:r w:rsidRPr="003F49A5">
        <w:rPr>
          <w:b w:val="0"/>
          <w:sz w:val="24"/>
          <w:szCs w:val="24"/>
          <w:shd w:val="clear" w:color="auto" w:fill="FFFFFF"/>
          <w:lang w:val="es-MX" w:eastAsia="es-MX"/>
        </w:rPr>
        <w:tab/>
        <w:t xml:space="preserve">Tan WS, Tang CL, Shi L, Eu KW. </w:t>
      </w:r>
      <w:r w:rsidRPr="003F49A5">
        <w:rPr>
          <w:b w:val="0"/>
          <w:sz w:val="24"/>
          <w:szCs w:val="24"/>
          <w:shd w:val="clear" w:color="auto" w:fill="FFFFFF"/>
          <w:lang w:val="en-US" w:eastAsia="es-MX"/>
        </w:rPr>
        <w:t xml:space="preserve">Meta-analysis of defunctioning stomas in low anterior resection for rectal cancer. 2009;462–72. </w:t>
      </w:r>
    </w:p>
    <w:p w14:paraId="16C17805" w14:textId="77777777" w:rsidR="003F49A5" w:rsidRDefault="003F49A5" w:rsidP="003F49A5">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2. </w:t>
      </w:r>
      <w:r w:rsidRPr="003F49A5">
        <w:rPr>
          <w:b w:val="0"/>
          <w:sz w:val="24"/>
          <w:szCs w:val="24"/>
          <w:shd w:val="clear" w:color="auto" w:fill="FFFFFF"/>
          <w:lang w:val="en-US" w:eastAsia="es-MX"/>
        </w:rPr>
        <w:tab/>
        <w:t xml:space="preserve">Wu S, Ma C, Yang Y. Role of protective stoma in low anterior resection for rectal cancer : A meta-analysis. 2014;20(47):18031–7. </w:t>
      </w:r>
    </w:p>
    <w:p w14:paraId="2D2104AA" w14:textId="77777777" w:rsidR="003F49A5" w:rsidRDefault="003F49A5" w:rsidP="003F49A5">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3. </w:t>
      </w:r>
      <w:r w:rsidRPr="003F49A5">
        <w:rPr>
          <w:b w:val="0"/>
          <w:sz w:val="24"/>
          <w:szCs w:val="24"/>
          <w:shd w:val="clear" w:color="auto" w:fill="FFFFFF"/>
          <w:lang w:val="en-US" w:eastAsia="es-MX"/>
        </w:rPr>
        <w:tab/>
        <w:t xml:space="preserve">Krenzien F, Benzing C, Harders F, Junghans T, Rasim G, Bothe C, et al. Original Article - Technique THE VULKAN TECHNIQUE: A NOVEL OSTOMY -CLOSURE TECHNIQUE THAT REDUCES COMPLICATIONS AND OPERATIVE TIMES. 2017;30(2):139–42. </w:t>
      </w:r>
    </w:p>
    <w:p w14:paraId="71A6FCBF" w14:textId="77777777" w:rsidR="003F49A5" w:rsidRDefault="003F49A5" w:rsidP="003F49A5">
      <w:pPr>
        <w:pStyle w:val="Ttulo1"/>
        <w:spacing w:line="480" w:lineRule="auto"/>
        <w:jc w:val="both"/>
        <w:rPr>
          <w:b w:val="0"/>
          <w:sz w:val="24"/>
          <w:szCs w:val="24"/>
          <w:shd w:val="clear" w:color="auto" w:fill="FFFFFF"/>
          <w:lang w:val="es-MX" w:eastAsia="es-MX"/>
        </w:rPr>
      </w:pPr>
      <w:r w:rsidRPr="003F49A5">
        <w:rPr>
          <w:b w:val="0"/>
          <w:sz w:val="24"/>
          <w:szCs w:val="24"/>
          <w:shd w:val="clear" w:color="auto" w:fill="FFFFFF"/>
          <w:lang w:val="en-US" w:eastAsia="es-MX"/>
        </w:rPr>
        <w:t xml:space="preserve">4. </w:t>
      </w:r>
      <w:r w:rsidRPr="003F49A5">
        <w:rPr>
          <w:b w:val="0"/>
          <w:sz w:val="24"/>
          <w:szCs w:val="24"/>
          <w:shd w:val="clear" w:color="auto" w:fill="FFFFFF"/>
          <w:lang w:val="en-US" w:eastAsia="es-MX"/>
        </w:rPr>
        <w:tab/>
        <w:t xml:space="preserve">Care O, Management C, Ambe PC, Kurz NR, Nitschke C, Odeh SF, et al. </w:t>
      </w:r>
      <w:r w:rsidRPr="003F49A5">
        <w:rPr>
          <w:b w:val="0"/>
          <w:sz w:val="24"/>
          <w:szCs w:val="24"/>
          <w:shd w:val="clear" w:color="auto" w:fill="FFFFFF"/>
          <w:lang w:val="es-MX" w:eastAsia="es-MX"/>
        </w:rPr>
        <w:t xml:space="preserve">Intestinal Ostomy. 2018;(Figure 3):182–8. </w:t>
      </w:r>
    </w:p>
    <w:p w14:paraId="0B208DD0" w14:textId="77777777" w:rsidR="003F49A5" w:rsidRDefault="003F49A5" w:rsidP="003F49A5">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s-MX" w:eastAsia="es-MX"/>
        </w:rPr>
        <w:t xml:space="preserve">5. </w:t>
      </w:r>
      <w:r w:rsidRPr="003F49A5">
        <w:rPr>
          <w:b w:val="0"/>
          <w:sz w:val="24"/>
          <w:szCs w:val="24"/>
          <w:shd w:val="clear" w:color="auto" w:fill="FFFFFF"/>
          <w:lang w:val="es-MX" w:eastAsia="es-MX"/>
        </w:rPr>
        <w:tab/>
        <w:t xml:space="preserve">Pereira A, Villanueva B, Vallribera F, Lo M, Arbo A, Morales-conde S. ´ A ESPAN ˜ OLA Cierre de la pared abdominal despue un estoma temporal. </w:t>
      </w:r>
      <w:r w:rsidRPr="003F49A5">
        <w:rPr>
          <w:b w:val="0"/>
          <w:sz w:val="24"/>
          <w:szCs w:val="24"/>
          <w:shd w:val="clear" w:color="auto" w:fill="FFFFFF"/>
          <w:lang w:val="en-US" w:eastAsia="es-MX"/>
        </w:rPr>
        <w:t xml:space="preserve">2014;1–6. </w:t>
      </w:r>
    </w:p>
    <w:p w14:paraId="2B46DCBF" w14:textId="588F4395" w:rsidR="003F49A5" w:rsidRDefault="003F49A5" w:rsidP="003F49A5">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6. </w:t>
      </w:r>
      <w:r w:rsidRPr="003F49A5">
        <w:rPr>
          <w:b w:val="0"/>
          <w:sz w:val="24"/>
          <w:szCs w:val="24"/>
          <w:shd w:val="clear" w:color="auto" w:fill="FFFFFF"/>
          <w:lang w:val="en-US" w:eastAsia="es-MX"/>
        </w:rPr>
        <w:tab/>
        <w:t xml:space="preserve">Iii JBL. Updated Algorithm for Abdominal Wall Reconstruction. 2006;33:225–40. </w:t>
      </w:r>
    </w:p>
    <w:p w14:paraId="7604DAB0" w14:textId="77777777" w:rsidR="003F49A5" w:rsidRDefault="003F49A5" w:rsidP="003F49A5">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7. </w:t>
      </w:r>
      <w:r w:rsidRPr="003F49A5">
        <w:rPr>
          <w:b w:val="0"/>
          <w:sz w:val="24"/>
          <w:szCs w:val="24"/>
          <w:shd w:val="clear" w:color="auto" w:fill="FFFFFF"/>
          <w:lang w:val="en-US" w:eastAsia="es-MX"/>
        </w:rPr>
        <w:tab/>
        <w:t xml:space="preserve">Wada Y, Miyoshi N, Ohue M, Noura S, Fujino S. Comparison of surgical techniques for stoma closure : A retrospective study of purse </w:t>
      </w:r>
      <w:r w:rsidRPr="003F49A5">
        <w:rPr>
          <w:rFonts w:ascii="Cambria Math" w:hAnsi="Cambria Math" w:cs="Cambria Math"/>
          <w:b w:val="0"/>
          <w:sz w:val="24"/>
          <w:szCs w:val="24"/>
          <w:shd w:val="clear" w:color="auto" w:fill="FFFFFF"/>
          <w:lang w:val="en-US" w:eastAsia="es-MX"/>
        </w:rPr>
        <w:t>‑</w:t>
      </w:r>
      <w:r w:rsidRPr="003F49A5">
        <w:rPr>
          <w:b w:val="0"/>
          <w:sz w:val="24"/>
          <w:szCs w:val="24"/>
          <w:shd w:val="clear" w:color="auto" w:fill="FFFFFF"/>
          <w:lang w:val="en-US" w:eastAsia="es-MX"/>
        </w:rPr>
        <w:t xml:space="preserve"> string skin closure </w:t>
      </w:r>
      <w:r w:rsidRPr="003F49A5">
        <w:rPr>
          <w:b w:val="0"/>
          <w:sz w:val="24"/>
          <w:szCs w:val="24"/>
          <w:shd w:val="clear" w:color="auto" w:fill="FFFFFF"/>
          <w:lang w:val="en-US" w:eastAsia="es-MX"/>
        </w:rPr>
        <w:lastRenderedPageBreak/>
        <w:t xml:space="preserve">versus conventional skin closure following ileostomy and colostomy reversal. 2015;(mc):619–22. </w:t>
      </w:r>
    </w:p>
    <w:p w14:paraId="1004D0C9" w14:textId="77777777" w:rsidR="003F49A5" w:rsidRDefault="003F49A5" w:rsidP="003F49A5">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8. </w:t>
      </w:r>
      <w:r w:rsidRPr="003F49A5">
        <w:rPr>
          <w:b w:val="0"/>
          <w:sz w:val="24"/>
          <w:szCs w:val="24"/>
          <w:shd w:val="clear" w:color="auto" w:fill="FFFFFF"/>
          <w:lang w:val="en-US" w:eastAsia="es-MX"/>
        </w:rPr>
        <w:tab/>
        <w:t xml:space="preserve">Paper O. Primary Closure of the Skin after Stoma. 2006;255–8. </w:t>
      </w:r>
    </w:p>
    <w:p w14:paraId="3486CAA8" w14:textId="270416F6" w:rsidR="003F49A5" w:rsidRDefault="003F49A5" w:rsidP="003F49A5">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9. </w:t>
      </w:r>
      <w:r w:rsidRPr="003F49A5">
        <w:rPr>
          <w:b w:val="0"/>
          <w:sz w:val="24"/>
          <w:szCs w:val="24"/>
          <w:shd w:val="clear" w:color="auto" w:fill="FFFFFF"/>
          <w:lang w:val="en-US" w:eastAsia="es-MX"/>
        </w:rPr>
        <w:tab/>
        <w:t xml:space="preserve">Tulchinsky GLH, Klauzner GGJM. Wound infection after ileostomy closure : a prospective randomized study comparing primary vs . delayed primary closure techniques. 2005;206–8. </w:t>
      </w:r>
    </w:p>
    <w:p w14:paraId="6BE6B5F7" w14:textId="77777777" w:rsidR="003F49A5" w:rsidRDefault="003F49A5" w:rsidP="003F49A5">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10. </w:t>
      </w:r>
      <w:r w:rsidRPr="003F49A5">
        <w:rPr>
          <w:b w:val="0"/>
          <w:sz w:val="24"/>
          <w:szCs w:val="24"/>
          <w:shd w:val="clear" w:color="auto" w:fill="FFFFFF"/>
          <w:lang w:val="en-US" w:eastAsia="es-MX"/>
        </w:rPr>
        <w:tab/>
        <w:t xml:space="preserve">Mccartan DP, Burke JP, Walsh SR, Coffey JC. Purse-string approximation is superior to primary skin closure following stoma reversal : a systematic review and meta-analysis. 2013;345–51. </w:t>
      </w:r>
    </w:p>
    <w:p w14:paraId="7F0E9C84" w14:textId="5231C434" w:rsidR="003F49A5" w:rsidRDefault="003F49A5" w:rsidP="008A4157">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11. </w:t>
      </w:r>
      <w:r w:rsidRPr="003F49A5">
        <w:rPr>
          <w:b w:val="0"/>
          <w:sz w:val="24"/>
          <w:szCs w:val="24"/>
          <w:shd w:val="clear" w:color="auto" w:fill="FFFFFF"/>
          <w:lang w:val="en-US" w:eastAsia="es-MX"/>
        </w:rPr>
        <w:tab/>
        <w:t xml:space="preserve">Sajid MS, Bhatti MI, Miles WFA. Meta-analysis Systematic review and meta-analysis of published randomized controlled trials comparing purse-string vs conventional linear closure of the wound following ileostomy ( stoma ) closure. 2014;3(July):156–61. </w:t>
      </w:r>
    </w:p>
    <w:p w14:paraId="43F3CCD5" w14:textId="17E77CDC" w:rsidR="003F49A5" w:rsidRDefault="003F49A5" w:rsidP="008A4157">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12. </w:t>
      </w:r>
      <w:r w:rsidRPr="003F49A5">
        <w:rPr>
          <w:b w:val="0"/>
          <w:sz w:val="24"/>
          <w:szCs w:val="24"/>
          <w:shd w:val="clear" w:color="auto" w:fill="FFFFFF"/>
          <w:lang w:val="en-US" w:eastAsia="es-MX"/>
        </w:rPr>
        <w:tab/>
        <w:t xml:space="preserve">Behuria N, Kumar J, Ram S, Vasant S, Saranga R. ScienceDirect Evidence-based adoption of purse-string skin closure for stoma wounds. Med J </w:t>
      </w:r>
      <w:r w:rsidRPr="003F49A5">
        <w:rPr>
          <w:b w:val="0"/>
          <w:sz w:val="24"/>
          <w:szCs w:val="24"/>
          <w:shd w:val="clear" w:color="auto" w:fill="FFFFFF"/>
          <w:lang w:val="en-US" w:eastAsia="es-MX"/>
        </w:rPr>
        <w:lastRenderedPageBreak/>
        <w:t xml:space="preserve">Armed Forces India [Internet]. 2019;(xxxx). Available from: https://doi.org/10.1016/j.mjafi.2019.02.009 </w:t>
      </w:r>
    </w:p>
    <w:p w14:paraId="04630F71" w14:textId="77777777" w:rsidR="003F49A5" w:rsidRDefault="003F49A5" w:rsidP="008A4157">
      <w:pPr>
        <w:pStyle w:val="Ttulo1"/>
        <w:spacing w:line="480" w:lineRule="auto"/>
        <w:jc w:val="both"/>
        <w:rPr>
          <w:b w:val="0"/>
          <w:sz w:val="24"/>
          <w:szCs w:val="24"/>
          <w:shd w:val="clear" w:color="auto" w:fill="FFFFFF"/>
          <w:lang w:val="en-US" w:eastAsia="es-MX"/>
        </w:rPr>
      </w:pPr>
      <w:r>
        <w:rPr>
          <w:b w:val="0"/>
          <w:sz w:val="24"/>
          <w:szCs w:val="24"/>
          <w:shd w:val="clear" w:color="auto" w:fill="FFFFFF"/>
          <w:lang w:val="en-US" w:eastAsia="es-MX"/>
        </w:rPr>
        <w:t>1</w:t>
      </w:r>
      <w:r w:rsidRPr="003F49A5">
        <w:rPr>
          <w:b w:val="0"/>
          <w:sz w:val="24"/>
          <w:szCs w:val="24"/>
          <w:shd w:val="clear" w:color="auto" w:fill="FFFFFF"/>
          <w:lang w:val="en-US" w:eastAsia="es-MX"/>
        </w:rPr>
        <w:t xml:space="preserve">3. </w:t>
      </w:r>
      <w:r w:rsidRPr="003F49A5">
        <w:rPr>
          <w:b w:val="0"/>
          <w:sz w:val="24"/>
          <w:szCs w:val="24"/>
          <w:shd w:val="clear" w:color="auto" w:fill="FFFFFF"/>
          <w:lang w:val="en-US" w:eastAsia="es-MX"/>
        </w:rPr>
        <w:tab/>
        <w:t xml:space="preserve">Imada S, Noura S, Ohue M, Shingai T, Sueda T, Kishi K. Efficacy of subcutaneous penrose drains for surgical site infections in colorectal surgery. 2013;5(4):110–4. </w:t>
      </w:r>
    </w:p>
    <w:p w14:paraId="2FAABB92" w14:textId="77777777" w:rsidR="003F49A5" w:rsidRDefault="003F49A5" w:rsidP="008A4157">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14. </w:t>
      </w:r>
      <w:r w:rsidRPr="003F49A5">
        <w:rPr>
          <w:b w:val="0"/>
          <w:sz w:val="24"/>
          <w:szCs w:val="24"/>
          <w:shd w:val="clear" w:color="auto" w:fill="FFFFFF"/>
          <w:lang w:val="en-US" w:eastAsia="es-MX"/>
        </w:rPr>
        <w:tab/>
        <w:t xml:space="preserve">Felnbeg SM, Mcleod RS, Cohen Z. Complications of Loop lleostomy. 1985;102–7. </w:t>
      </w:r>
    </w:p>
    <w:p w14:paraId="1806B04E" w14:textId="53A658D5" w:rsidR="003F49A5" w:rsidRDefault="003F49A5" w:rsidP="008A4157">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15. </w:t>
      </w:r>
      <w:r w:rsidRPr="003F49A5">
        <w:rPr>
          <w:b w:val="0"/>
          <w:sz w:val="24"/>
          <w:szCs w:val="24"/>
          <w:shd w:val="clear" w:color="auto" w:fill="FFFFFF"/>
          <w:lang w:val="en-US" w:eastAsia="es-MX"/>
        </w:rPr>
        <w:tab/>
        <w:t xml:space="preserve">Hospital LG, Kingdom U. A TECHNIQUE FOR WOUND CLOSURE THAT MINIMIZES SEPSIS AFTER STOMA CLOSURE. 2002;(May):766–7. </w:t>
      </w:r>
    </w:p>
    <w:p w14:paraId="1B505C40" w14:textId="77777777" w:rsidR="003F49A5" w:rsidRDefault="003F49A5" w:rsidP="008A4157">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16. </w:t>
      </w:r>
      <w:r w:rsidRPr="003F49A5">
        <w:rPr>
          <w:b w:val="0"/>
          <w:sz w:val="24"/>
          <w:szCs w:val="24"/>
          <w:shd w:val="clear" w:color="auto" w:fill="FFFFFF"/>
          <w:lang w:val="en-US" w:eastAsia="es-MX"/>
        </w:rPr>
        <w:tab/>
        <w:t xml:space="preserve">Article O. The morbidity surrounding reversal of defunctioning ileostomies : a systematic review of 48 studies including 6 , 107 cases. 2009;711–23. </w:t>
      </w:r>
    </w:p>
    <w:p w14:paraId="2E07CF4D" w14:textId="77777777" w:rsidR="003F49A5" w:rsidRPr="006026DF" w:rsidRDefault="003F49A5" w:rsidP="008A4157">
      <w:pPr>
        <w:pStyle w:val="Ttulo1"/>
        <w:spacing w:line="480" w:lineRule="auto"/>
        <w:jc w:val="both"/>
        <w:rPr>
          <w:b w:val="0"/>
          <w:sz w:val="24"/>
          <w:szCs w:val="24"/>
          <w:shd w:val="clear" w:color="auto" w:fill="FFFFFF"/>
          <w:lang w:val="en-US" w:eastAsia="es-MX"/>
        </w:rPr>
      </w:pPr>
      <w:r w:rsidRPr="003F49A5">
        <w:rPr>
          <w:b w:val="0"/>
          <w:sz w:val="24"/>
          <w:szCs w:val="24"/>
          <w:shd w:val="clear" w:color="auto" w:fill="FFFFFF"/>
          <w:lang w:val="en-US" w:eastAsia="es-MX"/>
        </w:rPr>
        <w:t xml:space="preserve">17. </w:t>
      </w:r>
      <w:r w:rsidRPr="003F49A5">
        <w:rPr>
          <w:b w:val="0"/>
          <w:sz w:val="24"/>
          <w:szCs w:val="24"/>
          <w:shd w:val="clear" w:color="auto" w:fill="FFFFFF"/>
          <w:lang w:val="en-US" w:eastAsia="es-MX"/>
        </w:rPr>
        <w:tab/>
      </w:r>
      <w:r w:rsidRPr="006026DF">
        <w:rPr>
          <w:b w:val="0"/>
          <w:sz w:val="24"/>
          <w:szCs w:val="24"/>
          <w:shd w:val="clear" w:color="auto" w:fill="FFFFFF"/>
          <w:lang w:val="en-US" w:eastAsia="es-MX"/>
        </w:rPr>
        <w:t xml:space="preserve">Skinner NMJDS. Factors predicting stomal wound closure infection rates. 2012; </w:t>
      </w:r>
    </w:p>
    <w:p w14:paraId="084B0721" w14:textId="78F96BD9" w:rsidR="006026DF" w:rsidRPr="006026DF" w:rsidRDefault="003F49A5" w:rsidP="008A4157">
      <w:pPr>
        <w:pStyle w:val="Ttulo1"/>
        <w:spacing w:line="480" w:lineRule="auto"/>
        <w:jc w:val="both"/>
        <w:rPr>
          <w:b w:val="0"/>
          <w:sz w:val="24"/>
          <w:szCs w:val="24"/>
          <w:shd w:val="clear" w:color="auto" w:fill="FFFFFF"/>
          <w:lang w:val="en-US" w:eastAsia="es-MX"/>
        </w:rPr>
      </w:pPr>
      <w:r w:rsidRPr="006026DF">
        <w:rPr>
          <w:b w:val="0"/>
          <w:sz w:val="24"/>
          <w:szCs w:val="24"/>
          <w:shd w:val="clear" w:color="auto" w:fill="FFFFFF"/>
          <w:lang w:val="en-US" w:eastAsia="es-MX"/>
        </w:rPr>
        <w:t xml:space="preserve">18. </w:t>
      </w:r>
      <w:r w:rsidRPr="006026DF">
        <w:rPr>
          <w:b w:val="0"/>
          <w:sz w:val="24"/>
          <w:szCs w:val="24"/>
          <w:shd w:val="clear" w:color="auto" w:fill="FFFFFF"/>
          <w:lang w:val="en-US" w:eastAsia="es-MX"/>
        </w:rPr>
        <w:tab/>
        <w:t>Riesener K, Lehnen W, Ho M, Kasperk R, Braun JC, Schumpelick V. Morbidity of Ileostomy and Colostomy Closure : Impact of Surgical Technique and Perioperative Treatment. 1997;103–</w:t>
      </w:r>
      <w:r w:rsidR="006026DF" w:rsidRPr="006026DF">
        <w:rPr>
          <w:b w:val="0"/>
          <w:sz w:val="24"/>
          <w:szCs w:val="24"/>
          <w:shd w:val="clear" w:color="auto" w:fill="FFFFFF"/>
          <w:lang w:val="en-US" w:eastAsia="es-MX"/>
        </w:rPr>
        <w:t>8.</w:t>
      </w:r>
    </w:p>
    <w:p w14:paraId="0756F8E3" w14:textId="0D955937" w:rsidR="008A4157" w:rsidRDefault="006026DF" w:rsidP="008A4157">
      <w:pPr>
        <w:spacing w:line="480" w:lineRule="auto"/>
        <w:jc w:val="both"/>
        <w:rPr>
          <w:rFonts w:ascii="Arial" w:hAnsi="Arial" w:cs="Arial"/>
          <w:lang w:val="en-US"/>
        </w:rPr>
      </w:pPr>
      <w:r w:rsidRPr="006026DF">
        <w:rPr>
          <w:rFonts w:ascii="Arial" w:hAnsi="Arial" w:cs="Arial"/>
          <w:lang w:val="en-US"/>
        </w:rPr>
        <w:t xml:space="preserve">19. </w:t>
      </w:r>
      <w:r w:rsidR="008A4157" w:rsidRPr="008A4157">
        <w:rPr>
          <w:rFonts w:ascii="Arial" w:hAnsi="Arial" w:cs="Arial"/>
          <w:lang w:val="en-US"/>
        </w:rPr>
        <w:t>Konishi T, Watanabe T, Kishimoto J et al</w:t>
      </w:r>
      <w:r w:rsidR="008A4157">
        <w:rPr>
          <w:rFonts w:ascii="Arial" w:hAnsi="Arial" w:cs="Arial"/>
          <w:lang w:val="en-US"/>
        </w:rPr>
        <w:t>.</w:t>
      </w:r>
      <w:r w:rsidR="008A4157" w:rsidRPr="008A4157">
        <w:rPr>
          <w:rFonts w:ascii="Arial" w:hAnsi="Arial" w:cs="Arial"/>
          <w:lang w:val="en-US"/>
        </w:rPr>
        <w:t xml:space="preserve"> Elective colon and rectal surgery differ in risk factors for wound infection. Ann Surg </w:t>
      </w:r>
      <w:r w:rsidR="008A4157">
        <w:rPr>
          <w:rFonts w:ascii="Arial" w:hAnsi="Arial" w:cs="Arial"/>
          <w:lang w:val="en-US"/>
        </w:rPr>
        <w:t xml:space="preserve">2006; </w:t>
      </w:r>
      <w:r w:rsidR="008A4157" w:rsidRPr="008A4157">
        <w:rPr>
          <w:rFonts w:ascii="Arial" w:hAnsi="Arial" w:cs="Arial"/>
          <w:lang w:val="en-US"/>
        </w:rPr>
        <w:t xml:space="preserve">244(5):758–763 </w:t>
      </w:r>
    </w:p>
    <w:p w14:paraId="6FB69C7A" w14:textId="40A795AB" w:rsidR="008A4157" w:rsidRDefault="008A4157" w:rsidP="008A4157">
      <w:pPr>
        <w:spacing w:line="480" w:lineRule="auto"/>
        <w:jc w:val="both"/>
        <w:rPr>
          <w:rFonts w:ascii="Arial" w:hAnsi="Arial" w:cs="Arial"/>
          <w:lang w:val="en-US"/>
        </w:rPr>
      </w:pPr>
      <w:r>
        <w:rPr>
          <w:rFonts w:ascii="Arial" w:hAnsi="Arial" w:cs="Arial"/>
          <w:lang w:val="en-US"/>
        </w:rPr>
        <w:t xml:space="preserve">20. </w:t>
      </w:r>
      <w:r w:rsidRPr="008A4157">
        <w:rPr>
          <w:rFonts w:ascii="Arial" w:hAnsi="Arial" w:cs="Arial"/>
          <w:lang w:val="en-US"/>
        </w:rPr>
        <w:t>Kaidar-Person O, Person B, Wexner S</w:t>
      </w:r>
      <w:r>
        <w:rPr>
          <w:rFonts w:ascii="Arial" w:hAnsi="Arial" w:cs="Arial"/>
          <w:lang w:val="en-US"/>
        </w:rPr>
        <w:t xml:space="preserve">. </w:t>
      </w:r>
      <w:r w:rsidRPr="008A4157">
        <w:rPr>
          <w:rFonts w:ascii="Arial" w:hAnsi="Arial" w:cs="Arial"/>
          <w:lang w:val="en-US"/>
        </w:rPr>
        <w:t xml:space="preserve">Complications of temporary loop ileostomy. J Am Coll Surg </w:t>
      </w:r>
      <w:r>
        <w:rPr>
          <w:rFonts w:ascii="Arial" w:hAnsi="Arial" w:cs="Arial"/>
          <w:lang w:val="en-US"/>
        </w:rPr>
        <w:t xml:space="preserve">2005; </w:t>
      </w:r>
      <w:r w:rsidRPr="008A4157">
        <w:rPr>
          <w:rFonts w:ascii="Arial" w:hAnsi="Arial" w:cs="Arial"/>
          <w:lang w:val="en-US"/>
        </w:rPr>
        <w:t xml:space="preserve">201(5):759–773 </w:t>
      </w:r>
    </w:p>
    <w:p w14:paraId="460E85EA" w14:textId="47F3B3CA" w:rsidR="008A4157" w:rsidRDefault="008A4157" w:rsidP="008A4157">
      <w:pPr>
        <w:spacing w:line="480" w:lineRule="auto"/>
        <w:jc w:val="both"/>
        <w:rPr>
          <w:rFonts w:ascii="Arial" w:hAnsi="Arial" w:cs="Arial"/>
          <w:lang w:val="en-US"/>
        </w:rPr>
      </w:pPr>
      <w:r>
        <w:rPr>
          <w:rFonts w:ascii="Arial" w:hAnsi="Arial" w:cs="Arial"/>
          <w:lang w:val="en-US"/>
        </w:rPr>
        <w:t xml:space="preserve">21. </w:t>
      </w:r>
      <w:r w:rsidRPr="008A4157">
        <w:rPr>
          <w:rFonts w:ascii="Arial" w:hAnsi="Arial" w:cs="Arial"/>
          <w:lang w:val="en-US"/>
        </w:rPr>
        <w:t>Riesener KP, Lehnen W, Hofer M et al</w:t>
      </w:r>
      <w:r>
        <w:rPr>
          <w:rFonts w:ascii="Arial" w:hAnsi="Arial" w:cs="Arial"/>
          <w:lang w:val="en-US"/>
        </w:rPr>
        <w:t xml:space="preserve">. </w:t>
      </w:r>
      <w:r w:rsidRPr="008A4157">
        <w:rPr>
          <w:rFonts w:ascii="Arial" w:hAnsi="Arial" w:cs="Arial"/>
          <w:lang w:val="en-US"/>
        </w:rPr>
        <w:t xml:space="preserve">Morbidity of ileostomy and colostomy closure: impact of surgical technique and perioperative treatment. World J Surg </w:t>
      </w:r>
      <w:r>
        <w:rPr>
          <w:rFonts w:ascii="Arial" w:hAnsi="Arial" w:cs="Arial"/>
          <w:lang w:val="en-US"/>
        </w:rPr>
        <w:t xml:space="preserve">1997; </w:t>
      </w:r>
      <w:r w:rsidRPr="008A4157">
        <w:rPr>
          <w:rFonts w:ascii="Arial" w:hAnsi="Arial" w:cs="Arial"/>
          <w:lang w:val="en-US"/>
        </w:rPr>
        <w:t xml:space="preserve">21:103–108 </w:t>
      </w:r>
    </w:p>
    <w:p w14:paraId="65B9D87F" w14:textId="00E969C1" w:rsidR="008A4157" w:rsidRDefault="008A4157" w:rsidP="008A4157">
      <w:pPr>
        <w:spacing w:line="480" w:lineRule="auto"/>
        <w:jc w:val="both"/>
        <w:rPr>
          <w:rFonts w:ascii="Arial" w:hAnsi="Arial" w:cs="Arial"/>
          <w:lang w:val="en-US"/>
        </w:rPr>
      </w:pPr>
      <w:r w:rsidRPr="00916B35">
        <w:rPr>
          <w:rFonts w:ascii="Arial" w:hAnsi="Arial" w:cs="Arial"/>
          <w:lang w:val="en-US"/>
        </w:rPr>
        <w:lastRenderedPageBreak/>
        <w:t xml:space="preserve">22. Wong K, Remzi F, Gorgun E et al. </w:t>
      </w:r>
      <w:r w:rsidRPr="008A4157">
        <w:rPr>
          <w:rFonts w:ascii="Arial" w:hAnsi="Arial" w:cs="Arial"/>
          <w:lang w:val="en-US"/>
        </w:rPr>
        <w:t xml:space="preserve">Loop ileostomy closure after restorative proctocolectomy: outcome in 1,504 patients. Dis Colon Rectum </w:t>
      </w:r>
      <w:r>
        <w:rPr>
          <w:rFonts w:ascii="Arial" w:hAnsi="Arial" w:cs="Arial"/>
          <w:lang w:val="en-US"/>
        </w:rPr>
        <w:t xml:space="preserve">2005; </w:t>
      </w:r>
      <w:r w:rsidRPr="008A4157">
        <w:rPr>
          <w:rFonts w:ascii="Arial" w:hAnsi="Arial" w:cs="Arial"/>
          <w:lang w:val="en-US"/>
        </w:rPr>
        <w:t xml:space="preserve">48:243–250 </w:t>
      </w:r>
    </w:p>
    <w:p w14:paraId="03C9C22D" w14:textId="7495CD4A" w:rsidR="008A4157" w:rsidRDefault="008A4157" w:rsidP="008A4157">
      <w:pPr>
        <w:spacing w:line="480" w:lineRule="auto"/>
        <w:jc w:val="both"/>
        <w:rPr>
          <w:rFonts w:ascii="Arial" w:hAnsi="Arial" w:cs="Arial"/>
          <w:lang w:val="en-US"/>
        </w:rPr>
      </w:pPr>
      <w:r>
        <w:rPr>
          <w:rFonts w:ascii="Arial" w:hAnsi="Arial" w:cs="Arial"/>
          <w:lang w:val="en-US"/>
        </w:rPr>
        <w:t xml:space="preserve">23. </w:t>
      </w:r>
      <w:r w:rsidRPr="008A4157">
        <w:rPr>
          <w:rFonts w:ascii="Arial" w:hAnsi="Arial" w:cs="Arial"/>
          <w:lang w:val="en-US"/>
        </w:rPr>
        <w:t>Hackam D, Rotstein O</w:t>
      </w:r>
      <w:r>
        <w:rPr>
          <w:rFonts w:ascii="Arial" w:hAnsi="Arial" w:cs="Arial"/>
          <w:lang w:val="en-US"/>
        </w:rPr>
        <w:t xml:space="preserve">. </w:t>
      </w:r>
      <w:r w:rsidRPr="008A4157">
        <w:rPr>
          <w:rFonts w:ascii="Arial" w:hAnsi="Arial" w:cs="Arial"/>
          <w:lang w:val="en-US"/>
        </w:rPr>
        <w:t xml:space="preserve">Stoma closure and wound infection: an evaluation of risk factors. Can J Surg </w:t>
      </w:r>
      <w:r>
        <w:rPr>
          <w:rFonts w:ascii="Arial" w:hAnsi="Arial" w:cs="Arial"/>
          <w:lang w:val="en-US"/>
        </w:rPr>
        <w:t xml:space="preserve">1995; </w:t>
      </w:r>
      <w:r w:rsidRPr="008A4157">
        <w:rPr>
          <w:rFonts w:ascii="Arial" w:hAnsi="Arial" w:cs="Arial"/>
          <w:lang w:val="en-US"/>
        </w:rPr>
        <w:t xml:space="preserve">38(2):144–148 </w:t>
      </w:r>
    </w:p>
    <w:p w14:paraId="7CA3730D" w14:textId="23548AB5" w:rsidR="008A4157" w:rsidRDefault="008A4157" w:rsidP="008A4157">
      <w:pPr>
        <w:spacing w:line="480" w:lineRule="auto"/>
        <w:jc w:val="both"/>
        <w:rPr>
          <w:rFonts w:ascii="Arial" w:hAnsi="Arial" w:cs="Arial"/>
          <w:lang w:val="en-US"/>
        </w:rPr>
      </w:pPr>
      <w:r w:rsidRPr="008A4157">
        <w:rPr>
          <w:rFonts w:ascii="Arial" w:hAnsi="Arial" w:cs="Arial"/>
        </w:rPr>
        <w:t xml:space="preserve">24. van de Pavoordt H, Fazio V, Jagelman D et al. </w:t>
      </w:r>
      <w:r w:rsidRPr="008A4157">
        <w:rPr>
          <w:rFonts w:ascii="Arial" w:hAnsi="Arial" w:cs="Arial"/>
          <w:lang w:val="en-US"/>
        </w:rPr>
        <w:t xml:space="preserve">The outcome of loop ileostomy closure in 293 cases. Int J Colorect Dis </w:t>
      </w:r>
      <w:r>
        <w:rPr>
          <w:rFonts w:ascii="Arial" w:hAnsi="Arial" w:cs="Arial"/>
          <w:lang w:val="en-US"/>
        </w:rPr>
        <w:t>1987;</w:t>
      </w:r>
      <w:r w:rsidRPr="008A4157">
        <w:rPr>
          <w:rFonts w:ascii="Arial" w:hAnsi="Arial" w:cs="Arial"/>
          <w:lang w:val="en-US"/>
        </w:rPr>
        <w:t xml:space="preserve">2:214–217 </w:t>
      </w:r>
    </w:p>
    <w:p w14:paraId="26324215" w14:textId="312D27A9" w:rsidR="008A4157" w:rsidRDefault="008A4157" w:rsidP="008A4157">
      <w:pPr>
        <w:spacing w:line="480" w:lineRule="auto"/>
        <w:jc w:val="both"/>
        <w:rPr>
          <w:rFonts w:ascii="Arial" w:hAnsi="Arial" w:cs="Arial"/>
          <w:lang w:val="en-US"/>
        </w:rPr>
      </w:pPr>
      <w:r w:rsidRPr="00916B35">
        <w:rPr>
          <w:rFonts w:ascii="Arial" w:hAnsi="Arial" w:cs="Arial"/>
          <w:lang w:val="en-US"/>
        </w:rPr>
        <w:t xml:space="preserve">25. Vermulst N, Vermeulen J, Haebroek E et al. </w:t>
      </w:r>
      <w:r w:rsidRPr="008A4157">
        <w:rPr>
          <w:rFonts w:ascii="Arial" w:hAnsi="Arial" w:cs="Arial"/>
          <w:lang w:val="en-US"/>
        </w:rPr>
        <w:t xml:space="preserve">Primary closure of the skin after stoma closure. Dig Surg </w:t>
      </w:r>
      <w:r>
        <w:rPr>
          <w:rFonts w:ascii="Arial" w:hAnsi="Arial" w:cs="Arial"/>
          <w:lang w:val="en-US"/>
        </w:rPr>
        <w:t>2006;</w:t>
      </w:r>
      <w:r w:rsidRPr="008A4157">
        <w:rPr>
          <w:rFonts w:ascii="Arial" w:hAnsi="Arial" w:cs="Arial"/>
          <w:lang w:val="en-US"/>
        </w:rPr>
        <w:t xml:space="preserve">23:255–258 </w:t>
      </w:r>
    </w:p>
    <w:p w14:paraId="395C4979" w14:textId="16A3C18C" w:rsidR="008A4157" w:rsidRDefault="008A4157" w:rsidP="008A4157">
      <w:pPr>
        <w:spacing w:line="480" w:lineRule="auto"/>
        <w:jc w:val="both"/>
        <w:rPr>
          <w:rFonts w:ascii="Arial" w:hAnsi="Arial" w:cs="Arial"/>
          <w:lang w:val="en-US"/>
        </w:rPr>
      </w:pPr>
      <w:r>
        <w:rPr>
          <w:rFonts w:ascii="Arial" w:hAnsi="Arial" w:cs="Arial"/>
          <w:lang w:val="en-US"/>
        </w:rPr>
        <w:t xml:space="preserve">26. </w:t>
      </w:r>
      <w:r w:rsidRPr="008A4157">
        <w:rPr>
          <w:rFonts w:ascii="Arial" w:hAnsi="Arial" w:cs="Arial"/>
          <w:lang w:val="en-US"/>
        </w:rPr>
        <w:t>Banerjee A</w:t>
      </w:r>
      <w:r>
        <w:rPr>
          <w:rFonts w:ascii="Arial" w:hAnsi="Arial" w:cs="Arial"/>
          <w:lang w:val="en-US"/>
        </w:rPr>
        <w:t>.</w:t>
      </w:r>
      <w:r w:rsidRPr="008A4157">
        <w:rPr>
          <w:rFonts w:ascii="Arial" w:hAnsi="Arial" w:cs="Arial"/>
          <w:lang w:val="en-US"/>
        </w:rPr>
        <w:t xml:space="preserve"> Pursestring skin closure after stoma reversal. Dis Colon Rectum </w:t>
      </w:r>
      <w:r>
        <w:rPr>
          <w:rFonts w:ascii="Arial" w:hAnsi="Arial" w:cs="Arial"/>
          <w:lang w:val="en-US"/>
        </w:rPr>
        <w:t>1997;</w:t>
      </w:r>
      <w:r w:rsidRPr="008A4157">
        <w:rPr>
          <w:rFonts w:ascii="Arial" w:hAnsi="Arial" w:cs="Arial"/>
          <w:lang w:val="en-US"/>
        </w:rPr>
        <w:t>40:993–994</w:t>
      </w:r>
    </w:p>
    <w:p w14:paraId="13AB6A7B" w14:textId="61F3629D" w:rsidR="006026DF" w:rsidRDefault="008A4157" w:rsidP="008A4157">
      <w:pPr>
        <w:spacing w:line="480" w:lineRule="auto"/>
        <w:jc w:val="both"/>
        <w:rPr>
          <w:rFonts w:ascii="Arial" w:hAnsi="Arial" w:cs="Arial"/>
          <w:lang w:val="en-US"/>
        </w:rPr>
      </w:pPr>
      <w:r>
        <w:rPr>
          <w:rFonts w:ascii="Arial" w:hAnsi="Arial" w:cs="Arial"/>
          <w:lang w:val="en-US"/>
        </w:rPr>
        <w:t>27</w:t>
      </w:r>
      <w:r w:rsidRPr="008A4157">
        <w:rPr>
          <w:rFonts w:ascii="Arial" w:hAnsi="Arial" w:cs="Arial"/>
          <w:lang w:val="en-US"/>
        </w:rPr>
        <w:t>. Sutton E, Williams N, Marshall L et al</w:t>
      </w:r>
      <w:r>
        <w:rPr>
          <w:rFonts w:ascii="Arial" w:hAnsi="Arial" w:cs="Arial"/>
          <w:lang w:val="en-US"/>
        </w:rPr>
        <w:t xml:space="preserve">. </w:t>
      </w:r>
      <w:r w:rsidRPr="008A4157">
        <w:rPr>
          <w:rFonts w:ascii="Arial" w:hAnsi="Arial" w:cs="Arial"/>
          <w:lang w:val="en-US"/>
        </w:rPr>
        <w:t>A technique for wound closure that minimizes sepsis after stoma closure. ANZ J Surg</w:t>
      </w:r>
      <w:r>
        <w:rPr>
          <w:rFonts w:ascii="Arial" w:hAnsi="Arial" w:cs="Arial"/>
          <w:lang w:val="en-US"/>
        </w:rPr>
        <w:t xml:space="preserve"> 2002;</w:t>
      </w:r>
      <w:r w:rsidRPr="008A4157">
        <w:rPr>
          <w:rFonts w:ascii="Arial" w:hAnsi="Arial" w:cs="Arial"/>
          <w:lang w:val="en-US"/>
        </w:rPr>
        <w:t xml:space="preserve"> 72:766–767</w:t>
      </w:r>
      <w:r>
        <w:rPr>
          <w:rFonts w:ascii="Arial" w:hAnsi="Arial" w:cs="Arial"/>
          <w:lang w:val="en-US"/>
        </w:rPr>
        <w:t>.</w:t>
      </w:r>
    </w:p>
    <w:p w14:paraId="511B0909" w14:textId="00C8AAB8" w:rsidR="008A4157" w:rsidRPr="008A4157" w:rsidRDefault="008A4157" w:rsidP="008A4157">
      <w:pPr>
        <w:spacing w:line="480" w:lineRule="auto"/>
        <w:jc w:val="both"/>
        <w:rPr>
          <w:rFonts w:ascii="Arial" w:hAnsi="Arial" w:cs="Arial"/>
          <w:lang w:val="en-US"/>
        </w:rPr>
      </w:pPr>
      <w:r w:rsidRPr="008A4157">
        <w:rPr>
          <w:rFonts w:ascii="Arial" w:hAnsi="Arial" w:cs="Arial"/>
          <w:lang w:val="en-US"/>
        </w:rPr>
        <w:t xml:space="preserve">28. Marquez TT, Christoforidis D, Abraham A, Madoff </w:t>
      </w:r>
      <w:r>
        <w:rPr>
          <w:rFonts w:ascii="Arial" w:hAnsi="Arial" w:cs="Arial"/>
          <w:lang w:val="en-US"/>
        </w:rPr>
        <w:t xml:space="preserve">RD, Rotherberger DA. </w:t>
      </w:r>
      <w:r w:rsidRPr="008A4157">
        <w:rPr>
          <w:rFonts w:ascii="Arial" w:hAnsi="Arial" w:cs="Arial"/>
          <w:lang w:val="en-US"/>
        </w:rPr>
        <w:t>Wound Infection Following Stoma Takedown: Primary Skin Closure versus Subcuticular Purse-string Suture</w:t>
      </w:r>
      <w:r>
        <w:rPr>
          <w:rFonts w:ascii="Arial" w:hAnsi="Arial" w:cs="Arial"/>
          <w:lang w:val="en-US"/>
        </w:rPr>
        <w:t xml:space="preserve">. World J Surg. 2010;34:2877-82. </w:t>
      </w:r>
    </w:p>
    <w:p w14:paraId="1625C9E8" w14:textId="4B39CF32" w:rsidR="008A4157" w:rsidRDefault="008A4157" w:rsidP="008A4157">
      <w:pPr>
        <w:spacing w:line="480" w:lineRule="auto"/>
        <w:jc w:val="both"/>
        <w:rPr>
          <w:rFonts w:ascii="Arial" w:hAnsi="Arial" w:cs="Arial"/>
          <w:lang w:val="en-US"/>
        </w:rPr>
      </w:pPr>
      <w:r>
        <w:rPr>
          <w:rFonts w:ascii="Arial" w:hAnsi="Arial" w:cs="Arial"/>
          <w:lang w:val="en-US"/>
        </w:rPr>
        <w:t xml:space="preserve">29. </w:t>
      </w:r>
      <w:r w:rsidRPr="008A4157">
        <w:rPr>
          <w:rFonts w:ascii="Arial" w:hAnsi="Arial" w:cs="Arial"/>
          <w:lang w:val="en-US"/>
        </w:rPr>
        <w:t>Phang P, Hain J, Perez-Ramirez J et al</w:t>
      </w:r>
      <w:r>
        <w:rPr>
          <w:rFonts w:ascii="Arial" w:hAnsi="Arial" w:cs="Arial"/>
          <w:lang w:val="en-US"/>
        </w:rPr>
        <w:t>.</w:t>
      </w:r>
      <w:r w:rsidRPr="008A4157">
        <w:rPr>
          <w:rFonts w:ascii="Arial" w:hAnsi="Arial" w:cs="Arial"/>
          <w:lang w:val="en-US"/>
        </w:rPr>
        <w:t xml:space="preserve"> Techniques and complications of ileostomy takedown. Am J Surg </w:t>
      </w:r>
      <w:r>
        <w:rPr>
          <w:rFonts w:ascii="Arial" w:hAnsi="Arial" w:cs="Arial"/>
          <w:lang w:val="en-US"/>
        </w:rPr>
        <w:t>1999;</w:t>
      </w:r>
      <w:r w:rsidRPr="008A4157">
        <w:rPr>
          <w:rFonts w:ascii="Arial" w:hAnsi="Arial" w:cs="Arial"/>
          <w:lang w:val="en-US"/>
        </w:rPr>
        <w:t>177:463–466</w:t>
      </w:r>
    </w:p>
    <w:p w14:paraId="03CE7F05" w14:textId="378ED7C6" w:rsidR="008A4157" w:rsidRDefault="008A4157" w:rsidP="008A4157">
      <w:pPr>
        <w:spacing w:line="480" w:lineRule="auto"/>
        <w:jc w:val="both"/>
        <w:rPr>
          <w:rFonts w:ascii="Arial" w:hAnsi="Arial" w:cs="Arial"/>
          <w:lang w:val="en-US"/>
        </w:rPr>
      </w:pPr>
      <w:r>
        <w:rPr>
          <w:rFonts w:ascii="Arial" w:hAnsi="Arial" w:cs="Arial"/>
          <w:lang w:val="en-US"/>
        </w:rPr>
        <w:t xml:space="preserve">30. </w:t>
      </w:r>
      <w:r w:rsidRPr="008A4157">
        <w:rPr>
          <w:rFonts w:ascii="Arial" w:hAnsi="Arial" w:cs="Arial"/>
          <w:lang w:val="en-US"/>
        </w:rPr>
        <w:t>Pittman D, Smith L</w:t>
      </w:r>
      <w:r>
        <w:rPr>
          <w:rFonts w:ascii="Arial" w:hAnsi="Arial" w:cs="Arial"/>
          <w:lang w:val="en-US"/>
        </w:rPr>
        <w:t xml:space="preserve">. </w:t>
      </w:r>
      <w:r w:rsidRPr="008A4157">
        <w:rPr>
          <w:rFonts w:ascii="Arial" w:hAnsi="Arial" w:cs="Arial"/>
          <w:lang w:val="en-US"/>
        </w:rPr>
        <w:t xml:space="preserve">Complications of colostomy closure. Dis Colon Rectum </w:t>
      </w:r>
      <w:r>
        <w:rPr>
          <w:rFonts w:ascii="Arial" w:hAnsi="Arial" w:cs="Arial"/>
          <w:lang w:val="en-US"/>
        </w:rPr>
        <w:t xml:space="preserve">1985; </w:t>
      </w:r>
      <w:r w:rsidRPr="008A4157">
        <w:rPr>
          <w:rFonts w:ascii="Arial" w:hAnsi="Arial" w:cs="Arial"/>
          <w:lang w:val="en-US"/>
        </w:rPr>
        <w:t>28(11):836–843</w:t>
      </w:r>
    </w:p>
    <w:p w14:paraId="7DF887AA" w14:textId="1A032994" w:rsidR="008A4157" w:rsidRPr="00916B35" w:rsidRDefault="008A4157" w:rsidP="008A4157">
      <w:pPr>
        <w:spacing w:line="480" w:lineRule="auto"/>
        <w:jc w:val="both"/>
        <w:rPr>
          <w:rFonts w:ascii="Arial" w:hAnsi="Arial" w:cs="Arial"/>
        </w:rPr>
      </w:pPr>
      <w:r>
        <w:rPr>
          <w:rFonts w:ascii="Arial" w:hAnsi="Arial" w:cs="Arial"/>
          <w:lang w:val="en-US"/>
        </w:rPr>
        <w:t xml:space="preserve">31. </w:t>
      </w:r>
      <w:r w:rsidRPr="008A4157">
        <w:rPr>
          <w:rFonts w:ascii="Arial" w:hAnsi="Arial" w:cs="Arial"/>
          <w:lang w:val="en-US"/>
        </w:rPr>
        <w:t>Parks S, Hastings P</w:t>
      </w:r>
      <w:r>
        <w:rPr>
          <w:rFonts w:ascii="Arial" w:hAnsi="Arial" w:cs="Arial"/>
          <w:lang w:val="en-US"/>
        </w:rPr>
        <w:t xml:space="preserve">. </w:t>
      </w:r>
      <w:r w:rsidRPr="008A4157">
        <w:rPr>
          <w:rFonts w:ascii="Arial" w:hAnsi="Arial" w:cs="Arial"/>
          <w:lang w:val="en-US"/>
        </w:rPr>
        <w:t xml:space="preserve">Complications of colostomy closure. </w:t>
      </w:r>
      <w:r w:rsidRPr="00916B35">
        <w:rPr>
          <w:rFonts w:ascii="Arial" w:hAnsi="Arial" w:cs="Arial"/>
        </w:rPr>
        <w:t>Am J Surg 1985;149:672–675</w:t>
      </w:r>
    </w:p>
    <w:p w14:paraId="065EC379" w14:textId="5786FCE0" w:rsidR="008A4157" w:rsidRDefault="008A4157" w:rsidP="008A4157">
      <w:pPr>
        <w:spacing w:line="480" w:lineRule="auto"/>
        <w:jc w:val="both"/>
        <w:rPr>
          <w:rFonts w:ascii="Arial" w:hAnsi="Arial" w:cs="Arial"/>
          <w:lang w:val="en-US"/>
        </w:rPr>
      </w:pPr>
      <w:r w:rsidRPr="008A4157">
        <w:rPr>
          <w:rFonts w:ascii="Arial" w:hAnsi="Arial" w:cs="Arial"/>
        </w:rPr>
        <w:lastRenderedPageBreak/>
        <w:t xml:space="preserve">32. Garcia-Botello S, Garcia-Amengol J, Garcia-Granero E et al. </w:t>
      </w:r>
      <w:r w:rsidRPr="008A4157">
        <w:rPr>
          <w:rFonts w:ascii="Arial" w:hAnsi="Arial" w:cs="Arial"/>
          <w:lang w:val="en-US"/>
        </w:rPr>
        <w:t>A prospective audit of the complications of loop ileostomy construction and takedown. Dig Surg</w:t>
      </w:r>
      <w:r>
        <w:rPr>
          <w:rFonts w:ascii="Arial" w:hAnsi="Arial" w:cs="Arial"/>
          <w:lang w:val="en-US"/>
        </w:rPr>
        <w:t xml:space="preserve"> 2004;</w:t>
      </w:r>
      <w:r w:rsidRPr="008A4157">
        <w:rPr>
          <w:rFonts w:ascii="Arial" w:hAnsi="Arial" w:cs="Arial"/>
          <w:lang w:val="en-US"/>
        </w:rPr>
        <w:t xml:space="preserve"> 21:440–446</w:t>
      </w:r>
    </w:p>
    <w:p w14:paraId="70A00320" w14:textId="6C18BB79" w:rsidR="008A4157" w:rsidRDefault="008A4157" w:rsidP="008A4157">
      <w:pPr>
        <w:spacing w:line="480" w:lineRule="auto"/>
        <w:jc w:val="both"/>
        <w:rPr>
          <w:rFonts w:ascii="Arial" w:hAnsi="Arial" w:cs="Arial"/>
          <w:lang w:val="en-US"/>
        </w:rPr>
      </w:pPr>
      <w:r>
        <w:rPr>
          <w:rFonts w:ascii="Arial" w:hAnsi="Arial" w:cs="Arial"/>
          <w:lang w:val="en-US"/>
        </w:rPr>
        <w:t xml:space="preserve">33. </w:t>
      </w:r>
      <w:r w:rsidRPr="008A4157">
        <w:rPr>
          <w:rFonts w:ascii="Arial" w:hAnsi="Arial" w:cs="Arial"/>
          <w:lang w:val="en-US"/>
        </w:rPr>
        <w:t>Milanchi S, Nasseri Y, Kidner T et al</w:t>
      </w:r>
      <w:r>
        <w:rPr>
          <w:rFonts w:ascii="Arial" w:hAnsi="Arial" w:cs="Arial"/>
          <w:lang w:val="en-US"/>
        </w:rPr>
        <w:t>.</w:t>
      </w:r>
      <w:r w:rsidRPr="008A4157">
        <w:rPr>
          <w:rFonts w:ascii="Arial" w:hAnsi="Arial" w:cs="Arial"/>
          <w:lang w:val="en-US"/>
        </w:rPr>
        <w:t xml:space="preserve"> Wound infection after ileostomy closure can be eliminated by circumferential subcuticular wound approximation. Dis Colon Rectum </w:t>
      </w:r>
      <w:r>
        <w:rPr>
          <w:rFonts w:ascii="Arial" w:hAnsi="Arial" w:cs="Arial"/>
          <w:lang w:val="en-US"/>
        </w:rPr>
        <w:t>2009;</w:t>
      </w:r>
      <w:r w:rsidRPr="008A4157">
        <w:rPr>
          <w:rFonts w:ascii="Arial" w:hAnsi="Arial" w:cs="Arial"/>
          <w:lang w:val="en-US"/>
        </w:rPr>
        <w:t>52(3):469–474</w:t>
      </w:r>
    </w:p>
    <w:p w14:paraId="0D2E42B0" w14:textId="77777777" w:rsidR="0048738C" w:rsidRDefault="0048738C" w:rsidP="008A4157">
      <w:pPr>
        <w:spacing w:line="480" w:lineRule="auto"/>
        <w:jc w:val="both"/>
        <w:rPr>
          <w:rFonts w:ascii="Arial" w:hAnsi="Arial" w:cs="Arial"/>
          <w:lang w:val="en-US"/>
        </w:rPr>
      </w:pPr>
      <w:r>
        <w:rPr>
          <w:rFonts w:ascii="Arial" w:hAnsi="Arial" w:cs="Arial"/>
          <w:lang w:val="en-US"/>
        </w:rPr>
        <w:t xml:space="preserve">34. </w:t>
      </w:r>
      <w:r w:rsidRPr="0048738C">
        <w:rPr>
          <w:rFonts w:ascii="Arial" w:hAnsi="Arial" w:cs="Arial"/>
          <w:lang w:val="en-US"/>
        </w:rPr>
        <w:t xml:space="preserve">Kirkland KB, Briggs JP, Trivette SL, Wilkinson WE, Sexton DJ. The impact of surgical-site infections in the 1990s: attributable mortality, excess length of hospitalization, and extra costs. Infect Control Hosp Epidemiol 1999;20:725-30. </w:t>
      </w:r>
    </w:p>
    <w:p w14:paraId="0BE36E69" w14:textId="77777777" w:rsidR="0048738C" w:rsidRDefault="0048738C" w:rsidP="008A4157">
      <w:pPr>
        <w:spacing w:line="480" w:lineRule="auto"/>
        <w:jc w:val="both"/>
        <w:rPr>
          <w:rFonts w:ascii="Arial" w:hAnsi="Arial" w:cs="Arial"/>
          <w:lang w:val="en-US"/>
        </w:rPr>
      </w:pPr>
      <w:r w:rsidRPr="0048738C">
        <w:rPr>
          <w:rFonts w:ascii="Arial" w:hAnsi="Arial" w:cs="Arial"/>
          <w:lang w:val="en-US"/>
        </w:rPr>
        <w:t>3</w:t>
      </w:r>
      <w:r>
        <w:rPr>
          <w:rFonts w:ascii="Arial" w:hAnsi="Arial" w:cs="Arial"/>
          <w:lang w:val="en-US"/>
        </w:rPr>
        <w:t>5</w:t>
      </w:r>
      <w:r w:rsidRPr="0048738C">
        <w:rPr>
          <w:rFonts w:ascii="Arial" w:hAnsi="Arial" w:cs="Arial"/>
          <w:lang w:val="en-US"/>
        </w:rPr>
        <w:t xml:space="preserve">. Sparling KW, Ryckman FC, Schoettker PJ, Byczkowski TL, Helpling A, Mandel K, et al. Financial impact of failing to prevent surgical site infections. Qual Manag Health Care 2007;16:219-25. </w:t>
      </w:r>
    </w:p>
    <w:p w14:paraId="0BDCFA76" w14:textId="61C7DD62" w:rsidR="0048738C" w:rsidRPr="00916B35" w:rsidRDefault="0048738C" w:rsidP="008A4157">
      <w:pPr>
        <w:spacing w:line="480" w:lineRule="auto"/>
        <w:jc w:val="both"/>
        <w:rPr>
          <w:rFonts w:ascii="Arial" w:hAnsi="Arial" w:cs="Arial"/>
        </w:rPr>
      </w:pPr>
      <w:r>
        <w:rPr>
          <w:rFonts w:ascii="Arial" w:hAnsi="Arial" w:cs="Arial"/>
          <w:lang w:val="en-US"/>
        </w:rPr>
        <w:t>26</w:t>
      </w:r>
      <w:r w:rsidRPr="0048738C">
        <w:rPr>
          <w:rFonts w:ascii="Arial" w:hAnsi="Arial" w:cs="Arial"/>
          <w:lang w:val="en-US"/>
        </w:rPr>
        <w:t xml:space="preserve">. Herwaldt LA, Cullen JJ, Scholz D, French P, Zimmerman MB, Pfaller MA, et al. A prospective study of outcomes, healthcare resource utilization, and costs associated with postoperative nosocomial infections. </w:t>
      </w:r>
      <w:r w:rsidRPr="00916B35">
        <w:rPr>
          <w:rFonts w:ascii="Arial" w:hAnsi="Arial" w:cs="Arial"/>
        </w:rPr>
        <w:t>Infect Control Hosp Epidemiol 2006;27:1291-8.</w:t>
      </w:r>
    </w:p>
    <w:p w14:paraId="79A17DFC" w14:textId="77777777" w:rsidR="0060573A" w:rsidRPr="00916B35" w:rsidRDefault="0060573A" w:rsidP="008A4157">
      <w:pPr>
        <w:spacing w:after="160" w:line="480" w:lineRule="auto"/>
        <w:jc w:val="both"/>
        <w:rPr>
          <w:rFonts w:ascii="Arial" w:hAnsi="Arial" w:cs="Arial"/>
          <w:b/>
          <w:lang w:eastAsia="es-ES"/>
        </w:rPr>
      </w:pPr>
      <w:bookmarkStart w:id="88" w:name="_Toc59016159"/>
      <w:bookmarkStart w:id="89" w:name="_Toc58867172"/>
      <w:r w:rsidRPr="00916B35">
        <w:rPr>
          <w:rFonts w:ascii="Arial" w:hAnsi="Arial" w:cs="Arial"/>
        </w:rPr>
        <w:br w:type="page"/>
      </w:r>
    </w:p>
    <w:p w14:paraId="1AAC0F79" w14:textId="0F38C965" w:rsidR="0060573A" w:rsidRPr="00916B35" w:rsidRDefault="0060573A" w:rsidP="0060573A">
      <w:pPr>
        <w:rPr>
          <w:rFonts w:ascii="Arial" w:hAnsi="Arial" w:cs="Arial"/>
          <w:lang w:eastAsia="es-ES"/>
        </w:rPr>
        <w:sectPr w:rsidR="0060573A" w:rsidRPr="00916B35" w:rsidSect="00B41514">
          <w:pgSz w:w="12240" w:h="15840"/>
          <w:pgMar w:top="1418" w:right="1418" w:bottom="1418" w:left="2268" w:header="709" w:footer="709" w:gutter="0"/>
          <w:pgNumType w:start="1"/>
          <w:cols w:space="708"/>
          <w:titlePg/>
          <w:docGrid w:linePitch="360"/>
        </w:sectPr>
      </w:pPr>
      <w:bookmarkStart w:id="90" w:name="_Toc58019767"/>
      <w:bookmarkStart w:id="91" w:name="_Toc58091119"/>
      <w:bookmarkStart w:id="92" w:name="_Toc58169127"/>
      <w:bookmarkStart w:id="93" w:name="_Toc58241404"/>
      <w:bookmarkStart w:id="94" w:name="_Toc58282748"/>
      <w:bookmarkStart w:id="95" w:name="_Toc58867176"/>
      <w:bookmarkEnd w:id="82"/>
      <w:bookmarkEnd w:id="83"/>
      <w:bookmarkEnd w:id="84"/>
      <w:bookmarkEnd w:id="85"/>
      <w:bookmarkEnd w:id="86"/>
      <w:bookmarkEnd w:id="88"/>
      <w:bookmarkEnd w:id="89"/>
    </w:p>
    <w:p w14:paraId="1D72B743" w14:textId="43FD186D" w:rsidR="008D128B" w:rsidRPr="00916B35" w:rsidRDefault="008D128B" w:rsidP="0046374A">
      <w:pPr>
        <w:pStyle w:val="Ttulo1"/>
        <w:spacing w:line="480" w:lineRule="auto"/>
        <w:rPr>
          <w:sz w:val="24"/>
          <w:szCs w:val="24"/>
          <w:lang w:val="es-MX"/>
        </w:rPr>
      </w:pPr>
      <w:bookmarkStart w:id="96" w:name="_Toc59016164"/>
      <w:r w:rsidRPr="00916B35">
        <w:rPr>
          <w:sz w:val="24"/>
          <w:szCs w:val="24"/>
          <w:lang w:val="es-MX"/>
        </w:rPr>
        <w:lastRenderedPageBreak/>
        <w:t xml:space="preserve">CAPÍTULO </w:t>
      </w:r>
      <w:r w:rsidR="003F49A5" w:rsidRPr="00916B35">
        <w:rPr>
          <w:sz w:val="24"/>
          <w:szCs w:val="24"/>
          <w:lang w:val="es-MX"/>
        </w:rPr>
        <w:t>X</w:t>
      </w:r>
      <w:r w:rsidRPr="00916B35">
        <w:rPr>
          <w:sz w:val="24"/>
          <w:szCs w:val="24"/>
          <w:lang w:val="es-MX"/>
        </w:rPr>
        <w:t>.</w:t>
      </w:r>
      <w:bookmarkEnd w:id="96"/>
      <w:r w:rsidRPr="00916B35">
        <w:rPr>
          <w:sz w:val="24"/>
          <w:szCs w:val="24"/>
          <w:lang w:val="es-MX"/>
        </w:rPr>
        <w:t xml:space="preserve"> </w:t>
      </w:r>
    </w:p>
    <w:p w14:paraId="06D99EAC" w14:textId="4256F7F1" w:rsidR="005A7309" w:rsidRPr="009A3064" w:rsidRDefault="008D128B" w:rsidP="0046374A">
      <w:pPr>
        <w:pStyle w:val="Ttulo1"/>
        <w:spacing w:line="480" w:lineRule="auto"/>
        <w:rPr>
          <w:sz w:val="24"/>
          <w:szCs w:val="24"/>
          <w:lang w:val="es-MX"/>
        </w:rPr>
      </w:pPr>
      <w:bookmarkStart w:id="97" w:name="_Toc59013958"/>
      <w:bookmarkStart w:id="98" w:name="_Toc59016165"/>
      <w:r w:rsidRPr="009A3064">
        <w:rPr>
          <w:sz w:val="24"/>
          <w:szCs w:val="24"/>
          <w:lang w:val="es-MX"/>
        </w:rPr>
        <w:t>RESUMEN AUTOBIOGRÁFICO</w:t>
      </w:r>
      <w:bookmarkEnd w:id="87"/>
      <w:bookmarkEnd w:id="90"/>
      <w:bookmarkEnd w:id="91"/>
      <w:bookmarkEnd w:id="92"/>
      <w:bookmarkEnd w:id="93"/>
      <w:bookmarkEnd w:id="94"/>
      <w:bookmarkEnd w:id="95"/>
      <w:bookmarkEnd w:id="97"/>
      <w:bookmarkEnd w:id="98"/>
    </w:p>
    <w:p w14:paraId="0FD6DBAE" w14:textId="77777777" w:rsidR="00B862EE" w:rsidRPr="0060573A" w:rsidRDefault="00B862EE" w:rsidP="00B862EE">
      <w:pPr>
        <w:rPr>
          <w:highlight w:val="yellow"/>
          <w:lang w:eastAsia="es-ES"/>
        </w:rPr>
      </w:pPr>
    </w:p>
    <w:p w14:paraId="40B65802" w14:textId="126E95DF" w:rsidR="00B862EE" w:rsidRPr="0060573A" w:rsidRDefault="00EF6E47" w:rsidP="0060573A">
      <w:pPr>
        <w:jc w:val="center"/>
        <w:rPr>
          <w:rFonts w:ascii="Arial" w:hAnsi="Arial" w:cs="Arial"/>
          <w:lang w:eastAsia="es-ES"/>
        </w:rPr>
      </w:pPr>
      <w:r>
        <w:rPr>
          <w:rFonts w:ascii="Arial" w:hAnsi="Arial" w:cs="Arial"/>
          <w:lang w:eastAsia="es-ES"/>
        </w:rPr>
        <w:t>Lilia Andrea Mata de Anda</w:t>
      </w:r>
    </w:p>
    <w:p w14:paraId="2D2427E7" w14:textId="77777777" w:rsidR="00B862EE" w:rsidRPr="0060573A" w:rsidRDefault="00B862EE" w:rsidP="00984A39">
      <w:pPr>
        <w:jc w:val="both"/>
        <w:rPr>
          <w:rFonts w:ascii="Arial" w:hAnsi="Arial" w:cs="Arial"/>
          <w:highlight w:val="yellow"/>
          <w:lang w:eastAsia="es-ES"/>
        </w:rPr>
      </w:pPr>
    </w:p>
    <w:p w14:paraId="7FCBC936" w14:textId="3A3D90AE" w:rsidR="0068768E" w:rsidRDefault="00B862EE" w:rsidP="00984A39">
      <w:pPr>
        <w:jc w:val="both"/>
        <w:rPr>
          <w:rFonts w:ascii="Arial" w:hAnsi="Arial" w:cs="Arial"/>
          <w:lang w:eastAsia="es-ES"/>
        </w:rPr>
      </w:pPr>
      <w:r w:rsidRPr="0060573A">
        <w:rPr>
          <w:rFonts w:ascii="Arial" w:hAnsi="Arial" w:cs="Arial"/>
          <w:lang w:eastAsia="es-ES"/>
        </w:rPr>
        <w:t>Candidata para el Grado de</w:t>
      </w:r>
      <w:r w:rsidR="00EF6E47">
        <w:rPr>
          <w:rFonts w:ascii="Arial" w:hAnsi="Arial" w:cs="Arial"/>
          <w:lang w:eastAsia="es-ES"/>
        </w:rPr>
        <w:t xml:space="preserve"> E</w:t>
      </w:r>
      <w:r w:rsidRPr="0060573A">
        <w:rPr>
          <w:rFonts w:ascii="Arial" w:hAnsi="Arial" w:cs="Arial"/>
          <w:lang w:eastAsia="es-ES"/>
        </w:rPr>
        <w:t xml:space="preserve">specialidad en </w:t>
      </w:r>
      <w:r w:rsidR="0060573A" w:rsidRPr="0060573A">
        <w:rPr>
          <w:rFonts w:ascii="Arial" w:hAnsi="Arial" w:cs="Arial"/>
          <w:lang w:eastAsia="es-ES"/>
        </w:rPr>
        <w:t xml:space="preserve">Cirugía </w:t>
      </w:r>
      <w:r w:rsidR="00EF6E47">
        <w:rPr>
          <w:rFonts w:ascii="Arial" w:hAnsi="Arial" w:cs="Arial"/>
          <w:lang w:eastAsia="es-ES"/>
        </w:rPr>
        <w:t xml:space="preserve">General </w:t>
      </w:r>
    </w:p>
    <w:p w14:paraId="64E8B3D9" w14:textId="77777777" w:rsidR="00EF6E47" w:rsidRPr="0060573A" w:rsidRDefault="00EF6E47" w:rsidP="00984A39">
      <w:pPr>
        <w:jc w:val="both"/>
        <w:rPr>
          <w:rFonts w:ascii="Arial" w:hAnsi="Arial" w:cs="Arial"/>
          <w:lang w:eastAsia="es-ES"/>
        </w:rPr>
      </w:pPr>
    </w:p>
    <w:p w14:paraId="193BAAD4" w14:textId="55D4D0D4" w:rsidR="004624B1" w:rsidRPr="0060573A" w:rsidRDefault="0068768E" w:rsidP="00984A39">
      <w:pPr>
        <w:jc w:val="both"/>
        <w:rPr>
          <w:rFonts w:ascii="Arial" w:hAnsi="Arial" w:cs="Arial"/>
          <w:lang w:eastAsia="es-ES"/>
        </w:rPr>
      </w:pPr>
      <w:r w:rsidRPr="0060573A">
        <w:rPr>
          <w:rFonts w:ascii="Arial" w:hAnsi="Arial" w:cs="Arial"/>
          <w:lang w:eastAsia="es-ES"/>
        </w:rPr>
        <w:t xml:space="preserve">Tesis: </w:t>
      </w:r>
      <w:r w:rsidR="0060573A" w:rsidRPr="0060573A">
        <w:rPr>
          <w:rFonts w:ascii="Arial" w:hAnsi="Arial" w:cs="Arial"/>
          <w:lang w:eastAsia="es-ES"/>
        </w:rPr>
        <w:t>“</w:t>
      </w:r>
      <w:r w:rsidR="009A3064">
        <w:rPr>
          <w:rFonts w:ascii="Arial" w:hAnsi="Arial" w:cs="Arial"/>
          <w:lang w:eastAsia="es-ES"/>
        </w:rPr>
        <w:t>Comparación entre dos técnicas de cierre cutáneo posterior al cierre de un estoma intestinal</w:t>
      </w:r>
      <w:r w:rsidR="00EF6E47">
        <w:rPr>
          <w:rFonts w:ascii="Arial" w:hAnsi="Arial" w:cs="Arial"/>
          <w:lang w:eastAsia="es-ES"/>
        </w:rPr>
        <w:t>”</w:t>
      </w:r>
    </w:p>
    <w:p w14:paraId="546071D8" w14:textId="77777777" w:rsidR="00C6135F" w:rsidRPr="0060573A" w:rsidRDefault="00C6135F" w:rsidP="00984A39">
      <w:pPr>
        <w:jc w:val="both"/>
        <w:rPr>
          <w:rFonts w:ascii="Arial" w:hAnsi="Arial" w:cs="Arial"/>
          <w:highlight w:val="yellow"/>
          <w:lang w:eastAsia="es-ES"/>
        </w:rPr>
      </w:pPr>
    </w:p>
    <w:p w14:paraId="55F60D7D" w14:textId="77777777" w:rsidR="004624B1" w:rsidRPr="009A3064" w:rsidRDefault="004624B1" w:rsidP="00984A39">
      <w:pPr>
        <w:jc w:val="both"/>
        <w:rPr>
          <w:rFonts w:ascii="Arial" w:hAnsi="Arial" w:cs="Arial"/>
          <w:lang w:eastAsia="es-ES"/>
        </w:rPr>
      </w:pPr>
      <w:r w:rsidRPr="009A3064">
        <w:rPr>
          <w:rFonts w:ascii="Arial" w:hAnsi="Arial" w:cs="Arial"/>
          <w:lang w:eastAsia="es-ES"/>
        </w:rPr>
        <w:t>Campo de Estudio: Ciencias de la salud</w:t>
      </w:r>
    </w:p>
    <w:p w14:paraId="5B7048A1" w14:textId="77777777" w:rsidR="004624B1" w:rsidRPr="009A3064" w:rsidRDefault="004624B1" w:rsidP="00984A39">
      <w:pPr>
        <w:jc w:val="both"/>
        <w:rPr>
          <w:rFonts w:ascii="Arial" w:hAnsi="Arial" w:cs="Arial"/>
          <w:lang w:eastAsia="es-ES"/>
        </w:rPr>
      </w:pPr>
    </w:p>
    <w:p w14:paraId="61517CAD" w14:textId="4F283494" w:rsidR="004624B1" w:rsidRPr="009A3064" w:rsidRDefault="004624B1" w:rsidP="00984A39">
      <w:pPr>
        <w:jc w:val="both"/>
        <w:rPr>
          <w:rFonts w:ascii="Arial" w:hAnsi="Arial" w:cs="Arial"/>
          <w:lang w:eastAsia="es-ES"/>
        </w:rPr>
      </w:pPr>
      <w:r w:rsidRPr="009A3064">
        <w:rPr>
          <w:rFonts w:ascii="Arial" w:hAnsi="Arial" w:cs="Arial"/>
          <w:lang w:eastAsia="es-ES"/>
        </w:rPr>
        <w:t xml:space="preserve">Datos personales: </w:t>
      </w:r>
      <w:r w:rsidR="009A3064" w:rsidRPr="009A3064">
        <w:rPr>
          <w:rFonts w:ascii="Arial" w:hAnsi="Arial" w:cs="Arial"/>
          <w:lang w:eastAsia="es-ES"/>
        </w:rPr>
        <w:t>Nacida 3 Julio 1992 en San Nicolás de los Garza, Nuevo León</w:t>
      </w:r>
    </w:p>
    <w:p w14:paraId="50FC0687" w14:textId="77777777" w:rsidR="004624B1" w:rsidRPr="009A3064" w:rsidRDefault="004624B1" w:rsidP="00984A39">
      <w:pPr>
        <w:jc w:val="both"/>
        <w:rPr>
          <w:rFonts w:ascii="Arial" w:hAnsi="Arial" w:cs="Arial"/>
          <w:lang w:eastAsia="es-ES"/>
        </w:rPr>
      </w:pPr>
    </w:p>
    <w:p w14:paraId="3C44DD41" w14:textId="0EFA9302" w:rsidR="00984A39" w:rsidRPr="009A3064" w:rsidRDefault="004624B1" w:rsidP="00984A39">
      <w:pPr>
        <w:jc w:val="both"/>
        <w:rPr>
          <w:rFonts w:ascii="Arial" w:hAnsi="Arial" w:cs="Arial"/>
          <w:lang w:eastAsia="es-ES"/>
        </w:rPr>
      </w:pPr>
      <w:r w:rsidRPr="009A3064">
        <w:rPr>
          <w:rFonts w:ascii="Arial" w:hAnsi="Arial" w:cs="Arial"/>
          <w:lang w:eastAsia="es-ES"/>
        </w:rPr>
        <w:t>Hija</w:t>
      </w:r>
      <w:r w:rsidR="009A3064" w:rsidRPr="009A3064">
        <w:rPr>
          <w:rFonts w:ascii="Arial" w:hAnsi="Arial" w:cs="Arial"/>
          <w:lang w:eastAsia="es-ES"/>
        </w:rPr>
        <w:t xml:space="preserve"> de Alfonso Mata Romo y Elva María De Anda De Alba</w:t>
      </w:r>
      <w:r w:rsidRPr="009A3064">
        <w:rPr>
          <w:rFonts w:ascii="Arial" w:hAnsi="Arial" w:cs="Arial"/>
          <w:lang w:eastAsia="es-ES"/>
        </w:rPr>
        <w:t>.</w:t>
      </w:r>
    </w:p>
    <w:p w14:paraId="192602DD" w14:textId="77777777" w:rsidR="0060573A" w:rsidRPr="009A3064" w:rsidRDefault="0060573A" w:rsidP="00984A39">
      <w:pPr>
        <w:jc w:val="both"/>
        <w:rPr>
          <w:rFonts w:ascii="Arial" w:hAnsi="Arial" w:cs="Arial"/>
          <w:lang w:eastAsia="es-ES"/>
        </w:rPr>
      </w:pPr>
    </w:p>
    <w:p w14:paraId="78230163" w14:textId="77777777" w:rsidR="004624B1" w:rsidRPr="009A3064" w:rsidRDefault="004624B1" w:rsidP="00984A39">
      <w:pPr>
        <w:jc w:val="both"/>
        <w:rPr>
          <w:rFonts w:ascii="Arial" w:hAnsi="Arial" w:cs="Arial"/>
          <w:lang w:eastAsia="es-ES"/>
        </w:rPr>
      </w:pPr>
    </w:p>
    <w:p w14:paraId="4EB220B7" w14:textId="20162579" w:rsidR="004624B1" w:rsidRPr="009A3064" w:rsidRDefault="009A3064" w:rsidP="00984A39">
      <w:pPr>
        <w:jc w:val="both"/>
        <w:rPr>
          <w:rFonts w:ascii="Arial" w:hAnsi="Arial" w:cs="Arial"/>
          <w:lang w:eastAsia="es-ES"/>
        </w:rPr>
      </w:pPr>
      <w:r w:rsidRPr="009A3064">
        <w:rPr>
          <w:rFonts w:ascii="Arial" w:hAnsi="Arial" w:cs="Arial"/>
          <w:lang w:eastAsia="es-ES"/>
        </w:rPr>
        <w:t>Educación: Egresada de la Facultad de Medicina UANL 2009 – 2015.</w:t>
      </w:r>
    </w:p>
    <w:p w14:paraId="38E8CACC" w14:textId="77777777" w:rsidR="00984A39" w:rsidRPr="0060573A" w:rsidRDefault="00984A39" w:rsidP="00984A39">
      <w:pPr>
        <w:jc w:val="both"/>
        <w:rPr>
          <w:rFonts w:ascii="Arial" w:hAnsi="Arial" w:cs="Arial"/>
          <w:highlight w:val="yellow"/>
          <w:lang w:eastAsia="es-ES"/>
        </w:rPr>
      </w:pPr>
    </w:p>
    <w:p w14:paraId="229DDF34" w14:textId="77777777" w:rsidR="004624B1" w:rsidRPr="0060573A" w:rsidRDefault="004624B1" w:rsidP="00984A39">
      <w:pPr>
        <w:jc w:val="both"/>
        <w:rPr>
          <w:rFonts w:ascii="Arial" w:hAnsi="Arial" w:cs="Arial"/>
          <w:highlight w:val="yellow"/>
          <w:lang w:eastAsia="es-ES"/>
        </w:rPr>
      </w:pPr>
    </w:p>
    <w:p w14:paraId="31F9200C" w14:textId="77777777" w:rsidR="005A7309" w:rsidRPr="00984A39" w:rsidRDefault="005A7309" w:rsidP="00984A39">
      <w:pPr>
        <w:spacing w:line="480" w:lineRule="auto"/>
        <w:jc w:val="both"/>
        <w:rPr>
          <w:rFonts w:ascii="Arial" w:hAnsi="Arial" w:cs="Arial"/>
          <w:b/>
          <w:bCs/>
          <w:lang w:eastAsia="es-ES"/>
        </w:rPr>
      </w:pPr>
    </w:p>
    <w:p w14:paraId="57F5AC23" w14:textId="1C9A0CC5" w:rsidR="005A7309" w:rsidRPr="00984A39" w:rsidRDefault="005A7309" w:rsidP="00984A39">
      <w:pPr>
        <w:spacing w:line="480" w:lineRule="auto"/>
        <w:jc w:val="both"/>
        <w:rPr>
          <w:rFonts w:ascii="Arial" w:hAnsi="Arial" w:cs="Arial"/>
          <w:color w:val="FF0000"/>
          <w:lang w:val="es-ES" w:eastAsia="es-ES"/>
        </w:rPr>
      </w:pPr>
    </w:p>
    <w:sectPr w:rsidR="005A7309" w:rsidRPr="00984A39" w:rsidSect="00815C09">
      <w:pgSz w:w="12240" w:h="15840"/>
      <w:pgMar w:top="1418" w:right="1418" w:bottom="141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4099E9" w14:textId="77777777" w:rsidR="00E671A3" w:rsidRDefault="00E671A3" w:rsidP="00BF5DC2">
      <w:r>
        <w:separator/>
      </w:r>
    </w:p>
  </w:endnote>
  <w:endnote w:type="continuationSeparator" w:id="0">
    <w:p w14:paraId="6E6FC507" w14:textId="77777777" w:rsidR="00E671A3" w:rsidRDefault="00E671A3" w:rsidP="00BF5D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swiss"/>
    <w:pitch w:val="variable"/>
    <w:sig w:usb0="00000003" w:usb1="0200E0A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C3283" w14:textId="77777777" w:rsidR="00E02913" w:rsidRDefault="00E02913" w:rsidP="00BF6F77">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2FAA188" w14:textId="77777777" w:rsidR="00E02913" w:rsidRDefault="00E02913" w:rsidP="00BF6F77">
    <w:pPr>
      <w:pStyle w:val="Piedepgina"/>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5253081"/>
      <w:docPartObj>
        <w:docPartGallery w:val="Page Numbers (Bottom of Page)"/>
        <w:docPartUnique/>
      </w:docPartObj>
    </w:sdtPr>
    <w:sdtEndPr/>
    <w:sdtContent>
      <w:p w14:paraId="78C59902" w14:textId="0ACE87F4" w:rsidR="00E02913" w:rsidRDefault="00E02913">
        <w:pPr>
          <w:pStyle w:val="Piedepgina"/>
          <w:jc w:val="center"/>
        </w:pPr>
        <w:r>
          <w:fldChar w:fldCharType="begin"/>
        </w:r>
        <w:r>
          <w:instrText>PAGE   \* MERGEFORMAT</w:instrText>
        </w:r>
        <w:r>
          <w:fldChar w:fldCharType="separate"/>
        </w:r>
        <w:r w:rsidR="00746393" w:rsidRPr="00746393">
          <w:rPr>
            <w:noProof/>
            <w:lang w:val="es-ES"/>
          </w:rPr>
          <w:t>2</w:t>
        </w:r>
        <w:r>
          <w:fldChar w:fldCharType="end"/>
        </w:r>
      </w:p>
    </w:sdtContent>
  </w:sdt>
  <w:p w14:paraId="1C7A1C48" w14:textId="5A7DBFEB" w:rsidR="00E02913" w:rsidRDefault="00E02913" w:rsidP="00BF6F77">
    <w:pPr>
      <w:pStyle w:val="Piedepgina"/>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61B6C1" w14:textId="77777777" w:rsidR="00E671A3" w:rsidRDefault="00E671A3" w:rsidP="00BF5DC2">
      <w:r>
        <w:separator/>
      </w:r>
    </w:p>
  </w:footnote>
  <w:footnote w:type="continuationSeparator" w:id="0">
    <w:p w14:paraId="15475297" w14:textId="77777777" w:rsidR="00E671A3" w:rsidRDefault="00E671A3" w:rsidP="00BF5DC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F0980"/>
    <w:multiLevelType w:val="hybridMultilevel"/>
    <w:tmpl w:val="56F676E2"/>
    <w:lvl w:ilvl="0" w:tplc="080A000F">
      <w:start w:val="1"/>
      <w:numFmt w:val="decimal"/>
      <w:lvlText w:val="%1."/>
      <w:lvlJc w:val="left"/>
      <w:pPr>
        <w:ind w:left="644" w:hanging="360"/>
      </w:p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 w15:restartNumberingAfterBreak="0">
    <w:nsid w:val="02D30633"/>
    <w:multiLevelType w:val="hybridMultilevel"/>
    <w:tmpl w:val="015A394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4376862"/>
    <w:multiLevelType w:val="multilevel"/>
    <w:tmpl w:val="841CB740"/>
    <w:lvl w:ilvl="0">
      <w:start w:val="1"/>
      <w:numFmt w:val="bullet"/>
      <w:lvlText w:val="●"/>
      <w:lvlJc w:val="left"/>
      <w:pPr>
        <w:ind w:left="1845" w:hanging="360"/>
      </w:pPr>
      <w:rPr>
        <w:rFonts w:ascii="Noto Sans Symbols" w:eastAsia="Noto Sans Symbols" w:hAnsi="Noto Sans Symbols" w:cs="Noto Sans Symbols"/>
      </w:rPr>
    </w:lvl>
    <w:lvl w:ilvl="1">
      <w:start w:val="1"/>
      <w:numFmt w:val="bullet"/>
      <w:lvlText w:val="o"/>
      <w:lvlJc w:val="left"/>
      <w:pPr>
        <w:ind w:left="2565" w:hanging="360"/>
      </w:pPr>
      <w:rPr>
        <w:rFonts w:ascii="Courier New" w:eastAsia="Courier New" w:hAnsi="Courier New" w:cs="Courier New"/>
      </w:rPr>
    </w:lvl>
    <w:lvl w:ilvl="2">
      <w:start w:val="1"/>
      <w:numFmt w:val="bullet"/>
      <w:lvlText w:val="▪"/>
      <w:lvlJc w:val="left"/>
      <w:pPr>
        <w:ind w:left="3285" w:hanging="360"/>
      </w:pPr>
      <w:rPr>
        <w:rFonts w:ascii="Noto Sans Symbols" w:eastAsia="Noto Sans Symbols" w:hAnsi="Noto Sans Symbols" w:cs="Noto Sans Symbols"/>
      </w:rPr>
    </w:lvl>
    <w:lvl w:ilvl="3">
      <w:start w:val="1"/>
      <w:numFmt w:val="bullet"/>
      <w:lvlText w:val="●"/>
      <w:lvlJc w:val="left"/>
      <w:pPr>
        <w:ind w:left="4005" w:hanging="360"/>
      </w:pPr>
      <w:rPr>
        <w:rFonts w:ascii="Noto Sans Symbols" w:eastAsia="Noto Sans Symbols" w:hAnsi="Noto Sans Symbols" w:cs="Noto Sans Symbols"/>
      </w:rPr>
    </w:lvl>
    <w:lvl w:ilvl="4">
      <w:start w:val="1"/>
      <w:numFmt w:val="bullet"/>
      <w:lvlText w:val="o"/>
      <w:lvlJc w:val="left"/>
      <w:pPr>
        <w:ind w:left="4725" w:hanging="360"/>
      </w:pPr>
      <w:rPr>
        <w:rFonts w:ascii="Courier New" w:eastAsia="Courier New" w:hAnsi="Courier New" w:cs="Courier New"/>
      </w:rPr>
    </w:lvl>
    <w:lvl w:ilvl="5">
      <w:start w:val="1"/>
      <w:numFmt w:val="bullet"/>
      <w:lvlText w:val="▪"/>
      <w:lvlJc w:val="left"/>
      <w:pPr>
        <w:ind w:left="5445" w:hanging="360"/>
      </w:pPr>
      <w:rPr>
        <w:rFonts w:ascii="Noto Sans Symbols" w:eastAsia="Noto Sans Symbols" w:hAnsi="Noto Sans Symbols" w:cs="Noto Sans Symbols"/>
      </w:rPr>
    </w:lvl>
    <w:lvl w:ilvl="6">
      <w:start w:val="1"/>
      <w:numFmt w:val="bullet"/>
      <w:lvlText w:val="●"/>
      <w:lvlJc w:val="left"/>
      <w:pPr>
        <w:ind w:left="6165" w:hanging="360"/>
      </w:pPr>
      <w:rPr>
        <w:rFonts w:ascii="Noto Sans Symbols" w:eastAsia="Noto Sans Symbols" w:hAnsi="Noto Sans Symbols" w:cs="Noto Sans Symbols"/>
      </w:rPr>
    </w:lvl>
    <w:lvl w:ilvl="7">
      <w:start w:val="1"/>
      <w:numFmt w:val="bullet"/>
      <w:lvlText w:val="o"/>
      <w:lvlJc w:val="left"/>
      <w:pPr>
        <w:ind w:left="6885" w:hanging="360"/>
      </w:pPr>
      <w:rPr>
        <w:rFonts w:ascii="Courier New" w:eastAsia="Courier New" w:hAnsi="Courier New" w:cs="Courier New"/>
      </w:rPr>
    </w:lvl>
    <w:lvl w:ilvl="8">
      <w:start w:val="1"/>
      <w:numFmt w:val="bullet"/>
      <w:lvlText w:val="▪"/>
      <w:lvlJc w:val="left"/>
      <w:pPr>
        <w:ind w:left="7605" w:hanging="360"/>
      </w:pPr>
      <w:rPr>
        <w:rFonts w:ascii="Noto Sans Symbols" w:eastAsia="Noto Sans Symbols" w:hAnsi="Noto Sans Symbols" w:cs="Noto Sans Symbols"/>
      </w:rPr>
    </w:lvl>
  </w:abstractNum>
  <w:abstractNum w:abstractNumId="3" w15:restartNumberingAfterBreak="0">
    <w:nsid w:val="05BE6B6F"/>
    <w:multiLevelType w:val="hybridMultilevel"/>
    <w:tmpl w:val="3C1C7E0C"/>
    <w:lvl w:ilvl="0" w:tplc="78E2E328">
      <w:start w:val="1"/>
      <w:numFmt w:val="decimal"/>
      <w:lvlText w:val="%1."/>
      <w:lvlJc w:val="left"/>
      <w:pPr>
        <w:ind w:left="1440" w:hanging="360"/>
      </w:pPr>
      <w:rPr>
        <w:rFonts w:hint="default"/>
      </w:rPr>
    </w:lvl>
    <w:lvl w:ilvl="1" w:tplc="480A0019" w:tentative="1">
      <w:start w:val="1"/>
      <w:numFmt w:val="lowerLetter"/>
      <w:lvlText w:val="%2."/>
      <w:lvlJc w:val="left"/>
      <w:pPr>
        <w:ind w:left="2160" w:hanging="360"/>
      </w:pPr>
    </w:lvl>
    <w:lvl w:ilvl="2" w:tplc="480A001B" w:tentative="1">
      <w:start w:val="1"/>
      <w:numFmt w:val="lowerRoman"/>
      <w:lvlText w:val="%3."/>
      <w:lvlJc w:val="right"/>
      <w:pPr>
        <w:ind w:left="2880" w:hanging="180"/>
      </w:pPr>
    </w:lvl>
    <w:lvl w:ilvl="3" w:tplc="480A000F" w:tentative="1">
      <w:start w:val="1"/>
      <w:numFmt w:val="decimal"/>
      <w:lvlText w:val="%4."/>
      <w:lvlJc w:val="left"/>
      <w:pPr>
        <w:ind w:left="3600" w:hanging="360"/>
      </w:pPr>
    </w:lvl>
    <w:lvl w:ilvl="4" w:tplc="480A0019" w:tentative="1">
      <w:start w:val="1"/>
      <w:numFmt w:val="lowerLetter"/>
      <w:lvlText w:val="%5."/>
      <w:lvlJc w:val="left"/>
      <w:pPr>
        <w:ind w:left="4320" w:hanging="360"/>
      </w:pPr>
    </w:lvl>
    <w:lvl w:ilvl="5" w:tplc="480A001B" w:tentative="1">
      <w:start w:val="1"/>
      <w:numFmt w:val="lowerRoman"/>
      <w:lvlText w:val="%6."/>
      <w:lvlJc w:val="right"/>
      <w:pPr>
        <w:ind w:left="5040" w:hanging="180"/>
      </w:pPr>
    </w:lvl>
    <w:lvl w:ilvl="6" w:tplc="480A000F" w:tentative="1">
      <w:start w:val="1"/>
      <w:numFmt w:val="decimal"/>
      <w:lvlText w:val="%7."/>
      <w:lvlJc w:val="left"/>
      <w:pPr>
        <w:ind w:left="5760" w:hanging="360"/>
      </w:pPr>
    </w:lvl>
    <w:lvl w:ilvl="7" w:tplc="480A0019" w:tentative="1">
      <w:start w:val="1"/>
      <w:numFmt w:val="lowerLetter"/>
      <w:lvlText w:val="%8."/>
      <w:lvlJc w:val="left"/>
      <w:pPr>
        <w:ind w:left="6480" w:hanging="360"/>
      </w:pPr>
    </w:lvl>
    <w:lvl w:ilvl="8" w:tplc="480A001B" w:tentative="1">
      <w:start w:val="1"/>
      <w:numFmt w:val="lowerRoman"/>
      <w:lvlText w:val="%9."/>
      <w:lvlJc w:val="right"/>
      <w:pPr>
        <w:ind w:left="7200" w:hanging="180"/>
      </w:pPr>
    </w:lvl>
  </w:abstractNum>
  <w:abstractNum w:abstractNumId="4" w15:restartNumberingAfterBreak="0">
    <w:nsid w:val="07C70292"/>
    <w:multiLevelType w:val="hybridMultilevel"/>
    <w:tmpl w:val="9C46AC42"/>
    <w:lvl w:ilvl="0" w:tplc="480A000F">
      <w:start w:val="1"/>
      <w:numFmt w:val="decimal"/>
      <w:lvlText w:val="%1."/>
      <w:lvlJc w:val="left"/>
      <w:pPr>
        <w:ind w:left="720" w:hanging="360"/>
      </w:p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5" w15:restartNumberingAfterBreak="0">
    <w:nsid w:val="11FA5751"/>
    <w:multiLevelType w:val="hybridMultilevel"/>
    <w:tmpl w:val="D0D04484"/>
    <w:lvl w:ilvl="0" w:tplc="11A675D0">
      <w:start w:val="1"/>
      <w:numFmt w:val="lowerLetter"/>
      <w:lvlText w:val="%1."/>
      <w:lvlJc w:val="left"/>
      <w:pPr>
        <w:ind w:left="644" w:hanging="360"/>
      </w:pPr>
      <w:rPr>
        <w:rFonts w:hint="default"/>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2CE23C7"/>
    <w:multiLevelType w:val="hybridMultilevel"/>
    <w:tmpl w:val="9DF2E17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6AD1774"/>
    <w:multiLevelType w:val="hybridMultilevel"/>
    <w:tmpl w:val="03A4199A"/>
    <w:lvl w:ilvl="0" w:tplc="040A000F">
      <w:start w:val="1"/>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8" w15:restartNumberingAfterBreak="0">
    <w:nsid w:val="2A040701"/>
    <w:multiLevelType w:val="hybridMultilevel"/>
    <w:tmpl w:val="C4F6C556"/>
    <w:lvl w:ilvl="0" w:tplc="EB1E7FB4">
      <w:start w:val="1"/>
      <w:numFmt w:val="bullet"/>
      <w:lvlText w:val=""/>
      <w:lvlJc w:val="left"/>
      <w:pPr>
        <w:ind w:left="720" w:hanging="360"/>
      </w:pPr>
      <w:rPr>
        <w:rFonts w:ascii="Symbol" w:hAnsi="Symbol" w:hint="default"/>
        <w:sz w:val="32"/>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2C0162D1"/>
    <w:multiLevelType w:val="hybridMultilevel"/>
    <w:tmpl w:val="8664236E"/>
    <w:lvl w:ilvl="0" w:tplc="080A0011">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48B20D05"/>
    <w:multiLevelType w:val="hybridMultilevel"/>
    <w:tmpl w:val="6DA258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51364FC3"/>
    <w:multiLevelType w:val="multilevel"/>
    <w:tmpl w:val="72CA3310"/>
    <w:lvl w:ilvl="0">
      <w:start w:val="1"/>
      <w:numFmt w:val="bullet"/>
      <w:lvlText w:val="●"/>
      <w:lvlJc w:val="left"/>
      <w:pPr>
        <w:ind w:left="786" w:hanging="360"/>
      </w:pPr>
      <w:rPr>
        <w:rFonts w:ascii="Noto Sans Symbols" w:eastAsia="Noto Sans Symbols" w:hAnsi="Noto Sans Symbols" w:cs="Noto Sans Symbols"/>
      </w:rPr>
    </w:lvl>
    <w:lvl w:ilvl="1">
      <w:start w:val="1"/>
      <w:numFmt w:val="bullet"/>
      <w:lvlText w:val="o"/>
      <w:lvlJc w:val="left"/>
      <w:pPr>
        <w:ind w:left="1506" w:hanging="360"/>
      </w:pPr>
      <w:rPr>
        <w:rFonts w:ascii="Courier New" w:eastAsia="Courier New" w:hAnsi="Courier New" w:cs="Courier New"/>
      </w:rPr>
    </w:lvl>
    <w:lvl w:ilvl="2">
      <w:start w:val="1"/>
      <w:numFmt w:val="bullet"/>
      <w:lvlText w:val="▪"/>
      <w:lvlJc w:val="left"/>
      <w:pPr>
        <w:ind w:left="2226" w:hanging="360"/>
      </w:pPr>
      <w:rPr>
        <w:rFonts w:ascii="Noto Sans Symbols" w:eastAsia="Noto Sans Symbols" w:hAnsi="Noto Sans Symbols" w:cs="Noto Sans Symbols"/>
      </w:rPr>
    </w:lvl>
    <w:lvl w:ilvl="3">
      <w:start w:val="1"/>
      <w:numFmt w:val="bullet"/>
      <w:lvlText w:val="●"/>
      <w:lvlJc w:val="left"/>
      <w:pPr>
        <w:ind w:left="2946" w:hanging="360"/>
      </w:pPr>
      <w:rPr>
        <w:rFonts w:ascii="Noto Sans Symbols" w:eastAsia="Noto Sans Symbols" w:hAnsi="Noto Sans Symbols" w:cs="Noto Sans Symbols"/>
      </w:rPr>
    </w:lvl>
    <w:lvl w:ilvl="4">
      <w:start w:val="1"/>
      <w:numFmt w:val="bullet"/>
      <w:lvlText w:val="o"/>
      <w:lvlJc w:val="left"/>
      <w:pPr>
        <w:ind w:left="3666" w:hanging="360"/>
      </w:pPr>
      <w:rPr>
        <w:rFonts w:ascii="Courier New" w:eastAsia="Courier New" w:hAnsi="Courier New" w:cs="Courier New"/>
      </w:rPr>
    </w:lvl>
    <w:lvl w:ilvl="5">
      <w:start w:val="1"/>
      <w:numFmt w:val="bullet"/>
      <w:lvlText w:val="▪"/>
      <w:lvlJc w:val="left"/>
      <w:pPr>
        <w:ind w:left="4386" w:hanging="360"/>
      </w:pPr>
      <w:rPr>
        <w:rFonts w:ascii="Noto Sans Symbols" w:eastAsia="Noto Sans Symbols" w:hAnsi="Noto Sans Symbols" w:cs="Noto Sans Symbols"/>
      </w:rPr>
    </w:lvl>
    <w:lvl w:ilvl="6">
      <w:start w:val="1"/>
      <w:numFmt w:val="bullet"/>
      <w:lvlText w:val="●"/>
      <w:lvlJc w:val="left"/>
      <w:pPr>
        <w:ind w:left="5106" w:hanging="360"/>
      </w:pPr>
      <w:rPr>
        <w:rFonts w:ascii="Noto Sans Symbols" w:eastAsia="Noto Sans Symbols" w:hAnsi="Noto Sans Symbols" w:cs="Noto Sans Symbols"/>
      </w:rPr>
    </w:lvl>
    <w:lvl w:ilvl="7">
      <w:start w:val="1"/>
      <w:numFmt w:val="bullet"/>
      <w:lvlText w:val="o"/>
      <w:lvlJc w:val="left"/>
      <w:pPr>
        <w:ind w:left="5826" w:hanging="360"/>
      </w:pPr>
      <w:rPr>
        <w:rFonts w:ascii="Courier New" w:eastAsia="Courier New" w:hAnsi="Courier New" w:cs="Courier New"/>
      </w:rPr>
    </w:lvl>
    <w:lvl w:ilvl="8">
      <w:start w:val="1"/>
      <w:numFmt w:val="bullet"/>
      <w:lvlText w:val="▪"/>
      <w:lvlJc w:val="left"/>
      <w:pPr>
        <w:ind w:left="6546" w:hanging="360"/>
      </w:pPr>
      <w:rPr>
        <w:rFonts w:ascii="Noto Sans Symbols" w:eastAsia="Noto Sans Symbols" w:hAnsi="Noto Sans Symbols" w:cs="Noto Sans Symbols"/>
      </w:rPr>
    </w:lvl>
  </w:abstractNum>
  <w:abstractNum w:abstractNumId="12" w15:restartNumberingAfterBreak="0">
    <w:nsid w:val="518700B5"/>
    <w:multiLevelType w:val="hybridMultilevel"/>
    <w:tmpl w:val="F8F8D5CC"/>
    <w:lvl w:ilvl="0" w:tplc="0E80BDF6">
      <w:start w:val="1"/>
      <w:numFmt w:val="decimal"/>
      <w:lvlText w:val="%1."/>
      <w:lvlJc w:val="left"/>
      <w:pPr>
        <w:ind w:left="1004" w:hanging="360"/>
      </w:pPr>
      <w:rPr>
        <w:rFonts w:hint="default"/>
      </w:r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13" w15:restartNumberingAfterBreak="0">
    <w:nsid w:val="56BA59BE"/>
    <w:multiLevelType w:val="hybridMultilevel"/>
    <w:tmpl w:val="5210B4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9B7094E"/>
    <w:multiLevelType w:val="hybridMultilevel"/>
    <w:tmpl w:val="3B3012C8"/>
    <w:lvl w:ilvl="0" w:tplc="480A000F">
      <w:start w:val="1"/>
      <w:numFmt w:val="decimal"/>
      <w:lvlText w:val="%1."/>
      <w:lvlJc w:val="left"/>
      <w:pPr>
        <w:ind w:left="644" w:hanging="360"/>
      </w:pPr>
    </w:lvl>
    <w:lvl w:ilvl="1" w:tplc="480A0019" w:tentative="1">
      <w:start w:val="1"/>
      <w:numFmt w:val="lowerLetter"/>
      <w:lvlText w:val="%2."/>
      <w:lvlJc w:val="left"/>
      <w:pPr>
        <w:ind w:left="1364" w:hanging="360"/>
      </w:pPr>
    </w:lvl>
    <w:lvl w:ilvl="2" w:tplc="480A001B" w:tentative="1">
      <w:start w:val="1"/>
      <w:numFmt w:val="lowerRoman"/>
      <w:lvlText w:val="%3."/>
      <w:lvlJc w:val="right"/>
      <w:pPr>
        <w:ind w:left="2084" w:hanging="180"/>
      </w:pPr>
    </w:lvl>
    <w:lvl w:ilvl="3" w:tplc="480A000F" w:tentative="1">
      <w:start w:val="1"/>
      <w:numFmt w:val="decimal"/>
      <w:lvlText w:val="%4."/>
      <w:lvlJc w:val="left"/>
      <w:pPr>
        <w:ind w:left="2804" w:hanging="360"/>
      </w:pPr>
    </w:lvl>
    <w:lvl w:ilvl="4" w:tplc="480A0019" w:tentative="1">
      <w:start w:val="1"/>
      <w:numFmt w:val="lowerLetter"/>
      <w:lvlText w:val="%5."/>
      <w:lvlJc w:val="left"/>
      <w:pPr>
        <w:ind w:left="3524" w:hanging="360"/>
      </w:pPr>
    </w:lvl>
    <w:lvl w:ilvl="5" w:tplc="480A001B" w:tentative="1">
      <w:start w:val="1"/>
      <w:numFmt w:val="lowerRoman"/>
      <w:lvlText w:val="%6."/>
      <w:lvlJc w:val="right"/>
      <w:pPr>
        <w:ind w:left="4244" w:hanging="180"/>
      </w:pPr>
    </w:lvl>
    <w:lvl w:ilvl="6" w:tplc="480A000F" w:tentative="1">
      <w:start w:val="1"/>
      <w:numFmt w:val="decimal"/>
      <w:lvlText w:val="%7."/>
      <w:lvlJc w:val="left"/>
      <w:pPr>
        <w:ind w:left="4964" w:hanging="360"/>
      </w:pPr>
    </w:lvl>
    <w:lvl w:ilvl="7" w:tplc="480A0019" w:tentative="1">
      <w:start w:val="1"/>
      <w:numFmt w:val="lowerLetter"/>
      <w:lvlText w:val="%8."/>
      <w:lvlJc w:val="left"/>
      <w:pPr>
        <w:ind w:left="5684" w:hanging="360"/>
      </w:pPr>
    </w:lvl>
    <w:lvl w:ilvl="8" w:tplc="480A001B" w:tentative="1">
      <w:start w:val="1"/>
      <w:numFmt w:val="lowerRoman"/>
      <w:lvlText w:val="%9."/>
      <w:lvlJc w:val="right"/>
      <w:pPr>
        <w:ind w:left="6404" w:hanging="180"/>
      </w:pPr>
    </w:lvl>
  </w:abstractNum>
  <w:abstractNum w:abstractNumId="15" w15:restartNumberingAfterBreak="0">
    <w:nsid w:val="59D22634"/>
    <w:multiLevelType w:val="hybridMultilevel"/>
    <w:tmpl w:val="4AF6174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62D145F9"/>
    <w:multiLevelType w:val="hybridMultilevel"/>
    <w:tmpl w:val="6D56D84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6D8E3A11"/>
    <w:multiLevelType w:val="multilevel"/>
    <w:tmpl w:val="B4D4A0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E3B1538"/>
    <w:multiLevelType w:val="hybridMultilevel"/>
    <w:tmpl w:val="069A8FDE"/>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6F1262C7"/>
    <w:multiLevelType w:val="hybridMultilevel"/>
    <w:tmpl w:val="9DAA1DE6"/>
    <w:lvl w:ilvl="0" w:tplc="080A000F">
      <w:start w:val="1"/>
      <w:numFmt w:val="decimal"/>
      <w:lvlText w:val="%1."/>
      <w:lvlJc w:val="left"/>
      <w:pPr>
        <w:ind w:left="720" w:hanging="36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376538F"/>
    <w:multiLevelType w:val="hybridMultilevel"/>
    <w:tmpl w:val="DD7432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77513A86"/>
    <w:multiLevelType w:val="hybridMultilevel"/>
    <w:tmpl w:val="726878C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79C96E69"/>
    <w:multiLevelType w:val="hybridMultilevel"/>
    <w:tmpl w:val="E35865EA"/>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7C510233"/>
    <w:multiLevelType w:val="hybridMultilevel"/>
    <w:tmpl w:val="FC62BFE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7"/>
  </w:num>
  <w:num w:numId="2">
    <w:abstractNumId w:val="18"/>
  </w:num>
  <w:num w:numId="3">
    <w:abstractNumId w:val="0"/>
  </w:num>
  <w:num w:numId="4">
    <w:abstractNumId w:val="2"/>
  </w:num>
  <w:num w:numId="5">
    <w:abstractNumId w:val="11"/>
  </w:num>
  <w:num w:numId="6">
    <w:abstractNumId w:val="19"/>
  </w:num>
  <w:num w:numId="7">
    <w:abstractNumId w:val="6"/>
  </w:num>
  <w:num w:numId="8">
    <w:abstractNumId w:val="1"/>
  </w:num>
  <w:num w:numId="9">
    <w:abstractNumId w:val="23"/>
  </w:num>
  <w:num w:numId="10">
    <w:abstractNumId w:val="8"/>
  </w:num>
  <w:num w:numId="11">
    <w:abstractNumId w:val="15"/>
  </w:num>
  <w:num w:numId="12">
    <w:abstractNumId w:val="14"/>
  </w:num>
  <w:num w:numId="13">
    <w:abstractNumId w:val="3"/>
  </w:num>
  <w:num w:numId="14">
    <w:abstractNumId w:val="5"/>
  </w:num>
  <w:num w:numId="15">
    <w:abstractNumId w:val="12"/>
  </w:num>
  <w:num w:numId="16">
    <w:abstractNumId w:val="4"/>
  </w:num>
  <w:num w:numId="17">
    <w:abstractNumId w:val="7"/>
  </w:num>
  <w:num w:numId="18">
    <w:abstractNumId w:val="22"/>
  </w:num>
  <w:num w:numId="19">
    <w:abstractNumId w:val="9"/>
  </w:num>
  <w:num w:numId="20">
    <w:abstractNumId w:val="10"/>
  </w:num>
  <w:num w:numId="21">
    <w:abstractNumId w:val="21"/>
  </w:num>
  <w:num w:numId="22">
    <w:abstractNumId w:val="16"/>
  </w:num>
  <w:num w:numId="23">
    <w:abstractNumId w:val="20"/>
  </w:num>
  <w:num w:numId="24">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77F9"/>
    <w:rsid w:val="00004B5E"/>
    <w:rsid w:val="00010451"/>
    <w:rsid w:val="00010E57"/>
    <w:rsid w:val="0001416B"/>
    <w:rsid w:val="000223BE"/>
    <w:rsid w:val="00030D10"/>
    <w:rsid w:val="000408D5"/>
    <w:rsid w:val="00042689"/>
    <w:rsid w:val="00044142"/>
    <w:rsid w:val="00057683"/>
    <w:rsid w:val="00066678"/>
    <w:rsid w:val="00067A15"/>
    <w:rsid w:val="00083E05"/>
    <w:rsid w:val="0008522A"/>
    <w:rsid w:val="000A0003"/>
    <w:rsid w:val="000A1BCB"/>
    <w:rsid w:val="000A6D94"/>
    <w:rsid w:val="000B5C73"/>
    <w:rsid w:val="000B77C9"/>
    <w:rsid w:val="000D0C8C"/>
    <w:rsid w:val="000D4449"/>
    <w:rsid w:val="000E5812"/>
    <w:rsid w:val="000F1289"/>
    <w:rsid w:val="000F2372"/>
    <w:rsid w:val="000F58D7"/>
    <w:rsid w:val="001169B5"/>
    <w:rsid w:val="00121DC6"/>
    <w:rsid w:val="00123903"/>
    <w:rsid w:val="00126546"/>
    <w:rsid w:val="001403CC"/>
    <w:rsid w:val="001422A5"/>
    <w:rsid w:val="00150489"/>
    <w:rsid w:val="00163738"/>
    <w:rsid w:val="00175C70"/>
    <w:rsid w:val="00183E44"/>
    <w:rsid w:val="00186E63"/>
    <w:rsid w:val="00195CF7"/>
    <w:rsid w:val="001A63E2"/>
    <w:rsid w:val="001C29C9"/>
    <w:rsid w:val="001E1E85"/>
    <w:rsid w:val="001F143B"/>
    <w:rsid w:val="001F5639"/>
    <w:rsid w:val="001F7981"/>
    <w:rsid w:val="0020065F"/>
    <w:rsid w:val="00211D5F"/>
    <w:rsid w:val="002204F2"/>
    <w:rsid w:val="002268A5"/>
    <w:rsid w:val="00230047"/>
    <w:rsid w:val="00231527"/>
    <w:rsid w:val="002360D9"/>
    <w:rsid w:val="00242DAA"/>
    <w:rsid w:val="00244A1E"/>
    <w:rsid w:val="00245811"/>
    <w:rsid w:val="002601D6"/>
    <w:rsid w:val="00270CC6"/>
    <w:rsid w:val="00273AC9"/>
    <w:rsid w:val="00275D29"/>
    <w:rsid w:val="00281C38"/>
    <w:rsid w:val="0028330C"/>
    <w:rsid w:val="00297B5B"/>
    <w:rsid w:val="002A2AF1"/>
    <w:rsid w:val="002A68A0"/>
    <w:rsid w:val="002A7F90"/>
    <w:rsid w:val="002B061B"/>
    <w:rsid w:val="002B06D5"/>
    <w:rsid w:val="002C2B9E"/>
    <w:rsid w:val="002C793D"/>
    <w:rsid w:val="002E1418"/>
    <w:rsid w:val="002E2459"/>
    <w:rsid w:val="002F4FFE"/>
    <w:rsid w:val="003019A9"/>
    <w:rsid w:val="003145A4"/>
    <w:rsid w:val="00316689"/>
    <w:rsid w:val="0032002B"/>
    <w:rsid w:val="00321F1B"/>
    <w:rsid w:val="0033762A"/>
    <w:rsid w:val="00345728"/>
    <w:rsid w:val="0035117A"/>
    <w:rsid w:val="00361256"/>
    <w:rsid w:val="00361BE5"/>
    <w:rsid w:val="00365916"/>
    <w:rsid w:val="00375104"/>
    <w:rsid w:val="00387D6B"/>
    <w:rsid w:val="00390BF5"/>
    <w:rsid w:val="00391DC3"/>
    <w:rsid w:val="00397350"/>
    <w:rsid w:val="003B10BE"/>
    <w:rsid w:val="003B77AE"/>
    <w:rsid w:val="003C1053"/>
    <w:rsid w:val="003C2476"/>
    <w:rsid w:val="003E1408"/>
    <w:rsid w:val="003E4722"/>
    <w:rsid w:val="003F0C34"/>
    <w:rsid w:val="003F49A5"/>
    <w:rsid w:val="003F74E7"/>
    <w:rsid w:val="003F7928"/>
    <w:rsid w:val="00411136"/>
    <w:rsid w:val="004119EF"/>
    <w:rsid w:val="004278C1"/>
    <w:rsid w:val="00432705"/>
    <w:rsid w:val="00440867"/>
    <w:rsid w:val="004414A1"/>
    <w:rsid w:val="00451ECC"/>
    <w:rsid w:val="004624B1"/>
    <w:rsid w:val="0046374A"/>
    <w:rsid w:val="004649D2"/>
    <w:rsid w:val="00470E88"/>
    <w:rsid w:val="004741AC"/>
    <w:rsid w:val="00474F9D"/>
    <w:rsid w:val="00481A3B"/>
    <w:rsid w:val="004853A6"/>
    <w:rsid w:val="0048738C"/>
    <w:rsid w:val="00496B3C"/>
    <w:rsid w:val="004A2E17"/>
    <w:rsid w:val="004A5A93"/>
    <w:rsid w:val="004B6C34"/>
    <w:rsid w:val="004C2741"/>
    <w:rsid w:val="004C56D3"/>
    <w:rsid w:val="004D223B"/>
    <w:rsid w:val="004E1AC0"/>
    <w:rsid w:val="004E33DA"/>
    <w:rsid w:val="00513544"/>
    <w:rsid w:val="005400EE"/>
    <w:rsid w:val="005427B9"/>
    <w:rsid w:val="00550CFD"/>
    <w:rsid w:val="00552422"/>
    <w:rsid w:val="0055369A"/>
    <w:rsid w:val="00564565"/>
    <w:rsid w:val="00571766"/>
    <w:rsid w:val="005721A9"/>
    <w:rsid w:val="0058754F"/>
    <w:rsid w:val="005913E0"/>
    <w:rsid w:val="005952A9"/>
    <w:rsid w:val="005A0F52"/>
    <w:rsid w:val="005A3A8E"/>
    <w:rsid w:val="005A3B98"/>
    <w:rsid w:val="005A4FC9"/>
    <w:rsid w:val="005A7309"/>
    <w:rsid w:val="005B6BF5"/>
    <w:rsid w:val="005B7531"/>
    <w:rsid w:val="005B7618"/>
    <w:rsid w:val="005C32A2"/>
    <w:rsid w:val="005D2064"/>
    <w:rsid w:val="005D2754"/>
    <w:rsid w:val="005D6063"/>
    <w:rsid w:val="005D7EE3"/>
    <w:rsid w:val="005F7F10"/>
    <w:rsid w:val="00600F51"/>
    <w:rsid w:val="006026DF"/>
    <w:rsid w:val="00602B54"/>
    <w:rsid w:val="00604C9D"/>
    <w:rsid w:val="0060573A"/>
    <w:rsid w:val="00607849"/>
    <w:rsid w:val="00613705"/>
    <w:rsid w:val="0062010D"/>
    <w:rsid w:val="00642FEE"/>
    <w:rsid w:val="00664B8C"/>
    <w:rsid w:val="006716AA"/>
    <w:rsid w:val="0067631C"/>
    <w:rsid w:val="00677474"/>
    <w:rsid w:val="006802C4"/>
    <w:rsid w:val="00684C25"/>
    <w:rsid w:val="0068768E"/>
    <w:rsid w:val="0069165C"/>
    <w:rsid w:val="006A20F9"/>
    <w:rsid w:val="006A2C41"/>
    <w:rsid w:val="006A559E"/>
    <w:rsid w:val="006B10FE"/>
    <w:rsid w:val="006B4180"/>
    <w:rsid w:val="006C7A3D"/>
    <w:rsid w:val="006D3B05"/>
    <w:rsid w:val="006D60CC"/>
    <w:rsid w:val="006E6D50"/>
    <w:rsid w:val="006F5A79"/>
    <w:rsid w:val="00701B4C"/>
    <w:rsid w:val="00710952"/>
    <w:rsid w:val="00713C2F"/>
    <w:rsid w:val="00733808"/>
    <w:rsid w:val="00733FD6"/>
    <w:rsid w:val="00746393"/>
    <w:rsid w:val="00747F03"/>
    <w:rsid w:val="00754993"/>
    <w:rsid w:val="00756688"/>
    <w:rsid w:val="00760FFB"/>
    <w:rsid w:val="00763972"/>
    <w:rsid w:val="00767DF6"/>
    <w:rsid w:val="00797A70"/>
    <w:rsid w:val="007A2C87"/>
    <w:rsid w:val="007B193C"/>
    <w:rsid w:val="007B2C2D"/>
    <w:rsid w:val="007B2C77"/>
    <w:rsid w:val="007B3603"/>
    <w:rsid w:val="007B6C5B"/>
    <w:rsid w:val="007C4AF8"/>
    <w:rsid w:val="007D5EE9"/>
    <w:rsid w:val="007D74AE"/>
    <w:rsid w:val="007E79D3"/>
    <w:rsid w:val="007F22A5"/>
    <w:rsid w:val="007F5030"/>
    <w:rsid w:val="00815C09"/>
    <w:rsid w:val="00827ED6"/>
    <w:rsid w:val="008317B8"/>
    <w:rsid w:val="008577D8"/>
    <w:rsid w:val="0086048B"/>
    <w:rsid w:val="00860615"/>
    <w:rsid w:val="00861D4A"/>
    <w:rsid w:val="00872FFB"/>
    <w:rsid w:val="00880EBA"/>
    <w:rsid w:val="00886BB4"/>
    <w:rsid w:val="008959A6"/>
    <w:rsid w:val="008A1AD6"/>
    <w:rsid w:val="008A4157"/>
    <w:rsid w:val="008A4B13"/>
    <w:rsid w:val="008A7036"/>
    <w:rsid w:val="008C0262"/>
    <w:rsid w:val="008C1ABD"/>
    <w:rsid w:val="008C2831"/>
    <w:rsid w:val="008D128B"/>
    <w:rsid w:val="008D4C63"/>
    <w:rsid w:val="008E214D"/>
    <w:rsid w:val="0090127B"/>
    <w:rsid w:val="00905A61"/>
    <w:rsid w:val="00915B9F"/>
    <w:rsid w:val="00916B35"/>
    <w:rsid w:val="00921D52"/>
    <w:rsid w:val="0092224F"/>
    <w:rsid w:val="00932068"/>
    <w:rsid w:val="009448C7"/>
    <w:rsid w:val="00945F53"/>
    <w:rsid w:val="00950C4A"/>
    <w:rsid w:val="00964F8D"/>
    <w:rsid w:val="0098114F"/>
    <w:rsid w:val="00984A39"/>
    <w:rsid w:val="00986563"/>
    <w:rsid w:val="00991946"/>
    <w:rsid w:val="00995935"/>
    <w:rsid w:val="00996A5D"/>
    <w:rsid w:val="009A3064"/>
    <w:rsid w:val="009A7029"/>
    <w:rsid w:val="009D0476"/>
    <w:rsid w:val="009D084B"/>
    <w:rsid w:val="009D385E"/>
    <w:rsid w:val="009E01CD"/>
    <w:rsid w:val="009E1738"/>
    <w:rsid w:val="009F301A"/>
    <w:rsid w:val="00A040CC"/>
    <w:rsid w:val="00A068F0"/>
    <w:rsid w:val="00A23DD9"/>
    <w:rsid w:val="00A34AF7"/>
    <w:rsid w:val="00A42D95"/>
    <w:rsid w:val="00A477C4"/>
    <w:rsid w:val="00A509E5"/>
    <w:rsid w:val="00A56A2C"/>
    <w:rsid w:val="00A63853"/>
    <w:rsid w:val="00A65F42"/>
    <w:rsid w:val="00A73C55"/>
    <w:rsid w:val="00A74259"/>
    <w:rsid w:val="00A81E27"/>
    <w:rsid w:val="00A84DC9"/>
    <w:rsid w:val="00A87A23"/>
    <w:rsid w:val="00AB59C2"/>
    <w:rsid w:val="00AB6C4A"/>
    <w:rsid w:val="00AC0D9F"/>
    <w:rsid w:val="00AD0E2E"/>
    <w:rsid w:val="00AD1F9B"/>
    <w:rsid w:val="00AD3845"/>
    <w:rsid w:val="00AD3EF1"/>
    <w:rsid w:val="00AE151C"/>
    <w:rsid w:val="00AE5603"/>
    <w:rsid w:val="00AF4A66"/>
    <w:rsid w:val="00B05AC8"/>
    <w:rsid w:val="00B148F4"/>
    <w:rsid w:val="00B1496F"/>
    <w:rsid w:val="00B3288D"/>
    <w:rsid w:val="00B40362"/>
    <w:rsid w:val="00B41514"/>
    <w:rsid w:val="00B52A34"/>
    <w:rsid w:val="00B57127"/>
    <w:rsid w:val="00B803DB"/>
    <w:rsid w:val="00B82EC6"/>
    <w:rsid w:val="00B835E7"/>
    <w:rsid w:val="00B862EE"/>
    <w:rsid w:val="00B86801"/>
    <w:rsid w:val="00B873B7"/>
    <w:rsid w:val="00B95F01"/>
    <w:rsid w:val="00B96363"/>
    <w:rsid w:val="00BA2041"/>
    <w:rsid w:val="00BA539C"/>
    <w:rsid w:val="00BB1583"/>
    <w:rsid w:val="00BB20C8"/>
    <w:rsid w:val="00BB643F"/>
    <w:rsid w:val="00BC434B"/>
    <w:rsid w:val="00BC5211"/>
    <w:rsid w:val="00BC720F"/>
    <w:rsid w:val="00BD1006"/>
    <w:rsid w:val="00BD1932"/>
    <w:rsid w:val="00BD7113"/>
    <w:rsid w:val="00BE3608"/>
    <w:rsid w:val="00BE377D"/>
    <w:rsid w:val="00BF3AD0"/>
    <w:rsid w:val="00BF5DC2"/>
    <w:rsid w:val="00BF6F77"/>
    <w:rsid w:val="00BF75BE"/>
    <w:rsid w:val="00C13439"/>
    <w:rsid w:val="00C1581E"/>
    <w:rsid w:val="00C17C0D"/>
    <w:rsid w:val="00C24D2F"/>
    <w:rsid w:val="00C35063"/>
    <w:rsid w:val="00C37040"/>
    <w:rsid w:val="00C40825"/>
    <w:rsid w:val="00C42345"/>
    <w:rsid w:val="00C455F8"/>
    <w:rsid w:val="00C50410"/>
    <w:rsid w:val="00C5450E"/>
    <w:rsid w:val="00C548B9"/>
    <w:rsid w:val="00C6135F"/>
    <w:rsid w:val="00C64444"/>
    <w:rsid w:val="00C711DA"/>
    <w:rsid w:val="00C768C4"/>
    <w:rsid w:val="00C81F37"/>
    <w:rsid w:val="00C92FC0"/>
    <w:rsid w:val="00CA0FE9"/>
    <w:rsid w:val="00CA1ECD"/>
    <w:rsid w:val="00CA559B"/>
    <w:rsid w:val="00CB545D"/>
    <w:rsid w:val="00CC2B3D"/>
    <w:rsid w:val="00CD51A6"/>
    <w:rsid w:val="00CE0E3F"/>
    <w:rsid w:val="00CE58A8"/>
    <w:rsid w:val="00CF0E4F"/>
    <w:rsid w:val="00CF715E"/>
    <w:rsid w:val="00D00653"/>
    <w:rsid w:val="00D0210A"/>
    <w:rsid w:val="00D0370A"/>
    <w:rsid w:val="00D13555"/>
    <w:rsid w:val="00D154C0"/>
    <w:rsid w:val="00D26F57"/>
    <w:rsid w:val="00D362E4"/>
    <w:rsid w:val="00D47F1D"/>
    <w:rsid w:val="00D51643"/>
    <w:rsid w:val="00D5399A"/>
    <w:rsid w:val="00D56A0B"/>
    <w:rsid w:val="00D7244C"/>
    <w:rsid w:val="00D749B1"/>
    <w:rsid w:val="00D76B41"/>
    <w:rsid w:val="00D83107"/>
    <w:rsid w:val="00DB0F72"/>
    <w:rsid w:val="00DB1D9C"/>
    <w:rsid w:val="00DB50F1"/>
    <w:rsid w:val="00DB514E"/>
    <w:rsid w:val="00DC528E"/>
    <w:rsid w:val="00DC5BBB"/>
    <w:rsid w:val="00DD6B66"/>
    <w:rsid w:val="00DE236D"/>
    <w:rsid w:val="00DE3ADC"/>
    <w:rsid w:val="00DE627A"/>
    <w:rsid w:val="00E02913"/>
    <w:rsid w:val="00E03737"/>
    <w:rsid w:val="00E1437F"/>
    <w:rsid w:val="00E14897"/>
    <w:rsid w:val="00E23D96"/>
    <w:rsid w:val="00E24C68"/>
    <w:rsid w:val="00E26F13"/>
    <w:rsid w:val="00E35B09"/>
    <w:rsid w:val="00E378A1"/>
    <w:rsid w:val="00E51F48"/>
    <w:rsid w:val="00E5209E"/>
    <w:rsid w:val="00E60065"/>
    <w:rsid w:val="00E60440"/>
    <w:rsid w:val="00E649E6"/>
    <w:rsid w:val="00E671A3"/>
    <w:rsid w:val="00E7313F"/>
    <w:rsid w:val="00E805EB"/>
    <w:rsid w:val="00E87A6A"/>
    <w:rsid w:val="00E93123"/>
    <w:rsid w:val="00E977F9"/>
    <w:rsid w:val="00EB543F"/>
    <w:rsid w:val="00EB7539"/>
    <w:rsid w:val="00ED74FE"/>
    <w:rsid w:val="00EE1FC5"/>
    <w:rsid w:val="00EE4D23"/>
    <w:rsid w:val="00EE5675"/>
    <w:rsid w:val="00EE79A5"/>
    <w:rsid w:val="00EF5C6A"/>
    <w:rsid w:val="00EF6E47"/>
    <w:rsid w:val="00F02A42"/>
    <w:rsid w:val="00F0603A"/>
    <w:rsid w:val="00F064C8"/>
    <w:rsid w:val="00F23C38"/>
    <w:rsid w:val="00F4672C"/>
    <w:rsid w:val="00F60B2B"/>
    <w:rsid w:val="00F6216F"/>
    <w:rsid w:val="00F63D33"/>
    <w:rsid w:val="00F735B6"/>
    <w:rsid w:val="00F827AD"/>
    <w:rsid w:val="00F90143"/>
    <w:rsid w:val="00FA2BDE"/>
    <w:rsid w:val="00FA4683"/>
    <w:rsid w:val="00FC12FC"/>
    <w:rsid w:val="00FC357C"/>
    <w:rsid w:val="00FD1CC1"/>
    <w:rsid w:val="00FD7F70"/>
    <w:rsid w:val="00FE287F"/>
    <w:rsid w:val="00FE5051"/>
    <w:rsid w:val="00FF5AA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FE68CD"/>
  <w15:docId w15:val="{50E37627-6C63-4F67-9268-1D306F9C3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2372"/>
    <w:pPr>
      <w:spacing w:after="0" w:line="240" w:lineRule="auto"/>
    </w:pPr>
    <w:rPr>
      <w:rFonts w:ascii="Times New Roman" w:eastAsia="Times New Roman" w:hAnsi="Times New Roman" w:cs="Times New Roman"/>
      <w:sz w:val="24"/>
      <w:szCs w:val="24"/>
      <w:lang w:eastAsia="es-MX"/>
    </w:rPr>
  </w:style>
  <w:style w:type="paragraph" w:styleId="Ttulo1">
    <w:name w:val="heading 1"/>
    <w:basedOn w:val="Normal"/>
    <w:next w:val="Normal"/>
    <w:link w:val="Ttulo1Car"/>
    <w:qFormat/>
    <w:rsid w:val="007B3603"/>
    <w:pPr>
      <w:keepNext/>
      <w:jc w:val="center"/>
      <w:outlineLvl w:val="0"/>
    </w:pPr>
    <w:rPr>
      <w:rFonts w:ascii="Arial" w:hAnsi="Arial" w:cs="Arial"/>
      <w:b/>
      <w:sz w:val="26"/>
      <w:szCs w:val="26"/>
      <w:lang w:val="es-ES" w:eastAsia="es-ES"/>
    </w:rPr>
  </w:style>
  <w:style w:type="paragraph" w:styleId="Ttulo2">
    <w:name w:val="heading 2"/>
    <w:basedOn w:val="Normal"/>
    <w:next w:val="Normal"/>
    <w:link w:val="Ttulo2Car"/>
    <w:uiPriority w:val="9"/>
    <w:unhideWhenUsed/>
    <w:qFormat/>
    <w:rsid w:val="008C026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4">
    <w:name w:val="heading 4"/>
    <w:basedOn w:val="Normal"/>
    <w:next w:val="Normal"/>
    <w:link w:val="Ttulo4Car"/>
    <w:uiPriority w:val="9"/>
    <w:semiHidden/>
    <w:unhideWhenUsed/>
    <w:qFormat/>
    <w:rsid w:val="003C247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B3603"/>
    <w:rPr>
      <w:rFonts w:ascii="Arial" w:eastAsia="Times New Roman" w:hAnsi="Arial" w:cs="Arial"/>
      <w:b/>
      <w:sz w:val="26"/>
      <w:szCs w:val="26"/>
      <w:lang w:val="es-ES" w:eastAsia="es-ES"/>
    </w:rPr>
  </w:style>
  <w:style w:type="paragraph" w:styleId="Ttulo">
    <w:name w:val="Title"/>
    <w:basedOn w:val="Normal"/>
    <w:link w:val="TtuloCar"/>
    <w:qFormat/>
    <w:rsid w:val="007B3603"/>
    <w:pPr>
      <w:jc w:val="center"/>
    </w:pPr>
    <w:rPr>
      <w:rFonts w:ascii="Book Antiqua" w:hAnsi="Book Antiqua"/>
      <w:b/>
      <w:bCs/>
      <w:sz w:val="32"/>
      <w:lang w:val="es-ES" w:eastAsia="es-ES"/>
    </w:rPr>
  </w:style>
  <w:style w:type="character" w:customStyle="1" w:styleId="TtuloCar">
    <w:name w:val="Título Car"/>
    <w:basedOn w:val="Fuentedeprrafopredeter"/>
    <w:link w:val="Ttulo"/>
    <w:rsid w:val="007B3603"/>
    <w:rPr>
      <w:rFonts w:ascii="Book Antiqua" w:eastAsia="Times New Roman" w:hAnsi="Book Antiqua" w:cs="Times New Roman"/>
      <w:b/>
      <w:bCs/>
      <w:sz w:val="32"/>
      <w:szCs w:val="24"/>
      <w:lang w:val="es-ES" w:eastAsia="es-ES"/>
    </w:rPr>
  </w:style>
  <w:style w:type="paragraph" w:styleId="NormalWeb">
    <w:name w:val="Normal (Web)"/>
    <w:basedOn w:val="Normal"/>
    <w:uiPriority w:val="99"/>
    <w:unhideWhenUsed/>
    <w:rsid w:val="00B86801"/>
    <w:pPr>
      <w:spacing w:before="100" w:beforeAutospacing="1" w:after="100" w:afterAutospacing="1"/>
    </w:pPr>
  </w:style>
  <w:style w:type="character" w:styleId="Textoennegrita">
    <w:name w:val="Strong"/>
    <w:basedOn w:val="Fuentedeprrafopredeter"/>
    <w:uiPriority w:val="22"/>
    <w:qFormat/>
    <w:rsid w:val="00B86801"/>
    <w:rPr>
      <w:b/>
      <w:bCs/>
    </w:rPr>
  </w:style>
  <w:style w:type="paragraph" w:styleId="HTMLconformatoprevio">
    <w:name w:val="HTML Preformatted"/>
    <w:basedOn w:val="Normal"/>
    <w:link w:val="HTMLconformatoprevioCar"/>
    <w:uiPriority w:val="99"/>
    <w:unhideWhenUsed/>
    <w:rsid w:val="00B86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B86801"/>
    <w:rPr>
      <w:rFonts w:ascii="Courier New" w:eastAsia="Times New Roman" w:hAnsi="Courier New" w:cs="Courier New"/>
      <w:sz w:val="20"/>
      <w:szCs w:val="20"/>
      <w:lang w:eastAsia="es-MX"/>
    </w:rPr>
  </w:style>
  <w:style w:type="paragraph" w:styleId="Prrafodelista">
    <w:name w:val="List Paragraph"/>
    <w:basedOn w:val="Normal"/>
    <w:uiPriority w:val="34"/>
    <w:qFormat/>
    <w:rsid w:val="00B86801"/>
    <w:pPr>
      <w:ind w:left="720"/>
      <w:contextualSpacing/>
    </w:pPr>
  </w:style>
  <w:style w:type="paragraph" w:styleId="Piedepgina">
    <w:name w:val="footer"/>
    <w:basedOn w:val="Normal"/>
    <w:link w:val="PiedepginaCar"/>
    <w:uiPriority w:val="99"/>
    <w:unhideWhenUsed/>
    <w:rsid w:val="00B86801"/>
    <w:pPr>
      <w:tabs>
        <w:tab w:val="center" w:pos="4680"/>
        <w:tab w:val="right" w:pos="9360"/>
      </w:tabs>
    </w:pPr>
  </w:style>
  <w:style w:type="character" w:customStyle="1" w:styleId="PiedepginaCar">
    <w:name w:val="Pie de página Car"/>
    <w:basedOn w:val="Fuentedeprrafopredeter"/>
    <w:link w:val="Piedepgina"/>
    <w:uiPriority w:val="99"/>
    <w:rsid w:val="00B86801"/>
  </w:style>
  <w:style w:type="character" w:styleId="Nmerodepgina">
    <w:name w:val="page number"/>
    <w:basedOn w:val="Fuentedeprrafopredeter"/>
    <w:uiPriority w:val="99"/>
    <w:semiHidden/>
    <w:unhideWhenUsed/>
    <w:rsid w:val="00B86801"/>
  </w:style>
  <w:style w:type="paragraph" w:styleId="Encabezado">
    <w:name w:val="header"/>
    <w:basedOn w:val="Normal"/>
    <w:link w:val="EncabezadoCar"/>
    <w:uiPriority w:val="99"/>
    <w:unhideWhenUsed/>
    <w:rsid w:val="00BF5DC2"/>
    <w:pPr>
      <w:tabs>
        <w:tab w:val="center" w:pos="4419"/>
        <w:tab w:val="right" w:pos="8838"/>
      </w:tabs>
    </w:pPr>
  </w:style>
  <w:style w:type="character" w:customStyle="1" w:styleId="EncabezadoCar">
    <w:name w:val="Encabezado Car"/>
    <w:basedOn w:val="Fuentedeprrafopredeter"/>
    <w:link w:val="Encabezado"/>
    <w:uiPriority w:val="99"/>
    <w:rsid w:val="00BF5DC2"/>
  </w:style>
  <w:style w:type="table" w:styleId="Tablaconcuadrcula">
    <w:name w:val="Table Grid"/>
    <w:basedOn w:val="Tablanormal"/>
    <w:uiPriority w:val="39"/>
    <w:rsid w:val="00FC12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4649D2"/>
    <w:rPr>
      <w:color w:val="0000FF"/>
      <w:u w:val="single"/>
    </w:rPr>
  </w:style>
  <w:style w:type="character" w:styleId="Textodelmarcadordeposicin">
    <w:name w:val="Placeholder Text"/>
    <w:basedOn w:val="Fuentedeprrafopredeter"/>
    <w:uiPriority w:val="99"/>
    <w:semiHidden/>
    <w:rsid w:val="00A42D95"/>
    <w:rPr>
      <w:color w:val="808080"/>
    </w:rPr>
  </w:style>
  <w:style w:type="paragraph" w:styleId="TtuloTDC">
    <w:name w:val="TOC Heading"/>
    <w:basedOn w:val="Ttulo1"/>
    <w:next w:val="Normal"/>
    <w:uiPriority w:val="39"/>
    <w:unhideWhenUsed/>
    <w:qFormat/>
    <w:rsid w:val="00AE151C"/>
    <w:pPr>
      <w:keepLines/>
      <w:spacing w:before="240" w:line="259" w:lineRule="auto"/>
      <w:jc w:val="left"/>
      <w:outlineLvl w:val="9"/>
    </w:pPr>
    <w:rPr>
      <w:rFonts w:asciiTheme="majorHAnsi" w:eastAsiaTheme="majorEastAsia" w:hAnsiTheme="majorHAnsi" w:cstheme="majorBidi"/>
      <w:b w:val="0"/>
      <w:color w:val="2F5496" w:themeColor="accent1" w:themeShade="BF"/>
      <w:sz w:val="32"/>
      <w:szCs w:val="32"/>
      <w:lang w:val="es-MX" w:eastAsia="es-MX"/>
    </w:rPr>
  </w:style>
  <w:style w:type="paragraph" w:styleId="TDC1">
    <w:name w:val="toc 1"/>
    <w:basedOn w:val="Normal"/>
    <w:next w:val="Normal"/>
    <w:autoRedefine/>
    <w:uiPriority w:val="39"/>
    <w:unhideWhenUsed/>
    <w:rsid w:val="00057683"/>
    <w:pPr>
      <w:tabs>
        <w:tab w:val="right" w:leader="dot" w:pos="8544"/>
      </w:tabs>
      <w:spacing w:after="100" w:line="480" w:lineRule="auto"/>
    </w:pPr>
  </w:style>
  <w:style w:type="paragraph" w:styleId="TDC3">
    <w:name w:val="toc 3"/>
    <w:basedOn w:val="Normal"/>
    <w:next w:val="Normal"/>
    <w:autoRedefine/>
    <w:uiPriority w:val="39"/>
    <w:unhideWhenUsed/>
    <w:rsid w:val="00AE151C"/>
    <w:pPr>
      <w:spacing w:after="100"/>
      <w:ind w:left="480"/>
    </w:pPr>
  </w:style>
  <w:style w:type="paragraph" w:styleId="Sinespaciado">
    <w:name w:val="No Spacing"/>
    <w:uiPriority w:val="1"/>
    <w:qFormat/>
    <w:rsid w:val="008C0262"/>
    <w:pPr>
      <w:spacing w:after="0" w:line="240" w:lineRule="auto"/>
    </w:pPr>
    <w:rPr>
      <w:rFonts w:ascii="Times New Roman" w:eastAsia="Times New Roman" w:hAnsi="Times New Roman" w:cs="Times New Roman"/>
      <w:sz w:val="24"/>
      <w:szCs w:val="24"/>
      <w:lang w:val="en-US"/>
    </w:rPr>
  </w:style>
  <w:style w:type="paragraph" w:styleId="Subttulo">
    <w:name w:val="Subtitle"/>
    <w:basedOn w:val="Normal"/>
    <w:next w:val="Normal"/>
    <w:link w:val="SubttuloCar"/>
    <w:uiPriority w:val="11"/>
    <w:qFormat/>
    <w:rsid w:val="008C026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uiPriority w:val="11"/>
    <w:rsid w:val="008C0262"/>
    <w:rPr>
      <w:rFonts w:eastAsiaTheme="minorEastAsia"/>
      <w:color w:val="5A5A5A" w:themeColor="text1" w:themeTint="A5"/>
      <w:spacing w:val="15"/>
      <w:lang w:val="en-US"/>
    </w:rPr>
  </w:style>
  <w:style w:type="character" w:customStyle="1" w:styleId="Ttulo2Car">
    <w:name w:val="Título 2 Car"/>
    <w:basedOn w:val="Fuentedeprrafopredeter"/>
    <w:link w:val="Ttulo2"/>
    <w:uiPriority w:val="9"/>
    <w:rsid w:val="008C0262"/>
    <w:rPr>
      <w:rFonts w:asciiTheme="majorHAnsi" w:eastAsiaTheme="majorEastAsia" w:hAnsiTheme="majorHAnsi" w:cstheme="majorBidi"/>
      <w:color w:val="2F5496" w:themeColor="accent1" w:themeShade="BF"/>
      <w:sz w:val="26"/>
      <w:szCs w:val="26"/>
      <w:lang w:val="en-US"/>
    </w:rPr>
  </w:style>
  <w:style w:type="paragraph" w:styleId="TDC2">
    <w:name w:val="toc 2"/>
    <w:basedOn w:val="Normal"/>
    <w:next w:val="Normal"/>
    <w:autoRedefine/>
    <w:uiPriority w:val="39"/>
    <w:unhideWhenUsed/>
    <w:rsid w:val="00474F9D"/>
    <w:pPr>
      <w:tabs>
        <w:tab w:val="right" w:leader="dot" w:pos="8828"/>
      </w:tabs>
      <w:spacing w:after="100" w:line="360" w:lineRule="auto"/>
      <w:ind w:left="240"/>
    </w:pPr>
  </w:style>
  <w:style w:type="table" w:customStyle="1" w:styleId="Tabladecuadrcula5oscura-nfasis11">
    <w:name w:val="Tabla de cuadrícula 5 oscura - Énfasis 11"/>
    <w:basedOn w:val="Tablanormal"/>
    <w:uiPriority w:val="50"/>
    <w:rsid w:val="008C02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Tablanormal21">
    <w:name w:val="Tabla normal 21"/>
    <w:basedOn w:val="Tablanormal"/>
    <w:uiPriority w:val="42"/>
    <w:rsid w:val="008C026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11">
    <w:name w:val="Tabla normal 11"/>
    <w:basedOn w:val="Tablanormal"/>
    <w:uiPriority w:val="41"/>
    <w:rsid w:val="007D74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deglobo">
    <w:name w:val="Balloon Text"/>
    <w:basedOn w:val="Normal"/>
    <w:link w:val="TextodegloboCar"/>
    <w:uiPriority w:val="99"/>
    <w:semiHidden/>
    <w:unhideWhenUsed/>
    <w:rsid w:val="002E2459"/>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E2459"/>
    <w:rPr>
      <w:rFonts w:ascii="Segoe UI" w:eastAsia="Times New Roman" w:hAnsi="Segoe UI" w:cs="Segoe UI"/>
      <w:sz w:val="18"/>
      <w:szCs w:val="18"/>
      <w:lang w:val="en-US"/>
    </w:rPr>
  </w:style>
  <w:style w:type="character" w:styleId="Refdecomentario">
    <w:name w:val="annotation reference"/>
    <w:basedOn w:val="Fuentedeprrafopredeter"/>
    <w:uiPriority w:val="99"/>
    <w:semiHidden/>
    <w:unhideWhenUsed/>
    <w:rsid w:val="002E2459"/>
    <w:rPr>
      <w:sz w:val="16"/>
      <w:szCs w:val="16"/>
    </w:rPr>
  </w:style>
  <w:style w:type="paragraph" w:styleId="Textocomentario">
    <w:name w:val="annotation text"/>
    <w:basedOn w:val="Normal"/>
    <w:link w:val="TextocomentarioCar"/>
    <w:uiPriority w:val="99"/>
    <w:semiHidden/>
    <w:unhideWhenUsed/>
    <w:rsid w:val="002E2459"/>
    <w:rPr>
      <w:sz w:val="20"/>
      <w:szCs w:val="20"/>
    </w:rPr>
  </w:style>
  <w:style w:type="character" w:customStyle="1" w:styleId="TextocomentarioCar">
    <w:name w:val="Texto comentario Car"/>
    <w:basedOn w:val="Fuentedeprrafopredeter"/>
    <w:link w:val="Textocomentario"/>
    <w:uiPriority w:val="99"/>
    <w:semiHidden/>
    <w:rsid w:val="002E2459"/>
    <w:rPr>
      <w:rFonts w:ascii="Times New Roman" w:eastAsia="Times New Roman" w:hAnsi="Times New Roman" w:cs="Times New Roman"/>
      <w:sz w:val="20"/>
      <w:szCs w:val="20"/>
      <w:lang w:val="en-US"/>
    </w:rPr>
  </w:style>
  <w:style w:type="table" w:customStyle="1" w:styleId="Tabladelista21">
    <w:name w:val="Tabla de lista 21"/>
    <w:basedOn w:val="Tablanormal"/>
    <w:uiPriority w:val="47"/>
    <w:rsid w:val="002E245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
    <w:name w:val="Tabla de lista 6 con colores1"/>
    <w:basedOn w:val="Tablanormal"/>
    <w:uiPriority w:val="51"/>
    <w:rsid w:val="002E24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Sombreadoclaro">
    <w:name w:val="Light Shading"/>
    <w:basedOn w:val="Tablanormal"/>
    <w:uiPriority w:val="60"/>
    <w:rsid w:val="001265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ongtext">
    <w:name w:val="long_text"/>
    <w:basedOn w:val="Fuentedeprrafopredeter"/>
    <w:rsid w:val="00BC5211"/>
  </w:style>
  <w:style w:type="paragraph" w:customStyle="1" w:styleId="Default">
    <w:name w:val="Default"/>
    <w:rsid w:val="00A23DD9"/>
    <w:pPr>
      <w:autoSpaceDE w:val="0"/>
      <w:autoSpaceDN w:val="0"/>
      <w:adjustRightInd w:val="0"/>
      <w:spacing w:after="0" w:line="240" w:lineRule="auto"/>
    </w:pPr>
    <w:rPr>
      <w:rFonts w:ascii="Arial" w:hAnsi="Arial" w:cs="Arial"/>
      <w:color w:val="000000"/>
      <w:sz w:val="24"/>
      <w:szCs w:val="24"/>
    </w:rPr>
  </w:style>
  <w:style w:type="paragraph" w:customStyle="1" w:styleId="ref">
    <w:name w:val="ref"/>
    <w:basedOn w:val="Normal"/>
    <w:rsid w:val="00A23DD9"/>
    <w:pPr>
      <w:spacing w:before="100" w:beforeAutospacing="1" w:after="100" w:afterAutospacing="1"/>
    </w:pPr>
  </w:style>
  <w:style w:type="table" w:customStyle="1" w:styleId="Tablanormal41">
    <w:name w:val="Tabla normal 41"/>
    <w:basedOn w:val="Tablanormal"/>
    <w:uiPriority w:val="44"/>
    <w:rsid w:val="00CA0FE9"/>
    <w:pPr>
      <w:spacing w:after="0" w:line="240" w:lineRule="auto"/>
    </w:pPr>
    <w:rPr>
      <w:rFonts w:ascii="Times New Roman" w:eastAsia="Times New Roman" w:hAnsi="Times New Roman" w:cs="Times New Roman"/>
      <w:sz w:val="20"/>
      <w:szCs w:val="20"/>
      <w:lang w:val="es-ES_tradnl" w:eastAsia="es-E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oromisin">
    <w:name w:val="Por omisión"/>
    <w:rsid w:val="007E79D3"/>
    <w:pPr>
      <w:pBdr>
        <w:top w:val="nil"/>
        <w:left w:val="nil"/>
        <w:bottom w:val="nil"/>
        <w:right w:val="nil"/>
        <w:between w:val="nil"/>
        <w:bar w:val="nil"/>
      </w:pBdr>
      <w:spacing w:after="0" w:line="240" w:lineRule="auto"/>
    </w:pPr>
    <w:rPr>
      <w:rFonts w:ascii="Helvetica" w:eastAsia="Arial Unicode MS" w:hAnsi="Helvetica" w:cs="Arial Unicode MS"/>
      <w:color w:val="202020"/>
      <w:sz w:val="23"/>
      <w:szCs w:val="23"/>
      <w:bdr w:val="nil"/>
      <w:shd w:val="clear" w:color="auto" w:fill="FFFFFF"/>
      <w:lang w:val="es-ES_tradnl" w:eastAsia="es-MX"/>
    </w:rPr>
  </w:style>
  <w:style w:type="character" w:customStyle="1" w:styleId="Ninguno">
    <w:name w:val="Ninguno"/>
    <w:rsid w:val="007E79D3"/>
  </w:style>
  <w:style w:type="paragraph" w:customStyle="1" w:styleId="CuerpoA">
    <w:name w:val="Cuerpo A"/>
    <w:rsid w:val="003C2476"/>
    <w:pPr>
      <w:spacing w:after="0" w:line="240" w:lineRule="auto"/>
    </w:pPr>
    <w:rPr>
      <w:rFonts w:ascii="Helvetica Neue" w:eastAsia="Arial Unicode MS" w:hAnsi="Helvetica Neue" w:cs="Arial Unicode MS"/>
      <w:color w:val="000000"/>
      <w:u w:color="000000"/>
      <w:lang w:val="es-ES_tradnl" w:eastAsia="es-ES_tradnl"/>
    </w:rPr>
  </w:style>
  <w:style w:type="character" w:customStyle="1" w:styleId="Ttulo4Car">
    <w:name w:val="Título 4 Car"/>
    <w:basedOn w:val="Fuentedeprrafopredeter"/>
    <w:link w:val="Ttulo4"/>
    <w:uiPriority w:val="9"/>
    <w:semiHidden/>
    <w:rsid w:val="003C2476"/>
    <w:rPr>
      <w:rFonts w:asciiTheme="majorHAnsi" w:eastAsiaTheme="majorEastAsia" w:hAnsiTheme="majorHAnsi" w:cstheme="majorBidi"/>
      <w:i/>
      <w:iCs/>
      <w:color w:val="2F5496" w:themeColor="accent1" w:themeShade="BF"/>
      <w:sz w:val="24"/>
      <w:szCs w:val="24"/>
      <w:lang w:val="en-US"/>
    </w:rPr>
  </w:style>
  <w:style w:type="character" w:customStyle="1" w:styleId="apple-converted-space">
    <w:name w:val="apple-converted-space"/>
    <w:basedOn w:val="Fuentedeprrafopredeter"/>
    <w:rsid w:val="00C548B9"/>
  </w:style>
  <w:style w:type="character" w:customStyle="1" w:styleId="Mencinsinresolver1">
    <w:name w:val="Mención sin resolver1"/>
    <w:basedOn w:val="Fuentedeprrafopredeter"/>
    <w:uiPriority w:val="99"/>
    <w:semiHidden/>
    <w:unhideWhenUsed/>
    <w:rsid w:val="00C548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856707">
      <w:bodyDiv w:val="1"/>
      <w:marLeft w:val="0"/>
      <w:marRight w:val="0"/>
      <w:marTop w:val="0"/>
      <w:marBottom w:val="0"/>
      <w:divBdr>
        <w:top w:val="none" w:sz="0" w:space="0" w:color="auto"/>
        <w:left w:val="none" w:sz="0" w:space="0" w:color="auto"/>
        <w:bottom w:val="none" w:sz="0" w:space="0" w:color="auto"/>
        <w:right w:val="none" w:sz="0" w:space="0" w:color="auto"/>
      </w:divBdr>
    </w:div>
    <w:div w:id="83304259">
      <w:bodyDiv w:val="1"/>
      <w:marLeft w:val="0"/>
      <w:marRight w:val="0"/>
      <w:marTop w:val="0"/>
      <w:marBottom w:val="0"/>
      <w:divBdr>
        <w:top w:val="none" w:sz="0" w:space="0" w:color="auto"/>
        <w:left w:val="none" w:sz="0" w:space="0" w:color="auto"/>
        <w:bottom w:val="none" w:sz="0" w:space="0" w:color="auto"/>
        <w:right w:val="none" w:sz="0" w:space="0" w:color="auto"/>
      </w:divBdr>
    </w:div>
    <w:div w:id="167907894">
      <w:bodyDiv w:val="1"/>
      <w:marLeft w:val="0"/>
      <w:marRight w:val="0"/>
      <w:marTop w:val="0"/>
      <w:marBottom w:val="0"/>
      <w:divBdr>
        <w:top w:val="none" w:sz="0" w:space="0" w:color="auto"/>
        <w:left w:val="none" w:sz="0" w:space="0" w:color="auto"/>
        <w:bottom w:val="none" w:sz="0" w:space="0" w:color="auto"/>
        <w:right w:val="none" w:sz="0" w:space="0" w:color="auto"/>
      </w:divBdr>
    </w:div>
    <w:div w:id="169300598">
      <w:bodyDiv w:val="1"/>
      <w:marLeft w:val="0"/>
      <w:marRight w:val="0"/>
      <w:marTop w:val="0"/>
      <w:marBottom w:val="0"/>
      <w:divBdr>
        <w:top w:val="none" w:sz="0" w:space="0" w:color="auto"/>
        <w:left w:val="none" w:sz="0" w:space="0" w:color="auto"/>
        <w:bottom w:val="none" w:sz="0" w:space="0" w:color="auto"/>
        <w:right w:val="none" w:sz="0" w:space="0" w:color="auto"/>
      </w:divBdr>
    </w:div>
    <w:div w:id="199829717">
      <w:bodyDiv w:val="1"/>
      <w:marLeft w:val="0"/>
      <w:marRight w:val="0"/>
      <w:marTop w:val="0"/>
      <w:marBottom w:val="0"/>
      <w:divBdr>
        <w:top w:val="none" w:sz="0" w:space="0" w:color="auto"/>
        <w:left w:val="none" w:sz="0" w:space="0" w:color="auto"/>
        <w:bottom w:val="none" w:sz="0" w:space="0" w:color="auto"/>
        <w:right w:val="none" w:sz="0" w:space="0" w:color="auto"/>
      </w:divBdr>
    </w:div>
    <w:div w:id="208954117">
      <w:bodyDiv w:val="1"/>
      <w:marLeft w:val="0"/>
      <w:marRight w:val="0"/>
      <w:marTop w:val="0"/>
      <w:marBottom w:val="0"/>
      <w:divBdr>
        <w:top w:val="none" w:sz="0" w:space="0" w:color="auto"/>
        <w:left w:val="none" w:sz="0" w:space="0" w:color="auto"/>
        <w:bottom w:val="none" w:sz="0" w:space="0" w:color="auto"/>
        <w:right w:val="none" w:sz="0" w:space="0" w:color="auto"/>
      </w:divBdr>
    </w:div>
    <w:div w:id="421804722">
      <w:bodyDiv w:val="1"/>
      <w:marLeft w:val="0"/>
      <w:marRight w:val="0"/>
      <w:marTop w:val="0"/>
      <w:marBottom w:val="0"/>
      <w:divBdr>
        <w:top w:val="none" w:sz="0" w:space="0" w:color="auto"/>
        <w:left w:val="none" w:sz="0" w:space="0" w:color="auto"/>
        <w:bottom w:val="none" w:sz="0" w:space="0" w:color="auto"/>
        <w:right w:val="none" w:sz="0" w:space="0" w:color="auto"/>
      </w:divBdr>
    </w:div>
    <w:div w:id="444887729">
      <w:bodyDiv w:val="1"/>
      <w:marLeft w:val="0"/>
      <w:marRight w:val="0"/>
      <w:marTop w:val="0"/>
      <w:marBottom w:val="0"/>
      <w:divBdr>
        <w:top w:val="none" w:sz="0" w:space="0" w:color="auto"/>
        <w:left w:val="none" w:sz="0" w:space="0" w:color="auto"/>
        <w:bottom w:val="none" w:sz="0" w:space="0" w:color="auto"/>
        <w:right w:val="none" w:sz="0" w:space="0" w:color="auto"/>
      </w:divBdr>
    </w:div>
    <w:div w:id="479031863">
      <w:bodyDiv w:val="1"/>
      <w:marLeft w:val="0"/>
      <w:marRight w:val="0"/>
      <w:marTop w:val="0"/>
      <w:marBottom w:val="0"/>
      <w:divBdr>
        <w:top w:val="none" w:sz="0" w:space="0" w:color="auto"/>
        <w:left w:val="none" w:sz="0" w:space="0" w:color="auto"/>
        <w:bottom w:val="none" w:sz="0" w:space="0" w:color="auto"/>
        <w:right w:val="none" w:sz="0" w:space="0" w:color="auto"/>
      </w:divBdr>
    </w:div>
    <w:div w:id="479158759">
      <w:bodyDiv w:val="1"/>
      <w:marLeft w:val="0"/>
      <w:marRight w:val="0"/>
      <w:marTop w:val="0"/>
      <w:marBottom w:val="0"/>
      <w:divBdr>
        <w:top w:val="none" w:sz="0" w:space="0" w:color="auto"/>
        <w:left w:val="none" w:sz="0" w:space="0" w:color="auto"/>
        <w:bottom w:val="none" w:sz="0" w:space="0" w:color="auto"/>
        <w:right w:val="none" w:sz="0" w:space="0" w:color="auto"/>
      </w:divBdr>
    </w:div>
    <w:div w:id="483473773">
      <w:bodyDiv w:val="1"/>
      <w:marLeft w:val="0"/>
      <w:marRight w:val="0"/>
      <w:marTop w:val="0"/>
      <w:marBottom w:val="0"/>
      <w:divBdr>
        <w:top w:val="none" w:sz="0" w:space="0" w:color="auto"/>
        <w:left w:val="none" w:sz="0" w:space="0" w:color="auto"/>
        <w:bottom w:val="none" w:sz="0" w:space="0" w:color="auto"/>
        <w:right w:val="none" w:sz="0" w:space="0" w:color="auto"/>
      </w:divBdr>
    </w:div>
    <w:div w:id="509565274">
      <w:bodyDiv w:val="1"/>
      <w:marLeft w:val="0"/>
      <w:marRight w:val="0"/>
      <w:marTop w:val="0"/>
      <w:marBottom w:val="0"/>
      <w:divBdr>
        <w:top w:val="none" w:sz="0" w:space="0" w:color="auto"/>
        <w:left w:val="none" w:sz="0" w:space="0" w:color="auto"/>
        <w:bottom w:val="none" w:sz="0" w:space="0" w:color="auto"/>
        <w:right w:val="none" w:sz="0" w:space="0" w:color="auto"/>
      </w:divBdr>
    </w:div>
    <w:div w:id="533856791">
      <w:bodyDiv w:val="1"/>
      <w:marLeft w:val="0"/>
      <w:marRight w:val="0"/>
      <w:marTop w:val="0"/>
      <w:marBottom w:val="0"/>
      <w:divBdr>
        <w:top w:val="none" w:sz="0" w:space="0" w:color="auto"/>
        <w:left w:val="none" w:sz="0" w:space="0" w:color="auto"/>
        <w:bottom w:val="none" w:sz="0" w:space="0" w:color="auto"/>
        <w:right w:val="none" w:sz="0" w:space="0" w:color="auto"/>
      </w:divBdr>
    </w:div>
    <w:div w:id="689649648">
      <w:bodyDiv w:val="1"/>
      <w:marLeft w:val="0"/>
      <w:marRight w:val="0"/>
      <w:marTop w:val="0"/>
      <w:marBottom w:val="0"/>
      <w:divBdr>
        <w:top w:val="none" w:sz="0" w:space="0" w:color="auto"/>
        <w:left w:val="none" w:sz="0" w:space="0" w:color="auto"/>
        <w:bottom w:val="none" w:sz="0" w:space="0" w:color="auto"/>
        <w:right w:val="none" w:sz="0" w:space="0" w:color="auto"/>
      </w:divBdr>
    </w:div>
    <w:div w:id="698819469">
      <w:bodyDiv w:val="1"/>
      <w:marLeft w:val="0"/>
      <w:marRight w:val="0"/>
      <w:marTop w:val="0"/>
      <w:marBottom w:val="0"/>
      <w:divBdr>
        <w:top w:val="none" w:sz="0" w:space="0" w:color="auto"/>
        <w:left w:val="none" w:sz="0" w:space="0" w:color="auto"/>
        <w:bottom w:val="none" w:sz="0" w:space="0" w:color="auto"/>
        <w:right w:val="none" w:sz="0" w:space="0" w:color="auto"/>
      </w:divBdr>
    </w:div>
    <w:div w:id="702175134">
      <w:bodyDiv w:val="1"/>
      <w:marLeft w:val="0"/>
      <w:marRight w:val="0"/>
      <w:marTop w:val="0"/>
      <w:marBottom w:val="0"/>
      <w:divBdr>
        <w:top w:val="none" w:sz="0" w:space="0" w:color="auto"/>
        <w:left w:val="none" w:sz="0" w:space="0" w:color="auto"/>
        <w:bottom w:val="none" w:sz="0" w:space="0" w:color="auto"/>
        <w:right w:val="none" w:sz="0" w:space="0" w:color="auto"/>
      </w:divBdr>
    </w:div>
    <w:div w:id="733311701">
      <w:bodyDiv w:val="1"/>
      <w:marLeft w:val="0"/>
      <w:marRight w:val="0"/>
      <w:marTop w:val="0"/>
      <w:marBottom w:val="0"/>
      <w:divBdr>
        <w:top w:val="none" w:sz="0" w:space="0" w:color="auto"/>
        <w:left w:val="none" w:sz="0" w:space="0" w:color="auto"/>
        <w:bottom w:val="none" w:sz="0" w:space="0" w:color="auto"/>
        <w:right w:val="none" w:sz="0" w:space="0" w:color="auto"/>
      </w:divBdr>
    </w:div>
    <w:div w:id="861554938">
      <w:bodyDiv w:val="1"/>
      <w:marLeft w:val="0"/>
      <w:marRight w:val="0"/>
      <w:marTop w:val="0"/>
      <w:marBottom w:val="0"/>
      <w:divBdr>
        <w:top w:val="none" w:sz="0" w:space="0" w:color="auto"/>
        <w:left w:val="none" w:sz="0" w:space="0" w:color="auto"/>
        <w:bottom w:val="none" w:sz="0" w:space="0" w:color="auto"/>
        <w:right w:val="none" w:sz="0" w:space="0" w:color="auto"/>
      </w:divBdr>
    </w:div>
    <w:div w:id="1025790781">
      <w:bodyDiv w:val="1"/>
      <w:marLeft w:val="0"/>
      <w:marRight w:val="0"/>
      <w:marTop w:val="0"/>
      <w:marBottom w:val="0"/>
      <w:divBdr>
        <w:top w:val="none" w:sz="0" w:space="0" w:color="auto"/>
        <w:left w:val="none" w:sz="0" w:space="0" w:color="auto"/>
        <w:bottom w:val="none" w:sz="0" w:space="0" w:color="auto"/>
        <w:right w:val="none" w:sz="0" w:space="0" w:color="auto"/>
      </w:divBdr>
    </w:div>
    <w:div w:id="1047798325">
      <w:bodyDiv w:val="1"/>
      <w:marLeft w:val="0"/>
      <w:marRight w:val="0"/>
      <w:marTop w:val="0"/>
      <w:marBottom w:val="0"/>
      <w:divBdr>
        <w:top w:val="none" w:sz="0" w:space="0" w:color="auto"/>
        <w:left w:val="none" w:sz="0" w:space="0" w:color="auto"/>
        <w:bottom w:val="none" w:sz="0" w:space="0" w:color="auto"/>
        <w:right w:val="none" w:sz="0" w:space="0" w:color="auto"/>
      </w:divBdr>
    </w:div>
    <w:div w:id="1090269936">
      <w:bodyDiv w:val="1"/>
      <w:marLeft w:val="0"/>
      <w:marRight w:val="0"/>
      <w:marTop w:val="0"/>
      <w:marBottom w:val="0"/>
      <w:divBdr>
        <w:top w:val="none" w:sz="0" w:space="0" w:color="auto"/>
        <w:left w:val="none" w:sz="0" w:space="0" w:color="auto"/>
        <w:bottom w:val="none" w:sz="0" w:space="0" w:color="auto"/>
        <w:right w:val="none" w:sz="0" w:space="0" w:color="auto"/>
      </w:divBdr>
    </w:div>
    <w:div w:id="1092777671">
      <w:bodyDiv w:val="1"/>
      <w:marLeft w:val="0"/>
      <w:marRight w:val="0"/>
      <w:marTop w:val="0"/>
      <w:marBottom w:val="0"/>
      <w:divBdr>
        <w:top w:val="none" w:sz="0" w:space="0" w:color="auto"/>
        <w:left w:val="none" w:sz="0" w:space="0" w:color="auto"/>
        <w:bottom w:val="none" w:sz="0" w:space="0" w:color="auto"/>
        <w:right w:val="none" w:sz="0" w:space="0" w:color="auto"/>
      </w:divBdr>
    </w:div>
    <w:div w:id="1104421420">
      <w:bodyDiv w:val="1"/>
      <w:marLeft w:val="0"/>
      <w:marRight w:val="0"/>
      <w:marTop w:val="0"/>
      <w:marBottom w:val="0"/>
      <w:divBdr>
        <w:top w:val="none" w:sz="0" w:space="0" w:color="auto"/>
        <w:left w:val="none" w:sz="0" w:space="0" w:color="auto"/>
        <w:bottom w:val="none" w:sz="0" w:space="0" w:color="auto"/>
        <w:right w:val="none" w:sz="0" w:space="0" w:color="auto"/>
      </w:divBdr>
    </w:div>
    <w:div w:id="1123766454">
      <w:bodyDiv w:val="1"/>
      <w:marLeft w:val="0"/>
      <w:marRight w:val="0"/>
      <w:marTop w:val="0"/>
      <w:marBottom w:val="0"/>
      <w:divBdr>
        <w:top w:val="none" w:sz="0" w:space="0" w:color="auto"/>
        <w:left w:val="none" w:sz="0" w:space="0" w:color="auto"/>
        <w:bottom w:val="none" w:sz="0" w:space="0" w:color="auto"/>
        <w:right w:val="none" w:sz="0" w:space="0" w:color="auto"/>
      </w:divBdr>
    </w:div>
    <w:div w:id="1180970388">
      <w:bodyDiv w:val="1"/>
      <w:marLeft w:val="0"/>
      <w:marRight w:val="0"/>
      <w:marTop w:val="0"/>
      <w:marBottom w:val="0"/>
      <w:divBdr>
        <w:top w:val="none" w:sz="0" w:space="0" w:color="auto"/>
        <w:left w:val="none" w:sz="0" w:space="0" w:color="auto"/>
        <w:bottom w:val="none" w:sz="0" w:space="0" w:color="auto"/>
        <w:right w:val="none" w:sz="0" w:space="0" w:color="auto"/>
      </w:divBdr>
    </w:div>
    <w:div w:id="1186097980">
      <w:bodyDiv w:val="1"/>
      <w:marLeft w:val="0"/>
      <w:marRight w:val="0"/>
      <w:marTop w:val="0"/>
      <w:marBottom w:val="0"/>
      <w:divBdr>
        <w:top w:val="none" w:sz="0" w:space="0" w:color="auto"/>
        <w:left w:val="none" w:sz="0" w:space="0" w:color="auto"/>
        <w:bottom w:val="none" w:sz="0" w:space="0" w:color="auto"/>
        <w:right w:val="none" w:sz="0" w:space="0" w:color="auto"/>
      </w:divBdr>
    </w:div>
    <w:div w:id="1186165866">
      <w:bodyDiv w:val="1"/>
      <w:marLeft w:val="0"/>
      <w:marRight w:val="0"/>
      <w:marTop w:val="0"/>
      <w:marBottom w:val="0"/>
      <w:divBdr>
        <w:top w:val="none" w:sz="0" w:space="0" w:color="auto"/>
        <w:left w:val="none" w:sz="0" w:space="0" w:color="auto"/>
        <w:bottom w:val="none" w:sz="0" w:space="0" w:color="auto"/>
        <w:right w:val="none" w:sz="0" w:space="0" w:color="auto"/>
      </w:divBdr>
    </w:div>
    <w:div w:id="1225607428">
      <w:bodyDiv w:val="1"/>
      <w:marLeft w:val="0"/>
      <w:marRight w:val="0"/>
      <w:marTop w:val="0"/>
      <w:marBottom w:val="0"/>
      <w:divBdr>
        <w:top w:val="none" w:sz="0" w:space="0" w:color="auto"/>
        <w:left w:val="none" w:sz="0" w:space="0" w:color="auto"/>
        <w:bottom w:val="none" w:sz="0" w:space="0" w:color="auto"/>
        <w:right w:val="none" w:sz="0" w:space="0" w:color="auto"/>
      </w:divBdr>
    </w:div>
    <w:div w:id="1231304521">
      <w:bodyDiv w:val="1"/>
      <w:marLeft w:val="0"/>
      <w:marRight w:val="0"/>
      <w:marTop w:val="0"/>
      <w:marBottom w:val="0"/>
      <w:divBdr>
        <w:top w:val="none" w:sz="0" w:space="0" w:color="auto"/>
        <w:left w:val="none" w:sz="0" w:space="0" w:color="auto"/>
        <w:bottom w:val="none" w:sz="0" w:space="0" w:color="auto"/>
        <w:right w:val="none" w:sz="0" w:space="0" w:color="auto"/>
      </w:divBdr>
    </w:div>
    <w:div w:id="1256402643">
      <w:bodyDiv w:val="1"/>
      <w:marLeft w:val="0"/>
      <w:marRight w:val="0"/>
      <w:marTop w:val="0"/>
      <w:marBottom w:val="0"/>
      <w:divBdr>
        <w:top w:val="none" w:sz="0" w:space="0" w:color="auto"/>
        <w:left w:val="none" w:sz="0" w:space="0" w:color="auto"/>
        <w:bottom w:val="none" w:sz="0" w:space="0" w:color="auto"/>
        <w:right w:val="none" w:sz="0" w:space="0" w:color="auto"/>
      </w:divBdr>
    </w:div>
    <w:div w:id="1291669358">
      <w:bodyDiv w:val="1"/>
      <w:marLeft w:val="0"/>
      <w:marRight w:val="0"/>
      <w:marTop w:val="0"/>
      <w:marBottom w:val="0"/>
      <w:divBdr>
        <w:top w:val="none" w:sz="0" w:space="0" w:color="auto"/>
        <w:left w:val="none" w:sz="0" w:space="0" w:color="auto"/>
        <w:bottom w:val="none" w:sz="0" w:space="0" w:color="auto"/>
        <w:right w:val="none" w:sz="0" w:space="0" w:color="auto"/>
      </w:divBdr>
    </w:div>
    <w:div w:id="1306087764">
      <w:bodyDiv w:val="1"/>
      <w:marLeft w:val="0"/>
      <w:marRight w:val="0"/>
      <w:marTop w:val="0"/>
      <w:marBottom w:val="0"/>
      <w:divBdr>
        <w:top w:val="none" w:sz="0" w:space="0" w:color="auto"/>
        <w:left w:val="none" w:sz="0" w:space="0" w:color="auto"/>
        <w:bottom w:val="none" w:sz="0" w:space="0" w:color="auto"/>
        <w:right w:val="none" w:sz="0" w:space="0" w:color="auto"/>
      </w:divBdr>
    </w:div>
    <w:div w:id="1323970578">
      <w:bodyDiv w:val="1"/>
      <w:marLeft w:val="0"/>
      <w:marRight w:val="0"/>
      <w:marTop w:val="0"/>
      <w:marBottom w:val="0"/>
      <w:divBdr>
        <w:top w:val="none" w:sz="0" w:space="0" w:color="auto"/>
        <w:left w:val="none" w:sz="0" w:space="0" w:color="auto"/>
        <w:bottom w:val="none" w:sz="0" w:space="0" w:color="auto"/>
        <w:right w:val="none" w:sz="0" w:space="0" w:color="auto"/>
      </w:divBdr>
    </w:div>
    <w:div w:id="1361936320">
      <w:bodyDiv w:val="1"/>
      <w:marLeft w:val="0"/>
      <w:marRight w:val="0"/>
      <w:marTop w:val="0"/>
      <w:marBottom w:val="0"/>
      <w:divBdr>
        <w:top w:val="none" w:sz="0" w:space="0" w:color="auto"/>
        <w:left w:val="none" w:sz="0" w:space="0" w:color="auto"/>
        <w:bottom w:val="none" w:sz="0" w:space="0" w:color="auto"/>
        <w:right w:val="none" w:sz="0" w:space="0" w:color="auto"/>
      </w:divBdr>
    </w:div>
    <w:div w:id="1435443536">
      <w:bodyDiv w:val="1"/>
      <w:marLeft w:val="0"/>
      <w:marRight w:val="0"/>
      <w:marTop w:val="0"/>
      <w:marBottom w:val="0"/>
      <w:divBdr>
        <w:top w:val="none" w:sz="0" w:space="0" w:color="auto"/>
        <w:left w:val="none" w:sz="0" w:space="0" w:color="auto"/>
        <w:bottom w:val="none" w:sz="0" w:space="0" w:color="auto"/>
        <w:right w:val="none" w:sz="0" w:space="0" w:color="auto"/>
      </w:divBdr>
    </w:div>
    <w:div w:id="1455757946">
      <w:bodyDiv w:val="1"/>
      <w:marLeft w:val="0"/>
      <w:marRight w:val="0"/>
      <w:marTop w:val="0"/>
      <w:marBottom w:val="0"/>
      <w:divBdr>
        <w:top w:val="none" w:sz="0" w:space="0" w:color="auto"/>
        <w:left w:val="none" w:sz="0" w:space="0" w:color="auto"/>
        <w:bottom w:val="none" w:sz="0" w:space="0" w:color="auto"/>
        <w:right w:val="none" w:sz="0" w:space="0" w:color="auto"/>
      </w:divBdr>
    </w:div>
    <w:div w:id="1500196277">
      <w:bodyDiv w:val="1"/>
      <w:marLeft w:val="0"/>
      <w:marRight w:val="0"/>
      <w:marTop w:val="0"/>
      <w:marBottom w:val="0"/>
      <w:divBdr>
        <w:top w:val="none" w:sz="0" w:space="0" w:color="auto"/>
        <w:left w:val="none" w:sz="0" w:space="0" w:color="auto"/>
        <w:bottom w:val="none" w:sz="0" w:space="0" w:color="auto"/>
        <w:right w:val="none" w:sz="0" w:space="0" w:color="auto"/>
      </w:divBdr>
    </w:div>
    <w:div w:id="1502699015">
      <w:bodyDiv w:val="1"/>
      <w:marLeft w:val="0"/>
      <w:marRight w:val="0"/>
      <w:marTop w:val="0"/>
      <w:marBottom w:val="0"/>
      <w:divBdr>
        <w:top w:val="none" w:sz="0" w:space="0" w:color="auto"/>
        <w:left w:val="none" w:sz="0" w:space="0" w:color="auto"/>
        <w:bottom w:val="none" w:sz="0" w:space="0" w:color="auto"/>
        <w:right w:val="none" w:sz="0" w:space="0" w:color="auto"/>
      </w:divBdr>
    </w:div>
    <w:div w:id="1569608666">
      <w:bodyDiv w:val="1"/>
      <w:marLeft w:val="0"/>
      <w:marRight w:val="0"/>
      <w:marTop w:val="0"/>
      <w:marBottom w:val="0"/>
      <w:divBdr>
        <w:top w:val="none" w:sz="0" w:space="0" w:color="auto"/>
        <w:left w:val="none" w:sz="0" w:space="0" w:color="auto"/>
        <w:bottom w:val="none" w:sz="0" w:space="0" w:color="auto"/>
        <w:right w:val="none" w:sz="0" w:space="0" w:color="auto"/>
      </w:divBdr>
    </w:div>
    <w:div w:id="1596354306">
      <w:bodyDiv w:val="1"/>
      <w:marLeft w:val="0"/>
      <w:marRight w:val="0"/>
      <w:marTop w:val="0"/>
      <w:marBottom w:val="0"/>
      <w:divBdr>
        <w:top w:val="none" w:sz="0" w:space="0" w:color="auto"/>
        <w:left w:val="none" w:sz="0" w:space="0" w:color="auto"/>
        <w:bottom w:val="none" w:sz="0" w:space="0" w:color="auto"/>
        <w:right w:val="none" w:sz="0" w:space="0" w:color="auto"/>
      </w:divBdr>
    </w:div>
    <w:div w:id="1605503737">
      <w:bodyDiv w:val="1"/>
      <w:marLeft w:val="0"/>
      <w:marRight w:val="0"/>
      <w:marTop w:val="0"/>
      <w:marBottom w:val="0"/>
      <w:divBdr>
        <w:top w:val="none" w:sz="0" w:space="0" w:color="auto"/>
        <w:left w:val="none" w:sz="0" w:space="0" w:color="auto"/>
        <w:bottom w:val="none" w:sz="0" w:space="0" w:color="auto"/>
        <w:right w:val="none" w:sz="0" w:space="0" w:color="auto"/>
      </w:divBdr>
    </w:div>
    <w:div w:id="1632636591">
      <w:bodyDiv w:val="1"/>
      <w:marLeft w:val="0"/>
      <w:marRight w:val="0"/>
      <w:marTop w:val="0"/>
      <w:marBottom w:val="0"/>
      <w:divBdr>
        <w:top w:val="none" w:sz="0" w:space="0" w:color="auto"/>
        <w:left w:val="none" w:sz="0" w:space="0" w:color="auto"/>
        <w:bottom w:val="none" w:sz="0" w:space="0" w:color="auto"/>
        <w:right w:val="none" w:sz="0" w:space="0" w:color="auto"/>
      </w:divBdr>
    </w:div>
    <w:div w:id="1666469005">
      <w:bodyDiv w:val="1"/>
      <w:marLeft w:val="0"/>
      <w:marRight w:val="0"/>
      <w:marTop w:val="0"/>
      <w:marBottom w:val="0"/>
      <w:divBdr>
        <w:top w:val="none" w:sz="0" w:space="0" w:color="auto"/>
        <w:left w:val="none" w:sz="0" w:space="0" w:color="auto"/>
        <w:bottom w:val="none" w:sz="0" w:space="0" w:color="auto"/>
        <w:right w:val="none" w:sz="0" w:space="0" w:color="auto"/>
      </w:divBdr>
    </w:div>
    <w:div w:id="1926455236">
      <w:bodyDiv w:val="1"/>
      <w:marLeft w:val="0"/>
      <w:marRight w:val="0"/>
      <w:marTop w:val="0"/>
      <w:marBottom w:val="0"/>
      <w:divBdr>
        <w:top w:val="none" w:sz="0" w:space="0" w:color="auto"/>
        <w:left w:val="none" w:sz="0" w:space="0" w:color="auto"/>
        <w:bottom w:val="none" w:sz="0" w:space="0" w:color="auto"/>
        <w:right w:val="none" w:sz="0" w:space="0" w:color="auto"/>
      </w:divBdr>
    </w:div>
    <w:div w:id="1954361367">
      <w:bodyDiv w:val="1"/>
      <w:marLeft w:val="0"/>
      <w:marRight w:val="0"/>
      <w:marTop w:val="0"/>
      <w:marBottom w:val="0"/>
      <w:divBdr>
        <w:top w:val="none" w:sz="0" w:space="0" w:color="auto"/>
        <w:left w:val="none" w:sz="0" w:space="0" w:color="auto"/>
        <w:bottom w:val="none" w:sz="0" w:space="0" w:color="auto"/>
        <w:right w:val="none" w:sz="0" w:space="0" w:color="auto"/>
      </w:divBdr>
    </w:div>
    <w:div w:id="1987397185">
      <w:bodyDiv w:val="1"/>
      <w:marLeft w:val="0"/>
      <w:marRight w:val="0"/>
      <w:marTop w:val="0"/>
      <w:marBottom w:val="0"/>
      <w:divBdr>
        <w:top w:val="none" w:sz="0" w:space="0" w:color="auto"/>
        <w:left w:val="none" w:sz="0" w:space="0" w:color="auto"/>
        <w:bottom w:val="none" w:sz="0" w:space="0" w:color="auto"/>
        <w:right w:val="none" w:sz="0" w:space="0" w:color="auto"/>
      </w:divBdr>
    </w:div>
    <w:div w:id="2137986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DF8C7318-EF82-4872-8B9C-767909E14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1144</Words>
  <Characters>61298</Characters>
  <Application>Microsoft Office Word</Application>
  <DocSecurity>0</DocSecurity>
  <Lines>510</Lines>
  <Paragraphs>1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 Geraldina Gro</dc:creator>
  <cp:lastModifiedBy>PC</cp:lastModifiedBy>
  <cp:revision>2</cp:revision>
  <cp:lastPrinted>2021-12-14T15:25:00Z</cp:lastPrinted>
  <dcterms:created xsi:type="dcterms:W3CDTF">2022-01-19T16:48:00Z</dcterms:created>
  <dcterms:modified xsi:type="dcterms:W3CDTF">2022-01-19T16:48:00Z</dcterms:modified>
</cp:coreProperties>
</file>